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653C76" w14:textId="2F9DCC7D" w:rsidR="000767E3" w:rsidRPr="008A5C51" w:rsidRDefault="008D4E86" w:rsidP="001D2CB1">
      <w:pPr>
        <w:spacing w:line="360" w:lineRule="auto"/>
        <w:jc w:val="both"/>
        <w:rPr>
          <w:rFonts w:ascii="Times New Roman" w:hAnsi="Times New Roman" w:cs="Times New Roman"/>
          <w:b/>
          <w:sz w:val="20"/>
          <w:szCs w:val="20"/>
        </w:rPr>
      </w:pPr>
      <w:bookmarkStart w:id="0" w:name="_GoBack"/>
      <w:bookmarkEnd w:id="0"/>
      <w:r w:rsidRPr="008A5C51">
        <w:rPr>
          <w:rFonts w:ascii="Times New Roman" w:hAnsi="Times New Roman" w:cs="Times New Roman"/>
          <w:b/>
          <w:sz w:val="20"/>
          <w:szCs w:val="20"/>
        </w:rPr>
        <w:t xml:space="preserve">Effect of probiotic supplementation on fecal microbiota in children with autism spectrum disorder-a </w:t>
      </w:r>
      <w:r w:rsidR="00E27859" w:rsidRPr="008A5C51">
        <w:rPr>
          <w:rFonts w:ascii="Times New Roman" w:hAnsi="Times New Roman" w:cs="Times New Roman"/>
          <w:b/>
          <w:sz w:val="20"/>
          <w:szCs w:val="20"/>
        </w:rPr>
        <w:t xml:space="preserve">pilot </w:t>
      </w:r>
      <w:r w:rsidRPr="008A5C51">
        <w:rPr>
          <w:rFonts w:ascii="Times New Roman" w:hAnsi="Times New Roman" w:cs="Times New Roman"/>
          <w:b/>
          <w:sz w:val="20"/>
          <w:szCs w:val="20"/>
        </w:rPr>
        <w:t xml:space="preserve">randomized controlled trial </w:t>
      </w:r>
    </w:p>
    <w:p w14:paraId="26CD5A54"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Autism or autism spectrum disorder (ASD) is a set of heterogeneous neurodevelopmental conditions, characterised by early-onset difficulties in social communication and unusually restricted, repe</w:t>
      </w:r>
      <w:r w:rsidR="00772FDF" w:rsidRPr="008A5C51">
        <w:rPr>
          <w:rFonts w:ascii="Times New Roman" w:hAnsi="Times New Roman" w:cs="Times New Roman"/>
          <w:sz w:val="20"/>
          <w:szCs w:val="20"/>
        </w:rPr>
        <w:t>titive behaviour and interests.</w:t>
      </w:r>
      <w:r w:rsidR="00774197" w:rsidRPr="008A5C51">
        <w:rPr>
          <w:rFonts w:ascii="Times New Roman" w:hAnsi="Times New Roman" w:cs="Times New Roman"/>
          <w:sz w:val="20"/>
          <w:szCs w:val="20"/>
        </w:rPr>
        <w:fldChar w:fldCharType="begin"/>
      </w:r>
      <w:r w:rsidR="00774197" w:rsidRPr="008A5C51">
        <w:rPr>
          <w:rFonts w:ascii="Times New Roman" w:hAnsi="Times New Roman" w:cs="Times New Roman"/>
          <w:sz w:val="20"/>
          <w:szCs w:val="20"/>
        </w:rPr>
        <w:instrText xml:space="preserve"> ADDIN EN.CITE &lt;EndNote&gt;&lt;Cite&gt;&lt;Author&gt;Lai&lt;/Author&gt;&lt;Year&gt;2014&lt;/Year&gt;&lt;RecNum&gt;5914&lt;/RecNum&gt;&lt;DisplayText&gt;&lt;style face="superscript"&gt;1&lt;/style&gt;&lt;/DisplayText&gt;&lt;record&gt;&lt;rec-number&gt;5914&lt;/rec-number&gt;&lt;foreign-keys&gt;&lt;key app="EN" db-id="a2vx52ewf00v9lew0r9xfee3arr29zts99z2" timestamp="1513237213"&gt;5914&lt;/key&gt;&lt;/foreign-keys&gt;&lt;ref-type name="Journal Article"&gt;17&lt;/ref-type&gt;&lt;contributors&gt;&lt;authors&gt;&lt;author&gt;Lai, M. C.&lt;/author&gt;&lt;author&gt;Lombardo, M. V.&lt;/author&gt;&lt;author&gt;Baron-Cohen, S.&lt;/author&gt;&lt;/authors&gt;&lt;/contributors&gt;&lt;auth-address&gt;Autism Research Centre, Department of Psychiatry, University of Cambridge, Cambridge, UK; Department of Psychiatry, College of Medicine, National Taiwan University, Taipei, Taiwan. Electronic address: mcl45@cam.ac.uk.&amp;#xD;Autism Research Centre, Department of Psychiatry, University of Cambridge, Cambridge, UK; Department of Psychology, University of Cyprus, Nicosia, Cyprus.&amp;#xD;Autism Research Centre, Department of Psychiatry, University of Cambridge, Cambridge, UK; Cambridgeshire and Peterborough NHS Foundation Trust, Cambridge, UK.&lt;/auth-address&gt;&lt;titles&gt;&lt;title&gt;Autism&lt;/title&gt;&lt;secondary-title&gt;Lancet&lt;/secondary-title&gt;&lt;alt-title&gt;Lancet (London, England)&lt;/alt-title&gt;&lt;/titles&gt;&lt;periodical&gt;&lt;full-title&gt;Lancet&lt;/full-title&gt;&lt;/periodical&gt;&lt;pages&gt;896-910&lt;/pages&gt;&lt;volume&gt;383&lt;/volume&gt;&lt;number&gt;9920&lt;/number&gt;&lt;edition&gt;2013/10/01&lt;/edition&gt;&lt;keywords&gt;&lt;keyword&gt;Autistic Disorder/*diagnosis/epidemiology/genetics/*therapy&lt;/keyword&gt;&lt;keyword&gt;Early Diagnosis&lt;/keyword&gt;&lt;keyword&gt;Genetic Predisposition to Disease&lt;/keyword&gt;&lt;keyword&gt;Humans&lt;/keyword&gt;&lt;keyword&gt;Mass Screening/methods&lt;/keyword&gt;&lt;keyword&gt;Prevalence&lt;/keyword&gt;&lt;keyword&gt;Prognosis&lt;/keyword&gt;&lt;keyword&gt;Risk Factors&lt;/keyword&gt;&lt;/keywords&gt;&lt;dates&gt;&lt;year&gt;2014&lt;/year&gt;&lt;pub-dates&gt;&lt;date&gt;Mar 8&lt;/date&gt;&lt;/pub-dates&gt;&lt;/dates&gt;&lt;isbn&gt;0140-6736&lt;/isbn&gt;&lt;accession-num&gt;24074734&lt;/accession-num&gt;&lt;urls&gt;&lt;/urls&gt;&lt;electronic-resource-num&gt;10.1016/s0140-6736(13)61539-1&lt;/electronic-resource-num&gt;&lt;remote-database-provider&gt;NLM&lt;/remote-database-provider&gt;&lt;language&gt;eng&lt;/language&gt;&lt;/record&gt;&lt;/Cite&gt;&lt;/EndNote&gt;</w:instrText>
      </w:r>
      <w:r w:rsidR="00774197" w:rsidRPr="008A5C51">
        <w:rPr>
          <w:rFonts w:ascii="Times New Roman" w:hAnsi="Times New Roman" w:cs="Times New Roman"/>
          <w:sz w:val="20"/>
          <w:szCs w:val="20"/>
        </w:rPr>
        <w:fldChar w:fldCharType="separate"/>
      </w:r>
      <w:r w:rsidR="00774197" w:rsidRPr="008A5C51">
        <w:rPr>
          <w:rFonts w:ascii="Times New Roman" w:hAnsi="Times New Roman" w:cs="Times New Roman"/>
          <w:noProof/>
          <w:sz w:val="20"/>
          <w:szCs w:val="20"/>
          <w:vertAlign w:val="superscript"/>
        </w:rPr>
        <w:t>1</w:t>
      </w:r>
      <w:r w:rsidR="00774197"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The prevalence of ASD has increased considerably over the past 30 years, and it is now diagnosed in 1</w:t>
      </w:r>
      <w:r w:rsidR="007A6826" w:rsidRPr="008A5C51">
        <w:rPr>
          <w:rFonts w:ascii="Times New Roman" w:hAnsi="Times New Roman" w:cs="Times New Roman"/>
          <w:sz w:val="20"/>
          <w:szCs w:val="20"/>
        </w:rPr>
        <w:t>.46%</w:t>
      </w:r>
      <w:r w:rsidRPr="008A5C51">
        <w:rPr>
          <w:rFonts w:ascii="Times New Roman" w:hAnsi="Times New Roman" w:cs="Times New Roman"/>
          <w:sz w:val="20"/>
          <w:szCs w:val="20"/>
        </w:rPr>
        <w:t xml:space="preserve"> of individuals.</w:t>
      </w:r>
      <w:r w:rsidR="00774197" w:rsidRPr="008A5C51">
        <w:rPr>
          <w:rFonts w:ascii="Times New Roman" w:hAnsi="Times New Roman" w:cs="Times New Roman"/>
          <w:sz w:val="20"/>
          <w:szCs w:val="20"/>
        </w:rPr>
        <w:fldChar w:fldCharType="begin">
          <w:fldData xml:space="preserve">PEVuZE5vdGU+PENpdGU+PEF1dGhvcj5DaHJpc3RlbnNlbjwvQXV0aG9yPjxZZWFyPjIwMTY8L1ll
YXI+PFJlY051bT41OTE4PC9SZWNOdW0+PERpc3BsYXlUZXh0PjxzdHlsZSBmYWNlPSJzdXBlcnNj
cmlwdCI+Mjwvc3R5bGU+PC9EaXNwbGF5VGV4dD48cmVjb3JkPjxyZWMtbnVtYmVyPjU5MTg8L3Jl
Yy1udW1iZXI+PGZvcmVpZ24ta2V5cz48a2V5IGFwcD0iRU4iIGRiLWlkPSJhMnZ4NTJld2YwMHY5
bGV3MHI5eGZlZTNhcnIyOXp0czk5ejIiIHRpbWVzdGFtcD0iMTUxMzMwMzc0MCI+NTkxODwva2V5
PjwvZm9yZWlnbi1rZXlzPjxyZWYtdHlwZSBuYW1lPSJKb3VybmFsIEFydGljbGUiPjE3PC9yZWYt
dHlwZT48Y29udHJpYnV0b3JzPjxhdXRob3JzPjxhdXRob3I+Q2hyaXN0ZW5zZW4sIEQuIEwuPC9h
dXRob3I+PGF1dGhvcj5CYWlvLCBKLjwvYXV0aG9yPjxhdXRob3I+VmFuIE5hYXJkZW4gQnJhdW4s
IEsuPC9hdXRob3I+PGF1dGhvcj5CaWxkZXIsIEQuPC9hdXRob3I+PGF1dGhvcj5DaGFybGVzLCBK
LjwvYXV0aG9yPjxhdXRob3I+Q29uc3RhbnRpbm8sIEouIE4uPC9hdXRob3I+PGF1dGhvcj5EYW5p
ZWxzLCBKLjwvYXV0aG9yPjxhdXRob3I+RHVya2luLCBNLiBTLjwvYXV0aG9yPjxhdXRob3I+Rml0
emdlcmFsZCwgUi4gVC48L2F1dGhvcj48YXV0aG9yPkt1cnppdXMtU3BlbmNlciwgTS48L2F1dGhv
cj48YXV0aG9yPkxlZSwgTC4gQy48L2F1dGhvcj48YXV0aG9yPlBldHR5Z3JvdmUsIFMuPC9hdXRo
b3I+PGF1dGhvcj5Sb2JpbnNvbiwgQy48L2F1dGhvcj48YXV0aG9yPlNjaHVseiwgRS48L2F1dGhv
cj48YXV0aG9yPldlbGxzLCBDLjwvYXV0aG9yPjxhdXRob3I+V2luZ2F0ZSwgTS4gUy48L2F1dGhv
cj48YXV0aG9yPlphaG9yb2RueSwgVy48L2F1dGhvcj48YXV0aG9yPlllYXJnaW4tQWxsc29wcCwg
TS48L2F1dGhvcj48L2F1dGhvcnM+PC9jb250cmlidXRvcnM+PGF1dGgtYWRkcmVzcz5EaXZpc2lv
biBvZiBDb25nZW5pdGFsIGFuZCBEZXZlbG9wbWVudGFsIERpc29yZGVycywgTmF0aW9uYWwgQ2Vu
dGVyIG9uIEJpcnRoIERlZmVjdHMgYW5kIERldmVsb3BtZW50YWwgRGlzYWJpbGl0aWVzLCBDREMu
PC9hdXRoLWFkZHJlc3M+PHRpdGxlcz48dGl0bGU+UHJldmFsZW5jZSBhbmQgQ2hhcmFjdGVyaXN0
aWNzIG9mIEF1dGlzbSBTcGVjdHJ1bSBEaXNvcmRlciBBbW9uZyBDaGlsZHJlbiBBZ2VkIDggWWVh
cnMtLUF1dGlzbSBhbmQgRGV2ZWxvcG1lbnRhbCBEaXNhYmlsaXRpZXMgTW9uaXRvcmluZyBOZXR3
b3JrLCAxMSBTaXRlcywgVW5pdGVkIFN0YXRlcywgMjAxMjwvdGl0bGU+PHNlY29uZGFyeS10aXRs
ZT5NTVdSIFN1cnZlaWxsIFN1bW08L3NlY29uZGFyeS10aXRsZT48YWx0LXRpdGxlPk1vcmJpZGl0
eSBhbmQgbW9ydGFsaXR5IHdlZWtseSByZXBvcnQuIFN1cnZlaWxsYW5jZSBzdW1tYXJpZXMgKFdh
c2hpbmd0b24sIEQuQy4gOiAyMDAyKTwvYWx0LXRpdGxlPjwvdGl0bGVzPjxwZXJpb2RpY2FsPjxm
dWxsLXRpdGxlPk1NV1IgU3VydmVpbGwgU3VtbTwvZnVsbC10aXRsZT48YWJici0xPk1vcmJpZGl0
eSBhbmQgbW9ydGFsaXR5IHdlZWtseSByZXBvcnQuIFN1cnZlaWxsYW5jZSBzdW1tYXJpZXMgKFdh
c2hpbmd0b24sIEQuQy4gOiAyMDAyKTwvYWJici0xPjwvcGVyaW9kaWNhbD48YWx0LXBlcmlvZGlj
YWw+PGZ1bGwtdGl0bGU+TU1XUiBTdXJ2ZWlsbCBTdW1tPC9mdWxsLXRpdGxlPjxhYmJyLTE+TW9y
YmlkaXR5IGFuZCBtb3J0YWxpdHkgd2Vla2x5IHJlcG9ydC4gU3VydmVpbGxhbmNlIHN1bW1hcmll
cyAoV2FzaGluZ3RvbiwgRC5DLiA6IDIwMDIpPC9hYmJyLTE+PC9hbHQtcGVyaW9kaWNhbD48cGFn
ZXM+MS0yMzwvcGFnZXM+PHZvbHVtZT42NTwvdm9sdW1lPjxudW1iZXI+MzwvbnVtYmVyPjxlZGl0
aW9uPjIwMTYvMDQvMDE8L2VkaXRpb24+PGtleXdvcmRzPjxrZXl3b3JkPkF1dGlzbSBTcGVjdHJ1
bSBEaXNvcmRlci8qZXBpZGVtaW9sb2d5L2V0aG5vbG9neTwva2V5d29yZD48a2V5d29yZD5DaGls
ZDwva2V5d29yZD48a2V5d29yZD5FdGhuaWMgR3JvdXBzL3N0YXRpc3RpY3MgJmFtcDsgbnVtZXJp
Y2FsIGRhdGE8L2tleXdvcmQ+PGtleXdvcmQ+RmVtYWxlPC9rZXl3b3JkPjxrZXl3b3JkPkh1bWFu
czwva2V5d29yZD48a2V5d29yZD5NYWxlPC9rZXl3b3JkPjxrZXl3b3JkPlBvcHVsYXRpb24gU3Vy
dmVpbGxhbmNlLyptZXRob2RzPC9rZXl3b3JkPjxrZXl3b3JkPlByZXZhbGVuY2U8L2tleXdvcmQ+
PGtleXdvcmQ+U2V4IERpc3RyaWJ1dGlvbjwva2V5d29yZD48a2V5d29yZD5Vbml0ZWQgU3RhdGVz
L2VwaWRlbWlvbG9neTwva2V5d29yZD48L2tleXdvcmRzPjxkYXRlcz48eWVhcj4yMDE2PC95ZWFy
PjxwdWItZGF0ZXM+PGRhdGU+QXByIDE8L2RhdGU+PC9wdWItZGF0ZXM+PC9kYXRlcz48aXNibj4w
ODkyLTM3ODc8L2lzYm4+PGFjY2Vzc2lvbi1udW0+MjcwMzE1ODc8L2FjY2Vzc2lvbi1udW0+PHVy
bHM+PC91cmxzPjxlbGVjdHJvbmljLXJlc291cmNlLW51bT4xMC4xNTU4NS9tbXdyLnNzNjUwM2Ex
PC9lbGVjdHJvbmljLXJlc291cmNlLW51bT48cmVtb3RlLWRhdGFiYXNlLXByb3ZpZGVyPk5MTTwv
cmVtb3RlLWRhdGFiYXNlLXByb3ZpZGVyPjxsYW5ndWFnZT5lbmc8L2xhbmd1YWdlPjwvcmVjb3Jk
PjwvQ2l0ZT48L0VuZE5vdGU+
</w:fldData>
        </w:fldChar>
      </w:r>
      <w:r w:rsidR="00774197" w:rsidRPr="008A5C51">
        <w:rPr>
          <w:rFonts w:ascii="Times New Roman" w:hAnsi="Times New Roman" w:cs="Times New Roman"/>
          <w:sz w:val="20"/>
          <w:szCs w:val="20"/>
        </w:rPr>
        <w:instrText xml:space="preserve"> ADDIN EN.CITE </w:instrText>
      </w:r>
      <w:r w:rsidR="00774197" w:rsidRPr="008A5C51">
        <w:rPr>
          <w:rFonts w:ascii="Times New Roman" w:hAnsi="Times New Roman" w:cs="Times New Roman"/>
          <w:sz w:val="20"/>
          <w:szCs w:val="20"/>
        </w:rPr>
        <w:fldChar w:fldCharType="begin">
          <w:fldData xml:space="preserve">PEVuZE5vdGU+PENpdGU+PEF1dGhvcj5DaHJpc3RlbnNlbjwvQXV0aG9yPjxZZWFyPjIwMTY8L1ll
YXI+PFJlY051bT41OTE4PC9SZWNOdW0+PERpc3BsYXlUZXh0PjxzdHlsZSBmYWNlPSJzdXBlcnNj
cmlwdCI+Mjwvc3R5bGU+PC9EaXNwbGF5VGV4dD48cmVjb3JkPjxyZWMtbnVtYmVyPjU5MTg8L3Jl
Yy1udW1iZXI+PGZvcmVpZ24ta2V5cz48a2V5IGFwcD0iRU4iIGRiLWlkPSJhMnZ4NTJld2YwMHY5
bGV3MHI5eGZlZTNhcnIyOXp0czk5ejIiIHRpbWVzdGFtcD0iMTUxMzMwMzc0MCI+NTkxODwva2V5
PjwvZm9yZWlnbi1rZXlzPjxyZWYtdHlwZSBuYW1lPSJKb3VybmFsIEFydGljbGUiPjE3PC9yZWYt
dHlwZT48Y29udHJpYnV0b3JzPjxhdXRob3JzPjxhdXRob3I+Q2hyaXN0ZW5zZW4sIEQuIEwuPC9h
dXRob3I+PGF1dGhvcj5CYWlvLCBKLjwvYXV0aG9yPjxhdXRob3I+VmFuIE5hYXJkZW4gQnJhdW4s
IEsuPC9hdXRob3I+PGF1dGhvcj5CaWxkZXIsIEQuPC9hdXRob3I+PGF1dGhvcj5DaGFybGVzLCBK
LjwvYXV0aG9yPjxhdXRob3I+Q29uc3RhbnRpbm8sIEouIE4uPC9hdXRob3I+PGF1dGhvcj5EYW5p
ZWxzLCBKLjwvYXV0aG9yPjxhdXRob3I+RHVya2luLCBNLiBTLjwvYXV0aG9yPjxhdXRob3I+Rml0
emdlcmFsZCwgUi4gVC48L2F1dGhvcj48YXV0aG9yPkt1cnppdXMtU3BlbmNlciwgTS48L2F1dGhv
cj48YXV0aG9yPkxlZSwgTC4gQy48L2F1dGhvcj48YXV0aG9yPlBldHR5Z3JvdmUsIFMuPC9hdXRo
b3I+PGF1dGhvcj5Sb2JpbnNvbiwgQy48L2F1dGhvcj48YXV0aG9yPlNjaHVseiwgRS48L2F1dGhv
cj48YXV0aG9yPldlbGxzLCBDLjwvYXV0aG9yPjxhdXRob3I+V2luZ2F0ZSwgTS4gUy48L2F1dGhv
cj48YXV0aG9yPlphaG9yb2RueSwgVy48L2F1dGhvcj48YXV0aG9yPlllYXJnaW4tQWxsc29wcCwg
TS48L2F1dGhvcj48L2F1dGhvcnM+PC9jb250cmlidXRvcnM+PGF1dGgtYWRkcmVzcz5EaXZpc2lv
biBvZiBDb25nZW5pdGFsIGFuZCBEZXZlbG9wbWVudGFsIERpc29yZGVycywgTmF0aW9uYWwgQ2Vu
dGVyIG9uIEJpcnRoIERlZmVjdHMgYW5kIERldmVsb3BtZW50YWwgRGlzYWJpbGl0aWVzLCBDREMu
PC9hdXRoLWFkZHJlc3M+PHRpdGxlcz48dGl0bGU+UHJldmFsZW5jZSBhbmQgQ2hhcmFjdGVyaXN0
aWNzIG9mIEF1dGlzbSBTcGVjdHJ1bSBEaXNvcmRlciBBbW9uZyBDaGlsZHJlbiBBZ2VkIDggWWVh
cnMtLUF1dGlzbSBhbmQgRGV2ZWxvcG1lbnRhbCBEaXNhYmlsaXRpZXMgTW9uaXRvcmluZyBOZXR3
b3JrLCAxMSBTaXRlcywgVW5pdGVkIFN0YXRlcywgMjAxMjwvdGl0bGU+PHNlY29uZGFyeS10aXRs
ZT5NTVdSIFN1cnZlaWxsIFN1bW08L3NlY29uZGFyeS10aXRsZT48YWx0LXRpdGxlPk1vcmJpZGl0
eSBhbmQgbW9ydGFsaXR5IHdlZWtseSByZXBvcnQuIFN1cnZlaWxsYW5jZSBzdW1tYXJpZXMgKFdh
c2hpbmd0b24sIEQuQy4gOiAyMDAyKTwvYWx0LXRpdGxlPjwvdGl0bGVzPjxwZXJpb2RpY2FsPjxm
dWxsLXRpdGxlPk1NV1IgU3VydmVpbGwgU3VtbTwvZnVsbC10aXRsZT48YWJici0xPk1vcmJpZGl0
eSBhbmQgbW9ydGFsaXR5IHdlZWtseSByZXBvcnQuIFN1cnZlaWxsYW5jZSBzdW1tYXJpZXMgKFdh
c2hpbmd0b24sIEQuQy4gOiAyMDAyKTwvYWJici0xPjwvcGVyaW9kaWNhbD48YWx0LXBlcmlvZGlj
YWw+PGZ1bGwtdGl0bGU+TU1XUiBTdXJ2ZWlsbCBTdW1tPC9mdWxsLXRpdGxlPjxhYmJyLTE+TW9y
YmlkaXR5IGFuZCBtb3J0YWxpdHkgd2Vla2x5IHJlcG9ydC4gU3VydmVpbGxhbmNlIHN1bW1hcmll
cyAoV2FzaGluZ3RvbiwgRC5DLiA6IDIwMDIpPC9hYmJyLTE+PC9hbHQtcGVyaW9kaWNhbD48cGFn
ZXM+MS0yMzwvcGFnZXM+PHZvbHVtZT42NTwvdm9sdW1lPjxudW1iZXI+MzwvbnVtYmVyPjxlZGl0
aW9uPjIwMTYvMDQvMDE8L2VkaXRpb24+PGtleXdvcmRzPjxrZXl3b3JkPkF1dGlzbSBTcGVjdHJ1
bSBEaXNvcmRlci8qZXBpZGVtaW9sb2d5L2V0aG5vbG9neTwva2V5d29yZD48a2V5d29yZD5DaGls
ZDwva2V5d29yZD48a2V5d29yZD5FdGhuaWMgR3JvdXBzL3N0YXRpc3RpY3MgJmFtcDsgbnVtZXJp
Y2FsIGRhdGE8L2tleXdvcmQ+PGtleXdvcmQ+RmVtYWxlPC9rZXl3b3JkPjxrZXl3b3JkPkh1bWFu
czwva2V5d29yZD48a2V5d29yZD5NYWxlPC9rZXl3b3JkPjxrZXl3b3JkPlBvcHVsYXRpb24gU3Vy
dmVpbGxhbmNlLyptZXRob2RzPC9rZXl3b3JkPjxrZXl3b3JkPlByZXZhbGVuY2U8L2tleXdvcmQ+
PGtleXdvcmQ+U2V4IERpc3RyaWJ1dGlvbjwva2V5d29yZD48a2V5d29yZD5Vbml0ZWQgU3RhdGVz
L2VwaWRlbWlvbG9neTwva2V5d29yZD48L2tleXdvcmRzPjxkYXRlcz48eWVhcj4yMDE2PC95ZWFy
PjxwdWItZGF0ZXM+PGRhdGU+QXByIDE8L2RhdGU+PC9wdWItZGF0ZXM+PC9kYXRlcz48aXNibj4w
ODkyLTM3ODc8L2lzYm4+PGFjY2Vzc2lvbi1udW0+MjcwMzE1ODc8L2FjY2Vzc2lvbi1udW0+PHVy
bHM+PC91cmxzPjxlbGVjdHJvbmljLXJlc291cmNlLW51bT4xMC4xNTU4NS9tbXdyLnNzNjUwM2Ex
PC9lbGVjdHJvbmljLXJlc291cmNlLW51bT48cmVtb3RlLWRhdGFiYXNlLXByb3ZpZGVyPk5MTTwv
cmVtb3RlLWRhdGFiYXNlLXByb3ZpZGVyPjxsYW5ndWFnZT5lbmc8L2xhbmd1YWdlPjwvcmVjb3Jk
PjwvQ2l0ZT48L0VuZE5vdGU+
</w:fldData>
        </w:fldChar>
      </w:r>
      <w:r w:rsidR="00774197" w:rsidRPr="008A5C51">
        <w:rPr>
          <w:rFonts w:ascii="Times New Roman" w:hAnsi="Times New Roman" w:cs="Times New Roman"/>
          <w:sz w:val="20"/>
          <w:szCs w:val="20"/>
        </w:rPr>
        <w:instrText xml:space="preserve"> ADDIN EN.CITE.DATA </w:instrText>
      </w:r>
      <w:r w:rsidR="00774197" w:rsidRPr="008A5C51">
        <w:rPr>
          <w:rFonts w:ascii="Times New Roman" w:hAnsi="Times New Roman" w:cs="Times New Roman"/>
          <w:sz w:val="20"/>
          <w:szCs w:val="20"/>
        </w:rPr>
      </w:r>
      <w:r w:rsidR="00774197" w:rsidRPr="008A5C51">
        <w:rPr>
          <w:rFonts w:ascii="Times New Roman" w:hAnsi="Times New Roman" w:cs="Times New Roman"/>
          <w:sz w:val="20"/>
          <w:szCs w:val="20"/>
        </w:rPr>
        <w:fldChar w:fldCharType="end"/>
      </w:r>
      <w:r w:rsidR="00774197" w:rsidRPr="008A5C51">
        <w:rPr>
          <w:rFonts w:ascii="Times New Roman" w:hAnsi="Times New Roman" w:cs="Times New Roman"/>
          <w:sz w:val="20"/>
          <w:szCs w:val="20"/>
        </w:rPr>
      </w:r>
      <w:r w:rsidR="00774197" w:rsidRPr="008A5C51">
        <w:rPr>
          <w:rFonts w:ascii="Times New Roman" w:hAnsi="Times New Roman" w:cs="Times New Roman"/>
          <w:sz w:val="20"/>
          <w:szCs w:val="20"/>
        </w:rPr>
        <w:fldChar w:fldCharType="separate"/>
      </w:r>
      <w:r w:rsidR="00774197" w:rsidRPr="008A5C51">
        <w:rPr>
          <w:rFonts w:ascii="Times New Roman" w:hAnsi="Times New Roman" w:cs="Times New Roman"/>
          <w:noProof/>
          <w:sz w:val="20"/>
          <w:szCs w:val="20"/>
          <w:vertAlign w:val="superscript"/>
        </w:rPr>
        <w:t>2</w:t>
      </w:r>
      <w:r w:rsidR="00774197" w:rsidRPr="008A5C51">
        <w:rPr>
          <w:rFonts w:ascii="Times New Roman" w:hAnsi="Times New Roman" w:cs="Times New Roman"/>
          <w:sz w:val="20"/>
          <w:szCs w:val="20"/>
        </w:rPr>
        <w:fldChar w:fldCharType="end"/>
      </w:r>
      <w:r w:rsidRPr="008A5C51">
        <w:rPr>
          <w:rFonts w:ascii="Times New Roman" w:hAnsi="Times New Roman" w:cs="Times New Roman"/>
          <w:i/>
          <w:sz w:val="20"/>
          <w:szCs w:val="20"/>
        </w:rPr>
        <w:t xml:space="preserve"> </w:t>
      </w:r>
      <w:r w:rsidRPr="008A5C51">
        <w:rPr>
          <w:rFonts w:ascii="Times New Roman" w:hAnsi="Times New Roman" w:cs="Times New Roman"/>
          <w:sz w:val="20"/>
          <w:szCs w:val="20"/>
        </w:rPr>
        <w:t>The estimated lifelong cost of supporting an individual with ASD is $2.4 million</w:t>
      </w:r>
      <w:r w:rsidR="00772FDF" w:rsidRPr="008A5C51">
        <w:rPr>
          <w:rFonts w:ascii="Times New Roman" w:hAnsi="Times New Roman" w:cs="Times New Roman"/>
          <w:sz w:val="20"/>
          <w:szCs w:val="20"/>
        </w:rPr>
        <w:t xml:space="preserve"> in USA and £1.5 million in UK.</w:t>
      </w:r>
      <w:r w:rsidR="00D31F81" w:rsidRPr="008A5C51">
        <w:rPr>
          <w:rFonts w:ascii="Times New Roman" w:hAnsi="Times New Roman" w:cs="Times New Roman"/>
          <w:sz w:val="20"/>
          <w:szCs w:val="20"/>
        </w:rPr>
        <w:fldChar w:fldCharType="begin"/>
      </w:r>
      <w:r w:rsidR="00D31F81" w:rsidRPr="008A5C51">
        <w:rPr>
          <w:rFonts w:ascii="Times New Roman" w:hAnsi="Times New Roman" w:cs="Times New Roman"/>
          <w:sz w:val="20"/>
          <w:szCs w:val="20"/>
        </w:rPr>
        <w:instrText xml:space="preserve"> ADDIN EN.CITE &lt;EndNote&gt;&lt;Cite&gt;&lt;Author&gt;Buescher&lt;/Author&gt;&lt;Year&gt;2014&lt;/Year&gt;&lt;RecNum&gt;5916&lt;/RecNum&gt;&lt;DisplayText&gt;&lt;style face="superscript"&gt;3&lt;/style&gt;&lt;/DisplayText&gt;&lt;record&gt;&lt;rec-number&gt;5916&lt;/rec-number&gt;&lt;foreign-keys&gt;&lt;key app="EN" db-id="a2vx52ewf00v9lew0r9xfee3arr29zts99z2" timestamp="1513302196"&gt;5916&lt;/key&gt;&lt;/foreign-keys&gt;&lt;ref-type name="Journal Article"&gt;17&lt;/ref-type&gt;&lt;contributors&gt;&lt;authors&gt;&lt;author&gt;Buescher, A. V.&lt;/author&gt;&lt;author&gt;Cidav, Z.&lt;/author&gt;&lt;author&gt;Knapp, M.&lt;/author&gt;&lt;author&gt;Mandell, D. S.&lt;/author&gt;&lt;/authors&gt;&lt;/contributors&gt;&lt;auth-address&gt;Personal Social Services Research Unit, London School of Economics and Political Science, London, United Kingdom.&amp;#xD;Center for Mental Health Policy and Services Research, University of Pennsylvania, Perelman School of Medicine, Philadelphia, Pennsylvania3Center for ASD Research, The Children&amp;apos;s Hospital of Philadelphia, Philadelphia, Pennsylvania.&lt;/auth-address&gt;&lt;titles&gt;&lt;title&gt;Costs of autism spectrum disorders in the United Kingdom and the United States&lt;/title&gt;&lt;secondary-title&gt;JAMA Pediatr&lt;/secondary-title&gt;&lt;alt-title&gt;JAMA pediatrics&lt;/alt-title&gt;&lt;/titles&gt;&lt;alt-periodical&gt;&lt;full-title&gt;JAMA Pediatrics&lt;/full-title&gt;&lt;/alt-periodical&gt;&lt;pages&gt;721-8&lt;/pages&gt;&lt;volume&gt;168&lt;/volume&gt;&lt;number&gt;8&lt;/number&gt;&lt;edition&gt;2014/06/10&lt;/edition&gt;&lt;keywords&gt;&lt;keyword&gt;Age Factors&lt;/keyword&gt;&lt;keyword&gt;Child Development Disorders, Pervasive/*economics/epidemiology&lt;/keyword&gt;&lt;keyword&gt;*Cost of Illness&lt;/keyword&gt;&lt;keyword&gt;Costs and Cost Analysis&lt;/keyword&gt;&lt;keyword&gt;Health Care Costs/statistics &amp;amp; numerical data&lt;/keyword&gt;&lt;keyword&gt;Humans&lt;/keyword&gt;&lt;keyword&gt;Prevalence&lt;/keyword&gt;&lt;keyword&gt;United Kingdom/epidemiology&lt;/keyword&gt;&lt;keyword&gt;United States/epidemiology&lt;/keyword&gt;&lt;/keywords&gt;&lt;dates&gt;&lt;year&gt;2014&lt;/year&gt;&lt;pub-dates&gt;&lt;date&gt;Aug&lt;/date&gt;&lt;/pub-dates&gt;&lt;/dates&gt;&lt;isbn&gt;2168-6203&lt;/isbn&gt;&lt;accession-num&gt;24911948&lt;/accession-num&gt;&lt;urls&gt;&lt;/urls&gt;&lt;electronic-resource-num&gt;10.1001/jamapediatrics.2014.210&lt;/electronic-resource-num&gt;&lt;remote-database-provider&gt;NLM&lt;/remote-database-provider&gt;&lt;language&gt;eng&lt;/language&gt;&lt;/record&gt;&lt;/Cite&gt;&lt;/EndNote&gt;</w:instrText>
      </w:r>
      <w:r w:rsidR="00D31F81" w:rsidRPr="008A5C51">
        <w:rPr>
          <w:rFonts w:ascii="Times New Roman" w:hAnsi="Times New Roman" w:cs="Times New Roman"/>
          <w:sz w:val="20"/>
          <w:szCs w:val="20"/>
        </w:rPr>
        <w:fldChar w:fldCharType="separate"/>
      </w:r>
      <w:r w:rsidR="00D31F81" w:rsidRPr="008A5C51">
        <w:rPr>
          <w:rFonts w:ascii="Times New Roman" w:hAnsi="Times New Roman" w:cs="Times New Roman"/>
          <w:noProof/>
          <w:sz w:val="20"/>
          <w:szCs w:val="20"/>
          <w:vertAlign w:val="superscript"/>
        </w:rPr>
        <w:t>3</w:t>
      </w:r>
      <w:r w:rsidR="00D31F81" w:rsidRPr="008A5C51">
        <w:rPr>
          <w:rFonts w:ascii="Times New Roman" w:hAnsi="Times New Roman" w:cs="Times New Roman"/>
          <w:sz w:val="20"/>
          <w:szCs w:val="20"/>
        </w:rPr>
        <w:fldChar w:fldCharType="end"/>
      </w:r>
      <w:r w:rsidR="00772FDF" w:rsidRPr="008A5C51">
        <w:rPr>
          <w:rFonts w:ascii="Times New Roman" w:hAnsi="Times New Roman" w:cs="Times New Roman"/>
          <w:sz w:val="20"/>
          <w:szCs w:val="20"/>
        </w:rPr>
        <w:t xml:space="preserve"> </w:t>
      </w:r>
      <w:r w:rsidRPr="008A5C51">
        <w:rPr>
          <w:rFonts w:ascii="Times New Roman" w:hAnsi="Times New Roman" w:cs="Times New Roman"/>
          <w:sz w:val="20"/>
          <w:szCs w:val="20"/>
        </w:rPr>
        <w:t>A study from Western Australia reported the median ASD-related annual cost to the family as $34,900 with an extra cost of $1,400/ye</w:t>
      </w:r>
      <w:r w:rsidR="00772FDF" w:rsidRPr="008A5C51">
        <w:rPr>
          <w:rFonts w:ascii="Times New Roman" w:hAnsi="Times New Roman" w:cs="Times New Roman"/>
          <w:sz w:val="20"/>
          <w:szCs w:val="20"/>
        </w:rPr>
        <w:t>ar for each additional symptom.</w:t>
      </w:r>
      <w:r w:rsidR="00D31F81" w:rsidRPr="008A5C51">
        <w:rPr>
          <w:rFonts w:ascii="Times New Roman" w:hAnsi="Times New Roman" w:cs="Times New Roman"/>
          <w:sz w:val="20"/>
          <w:szCs w:val="20"/>
        </w:rPr>
        <w:fldChar w:fldCharType="begin">
          <w:fldData xml:space="preserve">PEVuZE5vdGU+PENpdGU+PEF1dGhvcj5Ib3JsaW48L0F1dGhvcj48WWVhcj4yMDE2PC9ZZWFyPjxS
ZWNOdW0+NTg3MjwvUmVjTnVtPjxEaXNwbGF5VGV4dD48c3R5bGUgZmFjZT0ic3VwZXJzY3JpcHQi
PjQ8L3N0eWxlPjwvRGlzcGxheVRleHQ+PHJlY29yZD48cmVjLW51bWJlcj41ODcyPC9yZWMtbnVt
YmVyPjxmb3JlaWduLWtleXM+PGtleSBhcHA9IkVOIiBkYi1pZD0iYTJ2eDUyZXdmMDB2OWxldzBy
OXhmZWUzYXJyMjl6dHM5OXoyIiB0aW1lc3RhbXA9IjE1MDI2Nzc5NjkiPjU4NzI8L2tleT48L2Zv
cmVpZ24ta2V5cz48cmVmLXR5cGUgbmFtZT0iSm91cm5hbCBBcnRpY2xlIj4xNzwvcmVmLXR5cGU+
PGNvbnRyaWJ1dG9ycz48YXV0aG9ycz48YXV0aG9yPkhvcmxpbiwgQy48L2F1dGhvcj48YXV0aG9y
PkJsYWNrLCBNLjwvYXV0aG9yPjxhdXRob3I+RmFsa21lciwgTS48L2F1dGhvcj48YXV0aG9yPkZh
bGttZXIsIFQuPC9hdXRob3I+PC9hdXRob3JzPjwvY29udHJpYnV0b3JzPjxhdXRoLWFkZHJlc3M+
YSBTY2hvb2wgb2YgT2NjdXBhdGlvbmFsIFRoZXJhcHkgJmFtcDsgU29jaWFsIFdvcmssIENISVJJ
LCBDdXJ0aW4gVW5pdmVyc2l0eSAsIFBlcnRoICwgV0EgLCBBdXN0cmFsaWEgLiYjeEQ7YiBTY2hv
b2wgb2YgRWR1Y2F0aW9uIGFuZCBDb21tdW5pY2F0aW9uLCBDSElMRCBwcm9ncmFtbWUsIEluc3Rp
dHV0ZSBvZiBEaXNhYmlsaXR5IFJlc2VhcmNoLCBKb25rb3BpbmcgVW5pdmVyc2l0eSAsIFN3ZWRl
biAuJiN4RDtjIFJlaGFiaWxpdGF0aW9uIE1lZGljaW5lLCBEZXBhcnRtZW50IG9mIE1lZGljaW5l
IGFuZCBIZWFsdGggU2NpZW5jZXMgKElNSCksIEZhY3VsdHkgb2YgSGVhbHRoIFNjaWVuY2VzLCBM
aW5rb3BpbmcgVW5pdmVyc2l0eSAmYW1wOyBQYWluIGFuZCBSZWhhYmlsaXRhdGlvbiBDZW50cmUg
LCBMaW5rb3BpbmcgLCBTd2VkZW4gLCBhbmQuJiN4RDtkIFNjaG9vbCBvZiBPY2N1cGF0aW9uYWwg
VGhlcmFweSwgTGEgVHJvYmUgVW5pdmVyc2l0eSAsIE1lbGJvdXJuZSAsIFZJQyAsIEF1c3RyYWxp
YS48L2F1dGgtYWRkcmVzcz48dGl0bGVzPjx0aXRsZT5Qcm9maWNpZW5jeSBvZiBpbmRpdmlkdWFs
cyB3aXRoIGF1dGlzbSBzcGVjdHJ1bSBkaXNvcmRlciBhdCBkaXNlbWJlZGRpbmcgZmlndXJlczog
QSBzeXN0ZW1hdGljIHJldmlldzwvdGl0bGU+PHNlY29uZGFyeS10aXRsZT5EZXYgTmV1cm9yZWhh
YmlsPC9zZWNvbmRhcnktdGl0bGU+PGFsdC10aXRsZT5EZXZlbG9wbWVudGFsIG5ldXJvcmVoYWJp
bGl0YXRpb248L2FsdC10aXRsZT48L3RpdGxlcz48YWx0LXBlcmlvZGljYWw+PGZ1bGwtdGl0bGU+
RGV2ZWxvcG1lbnRhbCBuZXVyb3JlaGFiaWxpdGF0aW9uPC9mdWxsLXRpdGxlPjwvYWx0LXBlcmlv
ZGljYWw+PHBhZ2VzPjU0LTYzPC9wYWdlcz48dm9sdW1lPjE5PC92b2x1bWU+PG51bWJlcj4xPC9u
dW1iZXI+PGVkaXRpb24+MjAxNC8wMy8yMjwvZWRpdGlvbj48a2V5d29yZHM+PGtleXdvcmQ+QXV0
aXNtIFNwZWN0cnVtIERpc29yZGVyLypwaHlzaW9wYXRob2xvZ3k8L2tleXdvcmQ+PGtleXdvcmQ+
Rm9ybSBQZXJjZXB0aW9uLypwaHlzaW9sb2d5PC9rZXl3b3JkPjxrZXl3b3JkPkh1bWFuczwva2V5
d29yZD48a2V5d29yZD5WaXN1YWwgUGVyY2VwdGlvbi8qcGh5c2lvbG9neTwva2V5d29yZD48a2V5
d29yZD5BdXRpc208L2tleXdvcmQ+PGtleXdvcmQ+YXV0aXNtIHNwZWN0cnVtIGRpc29yZGVyPC9r
ZXl3b3JkPjxrZXl3b3JkPmRpc2VtYmVkZGluZzwva2V5d29yZD48a2V5d29yZD5lbWJlZGRlZCBm
aWd1cmVzPC9rZXl3b3JkPjxrZXl3b3JkPmxvY2FsLXByb2Nlc3NpbmcgYmlhczwva2V5d29yZD48
a2V5d29yZD53ZWFrIGNlbnRyYWwgY29oZXJlbmNlPC9rZXl3b3JkPjwva2V5d29yZHM+PGRhdGVz
Pjx5ZWFyPjIwMTY8L3llYXI+PC9kYXRlcz48aXNibj4xNzUxLTg0MjM8L2lzYm4+PGFjY2Vzc2lv
bi1udW0+MjQ2NDk4NDE8L2FjY2Vzc2lvbi1udW0+PHVybHM+PC91cmxzPjxlbGVjdHJvbmljLXJl
c291cmNlLW51bT4xMC4zMTA5LzE3NTE4NDIzLjIwMTQuODg4MTAyPC9lbGVjdHJvbmljLXJlc291
cmNlLW51bT48cmVtb3RlLWRhdGFiYXNlLXByb3ZpZGVyPk5MTTwvcmVtb3RlLWRhdGFiYXNlLXBy
b3ZpZGVyPjxsYW5ndWFnZT5lbmc8L2xhbmd1YWdlPjwvcmVjb3JkPjwvQ2l0ZT48L0VuZE5vdGU+
</w:fldData>
        </w:fldChar>
      </w:r>
      <w:r w:rsidR="00D31F81" w:rsidRPr="008A5C51">
        <w:rPr>
          <w:rFonts w:ascii="Times New Roman" w:hAnsi="Times New Roman" w:cs="Times New Roman"/>
          <w:sz w:val="20"/>
          <w:szCs w:val="20"/>
        </w:rPr>
        <w:instrText xml:space="preserve"> ADDIN EN.CITE </w:instrText>
      </w:r>
      <w:r w:rsidR="00D31F81" w:rsidRPr="008A5C51">
        <w:rPr>
          <w:rFonts w:ascii="Times New Roman" w:hAnsi="Times New Roman" w:cs="Times New Roman"/>
          <w:sz w:val="20"/>
          <w:szCs w:val="20"/>
        </w:rPr>
        <w:fldChar w:fldCharType="begin">
          <w:fldData xml:space="preserve">PEVuZE5vdGU+PENpdGU+PEF1dGhvcj5Ib3JsaW48L0F1dGhvcj48WWVhcj4yMDE2PC9ZZWFyPjxS
ZWNOdW0+NTg3MjwvUmVjTnVtPjxEaXNwbGF5VGV4dD48c3R5bGUgZmFjZT0ic3VwZXJzY3JpcHQi
PjQ8L3N0eWxlPjwvRGlzcGxheVRleHQ+PHJlY29yZD48cmVjLW51bWJlcj41ODcyPC9yZWMtbnVt
YmVyPjxmb3JlaWduLWtleXM+PGtleSBhcHA9IkVOIiBkYi1pZD0iYTJ2eDUyZXdmMDB2OWxldzBy
OXhmZWUzYXJyMjl6dHM5OXoyIiB0aW1lc3RhbXA9IjE1MDI2Nzc5NjkiPjU4NzI8L2tleT48L2Zv
cmVpZ24ta2V5cz48cmVmLXR5cGUgbmFtZT0iSm91cm5hbCBBcnRpY2xlIj4xNzwvcmVmLXR5cGU+
PGNvbnRyaWJ1dG9ycz48YXV0aG9ycz48YXV0aG9yPkhvcmxpbiwgQy48L2F1dGhvcj48YXV0aG9y
PkJsYWNrLCBNLjwvYXV0aG9yPjxhdXRob3I+RmFsa21lciwgTS48L2F1dGhvcj48YXV0aG9yPkZh
bGttZXIsIFQuPC9hdXRob3I+PC9hdXRob3JzPjwvY29udHJpYnV0b3JzPjxhdXRoLWFkZHJlc3M+
YSBTY2hvb2wgb2YgT2NjdXBhdGlvbmFsIFRoZXJhcHkgJmFtcDsgU29jaWFsIFdvcmssIENISVJJ
LCBDdXJ0aW4gVW5pdmVyc2l0eSAsIFBlcnRoICwgV0EgLCBBdXN0cmFsaWEgLiYjeEQ7YiBTY2hv
b2wgb2YgRWR1Y2F0aW9uIGFuZCBDb21tdW5pY2F0aW9uLCBDSElMRCBwcm9ncmFtbWUsIEluc3Rp
dHV0ZSBvZiBEaXNhYmlsaXR5IFJlc2VhcmNoLCBKb25rb3BpbmcgVW5pdmVyc2l0eSAsIFN3ZWRl
biAuJiN4RDtjIFJlaGFiaWxpdGF0aW9uIE1lZGljaW5lLCBEZXBhcnRtZW50IG9mIE1lZGljaW5l
IGFuZCBIZWFsdGggU2NpZW5jZXMgKElNSCksIEZhY3VsdHkgb2YgSGVhbHRoIFNjaWVuY2VzLCBM
aW5rb3BpbmcgVW5pdmVyc2l0eSAmYW1wOyBQYWluIGFuZCBSZWhhYmlsaXRhdGlvbiBDZW50cmUg
LCBMaW5rb3BpbmcgLCBTd2VkZW4gLCBhbmQuJiN4RDtkIFNjaG9vbCBvZiBPY2N1cGF0aW9uYWwg
VGhlcmFweSwgTGEgVHJvYmUgVW5pdmVyc2l0eSAsIE1lbGJvdXJuZSAsIFZJQyAsIEF1c3RyYWxp
YS48L2F1dGgtYWRkcmVzcz48dGl0bGVzPjx0aXRsZT5Qcm9maWNpZW5jeSBvZiBpbmRpdmlkdWFs
cyB3aXRoIGF1dGlzbSBzcGVjdHJ1bSBkaXNvcmRlciBhdCBkaXNlbWJlZGRpbmcgZmlndXJlczog
QSBzeXN0ZW1hdGljIHJldmlldzwvdGl0bGU+PHNlY29uZGFyeS10aXRsZT5EZXYgTmV1cm9yZWhh
YmlsPC9zZWNvbmRhcnktdGl0bGU+PGFsdC10aXRsZT5EZXZlbG9wbWVudGFsIG5ldXJvcmVoYWJp
bGl0YXRpb248L2FsdC10aXRsZT48L3RpdGxlcz48YWx0LXBlcmlvZGljYWw+PGZ1bGwtdGl0bGU+
RGV2ZWxvcG1lbnRhbCBuZXVyb3JlaGFiaWxpdGF0aW9uPC9mdWxsLXRpdGxlPjwvYWx0LXBlcmlv
ZGljYWw+PHBhZ2VzPjU0LTYzPC9wYWdlcz48dm9sdW1lPjE5PC92b2x1bWU+PG51bWJlcj4xPC9u
dW1iZXI+PGVkaXRpb24+MjAxNC8wMy8yMjwvZWRpdGlvbj48a2V5d29yZHM+PGtleXdvcmQ+QXV0
aXNtIFNwZWN0cnVtIERpc29yZGVyLypwaHlzaW9wYXRob2xvZ3k8L2tleXdvcmQ+PGtleXdvcmQ+
Rm9ybSBQZXJjZXB0aW9uLypwaHlzaW9sb2d5PC9rZXl3b3JkPjxrZXl3b3JkPkh1bWFuczwva2V5
d29yZD48a2V5d29yZD5WaXN1YWwgUGVyY2VwdGlvbi8qcGh5c2lvbG9neTwva2V5d29yZD48a2V5
d29yZD5BdXRpc208L2tleXdvcmQ+PGtleXdvcmQ+YXV0aXNtIHNwZWN0cnVtIGRpc29yZGVyPC9r
ZXl3b3JkPjxrZXl3b3JkPmRpc2VtYmVkZGluZzwva2V5d29yZD48a2V5d29yZD5lbWJlZGRlZCBm
aWd1cmVzPC9rZXl3b3JkPjxrZXl3b3JkPmxvY2FsLXByb2Nlc3NpbmcgYmlhczwva2V5d29yZD48
a2V5d29yZD53ZWFrIGNlbnRyYWwgY29oZXJlbmNlPC9rZXl3b3JkPjwva2V5d29yZHM+PGRhdGVz
Pjx5ZWFyPjIwMTY8L3llYXI+PC9kYXRlcz48aXNibj4xNzUxLTg0MjM8L2lzYm4+PGFjY2Vzc2lv
bi1udW0+MjQ2NDk4NDE8L2FjY2Vzc2lvbi1udW0+PHVybHM+PC91cmxzPjxlbGVjdHJvbmljLXJl
c291cmNlLW51bT4xMC4zMTA5LzE3NTE4NDIzLjIwMTQuODg4MTAyPC9lbGVjdHJvbmljLXJlc291
cmNlLW51bT48cmVtb3RlLWRhdGFiYXNlLXByb3ZpZGVyPk5MTTwvcmVtb3RlLWRhdGFiYXNlLXBy
b3ZpZGVyPjxsYW5ndWFnZT5lbmc8L2xhbmd1YWdlPjwvcmVjb3JkPjwvQ2l0ZT48L0VuZE5vdGU+
</w:fldData>
        </w:fldChar>
      </w:r>
      <w:r w:rsidR="00D31F81" w:rsidRPr="008A5C51">
        <w:rPr>
          <w:rFonts w:ascii="Times New Roman" w:hAnsi="Times New Roman" w:cs="Times New Roman"/>
          <w:sz w:val="20"/>
          <w:szCs w:val="20"/>
        </w:rPr>
        <w:instrText xml:space="preserve"> ADDIN EN.CITE.DATA </w:instrText>
      </w:r>
      <w:r w:rsidR="00D31F81" w:rsidRPr="008A5C51">
        <w:rPr>
          <w:rFonts w:ascii="Times New Roman" w:hAnsi="Times New Roman" w:cs="Times New Roman"/>
          <w:sz w:val="20"/>
          <w:szCs w:val="20"/>
        </w:rPr>
      </w:r>
      <w:r w:rsidR="00D31F81" w:rsidRPr="008A5C51">
        <w:rPr>
          <w:rFonts w:ascii="Times New Roman" w:hAnsi="Times New Roman" w:cs="Times New Roman"/>
          <w:sz w:val="20"/>
          <w:szCs w:val="20"/>
        </w:rPr>
        <w:fldChar w:fldCharType="end"/>
      </w:r>
      <w:r w:rsidR="00D31F81" w:rsidRPr="008A5C51">
        <w:rPr>
          <w:rFonts w:ascii="Times New Roman" w:hAnsi="Times New Roman" w:cs="Times New Roman"/>
          <w:sz w:val="20"/>
          <w:szCs w:val="20"/>
        </w:rPr>
      </w:r>
      <w:r w:rsidR="00D31F81" w:rsidRPr="008A5C51">
        <w:rPr>
          <w:rFonts w:ascii="Times New Roman" w:hAnsi="Times New Roman" w:cs="Times New Roman"/>
          <w:sz w:val="20"/>
          <w:szCs w:val="20"/>
        </w:rPr>
        <w:fldChar w:fldCharType="separate"/>
      </w:r>
      <w:r w:rsidR="00D31F81" w:rsidRPr="008A5C51">
        <w:rPr>
          <w:rFonts w:ascii="Times New Roman" w:hAnsi="Times New Roman" w:cs="Times New Roman"/>
          <w:noProof/>
          <w:sz w:val="20"/>
          <w:szCs w:val="20"/>
          <w:vertAlign w:val="superscript"/>
        </w:rPr>
        <w:t>4</w:t>
      </w:r>
      <w:r w:rsidR="00D31F81" w:rsidRPr="008A5C51">
        <w:rPr>
          <w:rFonts w:ascii="Times New Roman" w:hAnsi="Times New Roman" w:cs="Times New Roman"/>
          <w:sz w:val="20"/>
          <w:szCs w:val="20"/>
        </w:rPr>
        <w:fldChar w:fldCharType="end"/>
      </w:r>
      <w:r w:rsidR="00772FDF" w:rsidRPr="008A5C51">
        <w:rPr>
          <w:rFonts w:ascii="Times New Roman" w:hAnsi="Times New Roman" w:cs="Times New Roman"/>
          <w:sz w:val="20"/>
          <w:szCs w:val="20"/>
        </w:rPr>
        <w:t xml:space="preserve"> </w:t>
      </w:r>
      <w:r w:rsidRPr="008A5C51">
        <w:rPr>
          <w:rFonts w:ascii="Times New Roman" w:hAnsi="Times New Roman" w:cs="Times New Roman"/>
          <w:sz w:val="20"/>
          <w:szCs w:val="20"/>
        </w:rPr>
        <w:t xml:space="preserve">Genetic predisposition and environmental factors (e.g. intestinal dysbiosis, excessive inflammation, altered intestinal permeability, oxidative stress, perinatal nutritional deficiency, and immune imbalance) play an important </w:t>
      </w:r>
      <w:r w:rsidR="00772FDF" w:rsidRPr="008A5C51">
        <w:rPr>
          <w:rFonts w:ascii="Times New Roman" w:hAnsi="Times New Roman" w:cs="Times New Roman"/>
          <w:sz w:val="20"/>
          <w:szCs w:val="20"/>
        </w:rPr>
        <w:t>role in the pathogenesis of ASD.</w:t>
      </w:r>
      <w:r w:rsidR="00D31F81" w:rsidRPr="008A5C51">
        <w:rPr>
          <w:rFonts w:ascii="Times New Roman" w:hAnsi="Times New Roman" w:cs="Times New Roman"/>
          <w:sz w:val="20"/>
          <w:szCs w:val="20"/>
        </w:rPr>
        <w:fldChar w:fldCharType="begin"/>
      </w:r>
      <w:r w:rsidR="00D31F81" w:rsidRPr="008A5C51">
        <w:rPr>
          <w:rFonts w:ascii="Times New Roman" w:hAnsi="Times New Roman" w:cs="Times New Roman"/>
          <w:sz w:val="20"/>
          <w:szCs w:val="20"/>
        </w:rPr>
        <w:instrText xml:space="preserve"> ADDIN EN.CITE &lt;EndNote&gt;&lt;Cite&gt;&lt;Author&gt;Compart&lt;/Author&gt;&lt;Year&gt;2013&lt;/Year&gt;&lt;RecNum&gt;5925&lt;/RecNum&gt;&lt;DisplayText&gt;&lt;style face="superscript"&gt;5&lt;/style&gt;&lt;/DisplayText&gt;&lt;record&gt;&lt;rec-number&gt;5925&lt;/rec-number&gt;&lt;foreign-keys&gt;&lt;key app="EN" db-id="a2vx52ewf00v9lew0r9xfee3arr29zts99z2" timestamp="1513308087"&gt;5925&lt;/key&gt;&lt;/foreign-keys&gt;&lt;ref-type name="Journal Article"&gt;17&lt;/ref-type&gt;&lt;contributors&gt;&lt;authors&gt;&lt;author&gt;Compart, P. J.&lt;/author&gt;&lt;/authors&gt;&lt;/contributors&gt;&lt;auth-address&gt;HeartLight Healing Arts, Columbia, Maryland, United States.&lt;/auth-address&gt;&lt;titles&gt;&lt;title&gt;The pathophysiology of autism&lt;/title&gt;&lt;secondary-title&gt;Glob Adv Health Med&lt;/secondary-title&gt;&lt;alt-title&gt;Global advances in health and medicine&lt;/alt-title&gt;&lt;/titles&gt;&lt;periodical&gt;&lt;full-title&gt;Glob Adv Health Med&lt;/full-title&gt;&lt;abbr-1&gt;Global advances in health and medicine&lt;/abbr-1&gt;&lt;/periodical&gt;&lt;alt-periodical&gt;&lt;full-title&gt;Glob Adv Health Med&lt;/full-title&gt;&lt;abbr-1&gt;Global advances in health and medicine&lt;/abbr-1&gt;&lt;/alt-periodical&gt;&lt;pages&gt;32-7&lt;/pages&gt;&lt;volume&gt;2&lt;/volume&gt;&lt;number&gt;6&lt;/number&gt;&lt;edition&gt;2014/01/15&lt;/edition&gt;&lt;keywords&gt;&lt;keyword&gt;Autism spectrum disorder&lt;/keyword&gt;&lt;keyword&gt;deficiency&lt;/keyword&gt;&lt;keyword&gt;functional medicine&lt;/keyword&gt;&lt;keyword&gt;nutrition&lt;/keyword&gt;&lt;/keywords&gt;&lt;dates&gt;&lt;year&gt;2013&lt;/year&gt;&lt;pub-dates&gt;&lt;date&gt;Nov&lt;/date&gt;&lt;/pub-dates&gt;&lt;/dates&gt;&lt;isbn&gt;2164-957X (Print)&amp;#xD;2164-9561&lt;/isbn&gt;&lt;accession-num&gt;24416706&lt;/accession-num&gt;&lt;urls&gt;&lt;/urls&gt;&lt;custom2&gt;PMC3865380&lt;/custom2&gt;&lt;electronic-resource-num&gt;10.7453/gahmj.2013.092&lt;/electronic-resource-num&gt;&lt;remote-database-provider&gt;NLM&lt;/remote-database-provider&gt;&lt;language&gt;eng&lt;/language&gt;&lt;/record&gt;&lt;/Cite&gt;&lt;/EndNote&gt;</w:instrText>
      </w:r>
      <w:r w:rsidR="00D31F81" w:rsidRPr="008A5C51">
        <w:rPr>
          <w:rFonts w:ascii="Times New Roman" w:hAnsi="Times New Roman" w:cs="Times New Roman"/>
          <w:sz w:val="20"/>
          <w:szCs w:val="20"/>
        </w:rPr>
        <w:fldChar w:fldCharType="separate"/>
      </w:r>
      <w:r w:rsidR="00D31F81" w:rsidRPr="008A5C51">
        <w:rPr>
          <w:rFonts w:ascii="Times New Roman" w:hAnsi="Times New Roman" w:cs="Times New Roman"/>
          <w:noProof/>
          <w:sz w:val="20"/>
          <w:szCs w:val="20"/>
          <w:vertAlign w:val="superscript"/>
        </w:rPr>
        <w:t>5</w:t>
      </w:r>
      <w:r w:rsidR="00D31F8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Current options for improving developmental outcomes of children with ASD are limited. Behavioural interventions and drugs only partially improve ASD symptoms, and drugs are often associated with adverse effects.</w:t>
      </w:r>
      <w:r w:rsidR="00D31F81" w:rsidRPr="008A5C51">
        <w:rPr>
          <w:rFonts w:ascii="Times New Roman" w:hAnsi="Times New Roman" w:cs="Times New Roman"/>
          <w:sz w:val="20"/>
          <w:szCs w:val="20"/>
        </w:rPr>
        <w:fldChar w:fldCharType="begin"/>
      </w:r>
      <w:r w:rsidR="00772FDF" w:rsidRPr="008A5C51">
        <w:rPr>
          <w:rFonts w:ascii="Times New Roman" w:hAnsi="Times New Roman" w:cs="Times New Roman"/>
          <w:sz w:val="20"/>
          <w:szCs w:val="20"/>
        </w:rPr>
        <w:instrText xml:space="preserve"> ADDIN EN.CITE &lt;EndNote&gt;&lt;Cite&gt;&lt;Author&gt;John&lt;/Author&gt;&lt;Year&gt;2005&lt;/Year&gt;&lt;RecNum&gt;6110&lt;/RecNum&gt;&lt;DisplayText&gt;&lt;style face="superscript"&gt;6, 7&lt;/style&gt;&lt;/DisplayText&gt;&lt;record&gt;&lt;rec-number&gt;6110&lt;/rec-number&gt;&lt;foreign-keys&gt;&lt;key app="EN" db-id="a2vx52ewf00v9lew0r9xfee3arr29zts99z2" timestamp="1556517382"&gt;6110&lt;/key&gt;&lt;/foreign-keys&gt;&lt;ref-type name="Book Section"&gt;5&lt;/ref-type&gt;&lt;contributors&gt;&lt;authors&gt;&lt;author&gt;John, M. Eisenberg Center for Clinical Decisions&lt;/author&gt;&lt;author&gt;Communications, Science&lt;/author&gt;&lt;/authors&gt;&lt;/contributors&gt;&lt;titles&gt;&lt;title&gt;AHRQ Comparative Effectiveness Reviews&amp;#xD;Therapies for Children With Autism Spectrum Disorders: A Review of the Research for Parents and Caregivers&lt;/title&gt;&lt;secondary-title&gt;Comparative Effectiveness Review Summary Guides for Consumers&lt;/secondary-title&gt;&lt;/titles&gt;&lt;dates&gt;&lt;year&gt;2005&lt;/year&gt;&lt;/dates&gt;&lt;pub-location&gt;Rockville (MD)&lt;/pub-location&gt;&lt;publisher&gt;Agency for Healthcare Research and Quality (US)&lt;/publisher&gt;&lt;accession-num&gt;21938866&lt;/accession-num&gt;&lt;urls&gt;&lt;/urls&gt;&lt;language&gt;eng&lt;/language&gt;&lt;/record&gt;&lt;/Cite&gt;&lt;Cite&gt;&lt;Author&gt;Williamson&lt;/Author&gt;&lt;Year&gt;2017&lt;/Year&gt;&lt;RecNum&gt;6111&lt;/RecNum&gt;&lt;record&gt;&lt;rec-number&gt;6111&lt;/rec-number&gt;&lt;foreign-keys&gt;&lt;key app="EN" db-id="a2vx52ewf00v9lew0r9xfee3arr29zts99z2" timestamp="1556517569"&gt;6111&lt;/key&gt;&lt;/foreign-keys&gt;&lt;ref-type name="Journal Article"&gt;17&lt;/ref-type&gt;&lt;contributors&gt;&lt;authors&gt;&lt;author&gt;Williamson, Edwin&lt;/author&gt;&lt;author&gt;Sathe, Nila A&lt;/author&gt;&lt;author&gt;Andrews, Jeffrey C&lt;/author&gt;&lt;author&gt;Krishnaswami, Shanthi&lt;/author&gt;&lt;author&gt;McPheeters, Melissa L&lt;/author&gt;&lt;author&gt;Fonnesbeck, Christopher&lt;/author&gt;&lt;author&gt;Sanders, Kevin&lt;/author&gt;&lt;author&gt;Weitlauf, Amy&lt;/author&gt;&lt;author&gt;Warren, Zachary&lt;/author&gt;&lt;/authors&gt;&lt;/contributors&gt;&lt;titles&gt;&lt;title&gt;Medical therapies for children with autism spectrum disorder—An update&lt;/title&gt;&lt;/titles&gt;&lt;dates&gt;&lt;year&gt;2017&lt;/year&gt;&lt;/dates&gt;&lt;urls&gt;&lt;/urls&gt;&lt;/record&gt;&lt;/Cite&gt;&lt;/EndNote&gt;</w:instrText>
      </w:r>
      <w:r w:rsidR="00D31F81" w:rsidRPr="008A5C51">
        <w:rPr>
          <w:rFonts w:ascii="Times New Roman" w:hAnsi="Times New Roman" w:cs="Times New Roman"/>
          <w:sz w:val="20"/>
          <w:szCs w:val="20"/>
        </w:rPr>
        <w:fldChar w:fldCharType="separate"/>
      </w:r>
      <w:r w:rsidR="00772FDF" w:rsidRPr="008A5C51">
        <w:rPr>
          <w:rFonts w:ascii="Times New Roman" w:hAnsi="Times New Roman" w:cs="Times New Roman"/>
          <w:noProof/>
          <w:sz w:val="20"/>
          <w:szCs w:val="20"/>
          <w:vertAlign w:val="superscript"/>
        </w:rPr>
        <w:t>6, 7</w:t>
      </w:r>
      <w:r w:rsidR="00D31F81" w:rsidRPr="008A5C51">
        <w:rPr>
          <w:rFonts w:ascii="Times New Roman" w:hAnsi="Times New Roman" w:cs="Times New Roman"/>
          <w:sz w:val="20"/>
          <w:szCs w:val="20"/>
        </w:rPr>
        <w:fldChar w:fldCharType="end"/>
      </w:r>
      <w:r w:rsidRPr="008A5C51">
        <w:rPr>
          <w:rFonts w:ascii="Times New Roman" w:hAnsi="Times New Roman" w:cs="Times New Roman"/>
          <w:sz w:val="20"/>
          <w:szCs w:val="20"/>
        </w:rPr>
        <w:t>A systematic review reported no conclusive evidence supporting complementary and alternative therapies for improving ASD symptoms.</w:t>
      </w:r>
      <w:r w:rsidR="00C86BE1" w:rsidRPr="008A5C51">
        <w:rPr>
          <w:rFonts w:ascii="Times New Roman" w:hAnsi="Times New Roman" w:cs="Times New Roman"/>
          <w:sz w:val="20"/>
          <w:szCs w:val="20"/>
        </w:rPr>
        <w:fldChar w:fldCharType="begin"/>
      </w:r>
      <w:r w:rsidR="00C86BE1" w:rsidRPr="008A5C51">
        <w:rPr>
          <w:rFonts w:ascii="Times New Roman" w:hAnsi="Times New Roman" w:cs="Times New Roman"/>
          <w:sz w:val="20"/>
          <w:szCs w:val="20"/>
        </w:rPr>
        <w:instrText xml:space="preserve"> ADDIN EN.CITE &lt;EndNote&gt;&lt;Cite&gt;&lt;Author&gt;Brondino&lt;/Author&gt;&lt;Year&gt;2015&lt;/Year&gt;&lt;RecNum&gt;5926&lt;/RecNum&gt;&lt;DisplayText&gt;&lt;style face="superscript"&gt;8&lt;/style&gt;&lt;/DisplayText&gt;&lt;record&gt;&lt;rec-number&gt;5926&lt;/rec-number&gt;&lt;foreign-keys&gt;&lt;key app="EN" db-id="a2vx52ewf00v9lew0r9xfee3arr29zts99z2" timestamp="1513319460"&gt;5926&lt;/key&gt;&lt;/foreign-keys&gt;&lt;ref-type name="Journal Article"&gt;17&lt;/ref-type&gt;&lt;contributors&gt;&lt;authors&gt;&lt;author&gt;Brondino, N.&lt;/author&gt;&lt;author&gt;Fusar-Poli, L.&lt;/author&gt;&lt;author&gt;Rocchetti, M.&lt;/author&gt;&lt;author&gt;Provenzani, U.&lt;/author&gt;&lt;author&gt;Barale, F.&lt;/author&gt;&lt;author&gt;Politi, P.&lt;/author&gt;&lt;/authors&gt;&lt;/contributors&gt;&lt;auth-address&gt;Department of Brain and Behavioral Sciences, Section of Psychiatry, University of Pavia, Via Bassi 21, 27100 Pavia, Italy.&lt;/auth-address&gt;&lt;titles&gt;&lt;title&gt;Complementary and Alternative Therapies for Autism Spectrum Disorder&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258589&lt;/pages&gt;&lt;volume&gt;2015&lt;/volume&gt;&lt;edition&gt;2015/06/13&lt;/edition&gt;&lt;dates&gt;&lt;year&gt;2015&lt;/year&gt;&lt;/dates&gt;&lt;isbn&gt;1741-427X (Print)&amp;#xD;1741-427x&lt;/isbn&gt;&lt;accession-num&gt;26064157&lt;/accession-num&gt;&lt;urls&gt;&lt;/urls&gt;&lt;custom2&gt;PMC4439475&lt;/custom2&gt;&lt;electronic-resource-num&gt;10.1155/2015/258589&lt;/electronic-resource-num&gt;&lt;remote-database-provider&gt;NLM&lt;/remote-database-provider&gt;&lt;language&gt;eng&lt;/language&gt;&lt;/record&gt;&lt;/Cite&gt;&lt;/EndNote&gt;</w:instrText>
      </w:r>
      <w:r w:rsidR="00C86BE1" w:rsidRPr="008A5C51">
        <w:rPr>
          <w:rFonts w:ascii="Times New Roman" w:hAnsi="Times New Roman" w:cs="Times New Roman"/>
          <w:sz w:val="20"/>
          <w:szCs w:val="20"/>
        </w:rPr>
        <w:fldChar w:fldCharType="separate"/>
      </w:r>
      <w:r w:rsidR="00C86BE1" w:rsidRPr="008A5C51">
        <w:rPr>
          <w:rFonts w:ascii="Times New Roman" w:hAnsi="Times New Roman" w:cs="Times New Roman"/>
          <w:noProof/>
          <w:sz w:val="20"/>
          <w:szCs w:val="20"/>
          <w:vertAlign w:val="superscript"/>
        </w:rPr>
        <w:t>8</w:t>
      </w:r>
      <w:r w:rsidR="00C86BE1" w:rsidRPr="008A5C51">
        <w:rPr>
          <w:rFonts w:ascii="Times New Roman" w:hAnsi="Times New Roman" w:cs="Times New Roman"/>
          <w:sz w:val="20"/>
          <w:szCs w:val="20"/>
        </w:rPr>
        <w:fldChar w:fldCharType="end"/>
      </w:r>
    </w:p>
    <w:p w14:paraId="2F0F0BBA" w14:textId="77777777" w:rsidR="000767E3" w:rsidRPr="008A5C51" w:rsidRDefault="000767E3" w:rsidP="001D2CB1">
      <w:pPr>
        <w:spacing w:after="0" w:line="360" w:lineRule="auto"/>
        <w:jc w:val="both"/>
        <w:rPr>
          <w:rFonts w:ascii="Times New Roman" w:eastAsia="Calibri" w:hAnsi="Times New Roman" w:cs="Times New Roman"/>
          <w:b/>
          <w:sz w:val="20"/>
          <w:szCs w:val="20"/>
        </w:rPr>
      </w:pPr>
      <w:r w:rsidRPr="008A5C51">
        <w:rPr>
          <w:rFonts w:ascii="Times New Roman" w:eastAsia="Calibri" w:hAnsi="Times New Roman" w:cs="Times New Roman"/>
          <w:sz w:val="20"/>
          <w:szCs w:val="20"/>
        </w:rPr>
        <w:t>Emerging evidence suggests that modulating the gut microbiota-brain axis by probiotic supplementation may be a novel therapy for improving</w:t>
      </w:r>
      <w:r w:rsidR="00772FDF" w:rsidRPr="008A5C51">
        <w:rPr>
          <w:rFonts w:ascii="Times New Roman" w:eastAsia="Calibri" w:hAnsi="Times New Roman" w:cs="Times New Roman"/>
          <w:sz w:val="20"/>
          <w:szCs w:val="20"/>
        </w:rPr>
        <w:t xml:space="preserve"> developmental outcomes in ASD.</w:t>
      </w:r>
      <w:r w:rsidR="00C86BE1" w:rsidRPr="008A5C51">
        <w:rPr>
          <w:rFonts w:ascii="Times New Roman" w:eastAsia="Calibri" w:hAnsi="Times New Roman" w:cs="Times New Roman"/>
          <w:sz w:val="20"/>
          <w:szCs w:val="20"/>
        </w:rPr>
        <w:fldChar w:fldCharType="begin">
          <w:fldData xml:space="preserve">PEVuZE5vdGU+PENpdGU+PEF1dGhvcj5ZYW5nPC9BdXRob3I+PFllYXI+MjAxODwvWWVhcj48UmVj
TnVtPjYwMjI8L1JlY051bT48RGlzcGxheVRleHQ+PHN0eWxlIGZhY2U9InN1cGVyc2NyaXB0Ij45
LCAxMDwvc3R5bGU+PC9EaXNwbGF5VGV4dD48cmVjb3JkPjxyZWMtbnVtYmVyPjYwMjI8L3JlYy1u
dW1iZXI+PGZvcmVpZ24ta2V5cz48a2V5IGFwcD0iRU4iIGRiLWlkPSJhMnZ4NTJld2YwMHY5bGV3
MHI5eGZlZTNhcnIyOXp0czk5ejIiIHRpbWVzdGFtcD0iMTUyOTk4NjQ1NyI+NjAyMjwva2V5Pjwv
Zm9yZWlnbi1rZXlzPjxyZWYtdHlwZSBuYW1lPSJKb3VybmFsIEFydGljbGUiPjE3PC9yZWYtdHlw
ZT48Y29udHJpYnV0b3JzPjxhdXRob3JzPjxhdXRob3I+WWFuZywgWS48L2F1dGhvcj48YXV0aG9y
PlRpYW4sIEouPC9hdXRob3I+PGF1dGhvcj5ZYW5nLCBCLjwvYXV0aG9yPjwvYXV0aG9ycz48L2Nv
bnRyaWJ1dG9ycz48YXV0aC1hZGRyZXNzPkdyYWR1YXRlIFNjaG9vbCBvZiBCaW9zcGhlcmUgU2Np
ZW5jZSwgSGlyb3NoaW1hIFVuaXZlcnNpdHksIEhpZ2FzaGktSGlyb3NoaW1hIDczOS04NTI4LCBK
YXBhbi4gRWxlY3Ryb25pYyBhZGRyZXNzOiBkMTU2MTk2QGhpcm9zaGltYS11LmFjLmpwLiYjeEQ7
RGVwYXJ0bWVudCBvZiBGb29kIFNjaWVuY2UgYW5kIE51dHJpdGlvbiwgWmhlamlhbmcgVW5pdmVy
c2l0eSwgODY2IFl1aGFuZ3RhbmcgUm9hZCwgSGFuZ3pob3UsIFpoZWppYW5nIFByb3ZpbmNlIDMx
MDA1OCwgUFIgQ2hpbmEuJiN4RDtHcmFkdWF0ZSBTY2hvb2wgb2YgQmlvc3BoZXJlIFNjaWVuY2Us
IEhpcm9zaGltYSBVbml2ZXJzaXR5LCBIaWdhc2hpLUhpcm9zaGltYSA3MzktODUyOCwgSmFwYW4u
PC9hdXRoLWFkZHJlc3M+PHRpdGxlcz48dGl0bGU+VGFyZ2V0aW5nIGd1dCBtaWNyb2Jpb21lOiBB
IG5vdmVsIGFuZCBwb3RlbnRpYWwgdGhlcmFweSBmb3IgYXV0aXNt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xMTEtMTE5PC9wYWdlcz48
dm9sdW1lPjE5NDwvdm9sdW1lPjxlZGl0aW9uPjIwMTcvMTIvMjc8L2VkaXRpb24+PGtleXdvcmRz
PjxrZXl3b3JkPkFuaW1hbHM8L2tleXdvcmQ+PGtleXdvcmQ+QXV0aXNtIFNwZWN0cnVtIERpc29y
ZGVyLyptaWNyb2Jpb2xvZ3kvcGF0aG9sb2d5Lyp0aGVyYXB5PC9rZXl3b3JkPjxrZXl3b3JkPkJy
YWluL3BhdGhvbG9neTwva2V5d29yZD48a2V5d29yZD5GZWNhbCBNaWNyb2Jpb3RhIFRyYW5zcGxh
bnRhdGlvbi9tZXRob2RzPC9rZXl3b3JkPjxrZXl3b3JkPipHYXN0cm9pbnRlc3RpbmFsIE1pY3Jv
YmlvbWU8L2tleXdvcmQ+PGtleXdvcmQ+SHVtYW5zPC9rZXl3b3JkPjxrZXl3b3JkPlByb2Jpb3Rp
Y3MvKnRoZXJhcGV1dGljIHVzZTwva2V5d29yZD48a2V5d29yZD5BdXRpc20gc3BlY3RydW0gZGlz
b3JkZXJzPC9rZXl3b3JkPjxrZXl3b3JkPkdhc3Ryb2ludGVzdGluYWwgcHJvYmxlbXM8L2tleXdv
cmQ+PGtleXdvcmQ+R3V0IG1pY3JvYmlvbWU8L2tleXdvcmQ+PGtleXdvcmQ+R3V0LWJyYWluIGF4
aXM8L2tleXdvcmQ+PGtleXdvcmQ+UHJvYmlvdGljczwva2V5d29yZD48a2V5d29yZD5UaGVyYXB5
PC9rZXl3b3JkPjwva2V5d29yZHM+PGRhdGVzPjx5ZWFyPjIwMTg8L3llYXI+PHB1Yi1kYXRlcz48
ZGF0ZT5GZWIgMTwvZGF0ZT48L3B1Yi1kYXRlcz48L2RhdGVzPjxpc2JuPjAwMjQtMzIwNTwvaXNi
bj48YWNjZXNzaW9uLW51bT4yOTI3NzMxMTwvYWNjZXNzaW9uLW51bT48dXJscz48L3VybHM+PGVs
ZWN0cm9uaWMtcmVzb3VyY2UtbnVtPjEwLjEwMTYvai5sZnMuMjAxNy4xMi4wMjc8L2VsZWN0cm9u
aWMtcmVzb3VyY2UtbnVtPjxyZW1vdGUtZGF0YWJhc2UtcHJvdmlkZXI+TkxNPC9yZW1vdGUtZGF0
YWJhc2UtcHJvdmlkZXI+PGxhbmd1YWdlPmVuZzwvbGFuZ3VhZ2U+PC9yZWNvcmQ+PC9DaXRlPjxD
aXRlPjxBdXRob3I+S2ltPC9BdXRob3I+PFllYXI+MjAxODwvWWVhcj48UmVjTnVtPjYwMjM8L1Jl
Y051bT48cmVjb3JkPjxyZWMtbnVtYmVyPjYwMjM8L3JlYy1udW1iZXI+PGZvcmVpZ24ta2V5cz48
a2V5IGFwcD0iRU4iIGRiLWlkPSJhMnZ4NTJld2YwMHY5bGV3MHI5eGZlZTNhcnIyOXp0czk5ejIi
IHRpbWVzdGFtcD0iMTUyOTk4NjU3NyI+NjAyMzwva2V5PjwvZm9yZWlnbi1rZXlzPjxyZWYtdHlw
ZSBuYW1lPSJKb3VybmFsIEFydGljbGUiPjE3PC9yZWYtdHlwZT48Y29udHJpYnV0b3JzPjxhdXRo
b3JzPjxhdXRob3I+S2ltLCBZLiBLLjwvYXV0aG9yPjxhdXRob3I+U2hpbiwgQy48L2F1dGhvcj48
L2F1dGhvcnM+PC9jb250cmlidXRvcnM+PGF1dGgtYWRkcmVzcz5EZXBhcnRtZW50IG9mIFBzeWNo
aWF0cnksIENvbGxlZ2Ugb2YgTWVkaWNpbmUsIEtvcmVhIFVuaXZlcnNpdHksIFNlb3VsLCBLb3Jl
YS48L2F1dGgtYWRkcmVzcz48dGl0bGVzPjx0aXRsZT5UaGUgTWljcm9iaW90YS1HdXQtQnJhaW4g
QXhpcyBpbiBOZXVyb3BzeWNoaWF0cmljIERpc29yZGVyczogUGF0aG9waHlzaW9sb2dpY2FsIE1l
Y2hhbmlzbXMgYW5kIE5vdmVsIFRyZWF0bWVudHM8L3RpdGxlPjxzZWNvbmRhcnktdGl0bGU+Q3Vy
ciBOZXVyb3BoYXJtYWNvbDwvc2Vjb25kYXJ5LXRpdGxlPjxhbHQtdGl0bGU+Q3VycmVudCBuZXVy
b3BoYXJtYWNvbG9neTwvYWx0LXRpdGxlPjwvdGl0bGVzPjxhbHQtcGVyaW9kaWNhbD48ZnVsbC10
aXRsZT5DdXJyZW50IE5ldXJvcGhhcm1hY29sb2d5PC9mdWxsLXRpdGxlPjwvYWx0LXBlcmlvZGlj
YWw+PHBhZ2VzPjU1OS01NzM8L3BhZ2VzPjx2b2x1bWU+MTY8L3ZvbHVtZT48bnVtYmVyPjU8L251
bWJlcj48ZWRpdGlvbj4yMDE3LzA5LzIwPC9lZGl0aW9uPjxrZXl3b3Jkcz48a2V5d29yZD5NaWNy
b2Jpb3RhLWd1dC1icmFpbiBheGlzPC9rZXl3b3JkPjxrZXl3b3JkPmVudGVyaWMgbWljcm9iaW90
YTwva2V5d29yZD48a2V5d29yZD5ndXQgbWljcm9iaW90YTwva2V5d29yZD48a2V5d29yZD5ndXQt
YnJhaW4gYXhpczwva2V5d29yZD48a2V5d29yZD5wcmViaW90aWNzPC9rZXl3b3JkPjxrZXl3b3Jk
PnByb2Jpb3RpY3MuPC9rZXl3b3JkPjwva2V5d29yZHM+PGRhdGVzPjx5ZWFyPjIwMTg8L3llYXI+
PC9kYXRlcz48aXNibj4xNTcwLTE1OXg8L2lzYm4+PGFjY2Vzc2lvbi1udW0+Mjg5MjU4ODY8L2Fj
Y2Vzc2lvbi1udW0+PHVybHM+PC91cmxzPjxlbGVjdHJvbmljLXJlc291cmNlLW51bT4xMC4yMTc0
LzE1NzAxNTl4MTU2NjYxNzA5MTUxNDEwMzY8L2VsZWN0cm9uaWMtcmVzb3VyY2UtbnVtPjxyZW1v
dGUtZGF0YWJhc2UtcHJvdmlkZXI+TkxNPC9yZW1vdGUtZGF0YWJhc2UtcHJvdmlkZXI+PGxhbmd1
YWdlPmVuZzwvbGFuZ3VhZ2U+PC9yZWNvcmQ+PC9DaXRlPjwvRW5kTm90ZT5=
</w:fldData>
        </w:fldChar>
      </w:r>
      <w:r w:rsidR="00772FDF" w:rsidRPr="008A5C51">
        <w:rPr>
          <w:rFonts w:ascii="Times New Roman" w:eastAsia="Calibri" w:hAnsi="Times New Roman" w:cs="Times New Roman"/>
          <w:sz w:val="20"/>
          <w:szCs w:val="20"/>
        </w:rPr>
        <w:instrText xml:space="preserve"> ADDIN EN.CITE </w:instrText>
      </w:r>
      <w:r w:rsidR="00772FDF" w:rsidRPr="008A5C51">
        <w:rPr>
          <w:rFonts w:ascii="Times New Roman" w:eastAsia="Calibri" w:hAnsi="Times New Roman" w:cs="Times New Roman"/>
          <w:sz w:val="20"/>
          <w:szCs w:val="20"/>
        </w:rPr>
        <w:fldChar w:fldCharType="begin">
          <w:fldData xml:space="preserve">PEVuZE5vdGU+PENpdGU+PEF1dGhvcj5ZYW5nPC9BdXRob3I+PFllYXI+MjAxODwvWWVhcj48UmVj
TnVtPjYwMjI8L1JlY051bT48RGlzcGxheVRleHQ+PHN0eWxlIGZhY2U9InN1cGVyc2NyaXB0Ij45
LCAxMDwvc3R5bGU+PC9EaXNwbGF5VGV4dD48cmVjb3JkPjxyZWMtbnVtYmVyPjYwMjI8L3JlYy1u
dW1iZXI+PGZvcmVpZ24ta2V5cz48a2V5IGFwcD0iRU4iIGRiLWlkPSJhMnZ4NTJld2YwMHY5bGV3
MHI5eGZlZTNhcnIyOXp0czk5ejIiIHRpbWVzdGFtcD0iMTUyOTk4NjQ1NyI+NjAyMjwva2V5Pjwv
Zm9yZWlnbi1rZXlzPjxyZWYtdHlwZSBuYW1lPSJKb3VybmFsIEFydGljbGUiPjE3PC9yZWYtdHlw
ZT48Y29udHJpYnV0b3JzPjxhdXRob3JzPjxhdXRob3I+WWFuZywgWS48L2F1dGhvcj48YXV0aG9y
PlRpYW4sIEouPC9hdXRob3I+PGF1dGhvcj5ZYW5nLCBCLjwvYXV0aG9yPjwvYXV0aG9ycz48L2Nv
bnRyaWJ1dG9ycz48YXV0aC1hZGRyZXNzPkdyYWR1YXRlIFNjaG9vbCBvZiBCaW9zcGhlcmUgU2Np
ZW5jZSwgSGlyb3NoaW1hIFVuaXZlcnNpdHksIEhpZ2FzaGktSGlyb3NoaW1hIDczOS04NTI4LCBK
YXBhbi4gRWxlY3Ryb25pYyBhZGRyZXNzOiBkMTU2MTk2QGhpcm9zaGltYS11LmFjLmpwLiYjeEQ7
RGVwYXJ0bWVudCBvZiBGb29kIFNjaWVuY2UgYW5kIE51dHJpdGlvbiwgWmhlamlhbmcgVW5pdmVy
c2l0eSwgODY2IFl1aGFuZ3RhbmcgUm9hZCwgSGFuZ3pob3UsIFpoZWppYW5nIFByb3ZpbmNlIDMx
MDA1OCwgUFIgQ2hpbmEuJiN4RDtHcmFkdWF0ZSBTY2hvb2wgb2YgQmlvc3BoZXJlIFNjaWVuY2Us
IEhpcm9zaGltYSBVbml2ZXJzaXR5LCBIaWdhc2hpLUhpcm9zaGltYSA3MzktODUyOCwgSmFwYW4u
PC9hdXRoLWFkZHJlc3M+PHRpdGxlcz48dGl0bGU+VGFyZ2V0aW5nIGd1dCBtaWNyb2Jpb21lOiBB
IG5vdmVsIGFuZCBwb3RlbnRpYWwgdGhlcmFweSBmb3IgYXV0aXNt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xMTEtMTE5PC9wYWdlcz48
dm9sdW1lPjE5NDwvdm9sdW1lPjxlZGl0aW9uPjIwMTcvMTIvMjc8L2VkaXRpb24+PGtleXdvcmRz
PjxrZXl3b3JkPkFuaW1hbHM8L2tleXdvcmQ+PGtleXdvcmQ+QXV0aXNtIFNwZWN0cnVtIERpc29y
ZGVyLyptaWNyb2Jpb2xvZ3kvcGF0aG9sb2d5Lyp0aGVyYXB5PC9rZXl3b3JkPjxrZXl3b3JkPkJy
YWluL3BhdGhvbG9neTwva2V5d29yZD48a2V5d29yZD5GZWNhbCBNaWNyb2Jpb3RhIFRyYW5zcGxh
bnRhdGlvbi9tZXRob2RzPC9rZXl3b3JkPjxrZXl3b3JkPipHYXN0cm9pbnRlc3RpbmFsIE1pY3Jv
YmlvbWU8L2tleXdvcmQ+PGtleXdvcmQ+SHVtYW5zPC9rZXl3b3JkPjxrZXl3b3JkPlByb2Jpb3Rp
Y3MvKnRoZXJhcGV1dGljIHVzZTwva2V5d29yZD48a2V5d29yZD5BdXRpc20gc3BlY3RydW0gZGlz
b3JkZXJzPC9rZXl3b3JkPjxrZXl3b3JkPkdhc3Ryb2ludGVzdGluYWwgcHJvYmxlbXM8L2tleXdv
cmQ+PGtleXdvcmQ+R3V0IG1pY3JvYmlvbWU8L2tleXdvcmQ+PGtleXdvcmQ+R3V0LWJyYWluIGF4
aXM8L2tleXdvcmQ+PGtleXdvcmQ+UHJvYmlvdGljczwva2V5d29yZD48a2V5d29yZD5UaGVyYXB5
PC9rZXl3b3JkPjwva2V5d29yZHM+PGRhdGVzPjx5ZWFyPjIwMTg8L3llYXI+PHB1Yi1kYXRlcz48
ZGF0ZT5GZWIgMTwvZGF0ZT48L3B1Yi1kYXRlcz48L2RhdGVzPjxpc2JuPjAwMjQtMzIwNTwvaXNi
bj48YWNjZXNzaW9uLW51bT4yOTI3NzMxMTwvYWNjZXNzaW9uLW51bT48dXJscz48L3VybHM+PGVs
ZWN0cm9uaWMtcmVzb3VyY2UtbnVtPjEwLjEwMTYvai5sZnMuMjAxNy4xMi4wMjc8L2VsZWN0cm9u
aWMtcmVzb3VyY2UtbnVtPjxyZW1vdGUtZGF0YWJhc2UtcHJvdmlkZXI+TkxNPC9yZW1vdGUtZGF0
YWJhc2UtcHJvdmlkZXI+PGxhbmd1YWdlPmVuZzwvbGFuZ3VhZ2U+PC9yZWNvcmQ+PC9DaXRlPjxD
aXRlPjxBdXRob3I+S2ltPC9BdXRob3I+PFllYXI+MjAxODwvWWVhcj48UmVjTnVtPjYwMjM8L1Jl
Y051bT48cmVjb3JkPjxyZWMtbnVtYmVyPjYwMjM8L3JlYy1udW1iZXI+PGZvcmVpZ24ta2V5cz48
a2V5IGFwcD0iRU4iIGRiLWlkPSJhMnZ4NTJld2YwMHY5bGV3MHI5eGZlZTNhcnIyOXp0czk5ejIi
IHRpbWVzdGFtcD0iMTUyOTk4NjU3NyI+NjAyMzwva2V5PjwvZm9yZWlnbi1rZXlzPjxyZWYtdHlw
ZSBuYW1lPSJKb3VybmFsIEFydGljbGUiPjE3PC9yZWYtdHlwZT48Y29udHJpYnV0b3JzPjxhdXRo
b3JzPjxhdXRob3I+S2ltLCBZLiBLLjwvYXV0aG9yPjxhdXRob3I+U2hpbiwgQy48L2F1dGhvcj48
L2F1dGhvcnM+PC9jb250cmlidXRvcnM+PGF1dGgtYWRkcmVzcz5EZXBhcnRtZW50IG9mIFBzeWNo
aWF0cnksIENvbGxlZ2Ugb2YgTWVkaWNpbmUsIEtvcmVhIFVuaXZlcnNpdHksIFNlb3VsLCBLb3Jl
YS48L2F1dGgtYWRkcmVzcz48dGl0bGVzPjx0aXRsZT5UaGUgTWljcm9iaW90YS1HdXQtQnJhaW4g
QXhpcyBpbiBOZXVyb3BzeWNoaWF0cmljIERpc29yZGVyczogUGF0aG9waHlzaW9sb2dpY2FsIE1l
Y2hhbmlzbXMgYW5kIE5vdmVsIFRyZWF0bWVudHM8L3RpdGxlPjxzZWNvbmRhcnktdGl0bGU+Q3Vy
ciBOZXVyb3BoYXJtYWNvbDwvc2Vjb25kYXJ5LXRpdGxlPjxhbHQtdGl0bGU+Q3VycmVudCBuZXVy
b3BoYXJtYWNvbG9neTwvYWx0LXRpdGxlPjwvdGl0bGVzPjxhbHQtcGVyaW9kaWNhbD48ZnVsbC10
aXRsZT5DdXJyZW50IE5ldXJvcGhhcm1hY29sb2d5PC9mdWxsLXRpdGxlPjwvYWx0LXBlcmlvZGlj
YWw+PHBhZ2VzPjU1OS01NzM8L3BhZ2VzPjx2b2x1bWU+MTY8L3ZvbHVtZT48bnVtYmVyPjU8L251
bWJlcj48ZWRpdGlvbj4yMDE3LzA5LzIwPC9lZGl0aW9uPjxrZXl3b3Jkcz48a2V5d29yZD5NaWNy
b2Jpb3RhLWd1dC1icmFpbiBheGlzPC9rZXl3b3JkPjxrZXl3b3JkPmVudGVyaWMgbWljcm9iaW90
YTwva2V5d29yZD48a2V5d29yZD5ndXQgbWljcm9iaW90YTwva2V5d29yZD48a2V5d29yZD5ndXQt
YnJhaW4gYXhpczwva2V5d29yZD48a2V5d29yZD5wcmViaW90aWNzPC9rZXl3b3JkPjxrZXl3b3Jk
PnByb2Jpb3RpY3MuPC9rZXl3b3JkPjwva2V5d29yZHM+PGRhdGVzPjx5ZWFyPjIwMTg8L3llYXI+
PC9kYXRlcz48aXNibj4xNTcwLTE1OXg8L2lzYm4+PGFjY2Vzc2lvbi1udW0+Mjg5MjU4ODY8L2Fj
Y2Vzc2lvbi1udW0+PHVybHM+PC91cmxzPjxlbGVjdHJvbmljLXJlc291cmNlLW51bT4xMC4yMTc0
LzE1NzAxNTl4MTU2NjYxNzA5MTUxNDEwMzY8L2VsZWN0cm9uaWMtcmVzb3VyY2UtbnVtPjxyZW1v
dGUtZGF0YWJhc2UtcHJvdmlkZXI+TkxNPC9yZW1vdGUtZGF0YWJhc2UtcHJvdmlkZXI+PGxhbmd1
YWdlPmVuZzwvbGFuZ3VhZ2U+PC9yZWNvcmQ+PC9DaXRlPjwvRW5kTm90ZT5=
</w:fldData>
        </w:fldChar>
      </w:r>
      <w:r w:rsidR="00772FDF" w:rsidRPr="008A5C51">
        <w:rPr>
          <w:rFonts w:ascii="Times New Roman" w:eastAsia="Calibri" w:hAnsi="Times New Roman" w:cs="Times New Roman"/>
          <w:sz w:val="20"/>
          <w:szCs w:val="20"/>
        </w:rPr>
        <w:instrText xml:space="preserve"> ADDIN EN.CITE.DATA </w:instrText>
      </w:r>
      <w:r w:rsidR="00772FDF" w:rsidRPr="008A5C51">
        <w:rPr>
          <w:rFonts w:ascii="Times New Roman" w:eastAsia="Calibri" w:hAnsi="Times New Roman" w:cs="Times New Roman"/>
          <w:sz w:val="20"/>
          <w:szCs w:val="20"/>
        </w:rPr>
      </w:r>
      <w:r w:rsidR="00772FDF" w:rsidRPr="008A5C51">
        <w:rPr>
          <w:rFonts w:ascii="Times New Roman" w:eastAsia="Calibri" w:hAnsi="Times New Roman" w:cs="Times New Roman"/>
          <w:sz w:val="20"/>
          <w:szCs w:val="20"/>
        </w:rPr>
        <w:fldChar w:fldCharType="end"/>
      </w:r>
      <w:r w:rsidR="00C86BE1" w:rsidRPr="008A5C51">
        <w:rPr>
          <w:rFonts w:ascii="Times New Roman" w:eastAsia="Calibri" w:hAnsi="Times New Roman" w:cs="Times New Roman"/>
          <w:sz w:val="20"/>
          <w:szCs w:val="20"/>
        </w:rPr>
      </w:r>
      <w:r w:rsidR="00C86BE1" w:rsidRPr="008A5C51">
        <w:rPr>
          <w:rFonts w:ascii="Times New Roman" w:eastAsia="Calibri" w:hAnsi="Times New Roman" w:cs="Times New Roman"/>
          <w:sz w:val="20"/>
          <w:szCs w:val="20"/>
        </w:rPr>
        <w:fldChar w:fldCharType="separate"/>
      </w:r>
      <w:r w:rsidR="00772FDF" w:rsidRPr="008A5C51">
        <w:rPr>
          <w:rFonts w:ascii="Times New Roman" w:eastAsia="Calibri" w:hAnsi="Times New Roman" w:cs="Times New Roman"/>
          <w:noProof/>
          <w:sz w:val="20"/>
          <w:szCs w:val="20"/>
          <w:vertAlign w:val="superscript"/>
        </w:rPr>
        <w:t>9, 10</w:t>
      </w:r>
      <w:r w:rsidR="00C86BE1" w:rsidRPr="008A5C51">
        <w:rPr>
          <w:rFonts w:ascii="Times New Roman" w:eastAsia="Calibri" w:hAnsi="Times New Roman" w:cs="Times New Roman"/>
          <w:sz w:val="20"/>
          <w:szCs w:val="20"/>
        </w:rPr>
        <w:fldChar w:fldCharType="end"/>
      </w:r>
      <w:r w:rsidR="00772FDF" w:rsidRPr="008A5C51">
        <w:rPr>
          <w:rFonts w:ascii="Times New Roman" w:eastAsia="Calibri" w:hAnsi="Times New Roman" w:cs="Times New Roman"/>
          <w:sz w:val="20"/>
          <w:szCs w:val="20"/>
        </w:rPr>
        <w:t xml:space="preserve"> </w:t>
      </w:r>
      <w:r w:rsidRPr="008A5C51">
        <w:rPr>
          <w:rFonts w:ascii="Times New Roman" w:eastAsia="Calibri" w:hAnsi="Times New Roman" w:cs="Times New Roman"/>
          <w:sz w:val="20"/>
          <w:szCs w:val="20"/>
        </w:rPr>
        <w:t>Gut symptoms are common in children with ASD.</w:t>
      </w:r>
      <w:r w:rsidRPr="008A5C51">
        <w:rPr>
          <w:rFonts w:ascii="Times New Roman" w:hAnsi="Times New Roman" w:cs="Times New Roman"/>
          <w:sz w:val="20"/>
          <w:szCs w:val="20"/>
          <w:shd w:val="clear" w:color="auto" w:fill="FFFFFF"/>
        </w:rPr>
        <w:t xml:space="preserve"> </w:t>
      </w:r>
      <w:r w:rsidRPr="008A5C51">
        <w:rPr>
          <w:rFonts w:ascii="Times New Roman" w:eastAsia="Calibri" w:hAnsi="Times New Roman" w:cs="Times New Roman"/>
          <w:sz w:val="20"/>
          <w:szCs w:val="20"/>
        </w:rPr>
        <w:t xml:space="preserve"> The median (range) prevalence of constipation, </w:t>
      </w:r>
      <w:proofErr w:type="spellStart"/>
      <w:r w:rsidRPr="008A5C51">
        <w:rPr>
          <w:rFonts w:ascii="Times New Roman" w:eastAsia="Calibri" w:hAnsi="Times New Roman" w:cs="Times New Roman"/>
          <w:sz w:val="20"/>
          <w:szCs w:val="20"/>
        </w:rPr>
        <w:t>diarrhea</w:t>
      </w:r>
      <w:proofErr w:type="spellEnd"/>
      <w:r w:rsidRPr="008A5C51">
        <w:rPr>
          <w:rFonts w:ascii="Times New Roman" w:eastAsia="Calibri" w:hAnsi="Times New Roman" w:cs="Times New Roman"/>
          <w:sz w:val="20"/>
          <w:szCs w:val="20"/>
        </w:rPr>
        <w:t xml:space="preserve"> and of any or ≥ one symptom is 22% (4.3-45.5%), 13.0% (2.3-75.6%) and </w:t>
      </w:r>
      <w:r w:rsidR="00772FDF" w:rsidRPr="008A5C51">
        <w:rPr>
          <w:rFonts w:ascii="Times New Roman" w:eastAsia="Calibri" w:hAnsi="Times New Roman" w:cs="Times New Roman"/>
          <w:sz w:val="20"/>
          <w:szCs w:val="20"/>
        </w:rPr>
        <w:t>46.8% (4.2-96.8%) respectively.</w:t>
      </w:r>
      <w:r w:rsidR="00C86BE1" w:rsidRPr="008A5C51">
        <w:rPr>
          <w:rFonts w:ascii="Times New Roman" w:eastAsia="Calibri" w:hAnsi="Times New Roman" w:cs="Times New Roman"/>
          <w:sz w:val="20"/>
          <w:szCs w:val="20"/>
        </w:rPr>
        <w:fldChar w:fldCharType="begin">
          <w:fldData xml:space="preserve">PEVuZE5vdGU+PENpdGU+PEF1dGhvcj5Ib2xpbmd1ZTwvQXV0aG9yPjxZZWFyPjIwMTg8L1llYXI+
PFJlY051bT42MDI0PC9SZWNOdW0+PERpc3BsYXlUZXh0PjxzdHlsZSBmYWNlPSJzdXBlcnNjcmlw
dCI+MTE8L3N0eWxlPjwvRGlzcGxheVRleHQ+PHJlY29yZD48cmVjLW51bWJlcj42MDI0PC9yZWMt
bnVtYmVyPjxmb3JlaWduLWtleXM+PGtleSBhcHA9IkVOIiBkYi1pZD0iYTJ2eDUyZXdmMDB2OWxl
dzByOXhmZWUzYXJyMjl6dHM5OXoyIiB0aW1lc3RhbXA9IjE1Mjk5ODcxNTUiPjYwMjQ8L2tleT48
L2ZvcmVpZ24ta2V5cz48cmVmLXR5cGUgbmFtZT0iSm91cm5hbCBBcnRpY2xlIj4xNzwvcmVmLXR5
cGU+PGNvbnRyaWJ1dG9ycz48YXV0aG9ycz48YXV0aG9yPkhvbGluZ3VlLCBDLjwvYXV0aG9yPjxh
dXRob3I+TmV3aWxsLCBDLjwvYXV0aG9yPjxhdXRob3I+TGVlLCBMLiBDLjwvYXV0aG9yPjxhdXRo
b3I+UGFzcmljaGEsIFAuIEouPC9hdXRob3I+PGF1dGhvcj5EYW5pZWxlIEZhbGxpbiwgTS48L2F1
dGhvcj48L2F1dGhvcnM+PC9jb250cmlidXRvcnM+PGF1dGgtYWRkcmVzcz5EZXBhcnRtZW50IG9m
IE1lbnRhbCBIZWFsdGgsIEpvaG5zIEhvcGtpbnMgQmxvb21iZXJnIFNjaG9vbCBvZiBQdWJsaWMg
SGVhbHRoLCBCYWx0aW1vcmUsIE1ELiYjeEQ7Sm9obnMgSG9wa2lucyBCbG9vbWJlcmcgU2Nob29s
IG9mIFB1YmxpYyBIZWFsdGgsIFdlbmR5IEtsYWcgQ2VudGVyIGZvciBBdXRpc20gYW5kIERldmVs
b3BtZW50YWwgRGlzYWJpbGl0aWVzLCBCYWx0aW1vcmUsIE1ELiYjeEQ7RGVwYXJ0bWVudCBvZiBF
cGlkZW1pb2xvZ3ksIEpvaG5zIEhvcGtpbnMgQmxvb21iZXJnIFNjaG9vbCBvZiBQdWJsaWMgSGVh
bHRoLCBCYWx0aW1vcmUsIE1ELiYjeEQ7RGl2aXNpb24gb2YgR2FzdHJvZW50ZXJvbG9neSBhbmQg
SGVwYXRvbG9neSwgRGVwYXJ0bWVudCBvZiBNZWRpY2luZSwgSm9obnMgSG9wa2lucyBVbml2ZXJz
aXR5IFNjaG9vbCBvZiBNZWRpY2luZSwgSm9obnMgSG9wa2lucyBDZW50ZXIgZm9yIE5ldXJvZ2Fz
dHJvZW50ZXJvbG9neSwgQmFsdGltb3JlLCBNRC48L2F1dGgtYWRkcmVzcz48dGl0bGVzPjx0aXRs
ZT5HYXN0cm9pbnRlc3RpbmFsIHN5bXB0b21zIGluIGF1dGlzbSBzcGVjdHJ1bSBkaXNvcmRlcjog
QSByZXZpZXcgb2YgdGhlIGxpdGVyYXR1cmUgb24gYXNjZXJ0YWlubWVudCBhbmQgcHJldmFsZW5j
ZTwvdGl0bGU+PHNlY29uZGFyeS10aXRsZT5BdXRpc20gUmVzPC9zZWNvbmRhcnktdGl0bGU+PGFs
dC10aXRsZT5BdXRpc20gcmVzZWFyY2ggOiBvZmZpY2lhbCBqb3VybmFsIG9mIHRoZSBJbnRlcm5h
dGlvbmFsIFNvY2lldHkgZm9yIEF1dGlzbSBSZXNlYXJjaDwvYWx0LXRpdGxlPjwvdGl0bGVzPjxw
ZXJpb2RpY2FsPjxmdWxsLXRpdGxlPkF1dGlzbSBSZXM8L2Z1bGwtdGl0bGU+PGFiYnItMT5BdXRp
c20gcmVzZWFyY2ggOiBvZmZpY2lhbCBqb3VybmFsIG9mIHRoZSBJbnRlcm5hdGlvbmFsIFNvY2ll
dHkgZm9yIEF1dGlzbSBSZXNlYXJjaDwvYWJici0xPjwvcGVyaW9kaWNhbD48YWx0LXBlcmlvZGlj
YWw+PGZ1bGwtdGl0bGU+QXV0aXNtIFJlczwvZnVsbC10aXRsZT48YWJici0xPkF1dGlzbSByZXNl
YXJjaCA6IG9mZmljaWFsIGpvdXJuYWwgb2YgdGhlIEludGVybmF0aW9uYWwgU29jaWV0eSBmb3Ig
QXV0aXNtIFJlc2VhcmNoPC9hYmJyLTE+PC9hbHQtcGVyaW9kaWNhbD48cGFnZXM+MjQtMzY8L3Bh
Z2VzPjx2b2x1bWU+MTE8L3ZvbHVtZT48bnVtYmVyPjE8L251bWJlcj48ZWRpdGlvbj4yMDE3LzA5
LzAxPC9lZGl0aW9uPjxrZXl3b3Jkcz48a2V5d29yZD5jby1tb3JiaWQgY29uZGl0aW9uczwva2V5
d29yZD48a2V5d29yZD5leHBvc3VyZSBhc3Nlc3NtZW50L2V4cG9zb21pY3M8L2tleXdvcmQ+PGtl
eXdvcmQ+cHN5Y2hvbWV0cmljczwva2V5d29yZD48L2tleXdvcmRzPjxkYXRlcz48eWVhcj4yMDE4
PC95ZWFyPjxwdWItZGF0ZXM+PGRhdGU+SmFuPC9kYXRlPjwvcHViLWRhdGVzPjwvZGF0ZXM+PGlz
Ym4+MTkzOS0zODA2PC9pc2JuPjxhY2Nlc3Npb24tbnVtPjI4ODU2ODY4PC9hY2Nlc3Npb24tbnVt
Pjx1cmxzPjwvdXJscz48Y3VzdG9tMj5QTUM1NzczMzU0PC9jdXN0b20yPjxjdXN0b202Pk5JSE1T
OTI4NTk2PC9jdXN0b202PjxlbGVjdHJvbmljLXJlc291cmNlLW51bT4xMC4xMDAyL2F1ci4xODU0
PC9lbGVjdHJvbmljLXJlc291cmNlLW51bT48cmVtb3RlLWRhdGFiYXNlLXByb3ZpZGVyPk5MTTwv
cmVtb3RlLWRhdGFiYXNlLXByb3ZpZGVyPjxsYW5ndWFnZT5lbmc8L2xhbmd1YWdlPjwvcmVjb3Jk
PjwvQ2l0ZT48L0VuZE5vdGU+
</w:fldData>
        </w:fldChar>
      </w:r>
      <w:r w:rsidR="00C86BE1" w:rsidRPr="008A5C51">
        <w:rPr>
          <w:rFonts w:ascii="Times New Roman" w:eastAsia="Calibri" w:hAnsi="Times New Roman" w:cs="Times New Roman"/>
          <w:sz w:val="20"/>
          <w:szCs w:val="20"/>
        </w:rPr>
        <w:instrText xml:space="preserve"> ADDIN EN.CITE </w:instrText>
      </w:r>
      <w:r w:rsidR="00C86BE1" w:rsidRPr="008A5C51">
        <w:rPr>
          <w:rFonts w:ascii="Times New Roman" w:eastAsia="Calibri" w:hAnsi="Times New Roman" w:cs="Times New Roman"/>
          <w:sz w:val="20"/>
          <w:szCs w:val="20"/>
        </w:rPr>
        <w:fldChar w:fldCharType="begin">
          <w:fldData xml:space="preserve">PEVuZE5vdGU+PENpdGU+PEF1dGhvcj5Ib2xpbmd1ZTwvQXV0aG9yPjxZZWFyPjIwMTg8L1llYXI+
PFJlY051bT42MDI0PC9SZWNOdW0+PERpc3BsYXlUZXh0PjxzdHlsZSBmYWNlPSJzdXBlcnNjcmlw
dCI+MTE8L3N0eWxlPjwvRGlzcGxheVRleHQ+PHJlY29yZD48cmVjLW51bWJlcj42MDI0PC9yZWMt
bnVtYmVyPjxmb3JlaWduLWtleXM+PGtleSBhcHA9IkVOIiBkYi1pZD0iYTJ2eDUyZXdmMDB2OWxl
dzByOXhmZWUzYXJyMjl6dHM5OXoyIiB0aW1lc3RhbXA9IjE1Mjk5ODcxNTUiPjYwMjQ8L2tleT48
L2ZvcmVpZ24ta2V5cz48cmVmLXR5cGUgbmFtZT0iSm91cm5hbCBBcnRpY2xlIj4xNzwvcmVmLXR5
cGU+PGNvbnRyaWJ1dG9ycz48YXV0aG9ycz48YXV0aG9yPkhvbGluZ3VlLCBDLjwvYXV0aG9yPjxh
dXRob3I+TmV3aWxsLCBDLjwvYXV0aG9yPjxhdXRob3I+TGVlLCBMLiBDLjwvYXV0aG9yPjxhdXRo
b3I+UGFzcmljaGEsIFAuIEouPC9hdXRob3I+PGF1dGhvcj5EYW5pZWxlIEZhbGxpbiwgTS48L2F1
dGhvcj48L2F1dGhvcnM+PC9jb250cmlidXRvcnM+PGF1dGgtYWRkcmVzcz5EZXBhcnRtZW50IG9m
IE1lbnRhbCBIZWFsdGgsIEpvaG5zIEhvcGtpbnMgQmxvb21iZXJnIFNjaG9vbCBvZiBQdWJsaWMg
SGVhbHRoLCBCYWx0aW1vcmUsIE1ELiYjeEQ7Sm9obnMgSG9wa2lucyBCbG9vbWJlcmcgU2Nob29s
IG9mIFB1YmxpYyBIZWFsdGgsIFdlbmR5IEtsYWcgQ2VudGVyIGZvciBBdXRpc20gYW5kIERldmVs
b3BtZW50YWwgRGlzYWJpbGl0aWVzLCBCYWx0aW1vcmUsIE1ELiYjeEQ7RGVwYXJ0bWVudCBvZiBF
cGlkZW1pb2xvZ3ksIEpvaG5zIEhvcGtpbnMgQmxvb21iZXJnIFNjaG9vbCBvZiBQdWJsaWMgSGVh
bHRoLCBCYWx0aW1vcmUsIE1ELiYjeEQ7RGl2aXNpb24gb2YgR2FzdHJvZW50ZXJvbG9neSBhbmQg
SGVwYXRvbG9neSwgRGVwYXJ0bWVudCBvZiBNZWRpY2luZSwgSm9obnMgSG9wa2lucyBVbml2ZXJz
aXR5IFNjaG9vbCBvZiBNZWRpY2luZSwgSm9obnMgSG9wa2lucyBDZW50ZXIgZm9yIE5ldXJvZ2Fz
dHJvZW50ZXJvbG9neSwgQmFsdGltb3JlLCBNRC48L2F1dGgtYWRkcmVzcz48dGl0bGVzPjx0aXRs
ZT5HYXN0cm9pbnRlc3RpbmFsIHN5bXB0b21zIGluIGF1dGlzbSBzcGVjdHJ1bSBkaXNvcmRlcjog
QSByZXZpZXcgb2YgdGhlIGxpdGVyYXR1cmUgb24gYXNjZXJ0YWlubWVudCBhbmQgcHJldmFsZW5j
ZTwvdGl0bGU+PHNlY29uZGFyeS10aXRsZT5BdXRpc20gUmVzPC9zZWNvbmRhcnktdGl0bGU+PGFs
dC10aXRsZT5BdXRpc20gcmVzZWFyY2ggOiBvZmZpY2lhbCBqb3VybmFsIG9mIHRoZSBJbnRlcm5h
dGlvbmFsIFNvY2lldHkgZm9yIEF1dGlzbSBSZXNlYXJjaDwvYWx0LXRpdGxlPjwvdGl0bGVzPjxw
ZXJpb2RpY2FsPjxmdWxsLXRpdGxlPkF1dGlzbSBSZXM8L2Z1bGwtdGl0bGU+PGFiYnItMT5BdXRp
c20gcmVzZWFyY2ggOiBvZmZpY2lhbCBqb3VybmFsIG9mIHRoZSBJbnRlcm5hdGlvbmFsIFNvY2ll
dHkgZm9yIEF1dGlzbSBSZXNlYXJjaDwvYWJici0xPjwvcGVyaW9kaWNhbD48YWx0LXBlcmlvZGlj
YWw+PGZ1bGwtdGl0bGU+QXV0aXNtIFJlczwvZnVsbC10aXRsZT48YWJici0xPkF1dGlzbSByZXNl
YXJjaCA6IG9mZmljaWFsIGpvdXJuYWwgb2YgdGhlIEludGVybmF0aW9uYWwgU29jaWV0eSBmb3Ig
QXV0aXNtIFJlc2VhcmNoPC9hYmJyLTE+PC9hbHQtcGVyaW9kaWNhbD48cGFnZXM+MjQtMzY8L3Bh
Z2VzPjx2b2x1bWU+MTE8L3ZvbHVtZT48bnVtYmVyPjE8L251bWJlcj48ZWRpdGlvbj4yMDE3LzA5
LzAxPC9lZGl0aW9uPjxrZXl3b3Jkcz48a2V5d29yZD5jby1tb3JiaWQgY29uZGl0aW9uczwva2V5
d29yZD48a2V5d29yZD5leHBvc3VyZSBhc3Nlc3NtZW50L2V4cG9zb21pY3M8L2tleXdvcmQ+PGtl
eXdvcmQ+cHN5Y2hvbWV0cmljczwva2V5d29yZD48L2tleXdvcmRzPjxkYXRlcz48eWVhcj4yMDE4
PC95ZWFyPjxwdWItZGF0ZXM+PGRhdGU+SmFuPC9kYXRlPjwvcHViLWRhdGVzPjwvZGF0ZXM+PGlz
Ym4+MTkzOS0zODA2PC9pc2JuPjxhY2Nlc3Npb24tbnVtPjI4ODU2ODY4PC9hY2Nlc3Npb24tbnVt
Pjx1cmxzPjwvdXJscz48Y3VzdG9tMj5QTUM1NzczMzU0PC9jdXN0b20yPjxjdXN0b202Pk5JSE1T
OTI4NTk2PC9jdXN0b202PjxlbGVjdHJvbmljLXJlc291cmNlLW51bT4xMC4xMDAyL2F1ci4xODU0
PC9lbGVjdHJvbmljLXJlc291cmNlLW51bT48cmVtb3RlLWRhdGFiYXNlLXByb3ZpZGVyPk5MTTwv
cmVtb3RlLWRhdGFiYXNlLXByb3ZpZGVyPjxsYW5ndWFnZT5lbmc8L2xhbmd1YWdlPjwvcmVjb3Jk
PjwvQ2l0ZT48L0VuZE5vdGU+
</w:fldData>
        </w:fldChar>
      </w:r>
      <w:r w:rsidR="00C86BE1" w:rsidRPr="008A5C51">
        <w:rPr>
          <w:rFonts w:ascii="Times New Roman" w:eastAsia="Calibri" w:hAnsi="Times New Roman" w:cs="Times New Roman"/>
          <w:sz w:val="20"/>
          <w:szCs w:val="20"/>
        </w:rPr>
        <w:instrText xml:space="preserve"> ADDIN EN.CITE.DATA </w:instrText>
      </w:r>
      <w:r w:rsidR="00C86BE1" w:rsidRPr="008A5C51">
        <w:rPr>
          <w:rFonts w:ascii="Times New Roman" w:eastAsia="Calibri" w:hAnsi="Times New Roman" w:cs="Times New Roman"/>
          <w:sz w:val="20"/>
          <w:szCs w:val="20"/>
        </w:rPr>
      </w:r>
      <w:r w:rsidR="00C86BE1" w:rsidRPr="008A5C51">
        <w:rPr>
          <w:rFonts w:ascii="Times New Roman" w:eastAsia="Calibri" w:hAnsi="Times New Roman" w:cs="Times New Roman"/>
          <w:sz w:val="20"/>
          <w:szCs w:val="20"/>
        </w:rPr>
        <w:fldChar w:fldCharType="end"/>
      </w:r>
      <w:r w:rsidR="00C86BE1" w:rsidRPr="008A5C51">
        <w:rPr>
          <w:rFonts w:ascii="Times New Roman" w:eastAsia="Calibri" w:hAnsi="Times New Roman" w:cs="Times New Roman"/>
          <w:sz w:val="20"/>
          <w:szCs w:val="20"/>
        </w:rPr>
      </w:r>
      <w:r w:rsidR="00C86BE1" w:rsidRPr="008A5C51">
        <w:rPr>
          <w:rFonts w:ascii="Times New Roman" w:eastAsia="Calibri" w:hAnsi="Times New Roman" w:cs="Times New Roman"/>
          <w:sz w:val="20"/>
          <w:szCs w:val="20"/>
        </w:rPr>
        <w:fldChar w:fldCharType="separate"/>
      </w:r>
      <w:r w:rsidR="00C86BE1" w:rsidRPr="008A5C51">
        <w:rPr>
          <w:rFonts w:ascii="Times New Roman" w:eastAsia="Calibri" w:hAnsi="Times New Roman" w:cs="Times New Roman"/>
          <w:noProof/>
          <w:sz w:val="20"/>
          <w:szCs w:val="20"/>
          <w:vertAlign w:val="superscript"/>
        </w:rPr>
        <w:t>11</w:t>
      </w:r>
      <w:r w:rsidR="00C86BE1" w:rsidRPr="008A5C51">
        <w:rPr>
          <w:rFonts w:ascii="Times New Roman" w:eastAsia="Calibri" w:hAnsi="Times New Roman" w:cs="Times New Roman"/>
          <w:sz w:val="20"/>
          <w:szCs w:val="20"/>
        </w:rPr>
        <w:fldChar w:fldCharType="end"/>
      </w:r>
      <w:r w:rsidRPr="008A5C51">
        <w:rPr>
          <w:rFonts w:ascii="Times New Roman" w:eastAsia="Calibri" w:hAnsi="Times New Roman" w:cs="Times New Roman"/>
          <w:sz w:val="20"/>
          <w:szCs w:val="20"/>
        </w:rPr>
        <w:t xml:space="preserve"> </w:t>
      </w:r>
    </w:p>
    <w:p w14:paraId="6F41B5C9" w14:textId="249ACCE0"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A systematic review of gut microbiome showed that gut dysbiosis </w:t>
      </w:r>
      <w:r w:rsidR="00772FDF" w:rsidRPr="008A5C51">
        <w:rPr>
          <w:rFonts w:ascii="Times New Roman" w:hAnsi="Times New Roman" w:cs="Times New Roman"/>
          <w:sz w:val="20"/>
          <w:szCs w:val="20"/>
        </w:rPr>
        <w:t>is common in children with ASD.</w:t>
      </w:r>
      <w:r w:rsidR="00C86BE1" w:rsidRPr="008A5C51">
        <w:rPr>
          <w:rFonts w:ascii="Times New Roman" w:hAnsi="Times New Roman" w:cs="Times New Roman"/>
          <w:sz w:val="20"/>
          <w:szCs w:val="20"/>
        </w:rPr>
        <w:fldChar w:fldCharType="begin">
          <w:fldData xml:space="preserve">PEVuZE5vdGU+PENpdGU+PEF1dGhvcj5DYW88L0F1dGhvcj48WWVhcj4yMDEzPC9ZZWFyPjxSZWNO
dW0+NTk2ODwvUmVjTnVtPjxEaXNwbGF5VGV4dD48c3R5bGUgZmFjZT0ic3VwZXJzY3JpcHQiPjEy
LTE1PC9zdHlsZT48L0Rpc3BsYXlUZXh0PjxyZWNvcmQ+PHJlYy1udW1iZXI+NTk2ODwvcmVjLW51
bWJlcj48Zm9yZWlnbi1rZXlzPjxrZXkgYXBwPSJFTiIgZGItaWQ9ImEydng1MmV3ZjAwdjlsZXcw
cjl4ZmVlM2FycjI5enRzOTl6MiIgdGltZXN0YW1wPSIxNTIxMzg0NDg1Ij41OTY4PC9rZXk+PC9m
b3JlaWduLWtleXM+PHJlZi10eXBlIG5hbWU9IkpvdXJuYWwgQXJ0aWNsZSI+MTc8L3JlZi10eXBl
Pjxjb250cmlidXRvcnM+PGF1dGhvcnM+PGF1dGhvcj5DYW8sIFguPC9hdXRob3I+PGF1dGhvcj5M
aW4sIFAuPC9hdXRob3I+PGF1dGhvcj5KaWFuZywgUC48L2F1dGhvcj48YXV0aG9yPkxpLCBDLjwv
YXV0aG9yPjwvYXV0aG9ycz48L2NvbnRyaWJ1dG9ycz48YXV0aC1hZGRyZXNzPlNoYW5naGFpIE1l
bnRhbCBIZWFsdGggQ2VudGVyLCBTaGFuZ2hhaSBKaWFvIFRvbmcgVW5pdmVyc2l0eSBTY2hvb2wg
b2YgTWVkaWNpbmUsIFNoYW5naGFpLCBDaGluYS48L2F1dGgtYWRkcmVzcz48dGl0bGVzPjx0aXRs
ZT5DaGFyYWN0ZXJpc3RpY3Mgb2YgdGhlIGdhc3Ryb2ludGVzdGluYWwgbWljcm9iaW9tZSBpbiBj
aGlsZHJlbiB3aXRoIGF1dGlzbSBzcGVjdHJ1bSBkaXNvcmRlcjogYSBzeXN0ZW1hdGljIHJldmll
dzwvdGl0bGU+PHNlY29uZGFyeS10aXRsZT5TaGFuZ2hhaSBBcmNoIFBzeWNoaWF0cnk8L3NlY29u
ZGFyeS10aXRsZT48YWx0LXRpdGxlPlNoYW5naGFpIGFyY2hpdmVzIG9mIHBzeWNoaWF0cnk8L2Fs
dC10aXRsZT48L3RpdGxlcz48cGVyaW9kaWNhbD48ZnVsbC10aXRsZT5TaGFuZ2hhaSBBcmNoIFBz
eWNoaWF0cnk8L2Z1bGwtdGl0bGU+PGFiYnItMT5TaGFuZ2hhaSBhcmNoaXZlcyBvZiBwc3ljaGlh
dHJ5PC9hYmJyLTE+PC9wZXJpb2RpY2FsPjxhbHQtcGVyaW9kaWNhbD48ZnVsbC10aXRsZT5TaGFu
Z2hhaSBBcmNoIFBzeWNoaWF0cnk8L2Z1bGwtdGl0bGU+PGFiYnItMT5TaGFuZ2hhaSBhcmNoaXZl
cyBvZiBwc3ljaGlhdHJ5PC9hYmJyLTE+PC9hbHQtcGVyaW9kaWNhbD48cGFnZXM+MzQyLTUzPC9w
YWdlcz48dm9sdW1lPjI1PC92b2x1bWU+PG51bWJlcj42PC9udW1iZXI+PGVkaXRpb24+MjAxNC8w
Ny8wNjwvZWRpdGlvbj48ZGF0ZXM+PHllYXI+MjAxMzwveWVhcj48cHViLWRhdGVzPjxkYXRlPkRl
YzwvZGF0ZT48L3B1Yi1kYXRlcz48L2RhdGVzPjxpc2JuPjEwMDItMDgyOSAoUHJpbnQpJiN4RDsx
MDAyLTA4Mjk8L2lzYm4+PGFjY2Vzc2lvbi1udW0+MjQ5OTExNzc8L2FjY2Vzc2lvbi1udW0+PHVy
bHM+PC91cmxzPjxjdXN0b20yPlBNQzQwNTQ1ODQ8L2N1c3RvbTI+PGVsZWN0cm9uaWMtcmVzb3Vy
Y2UtbnVtPjEwLjM5Njkvai5pc3NuLjEwMDItMDgyOS4yMDEzLjA2LjAwMzwvZWxlY3Ryb25pYy1y
ZXNvdXJjZS1udW0+PHJlbW90ZS1kYXRhYmFzZS1wcm92aWRlcj5OTE08L3JlbW90ZS1kYXRhYmFz
ZS1wcm92aWRlcj48bGFuZ3VhZ2U+ZW5nPC9sYW5ndWFnZT48L3JlY29yZD48L0NpdGU+PENpdGU+
PEF1dGhvcj5GaW5lZ29sZDwvQXV0aG9yPjxZZWFyPjIwMTE8L1llYXI+PFJlY051bT41OTcwPC9S
ZWNOdW0+PHJlY29yZD48cmVjLW51bWJlcj41OTcwPC9yZWMtbnVtYmVyPjxmb3JlaWduLWtleXM+
PGtleSBhcHA9IkVOIiBkYi1pZD0iYTJ2eDUyZXdmMDB2OWxldzByOXhmZWUzYXJyMjl6dHM5OXoy
IiB0aW1lc3RhbXA9IjE1MjEzODUxNTUiPjU5NzA8L2tleT48L2ZvcmVpZ24ta2V5cz48cmVmLXR5
cGUgbmFtZT0iSm91cm5hbCBBcnRpY2xlIj4xNzwvcmVmLXR5cGU+PGNvbnRyaWJ1dG9ycz48YXV0
aG9ycz48YXV0aG9yPkZpbmVnb2xkLCBTLiBNLjwvYXV0aG9yPjwvYXV0aG9ycz48L2NvbnRyaWJ1
dG9ycz48YXV0aC1hZGRyZXNzPlZldGVyYW5zIEFkbWluaXN0cmF0aW9uIE1lZGljYWwgQ2VudGVy
LCBJbmZlY3Rpb3VzIERpc2Vhc2VzIFNlY3Rpb24gKDExMUYpLCBMb3MgQW5nZWxlcywgQ0EgOTAw
NzMsIFVTQS4gc2lkZmluZWdvbEBhb2wuY29tPC9hdXRoLWFkZHJlc3M+PHRpdGxlcz48dGl0bGU+
U3RhdGUgb2YgdGhlIGFydDsgbWljcm9iaW9sb2d5IGluIGhlYWx0aCBhbmQgZGlzZWFzZS4gSW50
ZXN0aW5hbCBiYWN0ZXJpYWwgZmxvcmEgaW4gYXV0aXNtPC90aXRsZT48c2Vjb25kYXJ5LXRpdGxl
PkFuYWVyb2JlPC9zZWNvbmRhcnktdGl0bGU+PGFsdC10aXRsZT5BbmFlcm9iZTwvYWx0LXRpdGxl
PjwvdGl0bGVzPjxwZXJpb2RpY2FsPjxmdWxsLXRpdGxlPkFuYWVyb2JlPC9mdWxsLXRpdGxlPjxh
YmJyLTE+QW5hZXJvYmU8L2FiYnItMT48L3BlcmlvZGljYWw+PGFsdC1wZXJpb2RpY2FsPjxmdWxs
LXRpdGxlPkFuYWVyb2JlPC9mdWxsLXRpdGxlPjxhYmJyLTE+QW5hZXJvYmU8L2FiYnItMT48L2Fs
dC1wZXJpb2RpY2FsPjxwYWdlcz4zNjctODwvcGFnZXM+PHZvbHVtZT4xNzwvdm9sdW1lPjxudW1i
ZXI+NjwvbnVtYmVyPjxlZGl0aW9uPjIwMTEvMDQvMjk8L2VkaXRpb24+PGtleXdvcmRzPjxrZXl3
b3JkPkFkbWluaXN0cmF0aW9uLCBPcmFsPC9rZXl3b3JkPjxrZXl3b3JkPkFudGktQmFjdGVyaWFs
IEFnZW50cy9hZG1pbmlzdHJhdGlvbiAmYW1wOyBkb3NhZ2U8L2tleXdvcmQ+PGtleXdvcmQ+QXV0
aXN0aWMgRGlzb3JkZXIvKm1pY3JvYmlvbG9neS8qcGh5c2lvcGF0aG9sb2d5PC9rZXl3b3JkPjxr
ZXl3b3JkPkJhY3RlcmlhL2NsYXNzaWZpY2F0aW9uL2lzb2xhdGlvbiAmYW1wOyBwdXJpZmljYXRp
b248L2tleXdvcmQ+PGtleXdvcmQ+QmlvdGE8L2tleXdvcmQ+PGtleXdvcmQ+Q2hpbGQ8L2tleXdv
cmQ+PGtleXdvcmQ+Q2hpbGQsIFByZXNjaG9vbDwva2V5d29yZD48a2V5d29yZD5GZW1hbGU8L2tl
eXdvcmQ+PGtleXdvcmQ+R2FzdHJvaW50ZXN0aW5hbCBUcmFjdC8qbWljcm9iaW9sb2d5PC9rZXl3
b3JkPjxrZXl3b3JkPkh1bWFuczwva2V5d29yZD48a2V5d29yZD5JbmZhbnQ8L2tleXdvcmQ+PGtl
eXdvcmQ+TWFsZTwva2V5d29yZD48a2V5d29yZD5TZXF1ZW5jZSBBbmFseXNpcywgRE5BPC9rZXl3
b3JkPjxrZXl3b3JkPlRyZWF0bWVudCBPdXRjb21lPC9rZXl3b3JkPjxrZXl3b3JkPlZhbmNvbXlj
aW4vYWRtaW5pc3RyYXRpb24gJmFtcDsgZG9zYWdlPC9rZXl3b3JkPjwva2V5d29yZHM+PGRhdGVz
Pjx5ZWFyPjIwMTE8L3llYXI+PHB1Yi1kYXRlcz48ZGF0ZT5EZWM8L2RhdGU+PC9wdWItZGF0ZXM+
PC9kYXRlcz48aXNibj4xMDc1LTk5NjQ8L2lzYm4+PGFjY2Vzc2lvbi1udW0+MjE1MjQ3MTM8L2Fj
Y2Vzc2lvbi1udW0+PHVybHM+PC91cmxzPjxlbGVjdHJvbmljLXJlc291cmNlLW51bT4xMC4xMDE2
L2ouYW5hZXJvYmUuMjAxMS4wMy4wMDc8L2VsZWN0cm9uaWMtcmVzb3VyY2UtbnVtPjxyZW1vdGUt
ZGF0YWJhc2UtcHJvdmlkZXI+TkxNPC9yZW1vdGUtZGF0YWJhc2UtcHJvdmlkZXI+PGxhbmd1YWdl
PmVuZzwvbGFuZ3VhZ2U+PC9yZWNvcmQ+PC9DaXRlPjxDaXRlPjxBdXRob3I+UHVsaWtrYW48L0F1
dGhvcj48WWVhcj4yMDE4PC9ZZWFyPjxSZWNOdW0+NjAyNTwvUmVjTnVtPjxyZWNvcmQ+PHJlYy1u
dW1iZXI+NjAyNTwvcmVjLW51bWJlcj48Zm9yZWlnbi1rZXlzPjxrZXkgYXBwPSJFTiIgZGItaWQ9
ImEydng1MmV3ZjAwdjlsZXcwcjl4ZmVlM2FycjI5enRzOTl6MiIgdGltZXN0YW1wPSIxNTI5OTg3
MzgwIj42MDI1PC9rZXk+PC9mb3JlaWduLWtleXM+PHJlZi10eXBlIG5hbWU9IkpvdXJuYWwgQXJ0
aWNsZSI+MTc8L3JlZi10eXBlPjxjb250cmlidXRvcnM+PGF1dGhvcnM+PGF1dGhvcj5QdWxpa2th
biwgSi48L2F1dGhvcj48YXV0aG9yPk1hamksIEEuPC9hdXRob3I+PGF1dGhvcj5EaGFrYW4sIEQu
IEIuPC9hdXRob3I+PGF1dGhvcj5TYXhlbmEsIFIuPC9hdXRob3I+PGF1dGhvcj5Nb2hhbiwgQi48
L2F1dGhvcj48YXV0aG9yPkFudG8sIE0uIE0uPC9hdXRob3I+PGF1dGhvcj5BZ2Fyd2FsLCBOLjwv
YXV0aG9yPjxhdXRob3I+R3JhY2UsIFQuPC9hdXRob3I+PGF1dGhvcj5TaGFybWEsIFYuIEsuPC9h
dXRob3I+PC9hdXRob3JzPjwvY29udHJpYnV0b3JzPjxhdXRoLWFkZHJlc3M+RGVwYXJ0bWVudCBv
ZiBHZW5vbWljIFNjaWVuY2UsIENlbnRyYWwgVW5pdmVyc2l0eSBvZiBLZXJhbGEsIEthc2FyYWdv
ZCwgSW5kaWEuJiN4RDtNZXRhZ2Vub21pY3MgYW5kIFN5c3RlbXMgQmlvbG9neSBHcm91cCwgRGVw
YXJ0bWVudCBvZiBCaW9sb2dpY2FsIFNjaWVuY2VzLCBJbmRpYW4gSW5zdGl0dXRlIG9mIFNjaWVu
Y2UgRWR1Y2F0aW9uIGFuZCBSZXNlYXJjaCBCaG9wYWwsIEJob3BhbCwgSW5kaWEuJiN4RDtEZXBh
cnRtZW50IG9mIFBzeWNob2xvZ3ksIFByYWp5b3RpIE5pa2V0YW4gQ29sbGVnZSwgUHVkdWthZCwg
S2VyYWxhLCBJbmRpYS4mI3hEO0RlcGFydG1lbnQgb2YgUGFlZGlhdHJpY3MgYW5kIE5ldXJvbG9n
eSwgTWFoYXZlZXIgSW5zdGl0dXRlIG9mIE1lZGljYWwgU2NpZW5jZSwgQmhvcGFsLCBJbmRpYS4m
I3hEO0RlcGFydG1lbnQgb2YgR2Vub21pYyBTY2llbmNlLCBDZW50cmFsIFVuaXZlcnNpdHkgb2Yg
S2VyYWxhLCBLYXNhcmFnb2QsIEluZGlhLiB0b255Z3JhY2VAY3VrZXJhbGEuYWMuaW4uJiN4RDtE
aXZpc2lvbiBvZiBCaW9sb2d5LCBLYW5zYXMgU3RhdGUgVW5pdmVyc2l0eSwgTWFuaGF0dGFuLCBL
UywgVVNBLiB0b255Z3JhY2VAY3VrZXJhbGEuYWMuaW4uJiN4RDtNZXRhZ2Vub21pY3MgYW5kIFN5
c3RlbXMgQmlvbG9neSBHcm91cCwgRGVwYXJ0bWVudCBvZiBCaW9sb2dpY2FsIFNjaWVuY2VzLCBJ
bmRpYW4gSW5zdGl0dXRlIG9mIFNjaWVuY2UgRWR1Y2F0aW9uIGFuZCBSZXNlYXJjaCBCaG9wYWws
IEJob3BhbCwgSW5kaWEuIHZpbmVldGtzQGlpc2VyYi5hYy5pbi48L2F1dGgtYWRkcmVzcz48dGl0
bGVzPjx0aXRsZT5HdXQgTWljcm9iaWFsIER5c2Jpb3NpcyBpbiBJbmRpYW4gQ2hpbGRyZW4gd2l0
aCBBdXRpc20gU3BlY3RydW0gRGlzb3JkZXJzPC90aXRsZT48c2Vjb25kYXJ5LXRpdGxlPk1pY3Jv
YiBFY29sPC9zZWNvbmRhcnktdGl0bGU+PGFsdC10aXRsZT5NaWNyb2JpYWwgZWNvbG9neTwvYWx0
LXRpdGxlPjwvdGl0bGVzPjxwZXJpb2RpY2FsPjxmdWxsLXRpdGxlPk1pY3JvYiBFY29sPC9mdWxs
LXRpdGxlPjxhYmJyLTE+TWljcm9iaWFsIGVjb2xvZ3k8L2FiYnItMT48L3BlcmlvZGljYWw+PGFs
dC1wZXJpb2RpY2FsPjxmdWxsLXRpdGxlPk1pY3JvYiBFY29sPC9mdWxsLXRpdGxlPjxhYmJyLTE+
TWljcm9iaWFsIGVjb2xvZ3k8L2FiYnItMT48L2FsdC1wZXJpb2RpY2FsPjxlZGl0aW9uPjIwMTgv
MDMvMjM8L2VkaXRpb24+PGtleXdvcmRzPjxrZXl3b3JkPkF1dGlzbSBzcGVjdHJ1bSBkaXNvcmRl
ciAoQVNEKTwva2V5d29yZD48a2V5d29yZD5HYXN0cm9pbnRlc3RpbmFsIHN5bXB0b21zPC9rZXl3
b3JkPjxrZXl3b3JkPkd1dCBtaWNyb2JpYWwgZHlzYmlvc2lzPC9rZXl3b3JkPjxrZXl3b3JkPkd1
dC1icmFpbiBheGlzPC9rZXl3b3JkPjxrZXl3b3JkPkluZGlhbiBjaGlsZHJlbjwva2V5d29yZD48
L2tleXdvcmRzPjxkYXRlcz48eWVhcj4yMDE4PC95ZWFyPjxwdWItZGF0ZXM+PGRhdGU+TWFyIDIx
PC9kYXRlPjwvcHViLWRhdGVzPjwvZGF0ZXM+PGlzYm4+MDA5NS0zNjI4PC9pc2JuPjxhY2Nlc3Np
b24tbnVtPjI5NTY0NDg3PC9hY2Nlc3Npb24tbnVtPjx1cmxzPjwvdXJscz48ZWxlY3Ryb25pYy1y
ZXNvdXJjZS1udW0+MTAuMTAwNy9zMDAyNDgtMDE4LTExNzYtMjwvZWxlY3Ryb25pYy1yZXNvdXJj
ZS1udW0+PHJlbW90ZS1kYXRhYmFzZS1wcm92aWRlcj5OTE08L3JlbW90ZS1kYXRhYmFzZS1wcm92
aWRlcj48bGFuZ3VhZ2U+ZW5nPC9sYW5ndWFnZT48L3JlY29yZD48L0NpdGU+PENpdGU+PEF1dGhv
cj5Ub21vdmE8L0F1dGhvcj48WWVhcj4yMDE1PC9ZZWFyPjxSZWNOdW0+NTk3NjwvUmVjTnVtPjxy
ZWNvcmQ+PHJlYy1udW1iZXI+NTk3NjwvcmVjLW51bWJlcj48Zm9yZWlnbi1rZXlzPjxrZXkgYXBw
PSJFTiIgZGItaWQ9ImEydng1MmV3ZjAwdjlsZXcwcjl4ZmVlM2FycjI5enRzOTl6MiIgdGltZXN0
YW1wPSIxNTIxMzg3ODk1Ij41OTc2PC9rZXk+PC9mb3JlaWduLWtleXM+PHJlZi10eXBlIG5hbWU9
IkpvdXJuYWwgQXJ0aWNsZSI+MTc8L3JlZi10eXBlPjxjb250cmlidXRvcnM+PGF1dGhvcnM+PGF1
dGhvcj5Ub21vdmEsIEEuPC9hdXRob3I+PGF1dGhvcj5IdXNhcm92YSwgVi48L2F1dGhvcj48YXV0
aG9yPkxha2F0b3NvdmEsIFMuPC9hdXRob3I+PGF1dGhvcj5CYWtvcywgSi48L2F1dGhvcj48YXV0
aG9yPlZsa292YSwgQi48L2F1dGhvcj48YXV0aG9yPkJhYmluc2thLCBLLjwvYXV0aG9yPjxhdXRo
b3I+T3N0YXRuaWtvdmEsIEQuPC9hdXRob3I+PC9hdXRob3JzPjwvY29udHJpYnV0b3JzPjxhdXRo
LWFkZHJlc3M+SW5zdGl0dXRlIG9mIFBoeXNpb2xvZ3ksIENvbWVuaXVzIFVuaXZlcnNpdHksIEJy
YXRpc2xhdmEsIFNsb3Zha2lhLiBFbGVjdHJvbmljIGFkZHJlc3M6IGFsZWtzYW5kcmEudG9tb3Zh
QGZtZWQudW5pYmEuc2suJiN4RDtJbnN0aXR1dGUgb2YgUGh5c2lvbG9neSwgQ29tZW5pdXMgVW5p
dmVyc2l0eSwgQnJhdGlzbGF2YSwgU2xvdmFraWEuJiN4RDtJbnN0aXR1dGUgb2YgTW9sZWN1bGFy
IEJpb21lZGljaW5lLCBDb21lbml1cyBVbml2ZXJzaXR5LCBCcmF0aXNsYXZhLCBTbG92YWtpYS48
L2F1dGgtYWRkcmVzcz48dGl0bGVzPjx0aXRsZT5HYXN0cm9pbnRlc3RpbmFsIG1pY3JvYmlvdGEg
aW4gY2hpbGRyZW4gd2l0aCBhdXRpc20gaW4gU2xvdmFraWE8L3RpdGxlPjxzZWNvbmRhcnktdGl0
bGU+UGh5c2lvbCBCZWhhdjwvc2Vjb25kYXJ5LXRpdGxlPjxhbHQtdGl0bGU+UGh5c2lvbG9neSAm
YW1wOyBiZWhhdmlvcjwvYWx0LXRpdGxlPjwvdGl0bGVzPjxwZXJpb2RpY2FsPjxmdWxsLXRpdGxl
PlBoeXNpb2wgQmVoYXY8L2Z1bGwtdGl0bGU+PGFiYnItMT5QaHlzaW9sb2d5ICZhbXA7IGJlaGF2
aW9yPC9hYmJyLTE+PC9wZXJpb2RpY2FsPjxhbHQtcGVyaW9kaWNhbD48ZnVsbC10aXRsZT5QaHlz
aW9sIEJlaGF2PC9mdWxsLXRpdGxlPjxhYmJyLTE+UGh5c2lvbG9neSAmYW1wOyBiZWhhdmlvcjwv
YWJici0xPjwvYWx0LXBlcmlvZGljYWw+PHBhZ2VzPjE3OS04NzwvcGFnZXM+PHZvbHVtZT4xMzg8
L3ZvbHVtZT48ZWRpdGlvbj4yMDE0LzEyLzAzPC9lZGl0aW9uPjxrZXl3b3Jkcz48a2V5d29yZD5B
ZG9sZXNjZW50PC9rZXl3b3JkPjxrZXl3b3JkPkF1dGlzdGljIERpc29yZGVyL2NvbXBsaWNhdGlv
bnMvZGlldCB0aGVyYXB5L21ldGFib2xpc20vKm1pY3JvYmlvbG9neTwva2V5d29yZD48a2V5d29y
ZD5DaGlsZDwva2V5d29yZD48a2V5d29yZD5DaGlsZCwgUHJlc2Nob29sPC9rZXl3b3JkPjxrZXl3
b3JkPkRpZXRhcnkgU3VwcGxlbWVudHM8L2tleXdvcmQ+PGtleXdvcmQ+RmVjZXMvY2hlbWlzdHJ5
L21pY3JvYmlvbG9neTwva2V5d29yZD48a2V5d29yZD5HYXN0cm9pbnRlc3RpbmFsIERpc2Vhc2Vz
L2NvbXBsaWNhdGlvbnMvZGlldCB0aGVyYXB5L21ldGFib2xpc20vbWljcm9iaW9sb2d5PC9rZXl3
b3JkPjxrZXl3b3JkPkdhc3Ryb2ludGVzdGluYWwgVHJhY3QvKm1pY3JvYmlvbG9neTwva2V5d29y
ZD48a2V5d29yZD5Ib3Jtb25lcy9ibG9vZDwva2V5d29yZD48a2V5d29yZD5IdW1hbnM8L2tleXdv
cmQ+PGtleXdvcmQ+SW50ZXJ2aWV3LCBQc3ljaG9sb2dpY2FsPC9rZXl3b3JkPjxrZXl3b3JkPipN
aWNyb2Jpb3RhPC9rZXl3b3JkPjxrZXl3b3JkPlBpbG90IFByb2plY3RzPC9rZXl3b3JkPjxrZXl3
b3JkPlByb2Jpb3RpY3MvYWRtaW5pc3RyYXRpb24gJmFtcDsgZG9zYWdlPC9rZXl3b3JkPjxrZXl3
b3JkPlBzeWNoaWF0cmljIFN0YXR1cyBSYXRpbmcgU2NhbGVzPC9rZXl3b3JkPjxrZXl3b3JkPlJl
YWwtVGltZSBQb2x5bWVyYXNlIENoYWluIFJlYWN0aW9uPC9rZXl3b3JkPjxrZXl3b3JkPlNldmVy
aXR5IG9mIElsbG5lc3MgSW5kZXg8L2tleXdvcmQ+PGtleXdvcmQ+U2libGluZ3M8L2tleXdvcmQ+
PGtleXdvcmQ+U2xvdmFraWE8L2tleXdvcmQ+PGtleXdvcmQ+VHJlYXRtZW50IE91dGNvbWU8L2tl
eXdvcmQ+PGtleXdvcmQ+VHVtb3IgTmVjcm9zaXMgRmFjdG9yLWFscGhhL21ldGFib2xpc208L2tl
eXdvcmQ+PGtleXdvcmQ+QXV0aXNtPC9rZXl3b3JkPjxrZXl3b3JkPkZlY2FsIG1pY3JvYmlvdGE8
L2tleXdvcmQ+PGtleXdvcmQ+UHJvYmlvdGljPC9rZXl3b3JkPjwva2V5d29yZHM+PGRhdGVzPjx5
ZWFyPjIwMTU8L3llYXI+PHB1Yi1kYXRlcz48ZGF0ZT5KYW48L2RhdGU+PC9wdWItZGF0ZXM+PC9k
YXRlcz48aXNibj4wMDMxLTkzODQ8L2lzYm4+PGFjY2Vzc2lvbi1udW0+MjU0NDYyMDE8L2FjY2Vz
c2lvbi1udW0+PHVybHM+PC91cmxzPjxlbGVjdHJvbmljLXJlc291cmNlLW51bT4xMC4xMDE2L2ou
cGh5c2JlaC4yMDE0LjEwLjAzMzwvZWxlY3Ryb25pYy1yZXNvdXJjZS1udW0+PHJlbW90ZS1kYXRh
YmFzZS1wcm92aWRlcj5OTE08L3JlbW90ZS1kYXRhYmFzZS1wcm92aWRlcj48bGFuZ3VhZ2U+ZW5n
PC9sYW5ndWFnZT48L3JlY29yZD48L0NpdGU+PC9FbmROb3RlPn==
</w:fldData>
        </w:fldChar>
      </w:r>
      <w:r w:rsidR="00C86BE1" w:rsidRPr="008A5C51">
        <w:rPr>
          <w:rFonts w:ascii="Times New Roman" w:hAnsi="Times New Roman" w:cs="Times New Roman"/>
          <w:sz w:val="20"/>
          <w:szCs w:val="20"/>
        </w:rPr>
        <w:instrText xml:space="preserve"> ADDIN EN.CITE </w:instrText>
      </w:r>
      <w:r w:rsidR="00C86BE1" w:rsidRPr="008A5C51">
        <w:rPr>
          <w:rFonts w:ascii="Times New Roman" w:hAnsi="Times New Roman" w:cs="Times New Roman"/>
          <w:sz w:val="20"/>
          <w:szCs w:val="20"/>
        </w:rPr>
        <w:fldChar w:fldCharType="begin">
          <w:fldData xml:space="preserve">PEVuZE5vdGU+PENpdGU+PEF1dGhvcj5DYW88L0F1dGhvcj48WWVhcj4yMDEzPC9ZZWFyPjxSZWNO
dW0+NTk2ODwvUmVjTnVtPjxEaXNwbGF5VGV4dD48c3R5bGUgZmFjZT0ic3VwZXJzY3JpcHQiPjEy
LTE1PC9zdHlsZT48L0Rpc3BsYXlUZXh0PjxyZWNvcmQ+PHJlYy1udW1iZXI+NTk2ODwvcmVjLW51
bWJlcj48Zm9yZWlnbi1rZXlzPjxrZXkgYXBwPSJFTiIgZGItaWQ9ImEydng1MmV3ZjAwdjlsZXcw
cjl4ZmVlM2FycjI5enRzOTl6MiIgdGltZXN0YW1wPSIxNTIxMzg0NDg1Ij41OTY4PC9rZXk+PC9m
b3JlaWduLWtleXM+PHJlZi10eXBlIG5hbWU9IkpvdXJuYWwgQXJ0aWNsZSI+MTc8L3JlZi10eXBl
Pjxjb250cmlidXRvcnM+PGF1dGhvcnM+PGF1dGhvcj5DYW8sIFguPC9hdXRob3I+PGF1dGhvcj5M
aW4sIFAuPC9hdXRob3I+PGF1dGhvcj5KaWFuZywgUC48L2F1dGhvcj48YXV0aG9yPkxpLCBDLjwv
YXV0aG9yPjwvYXV0aG9ycz48L2NvbnRyaWJ1dG9ycz48YXV0aC1hZGRyZXNzPlNoYW5naGFpIE1l
bnRhbCBIZWFsdGggQ2VudGVyLCBTaGFuZ2hhaSBKaWFvIFRvbmcgVW5pdmVyc2l0eSBTY2hvb2wg
b2YgTWVkaWNpbmUsIFNoYW5naGFpLCBDaGluYS48L2F1dGgtYWRkcmVzcz48dGl0bGVzPjx0aXRs
ZT5DaGFyYWN0ZXJpc3RpY3Mgb2YgdGhlIGdhc3Ryb2ludGVzdGluYWwgbWljcm9iaW9tZSBpbiBj
aGlsZHJlbiB3aXRoIGF1dGlzbSBzcGVjdHJ1bSBkaXNvcmRlcjogYSBzeXN0ZW1hdGljIHJldmll
dzwvdGl0bGU+PHNlY29uZGFyeS10aXRsZT5TaGFuZ2hhaSBBcmNoIFBzeWNoaWF0cnk8L3NlY29u
ZGFyeS10aXRsZT48YWx0LXRpdGxlPlNoYW5naGFpIGFyY2hpdmVzIG9mIHBzeWNoaWF0cnk8L2Fs
dC10aXRsZT48L3RpdGxlcz48cGVyaW9kaWNhbD48ZnVsbC10aXRsZT5TaGFuZ2hhaSBBcmNoIFBz
eWNoaWF0cnk8L2Z1bGwtdGl0bGU+PGFiYnItMT5TaGFuZ2hhaSBhcmNoaXZlcyBvZiBwc3ljaGlh
dHJ5PC9hYmJyLTE+PC9wZXJpb2RpY2FsPjxhbHQtcGVyaW9kaWNhbD48ZnVsbC10aXRsZT5TaGFu
Z2hhaSBBcmNoIFBzeWNoaWF0cnk8L2Z1bGwtdGl0bGU+PGFiYnItMT5TaGFuZ2hhaSBhcmNoaXZl
cyBvZiBwc3ljaGlhdHJ5PC9hYmJyLTE+PC9hbHQtcGVyaW9kaWNhbD48cGFnZXM+MzQyLTUzPC9w
YWdlcz48dm9sdW1lPjI1PC92b2x1bWU+PG51bWJlcj42PC9udW1iZXI+PGVkaXRpb24+MjAxNC8w
Ny8wNjwvZWRpdGlvbj48ZGF0ZXM+PHllYXI+MjAxMzwveWVhcj48cHViLWRhdGVzPjxkYXRlPkRl
YzwvZGF0ZT48L3B1Yi1kYXRlcz48L2RhdGVzPjxpc2JuPjEwMDItMDgyOSAoUHJpbnQpJiN4RDsx
MDAyLTA4Mjk8L2lzYm4+PGFjY2Vzc2lvbi1udW0+MjQ5OTExNzc8L2FjY2Vzc2lvbi1udW0+PHVy
bHM+PC91cmxzPjxjdXN0b20yPlBNQzQwNTQ1ODQ8L2N1c3RvbTI+PGVsZWN0cm9uaWMtcmVzb3Vy
Y2UtbnVtPjEwLjM5Njkvai5pc3NuLjEwMDItMDgyOS4yMDEzLjA2LjAwMzwvZWxlY3Ryb25pYy1y
ZXNvdXJjZS1udW0+PHJlbW90ZS1kYXRhYmFzZS1wcm92aWRlcj5OTE08L3JlbW90ZS1kYXRhYmFz
ZS1wcm92aWRlcj48bGFuZ3VhZ2U+ZW5nPC9sYW5ndWFnZT48L3JlY29yZD48L0NpdGU+PENpdGU+
PEF1dGhvcj5GaW5lZ29sZDwvQXV0aG9yPjxZZWFyPjIwMTE8L1llYXI+PFJlY051bT41OTcwPC9S
ZWNOdW0+PHJlY29yZD48cmVjLW51bWJlcj41OTcwPC9yZWMtbnVtYmVyPjxmb3JlaWduLWtleXM+
PGtleSBhcHA9IkVOIiBkYi1pZD0iYTJ2eDUyZXdmMDB2OWxldzByOXhmZWUzYXJyMjl6dHM5OXoy
IiB0aW1lc3RhbXA9IjE1MjEzODUxNTUiPjU5NzA8L2tleT48L2ZvcmVpZ24ta2V5cz48cmVmLXR5
cGUgbmFtZT0iSm91cm5hbCBBcnRpY2xlIj4xNzwvcmVmLXR5cGU+PGNvbnRyaWJ1dG9ycz48YXV0
aG9ycz48YXV0aG9yPkZpbmVnb2xkLCBTLiBNLjwvYXV0aG9yPjwvYXV0aG9ycz48L2NvbnRyaWJ1
dG9ycz48YXV0aC1hZGRyZXNzPlZldGVyYW5zIEFkbWluaXN0cmF0aW9uIE1lZGljYWwgQ2VudGVy
LCBJbmZlY3Rpb3VzIERpc2Vhc2VzIFNlY3Rpb24gKDExMUYpLCBMb3MgQW5nZWxlcywgQ0EgOTAw
NzMsIFVTQS4gc2lkZmluZWdvbEBhb2wuY29tPC9hdXRoLWFkZHJlc3M+PHRpdGxlcz48dGl0bGU+
U3RhdGUgb2YgdGhlIGFydDsgbWljcm9iaW9sb2d5IGluIGhlYWx0aCBhbmQgZGlzZWFzZS4gSW50
ZXN0aW5hbCBiYWN0ZXJpYWwgZmxvcmEgaW4gYXV0aXNtPC90aXRsZT48c2Vjb25kYXJ5LXRpdGxl
PkFuYWVyb2JlPC9zZWNvbmRhcnktdGl0bGU+PGFsdC10aXRsZT5BbmFlcm9iZTwvYWx0LXRpdGxl
PjwvdGl0bGVzPjxwZXJpb2RpY2FsPjxmdWxsLXRpdGxlPkFuYWVyb2JlPC9mdWxsLXRpdGxlPjxh
YmJyLTE+QW5hZXJvYmU8L2FiYnItMT48L3BlcmlvZGljYWw+PGFsdC1wZXJpb2RpY2FsPjxmdWxs
LXRpdGxlPkFuYWVyb2JlPC9mdWxsLXRpdGxlPjxhYmJyLTE+QW5hZXJvYmU8L2FiYnItMT48L2Fs
dC1wZXJpb2RpY2FsPjxwYWdlcz4zNjctODwvcGFnZXM+PHZvbHVtZT4xNzwvdm9sdW1lPjxudW1i
ZXI+NjwvbnVtYmVyPjxlZGl0aW9uPjIwMTEvMDQvMjk8L2VkaXRpb24+PGtleXdvcmRzPjxrZXl3
b3JkPkFkbWluaXN0cmF0aW9uLCBPcmFsPC9rZXl3b3JkPjxrZXl3b3JkPkFudGktQmFjdGVyaWFs
IEFnZW50cy9hZG1pbmlzdHJhdGlvbiAmYW1wOyBkb3NhZ2U8L2tleXdvcmQ+PGtleXdvcmQ+QXV0
aXN0aWMgRGlzb3JkZXIvKm1pY3JvYmlvbG9neS8qcGh5c2lvcGF0aG9sb2d5PC9rZXl3b3JkPjxr
ZXl3b3JkPkJhY3RlcmlhL2NsYXNzaWZpY2F0aW9uL2lzb2xhdGlvbiAmYW1wOyBwdXJpZmljYXRp
b248L2tleXdvcmQ+PGtleXdvcmQ+QmlvdGE8L2tleXdvcmQ+PGtleXdvcmQ+Q2hpbGQ8L2tleXdv
cmQ+PGtleXdvcmQ+Q2hpbGQsIFByZXNjaG9vbDwva2V5d29yZD48a2V5d29yZD5GZW1hbGU8L2tl
eXdvcmQ+PGtleXdvcmQ+R2FzdHJvaW50ZXN0aW5hbCBUcmFjdC8qbWljcm9iaW9sb2d5PC9rZXl3
b3JkPjxrZXl3b3JkPkh1bWFuczwva2V5d29yZD48a2V5d29yZD5JbmZhbnQ8L2tleXdvcmQ+PGtl
eXdvcmQ+TWFsZTwva2V5d29yZD48a2V5d29yZD5TZXF1ZW5jZSBBbmFseXNpcywgRE5BPC9rZXl3
b3JkPjxrZXl3b3JkPlRyZWF0bWVudCBPdXRjb21lPC9rZXl3b3JkPjxrZXl3b3JkPlZhbmNvbXlj
aW4vYWRtaW5pc3RyYXRpb24gJmFtcDsgZG9zYWdlPC9rZXl3b3JkPjwva2V5d29yZHM+PGRhdGVz
Pjx5ZWFyPjIwMTE8L3llYXI+PHB1Yi1kYXRlcz48ZGF0ZT5EZWM8L2RhdGU+PC9wdWItZGF0ZXM+
PC9kYXRlcz48aXNibj4xMDc1LTk5NjQ8L2lzYm4+PGFjY2Vzc2lvbi1udW0+MjE1MjQ3MTM8L2Fj
Y2Vzc2lvbi1udW0+PHVybHM+PC91cmxzPjxlbGVjdHJvbmljLXJlc291cmNlLW51bT4xMC4xMDE2
L2ouYW5hZXJvYmUuMjAxMS4wMy4wMDc8L2VsZWN0cm9uaWMtcmVzb3VyY2UtbnVtPjxyZW1vdGUt
ZGF0YWJhc2UtcHJvdmlkZXI+TkxNPC9yZW1vdGUtZGF0YWJhc2UtcHJvdmlkZXI+PGxhbmd1YWdl
PmVuZzwvbGFuZ3VhZ2U+PC9yZWNvcmQ+PC9DaXRlPjxDaXRlPjxBdXRob3I+UHVsaWtrYW48L0F1
dGhvcj48WWVhcj4yMDE4PC9ZZWFyPjxSZWNOdW0+NjAyNTwvUmVjTnVtPjxyZWNvcmQ+PHJlYy1u
dW1iZXI+NjAyNTwvcmVjLW51bWJlcj48Zm9yZWlnbi1rZXlzPjxrZXkgYXBwPSJFTiIgZGItaWQ9
ImEydng1MmV3ZjAwdjlsZXcwcjl4ZmVlM2FycjI5enRzOTl6MiIgdGltZXN0YW1wPSIxNTI5OTg3
MzgwIj42MDI1PC9rZXk+PC9mb3JlaWduLWtleXM+PHJlZi10eXBlIG5hbWU9IkpvdXJuYWwgQXJ0
aWNsZSI+MTc8L3JlZi10eXBlPjxjb250cmlidXRvcnM+PGF1dGhvcnM+PGF1dGhvcj5QdWxpa2th
biwgSi48L2F1dGhvcj48YXV0aG9yPk1hamksIEEuPC9hdXRob3I+PGF1dGhvcj5EaGFrYW4sIEQu
IEIuPC9hdXRob3I+PGF1dGhvcj5TYXhlbmEsIFIuPC9hdXRob3I+PGF1dGhvcj5Nb2hhbiwgQi48
L2F1dGhvcj48YXV0aG9yPkFudG8sIE0uIE0uPC9hdXRob3I+PGF1dGhvcj5BZ2Fyd2FsLCBOLjwv
YXV0aG9yPjxhdXRob3I+R3JhY2UsIFQuPC9hdXRob3I+PGF1dGhvcj5TaGFybWEsIFYuIEsuPC9h
dXRob3I+PC9hdXRob3JzPjwvY29udHJpYnV0b3JzPjxhdXRoLWFkZHJlc3M+RGVwYXJ0bWVudCBv
ZiBHZW5vbWljIFNjaWVuY2UsIENlbnRyYWwgVW5pdmVyc2l0eSBvZiBLZXJhbGEsIEthc2FyYWdv
ZCwgSW5kaWEuJiN4RDtNZXRhZ2Vub21pY3MgYW5kIFN5c3RlbXMgQmlvbG9neSBHcm91cCwgRGVw
YXJ0bWVudCBvZiBCaW9sb2dpY2FsIFNjaWVuY2VzLCBJbmRpYW4gSW5zdGl0dXRlIG9mIFNjaWVu
Y2UgRWR1Y2F0aW9uIGFuZCBSZXNlYXJjaCBCaG9wYWwsIEJob3BhbCwgSW5kaWEuJiN4RDtEZXBh
cnRtZW50IG9mIFBzeWNob2xvZ3ksIFByYWp5b3RpIE5pa2V0YW4gQ29sbGVnZSwgUHVkdWthZCwg
S2VyYWxhLCBJbmRpYS4mI3hEO0RlcGFydG1lbnQgb2YgUGFlZGlhdHJpY3MgYW5kIE5ldXJvbG9n
eSwgTWFoYXZlZXIgSW5zdGl0dXRlIG9mIE1lZGljYWwgU2NpZW5jZSwgQmhvcGFsLCBJbmRpYS4m
I3hEO0RlcGFydG1lbnQgb2YgR2Vub21pYyBTY2llbmNlLCBDZW50cmFsIFVuaXZlcnNpdHkgb2Yg
S2VyYWxhLCBLYXNhcmFnb2QsIEluZGlhLiB0b255Z3JhY2VAY3VrZXJhbGEuYWMuaW4uJiN4RDtE
aXZpc2lvbiBvZiBCaW9sb2d5LCBLYW5zYXMgU3RhdGUgVW5pdmVyc2l0eSwgTWFuaGF0dGFuLCBL
UywgVVNBLiB0b255Z3JhY2VAY3VrZXJhbGEuYWMuaW4uJiN4RDtNZXRhZ2Vub21pY3MgYW5kIFN5
c3RlbXMgQmlvbG9neSBHcm91cCwgRGVwYXJ0bWVudCBvZiBCaW9sb2dpY2FsIFNjaWVuY2VzLCBJ
bmRpYW4gSW5zdGl0dXRlIG9mIFNjaWVuY2UgRWR1Y2F0aW9uIGFuZCBSZXNlYXJjaCBCaG9wYWws
IEJob3BhbCwgSW5kaWEuIHZpbmVldGtzQGlpc2VyYi5hYy5pbi48L2F1dGgtYWRkcmVzcz48dGl0
bGVzPjx0aXRsZT5HdXQgTWljcm9iaWFsIER5c2Jpb3NpcyBpbiBJbmRpYW4gQ2hpbGRyZW4gd2l0
aCBBdXRpc20gU3BlY3RydW0gRGlzb3JkZXJzPC90aXRsZT48c2Vjb25kYXJ5LXRpdGxlPk1pY3Jv
YiBFY29sPC9zZWNvbmRhcnktdGl0bGU+PGFsdC10aXRsZT5NaWNyb2JpYWwgZWNvbG9neTwvYWx0
LXRpdGxlPjwvdGl0bGVzPjxwZXJpb2RpY2FsPjxmdWxsLXRpdGxlPk1pY3JvYiBFY29sPC9mdWxs
LXRpdGxlPjxhYmJyLTE+TWljcm9iaWFsIGVjb2xvZ3k8L2FiYnItMT48L3BlcmlvZGljYWw+PGFs
dC1wZXJpb2RpY2FsPjxmdWxsLXRpdGxlPk1pY3JvYiBFY29sPC9mdWxsLXRpdGxlPjxhYmJyLTE+
TWljcm9iaWFsIGVjb2xvZ3k8L2FiYnItMT48L2FsdC1wZXJpb2RpY2FsPjxlZGl0aW9uPjIwMTgv
MDMvMjM8L2VkaXRpb24+PGtleXdvcmRzPjxrZXl3b3JkPkF1dGlzbSBzcGVjdHJ1bSBkaXNvcmRl
ciAoQVNEKTwva2V5d29yZD48a2V5d29yZD5HYXN0cm9pbnRlc3RpbmFsIHN5bXB0b21zPC9rZXl3
b3JkPjxrZXl3b3JkPkd1dCBtaWNyb2JpYWwgZHlzYmlvc2lzPC9rZXl3b3JkPjxrZXl3b3JkPkd1
dC1icmFpbiBheGlzPC9rZXl3b3JkPjxrZXl3b3JkPkluZGlhbiBjaGlsZHJlbjwva2V5d29yZD48
L2tleXdvcmRzPjxkYXRlcz48eWVhcj4yMDE4PC95ZWFyPjxwdWItZGF0ZXM+PGRhdGU+TWFyIDIx
PC9kYXRlPjwvcHViLWRhdGVzPjwvZGF0ZXM+PGlzYm4+MDA5NS0zNjI4PC9pc2JuPjxhY2Nlc3Np
b24tbnVtPjI5NTY0NDg3PC9hY2Nlc3Npb24tbnVtPjx1cmxzPjwvdXJscz48ZWxlY3Ryb25pYy1y
ZXNvdXJjZS1udW0+MTAuMTAwNy9zMDAyNDgtMDE4LTExNzYtMjwvZWxlY3Ryb25pYy1yZXNvdXJj
ZS1udW0+PHJlbW90ZS1kYXRhYmFzZS1wcm92aWRlcj5OTE08L3JlbW90ZS1kYXRhYmFzZS1wcm92
aWRlcj48bGFuZ3VhZ2U+ZW5nPC9sYW5ndWFnZT48L3JlY29yZD48L0NpdGU+PENpdGU+PEF1dGhv
cj5Ub21vdmE8L0F1dGhvcj48WWVhcj4yMDE1PC9ZZWFyPjxSZWNOdW0+NTk3NjwvUmVjTnVtPjxy
ZWNvcmQ+PHJlYy1udW1iZXI+NTk3NjwvcmVjLW51bWJlcj48Zm9yZWlnbi1rZXlzPjxrZXkgYXBw
PSJFTiIgZGItaWQ9ImEydng1MmV3ZjAwdjlsZXcwcjl4ZmVlM2FycjI5enRzOTl6MiIgdGltZXN0
YW1wPSIxNTIxMzg3ODk1Ij41OTc2PC9rZXk+PC9mb3JlaWduLWtleXM+PHJlZi10eXBlIG5hbWU9
IkpvdXJuYWwgQXJ0aWNsZSI+MTc8L3JlZi10eXBlPjxjb250cmlidXRvcnM+PGF1dGhvcnM+PGF1
dGhvcj5Ub21vdmEsIEEuPC9hdXRob3I+PGF1dGhvcj5IdXNhcm92YSwgVi48L2F1dGhvcj48YXV0
aG9yPkxha2F0b3NvdmEsIFMuPC9hdXRob3I+PGF1dGhvcj5CYWtvcywgSi48L2F1dGhvcj48YXV0
aG9yPlZsa292YSwgQi48L2F1dGhvcj48YXV0aG9yPkJhYmluc2thLCBLLjwvYXV0aG9yPjxhdXRo
b3I+T3N0YXRuaWtvdmEsIEQuPC9hdXRob3I+PC9hdXRob3JzPjwvY29udHJpYnV0b3JzPjxhdXRo
LWFkZHJlc3M+SW5zdGl0dXRlIG9mIFBoeXNpb2xvZ3ksIENvbWVuaXVzIFVuaXZlcnNpdHksIEJy
YXRpc2xhdmEsIFNsb3Zha2lhLiBFbGVjdHJvbmljIGFkZHJlc3M6IGFsZWtzYW5kcmEudG9tb3Zh
QGZtZWQudW5pYmEuc2suJiN4RDtJbnN0aXR1dGUgb2YgUGh5c2lvbG9neSwgQ29tZW5pdXMgVW5p
dmVyc2l0eSwgQnJhdGlzbGF2YSwgU2xvdmFraWEuJiN4RDtJbnN0aXR1dGUgb2YgTW9sZWN1bGFy
IEJpb21lZGljaW5lLCBDb21lbml1cyBVbml2ZXJzaXR5LCBCcmF0aXNsYXZhLCBTbG92YWtpYS48
L2F1dGgtYWRkcmVzcz48dGl0bGVzPjx0aXRsZT5HYXN0cm9pbnRlc3RpbmFsIG1pY3JvYmlvdGEg
aW4gY2hpbGRyZW4gd2l0aCBhdXRpc20gaW4gU2xvdmFraWE8L3RpdGxlPjxzZWNvbmRhcnktdGl0
bGU+UGh5c2lvbCBCZWhhdjwvc2Vjb25kYXJ5LXRpdGxlPjxhbHQtdGl0bGU+UGh5c2lvbG9neSAm
YW1wOyBiZWhhdmlvcjwvYWx0LXRpdGxlPjwvdGl0bGVzPjxwZXJpb2RpY2FsPjxmdWxsLXRpdGxl
PlBoeXNpb2wgQmVoYXY8L2Z1bGwtdGl0bGU+PGFiYnItMT5QaHlzaW9sb2d5ICZhbXA7IGJlaGF2
aW9yPC9hYmJyLTE+PC9wZXJpb2RpY2FsPjxhbHQtcGVyaW9kaWNhbD48ZnVsbC10aXRsZT5QaHlz
aW9sIEJlaGF2PC9mdWxsLXRpdGxlPjxhYmJyLTE+UGh5c2lvbG9neSAmYW1wOyBiZWhhdmlvcjwv
YWJici0xPjwvYWx0LXBlcmlvZGljYWw+PHBhZ2VzPjE3OS04NzwvcGFnZXM+PHZvbHVtZT4xMzg8
L3ZvbHVtZT48ZWRpdGlvbj4yMDE0LzEyLzAzPC9lZGl0aW9uPjxrZXl3b3Jkcz48a2V5d29yZD5B
ZG9sZXNjZW50PC9rZXl3b3JkPjxrZXl3b3JkPkF1dGlzdGljIERpc29yZGVyL2NvbXBsaWNhdGlv
bnMvZGlldCB0aGVyYXB5L21ldGFib2xpc20vKm1pY3JvYmlvbG9neTwva2V5d29yZD48a2V5d29y
ZD5DaGlsZDwva2V5d29yZD48a2V5d29yZD5DaGlsZCwgUHJlc2Nob29sPC9rZXl3b3JkPjxrZXl3
b3JkPkRpZXRhcnkgU3VwcGxlbWVudHM8L2tleXdvcmQ+PGtleXdvcmQ+RmVjZXMvY2hlbWlzdHJ5
L21pY3JvYmlvbG9neTwva2V5d29yZD48a2V5d29yZD5HYXN0cm9pbnRlc3RpbmFsIERpc2Vhc2Vz
L2NvbXBsaWNhdGlvbnMvZGlldCB0aGVyYXB5L21ldGFib2xpc20vbWljcm9iaW9sb2d5PC9rZXl3
b3JkPjxrZXl3b3JkPkdhc3Ryb2ludGVzdGluYWwgVHJhY3QvKm1pY3JvYmlvbG9neTwva2V5d29y
ZD48a2V5d29yZD5Ib3Jtb25lcy9ibG9vZDwva2V5d29yZD48a2V5d29yZD5IdW1hbnM8L2tleXdv
cmQ+PGtleXdvcmQ+SW50ZXJ2aWV3LCBQc3ljaG9sb2dpY2FsPC9rZXl3b3JkPjxrZXl3b3JkPipN
aWNyb2Jpb3RhPC9rZXl3b3JkPjxrZXl3b3JkPlBpbG90IFByb2plY3RzPC9rZXl3b3JkPjxrZXl3
b3JkPlByb2Jpb3RpY3MvYWRtaW5pc3RyYXRpb24gJmFtcDsgZG9zYWdlPC9rZXl3b3JkPjxrZXl3
b3JkPlBzeWNoaWF0cmljIFN0YXR1cyBSYXRpbmcgU2NhbGVzPC9rZXl3b3JkPjxrZXl3b3JkPlJl
YWwtVGltZSBQb2x5bWVyYXNlIENoYWluIFJlYWN0aW9uPC9rZXl3b3JkPjxrZXl3b3JkPlNldmVy
aXR5IG9mIElsbG5lc3MgSW5kZXg8L2tleXdvcmQ+PGtleXdvcmQ+U2libGluZ3M8L2tleXdvcmQ+
PGtleXdvcmQ+U2xvdmFraWE8L2tleXdvcmQ+PGtleXdvcmQ+VHJlYXRtZW50IE91dGNvbWU8L2tl
eXdvcmQ+PGtleXdvcmQ+VHVtb3IgTmVjcm9zaXMgRmFjdG9yLWFscGhhL21ldGFib2xpc208L2tl
eXdvcmQ+PGtleXdvcmQ+QXV0aXNtPC9rZXl3b3JkPjxrZXl3b3JkPkZlY2FsIG1pY3JvYmlvdGE8
L2tleXdvcmQ+PGtleXdvcmQ+UHJvYmlvdGljPC9rZXl3b3JkPjwva2V5d29yZHM+PGRhdGVzPjx5
ZWFyPjIwMTU8L3llYXI+PHB1Yi1kYXRlcz48ZGF0ZT5KYW48L2RhdGU+PC9wdWItZGF0ZXM+PC9k
YXRlcz48aXNibj4wMDMxLTkzODQ8L2lzYm4+PGFjY2Vzc2lvbi1udW0+MjU0NDYyMDE8L2FjY2Vz
c2lvbi1udW0+PHVybHM+PC91cmxzPjxlbGVjdHJvbmljLXJlc291cmNlLW51bT4xMC4xMDE2L2ou
cGh5c2JlaC4yMDE0LjEwLjAzMzwvZWxlY3Ryb25pYy1yZXNvdXJjZS1udW0+PHJlbW90ZS1kYXRh
YmFzZS1wcm92aWRlcj5OTE08L3JlbW90ZS1kYXRhYmFzZS1wcm92aWRlcj48bGFuZ3VhZ2U+ZW5n
PC9sYW5ndWFnZT48L3JlY29yZD48L0NpdGU+PC9FbmROb3RlPn==
</w:fldData>
        </w:fldChar>
      </w:r>
      <w:r w:rsidR="00C86BE1" w:rsidRPr="008A5C51">
        <w:rPr>
          <w:rFonts w:ascii="Times New Roman" w:hAnsi="Times New Roman" w:cs="Times New Roman"/>
          <w:sz w:val="20"/>
          <w:szCs w:val="20"/>
        </w:rPr>
        <w:instrText xml:space="preserve"> ADDIN EN.CITE.DATA </w:instrText>
      </w:r>
      <w:r w:rsidR="00C86BE1" w:rsidRPr="008A5C51">
        <w:rPr>
          <w:rFonts w:ascii="Times New Roman" w:hAnsi="Times New Roman" w:cs="Times New Roman"/>
          <w:sz w:val="20"/>
          <w:szCs w:val="20"/>
        </w:rPr>
      </w:r>
      <w:r w:rsidR="00C86BE1" w:rsidRPr="008A5C51">
        <w:rPr>
          <w:rFonts w:ascii="Times New Roman" w:hAnsi="Times New Roman" w:cs="Times New Roman"/>
          <w:sz w:val="20"/>
          <w:szCs w:val="20"/>
        </w:rPr>
        <w:fldChar w:fldCharType="end"/>
      </w:r>
      <w:r w:rsidR="00C86BE1" w:rsidRPr="008A5C51">
        <w:rPr>
          <w:rFonts w:ascii="Times New Roman" w:hAnsi="Times New Roman" w:cs="Times New Roman"/>
          <w:sz w:val="20"/>
          <w:szCs w:val="20"/>
        </w:rPr>
      </w:r>
      <w:r w:rsidR="00C86BE1" w:rsidRPr="008A5C51">
        <w:rPr>
          <w:rFonts w:ascii="Times New Roman" w:hAnsi="Times New Roman" w:cs="Times New Roman"/>
          <w:sz w:val="20"/>
          <w:szCs w:val="20"/>
        </w:rPr>
        <w:fldChar w:fldCharType="separate"/>
      </w:r>
      <w:r w:rsidR="00C86BE1" w:rsidRPr="008A5C51">
        <w:rPr>
          <w:rFonts w:ascii="Times New Roman" w:hAnsi="Times New Roman" w:cs="Times New Roman"/>
          <w:noProof/>
          <w:sz w:val="20"/>
          <w:szCs w:val="20"/>
          <w:vertAlign w:val="superscript"/>
        </w:rPr>
        <w:t>12-15</w:t>
      </w:r>
      <w:r w:rsidR="00C86BE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Other studies show that disruption of the gut-brain axis </w:t>
      </w:r>
      <w:r w:rsidR="00C86BE1" w:rsidRPr="008A5C51">
        <w:rPr>
          <w:rFonts w:ascii="Times New Roman" w:hAnsi="Times New Roman" w:cs="Times New Roman"/>
          <w:sz w:val="20"/>
          <w:szCs w:val="20"/>
        </w:rPr>
        <w:fldChar w:fldCharType="begin"/>
      </w:r>
      <w:r w:rsidR="00C86BE1" w:rsidRPr="008A5C51">
        <w:rPr>
          <w:rFonts w:ascii="Times New Roman" w:hAnsi="Times New Roman" w:cs="Times New Roman"/>
          <w:sz w:val="20"/>
          <w:szCs w:val="20"/>
        </w:rPr>
        <w:instrText xml:space="preserve"> ADDIN EN.CITE &lt;EndNote&gt;&lt;Cite&gt;&lt;Author&gt;Li&lt;/Author&gt;&lt;Year&gt;2016&lt;/Year&gt;&lt;RecNum&gt;6112&lt;/RecNum&gt;&lt;DisplayText&gt;&lt;style face="superscript"&gt;16&lt;/style&gt;&lt;/DisplayText&gt;&lt;record&gt;&lt;rec-number&gt;6112&lt;/rec-number&gt;&lt;foreign-keys&gt;&lt;key app="EN" db-id="a2vx52ewf00v9lew0r9xfee3arr29zts99z2" timestamp="1556518082"&gt;6112&lt;/key&gt;&lt;/foreign-keys&gt;&lt;ref-type name="Journal Article"&gt;17&lt;/ref-type&gt;&lt;contributors&gt;&lt;authors&gt;&lt;author&gt;Li, Q.&lt;/author&gt;&lt;author&gt;Zhou, J. M.&lt;/author&gt;&lt;/authors&gt;&lt;/contributors&gt;&lt;auth-address&gt;Department of Central Laboratory, Shanghai Children&amp;apos;s Hospital, Shanghai Jiaotong University, Shanghai, China.&amp;#xD;Department of Central Laboratory, Shanghai Children&amp;apos;s Hospital, Shanghai Jiaotong University, Shanghai, China. Electronic address: junmei_zhou@139.com.&lt;/auth-address&gt;&lt;titles&gt;&lt;title&gt;The microbiota-gut-brain axis and its potential therapeutic role in autism spectrum disorder&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31-9&lt;/pages&gt;&lt;volume&gt;324&lt;/volume&gt;&lt;edition&gt;2016/03/12&lt;/edition&gt;&lt;keywords&gt;&lt;keyword&gt;Animals&lt;/keyword&gt;&lt;keyword&gt;Autism Spectrum Disorder/*microbiology/*therapy&lt;/keyword&gt;&lt;keyword&gt;Brain/*microbiology&lt;/keyword&gt;&lt;keyword&gt;Gastrointestinal Microbiome/*physiology&lt;/keyword&gt;&lt;keyword&gt;Humans&lt;/keyword&gt;&lt;keyword&gt;autism spectrum disorder&lt;/keyword&gt;&lt;keyword&gt;brain&lt;/keyword&gt;&lt;keyword&gt;microbial metabolites&lt;/keyword&gt;&lt;keyword&gt;microbiota&lt;/keyword&gt;&lt;keyword&gt;probiotics&lt;/keyword&gt;&lt;/keywords&gt;&lt;dates&gt;&lt;year&gt;2016&lt;/year&gt;&lt;pub-dates&gt;&lt;date&gt;Jun 2&lt;/date&gt;&lt;/pub-dates&gt;&lt;/dates&gt;&lt;isbn&gt;0306-4522&lt;/isbn&gt;&lt;accession-num&gt;26964681&lt;/accession-num&gt;&lt;urls&gt;&lt;/urls&gt;&lt;electronic-resource-num&gt;10.1016/j.neuroscience.2016.03.013&lt;/electronic-resource-num&gt;&lt;remote-database-provider&gt;NLM&lt;/remote-database-provider&gt;&lt;language&gt;eng&lt;/language&gt;&lt;/record&gt;&lt;/Cite&gt;&lt;/EndNote&gt;</w:instrText>
      </w:r>
      <w:r w:rsidR="00C86BE1" w:rsidRPr="008A5C51">
        <w:rPr>
          <w:rFonts w:ascii="Times New Roman" w:hAnsi="Times New Roman" w:cs="Times New Roman"/>
          <w:sz w:val="20"/>
          <w:szCs w:val="20"/>
        </w:rPr>
        <w:fldChar w:fldCharType="separate"/>
      </w:r>
      <w:r w:rsidR="00C86BE1" w:rsidRPr="008A5C51">
        <w:rPr>
          <w:rFonts w:ascii="Times New Roman" w:hAnsi="Times New Roman" w:cs="Times New Roman"/>
          <w:noProof/>
          <w:sz w:val="20"/>
          <w:szCs w:val="20"/>
          <w:vertAlign w:val="superscript"/>
        </w:rPr>
        <w:t>16</w:t>
      </w:r>
      <w:r w:rsidR="00C86BE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and elevated short chain fatty acids (SCFA), especially propionic acid</w:t>
      </w:r>
      <w:r w:rsidRPr="008A5C51">
        <w:rPr>
          <w:rStyle w:val="apple-converted-space"/>
          <w:rFonts w:ascii="Times New Roman" w:hAnsi="Times New Roman" w:cs="Times New Roman"/>
          <w:sz w:val="20"/>
          <w:szCs w:val="20"/>
          <w:shd w:val="clear" w:color="auto" w:fill="FFFFFF"/>
        </w:rPr>
        <w:t> </w:t>
      </w:r>
      <w:r w:rsidR="00C86BE1" w:rsidRPr="008A5C51">
        <w:rPr>
          <w:rStyle w:val="apple-converted-space"/>
          <w:rFonts w:ascii="Times New Roman" w:hAnsi="Times New Roman" w:cs="Times New Roman"/>
          <w:sz w:val="20"/>
          <w:szCs w:val="20"/>
          <w:shd w:val="clear" w:color="auto" w:fill="FFFFFF"/>
        </w:rPr>
        <w:fldChar w:fldCharType="begin">
          <w:fldData xml:space="preserve">PEVuZE5vdGU+PENpdGU+PEF1dGhvcj5XYW5nPC9BdXRob3I+PFllYXI+MjAxMjwvWWVhcj48UmVj
TnVtPjU5Njk8L1JlY051bT48RGlzcGxheVRleHQ+PHN0eWxlIGZhY2U9InN1cGVyc2NyaXB0Ij4x
NywgMTg8L3N0eWxlPjwvRGlzcGxheVRleHQ+PHJlY29yZD48cmVjLW51bWJlcj41OTY5PC9yZWMt
bnVtYmVyPjxmb3JlaWduLWtleXM+PGtleSBhcHA9IkVOIiBkYi1pZD0iYTJ2eDUyZXdmMDB2OWxl
dzByOXhmZWUzYXJyMjl6dHM5OXoyIiB0aW1lc3RhbXA9IjE1MjEzODQ4MjAiPjU5Njk8L2tleT48
L2ZvcmVpZ24ta2V5cz48cmVmLXR5cGUgbmFtZT0iSm91cm5hbCBBcnRpY2xlIj4xNzwvcmVmLXR5
cGU+PGNvbnRyaWJ1dG9ycz48YXV0aG9ycz48YXV0aG9yPldhbmcsIEwuPC9hdXRob3I+PGF1dGhv
cj5DaHJpc3RvcGhlcnNlbiwgQy4gVC48L2F1dGhvcj48YXV0aG9yPlNvcmljaCwgTS4gSi48L2F1
dGhvcj48YXV0aG9yPkdlcmJlciwgSi4gUC48L2F1dGhvcj48YXV0aG9yPkFuZ2xleSwgTS4gVC48
L2F1dGhvcj48YXV0aG9yPkNvbmxvbiwgTS4gQS48L2F1dGhvcj48L2F1dGhvcnM+PC9jb250cmli
dXRvcnM+PGF1dGgtYWRkcmVzcz5TYW5zb20gSW5zdGl0dXRlIGZvciBIZWFsdGggUmVzZWFyY2gs
IFVuaXZlcnNpdHkgb2YgU291dGggQXVzdHJhbGlhLCBHUE8gQm94IDI0NzEsIEFkZWxhaWRlLCBT
QSA1MDAxLCBBdXN0cmFsaWEuIHdhbmx5MDQ5QG15bWFpbC51bmlzYS5lZHUuYXU8L2F1dGgtYWRk
cmVzcz48dGl0bGVzPjx0aXRsZT5FbGV2YXRlZCBmZWNhbCBzaG9ydCBjaGFpbiBmYXR0eSBhY2lk
IGFuZCBhbW1vbmlhIGNvbmNlbnRyYXRpb25zIGluIGNoaWxkcmVuIHdpdGggYXV0aXNtIHNwZWN0
cnVtIGRpc29yZGVyPC90aXRsZT48c2Vjb25kYXJ5LXRpdGxlPkRpZyBEaXMgU2NpPC9zZWNvbmRh
cnktdGl0bGU+PGFsdC10aXRsZT5EaWdlc3RpdmUgZGlzZWFzZXMgYW5kIHNjaWVuY2VzPC9hbHQt
dGl0bGU+PC90aXRsZXM+PGFsdC1wZXJpb2RpY2FsPjxmdWxsLXRpdGxlPkRpZ2VzdGl2ZSBEaXNl
YXNlcyBhbmQgU2NpZW5jZXM8L2Z1bGwtdGl0bGU+PC9hbHQtcGVyaW9kaWNhbD48cGFnZXM+MjA5
Ni0xMDI8L3BhZ2VzPjx2b2x1bWU+NTc8L3ZvbHVtZT48bnVtYmVyPjg8L251bWJlcj48ZWRpdGlv
bj4yMDEyLzA0LzI3PC9lZGl0aW9uPjxrZXl3b3Jkcz48a2V5d29yZD5BZG9sZXNjZW50PC9rZXl3
b3JkPjxrZXl3b3JkPkFtbW9uaWEvKmFuYWx5c2lzPC9rZXl3b3JkPjxrZXl3b3JkPkNhc2UtQ29u
dHJvbCBTdHVkaWVzPC9rZXl3b3JkPjxrZXl3b3JkPkNoaWxkPC9rZXl3b3JkPjxrZXl3b3JkPkNo
aWxkIERldmVsb3BtZW50IERpc29yZGVycywgUGVydmFzaXZlLyptZXRhYm9saXNtPC9rZXl3b3Jk
PjxrZXl3b3JkPkNoaWxkLCBQcmVzY2hvb2w8L2tleXdvcmQ+PGtleXdvcmQ+RGlldDwva2V5d29y
ZD48a2V5d29yZD5GYXR0eSBBY2lkcywgVm9sYXRpbGUvYW5hbHlzaXMvKm1ldGFib2xpc208L2tl
eXdvcmQ+PGtleXdvcmQ+RmVjZXMvKmNoZW1pc3RyeTwva2V5d29yZD48a2V5d29yZD5GZW1hbGU8
L2tleXdvcmQ+PGtleXdvcmQ+KkZlcm1lbnRhdGlvbjwva2V5d29yZD48a2V5d29yZD5IdW1hbnM8
L2tleXdvcmQ+PGtleXdvcmQ+TWFsZTwva2V5d29yZD48L2tleXdvcmRzPjxkYXRlcz48eWVhcj4y
MDEyPC95ZWFyPjxwdWItZGF0ZXM+PGRhdGU+QXVnPC9kYXRlPjwvcHViLWRhdGVzPjwvZGF0ZXM+
PGlzYm4+MDE2My0yMTE2PC9pc2JuPjxhY2Nlc3Npb24tbnVtPjIyNTM1MjgxPC9hY2Nlc3Npb24t
bnVtPjx1cmxzPjwvdXJscz48ZWxlY3Ryb25pYy1yZXNvdXJjZS1udW0+MTAuMTAwNy9zMTA2MjAt
MDEyLTIxNjctNzwvZWxlY3Ryb25pYy1yZXNvdXJjZS1udW0+PHJlbW90ZS1kYXRhYmFzZS1wcm92
aWRlcj5OTE08L3JlbW90ZS1kYXRhYmFzZS1wcm92aWRlcj48bGFuZ3VhZ2U+ZW5nPC9sYW5ndWFn
ZT48L3JlY29yZD48L0NpdGU+PENpdGU+PEF1dGhvcj5NYWNGYWJlPC9BdXRob3I+PFllYXI+MjAx
NTwvWWVhcj48UmVjTnVtPjU5NzE8L1JlY051bT48cmVjb3JkPjxyZWMtbnVtYmVyPjU5NzE8L3Jl
Yy1udW1iZXI+PGZvcmVpZ24ta2V5cz48a2V5IGFwcD0iRU4iIGRiLWlkPSJhMnZ4NTJld2YwMHY5
bGV3MHI5eGZlZTNhcnIyOXp0czk5ejIiIHRpbWVzdGFtcD0iMTUyMTM4NTM2OSI+NTk3MTwva2V5
PjwvZm9yZWlnbi1rZXlzPjxyZWYtdHlwZSBuYW1lPSJKb3VybmFsIEFydGljbGUiPjE3PC9yZWYt
dHlwZT48Y29udHJpYnV0b3JzPjxhdXRob3JzPjxhdXRob3I+TWFjRmFiZSwgRC4gRi48L2F1dGhv
cj48L2F1dGhvcnM+PC9jb250cmlidXRvcnM+PGF1dGgtYWRkcmVzcz5UaGUgS2lsZWUgUGF0Y2hl
bGwtRXZhbnMgQXV0aXNtIFJlc2VhcmNoIEdyb3VwLCBEZXBhcnRtZW50cyBvZiBQc3ljaG9sb2d5
IChOZXVyb3NjaWVuY2UpIGFuZCBQc3ljaGlhdHJ5LCBEaXZpc2lvbiBvZiBEZXZlbG9wbWVudGFs
IERpc2FiaWxpdGllcywgVW5pdmVyc2l0eSBvZiBXZXN0ZXJuIE9udGFyaW8sIE9udGFyaW8sIENh
bmFkYTsgZG1hY2ZhYmVAdXdvLmNhLjwvYXV0aC1hZGRyZXNzPjx0aXRsZXM+PHRpdGxlPkVudGVy
aWMgc2hvcnQtY2hhaW4gZmF0dHkgYWNpZHM6IG1pY3JvYmlhbCBtZXNzZW5nZXJzIG9mIG1ldGFi
b2xpc20sIG1pdG9jaG9uZHJpYSwgYW5kIG1pbmQ6IGltcGxpY2F0aW9ucyBpbiBhdXRpc20gc3Bl
Y3RydW0gZGlzb3JkZXJzPC90aXRsZT48c2Vjb25kYXJ5LXRpdGxlPk1pY3JvYiBFY29sIEhlYWx0
aCBEaXM8L3NlY29uZGFyeS10aXRsZT48YWx0LXRpdGxlPk1pY3JvYmlhbCBlY29sb2d5IGluIGhl
YWx0aCBhbmQgZGlzZWFzZTwvYWx0LXRpdGxlPjwvdGl0bGVzPjxwZXJpb2RpY2FsPjxmdWxsLXRp
dGxlPk1pY3JvYiBFY29sIEhlYWx0aCBEaXM8L2Z1bGwtdGl0bGU+PGFiYnItMT5NaWNyb2JpYWwg
ZWNvbG9neSBpbiBoZWFsdGggYW5kIGRpc2Vhc2U8L2FiYnItMT48L3BlcmlvZGljYWw+PGFsdC1w
ZXJpb2RpY2FsPjxmdWxsLXRpdGxlPk1pY3JvYiBFY29sIEhlYWx0aCBEaXM8L2Z1bGwtdGl0bGU+
PGFiYnItMT5NaWNyb2JpYWwgZWNvbG9neSBpbiBoZWFsdGggYW5kIGRpc2Vhc2U8L2FiYnItMT48
L2FsdC1wZXJpb2RpY2FsPjxwYWdlcz4yODE3NzwvcGFnZXM+PHZvbHVtZT4yNjwvdm9sdW1lPjxl
ZGl0aW9uPjIwMTUvMDYvMDM8L2VkaXRpb24+PGtleXdvcmRzPjxrZXl3b3JkPmFudGliaW90aWM8
L2tleXdvcmQ+PGtleXdvcmQ+YXV0aXNtIHNwZWN0cnVtIGRpc29yZGVyPC9rZXl3b3JkPjxrZXl3
b3JkPmNhcm5pdGluZTwva2V5d29yZD48a2V5d29yZD5lcGlnZW5ldGljczwva2V5d29yZD48a2V5
d29yZD5mb29kIHByZXNlcnZhdGl2ZTwva2V5d29yZD48a2V5d29yZD5nYXAganVuY3Rpb25zPC9r
ZXl3b3JkPjxrZXl3b3JkPmdhc3Ryb2ludGVzdGluYWw8L2tleXdvcmQ+PGtleXdvcmQ+Z2x1dGF0
aGlvbmU8L2tleXdvcmQ+PGtleXdvcmQ+bGlwaWRzPC9rZXl3b3JkPjxrZXl3b3JkPm1pY3JvYmlv
bWU8L2tleXdvcmQ+PGtleXdvcmQ+bWl0b2Nob25kcmlhPC9rZXl3b3JkPjxrZXl3b3JkPm5ldXJl
eGluPC9rZXl3b3JkPjxrZXl3b3JkPm5ldXJvaW5mbGFtbWF0aW9uPC9rZXl3b3JkPjxrZXl3b3Jk
Pm94aWRhdGl2ZSBzdHJlc3M8L2tleXdvcmQ+PGtleXdvcmQ+c2hvcnQtY2hhaW4gZmF0dHkgYWNp
ZHM8L2tleXdvcmQ+PC9rZXl3b3Jkcz48ZGF0ZXM+PHllYXI+MjAxNTwveWVhcj48L2RhdGVzPjxp
c2JuPjA4OTEtMDYwWCAoUHJpbnQpJiN4RDswODkxLTA2MHg8L2lzYm4+PGFjY2Vzc2lvbi1udW0+
MjYwMzE2ODU8L2FjY2Vzc2lvbi1udW0+PHVybHM+PC91cmxzPjxjdXN0b20yPlBNQzQ0NTEwOTg8
L2N1c3RvbTI+PGVsZWN0cm9uaWMtcmVzb3VyY2UtbnVtPjEwLjM0MDIvbWVoZC52MjYuMjgxNzc8
L2VsZWN0cm9uaWMtcmVzb3VyY2UtbnVtPjxyZW1vdGUtZGF0YWJhc2UtcHJvdmlkZXI+TkxNPC9y
ZW1vdGUtZGF0YWJhc2UtcHJvdmlkZXI+PGxhbmd1YWdlPmVuZzwvbGFuZ3VhZ2U+PC9yZWNvcmQ+
PC9DaXRlPjwvRW5kTm90ZT4A
</w:fldData>
        </w:fldChar>
      </w:r>
      <w:r w:rsidR="00C86BE1" w:rsidRPr="008A5C51">
        <w:rPr>
          <w:rStyle w:val="apple-converted-space"/>
          <w:rFonts w:ascii="Times New Roman" w:hAnsi="Times New Roman" w:cs="Times New Roman"/>
          <w:sz w:val="20"/>
          <w:szCs w:val="20"/>
          <w:shd w:val="clear" w:color="auto" w:fill="FFFFFF"/>
        </w:rPr>
        <w:instrText xml:space="preserve"> ADDIN EN.CITE </w:instrText>
      </w:r>
      <w:r w:rsidR="00C86BE1" w:rsidRPr="008A5C51">
        <w:rPr>
          <w:rStyle w:val="apple-converted-space"/>
          <w:rFonts w:ascii="Times New Roman" w:hAnsi="Times New Roman" w:cs="Times New Roman"/>
          <w:sz w:val="20"/>
          <w:szCs w:val="20"/>
          <w:shd w:val="clear" w:color="auto" w:fill="FFFFFF"/>
        </w:rPr>
        <w:fldChar w:fldCharType="begin">
          <w:fldData xml:space="preserve">PEVuZE5vdGU+PENpdGU+PEF1dGhvcj5XYW5nPC9BdXRob3I+PFllYXI+MjAxMjwvWWVhcj48UmVj
TnVtPjU5Njk8L1JlY051bT48RGlzcGxheVRleHQ+PHN0eWxlIGZhY2U9InN1cGVyc2NyaXB0Ij4x
NywgMTg8L3N0eWxlPjwvRGlzcGxheVRleHQ+PHJlY29yZD48cmVjLW51bWJlcj41OTY5PC9yZWMt
bnVtYmVyPjxmb3JlaWduLWtleXM+PGtleSBhcHA9IkVOIiBkYi1pZD0iYTJ2eDUyZXdmMDB2OWxl
dzByOXhmZWUzYXJyMjl6dHM5OXoyIiB0aW1lc3RhbXA9IjE1MjEzODQ4MjAiPjU5Njk8L2tleT48
L2ZvcmVpZ24ta2V5cz48cmVmLXR5cGUgbmFtZT0iSm91cm5hbCBBcnRpY2xlIj4xNzwvcmVmLXR5
cGU+PGNvbnRyaWJ1dG9ycz48YXV0aG9ycz48YXV0aG9yPldhbmcsIEwuPC9hdXRob3I+PGF1dGhv
cj5DaHJpc3RvcGhlcnNlbiwgQy4gVC48L2F1dGhvcj48YXV0aG9yPlNvcmljaCwgTS4gSi48L2F1
dGhvcj48YXV0aG9yPkdlcmJlciwgSi4gUC48L2F1dGhvcj48YXV0aG9yPkFuZ2xleSwgTS4gVC48
L2F1dGhvcj48YXV0aG9yPkNvbmxvbiwgTS4gQS48L2F1dGhvcj48L2F1dGhvcnM+PC9jb250cmli
dXRvcnM+PGF1dGgtYWRkcmVzcz5TYW5zb20gSW5zdGl0dXRlIGZvciBIZWFsdGggUmVzZWFyY2gs
IFVuaXZlcnNpdHkgb2YgU291dGggQXVzdHJhbGlhLCBHUE8gQm94IDI0NzEsIEFkZWxhaWRlLCBT
QSA1MDAxLCBBdXN0cmFsaWEuIHdhbmx5MDQ5QG15bWFpbC51bmlzYS5lZHUuYXU8L2F1dGgtYWRk
cmVzcz48dGl0bGVzPjx0aXRsZT5FbGV2YXRlZCBmZWNhbCBzaG9ydCBjaGFpbiBmYXR0eSBhY2lk
IGFuZCBhbW1vbmlhIGNvbmNlbnRyYXRpb25zIGluIGNoaWxkcmVuIHdpdGggYXV0aXNtIHNwZWN0
cnVtIGRpc29yZGVyPC90aXRsZT48c2Vjb25kYXJ5LXRpdGxlPkRpZyBEaXMgU2NpPC9zZWNvbmRh
cnktdGl0bGU+PGFsdC10aXRsZT5EaWdlc3RpdmUgZGlzZWFzZXMgYW5kIHNjaWVuY2VzPC9hbHQt
dGl0bGU+PC90aXRsZXM+PGFsdC1wZXJpb2RpY2FsPjxmdWxsLXRpdGxlPkRpZ2VzdGl2ZSBEaXNl
YXNlcyBhbmQgU2NpZW5jZXM8L2Z1bGwtdGl0bGU+PC9hbHQtcGVyaW9kaWNhbD48cGFnZXM+MjA5
Ni0xMDI8L3BhZ2VzPjx2b2x1bWU+NTc8L3ZvbHVtZT48bnVtYmVyPjg8L251bWJlcj48ZWRpdGlv
bj4yMDEyLzA0LzI3PC9lZGl0aW9uPjxrZXl3b3Jkcz48a2V5d29yZD5BZG9sZXNjZW50PC9rZXl3
b3JkPjxrZXl3b3JkPkFtbW9uaWEvKmFuYWx5c2lzPC9rZXl3b3JkPjxrZXl3b3JkPkNhc2UtQ29u
dHJvbCBTdHVkaWVzPC9rZXl3b3JkPjxrZXl3b3JkPkNoaWxkPC9rZXl3b3JkPjxrZXl3b3JkPkNo
aWxkIERldmVsb3BtZW50IERpc29yZGVycywgUGVydmFzaXZlLyptZXRhYm9saXNtPC9rZXl3b3Jk
PjxrZXl3b3JkPkNoaWxkLCBQcmVzY2hvb2w8L2tleXdvcmQ+PGtleXdvcmQ+RGlldDwva2V5d29y
ZD48a2V5d29yZD5GYXR0eSBBY2lkcywgVm9sYXRpbGUvYW5hbHlzaXMvKm1ldGFib2xpc208L2tl
eXdvcmQ+PGtleXdvcmQ+RmVjZXMvKmNoZW1pc3RyeTwva2V5d29yZD48a2V5d29yZD5GZW1hbGU8
L2tleXdvcmQ+PGtleXdvcmQ+KkZlcm1lbnRhdGlvbjwva2V5d29yZD48a2V5d29yZD5IdW1hbnM8
L2tleXdvcmQ+PGtleXdvcmQ+TWFsZTwva2V5d29yZD48L2tleXdvcmRzPjxkYXRlcz48eWVhcj4y
MDEyPC95ZWFyPjxwdWItZGF0ZXM+PGRhdGU+QXVnPC9kYXRlPjwvcHViLWRhdGVzPjwvZGF0ZXM+
PGlzYm4+MDE2My0yMTE2PC9pc2JuPjxhY2Nlc3Npb24tbnVtPjIyNTM1MjgxPC9hY2Nlc3Npb24t
bnVtPjx1cmxzPjwvdXJscz48ZWxlY3Ryb25pYy1yZXNvdXJjZS1udW0+MTAuMTAwNy9zMTA2MjAt
MDEyLTIxNjctNzwvZWxlY3Ryb25pYy1yZXNvdXJjZS1udW0+PHJlbW90ZS1kYXRhYmFzZS1wcm92
aWRlcj5OTE08L3JlbW90ZS1kYXRhYmFzZS1wcm92aWRlcj48bGFuZ3VhZ2U+ZW5nPC9sYW5ndWFn
ZT48L3JlY29yZD48L0NpdGU+PENpdGU+PEF1dGhvcj5NYWNGYWJlPC9BdXRob3I+PFllYXI+MjAx
NTwvWWVhcj48UmVjTnVtPjU5NzE8L1JlY051bT48cmVjb3JkPjxyZWMtbnVtYmVyPjU5NzE8L3Jl
Yy1udW1iZXI+PGZvcmVpZ24ta2V5cz48a2V5IGFwcD0iRU4iIGRiLWlkPSJhMnZ4NTJld2YwMHY5
bGV3MHI5eGZlZTNhcnIyOXp0czk5ejIiIHRpbWVzdGFtcD0iMTUyMTM4NTM2OSI+NTk3MTwva2V5
PjwvZm9yZWlnbi1rZXlzPjxyZWYtdHlwZSBuYW1lPSJKb3VybmFsIEFydGljbGUiPjE3PC9yZWYt
dHlwZT48Y29udHJpYnV0b3JzPjxhdXRob3JzPjxhdXRob3I+TWFjRmFiZSwgRC4gRi48L2F1dGhv
cj48L2F1dGhvcnM+PC9jb250cmlidXRvcnM+PGF1dGgtYWRkcmVzcz5UaGUgS2lsZWUgUGF0Y2hl
bGwtRXZhbnMgQXV0aXNtIFJlc2VhcmNoIEdyb3VwLCBEZXBhcnRtZW50cyBvZiBQc3ljaG9sb2d5
IChOZXVyb3NjaWVuY2UpIGFuZCBQc3ljaGlhdHJ5LCBEaXZpc2lvbiBvZiBEZXZlbG9wbWVudGFs
IERpc2FiaWxpdGllcywgVW5pdmVyc2l0eSBvZiBXZXN0ZXJuIE9udGFyaW8sIE9udGFyaW8sIENh
bmFkYTsgZG1hY2ZhYmVAdXdvLmNhLjwvYXV0aC1hZGRyZXNzPjx0aXRsZXM+PHRpdGxlPkVudGVy
aWMgc2hvcnQtY2hhaW4gZmF0dHkgYWNpZHM6IG1pY3JvYmlhbCBtZXNzZW5nZXJzIG9mIG1ldGFi
b2xpc20sIG1pdG9jaG9uZHJpYSwgYW5kIG1pbmQ6IGltcGxpY2F0aW9ucyBpbiBhdXRpc20gc3Bl
Y3RydW0gZGlzb3JkZXJzPC90aXRsZT48c2Vjb25kYXJ5LXRpdGxlPk1pY3JvYiBFY29sIEhlYWx0
aCBEaXM8L3NlY29uZGFyeS10aXRsZT48YWx0LXRpdGxlPk1pY3JvYmlhbCBlY29sb2d5IGluIGhl
YWx0aCBhbmQgZGlzZWFzZTwvYWx0LXRpdGxlPjwvdGl0bGVzPjxwZXJpb2RpY2FsPjxmdWxsLXRp
dGxlPk1pY3JvYiBFY29sIEhlYWx0aCBEaXM8L2Z1bGwtdGl0bGU+PGFiYnItMT5NaWNyb2JpYWwg
ZWNvbG9neSBpbiBoZWFsdGggYW5kIGRpc2Vhc2U8L2FiYnItMT48L3BlcmlvZGljYWw+PGFsdC1w
ZXJpb2RpY2FsPjxmdWxsLXRpdGxlPk1pY3JvYiBFY29sIEhlYWx0aCBEaXM8L2Z1bGwtdGl0bGU+
PGFiYnItMT5NaWNyb2JpYWwgZWNvbG9neSBpbiBoZWFsdGggYW5kIGRpc2Vhc2U8L2FiYnItMT48
L2FsdC1wZXJpb2RpY2FsPjxwYWdlcz4yODE3NzwvcGFnZXM+PHZvbHVtZT4yNjwvdm9sdW1lPjxl
ZGl0aW9uPjIwMTUvMDYvMDM8L2VkaXRpb24+PGtleXdvcmRzPjxrZXl3b3JkPmFudGliaW90aWM8
L2tleXdvcmQ+PGtleXdvcmQ+YXV0aXNtIHNwZWN0cnVtIGRpc29yZGVyPC9rZXl3b3JkPjxrZXl3
b3JkPmNhcm5pdGluZTwva2V5d29yZD48a2V5d29yZD5lcGlnZW5ldGljczwva2V5d29yZD48a2V5
d29yZD5mb29kIHByZXNlcnZhdGl2ZTwva2V5d29yZD48a2V5d29yZD5nYXAganVuY3Rpb25zPC9r
ZXl3b3JkPjxrZXl3b3JkPmdhc3Ryb2ludGVzdGluYWw8L2tleXdvcmQ+PGtleXdvcmQ+Z2x1dGF0
aGlvbmU8L2tleXdvcmQ+PGtleXdvcmQ+bGlwaWRzPC9rZXl3b3JkPjxrZXl3b3JkPm1pY3JvYmlv
bWU8L2tleXdvcmQ+PGtleXdvcmQ+bWl0b2Nob25kcmlhPC9rZXl3b3JkPjxrZXl3b3JkPm5ldXJl
eGluPC9rZXl3b3JkPjxrZXl3b3JkPm5ldXJvaW5mbGFtbWF0aW9uPC9rZXl3b3JkPjxrZXl3b3Jk
Pm94aWRhdGl2ZSBzdHJlc3M8L2tleXdvcmQ+PGtleXdvcmQ+c2hvcnQtY2hhaW4gZmF0dHkgYWNp
ZHM8L2tleXdvcmQ+PC9rZXl3b3Jkcz48ZGF0ZXM+PHllYXI+MjAxNTwveWVhcj48L2RhdGVzPjxp
c2JuPjA4OTEtMDYwWCAoUHJpbnQpJiN4RDswODkxLTA2MHg8L2lzYm4+PGFjY2Vzc2lvbi1udW0+
MjYwMzE2ODU8L2FjY2Vzc2lvbi1udW0+PHVybHM+PC91cmxzPjxjdXN0b20yPlBNQzQ0NTEwOTg8
L2N1c3RvbTI+PGVsZWN0cm9uaWMtcmVzb3VyY2UtbnVtPjEwLjM0MDIvbWVoZC52MjYuMjgxNzc8
L2VsZWN0cm9uaWMtcmVzb3VyY2UtbnVtPjxyZW1vdGUtZGF0YWJhc2UtcHJvdmlkZXI+TkxNPC9y
ZW1vdGUtZGF0YWJhc2UtcHJvdmlkZXI+PGxhbmd1YWdlPmVuZzwvbGFuZ3VhZ2U+PC9yZWNvcmQ+
PC9DaXRlPjwvRW5kTm90ZT4A
</w:fldData>
        </w:fldChar>
      </w:r>
      <w:r w:rsidR="00C86BE1" w:rsidRPr="008A5C51">
        <w:rPr>
          <w:rStyle w:val="apple-converted-space"/>
          <w:rFonts w:ascii="Times New Roman" w:hAnsi="Times New Roman" w:cs="Times New Roman"/>
          <w:sz w:val="20"/>
          <w:szCs w:val="20"/>
          <w:shd w:val="clear" w:color="auto" w:fill="FFFFFF"/>
        </w:rPr>
        <w:instrText xml:space="preserve"> ADDIN EN.CITE.DATA </w:instrText>
      </w:r>
      <w:r w:rsidR="00C86BE1" w:rsidRPr="008A5C51">
        <w:rPr>
          <w:rStyle w:val="apple-converted-space"/>
          <w:rFonts w:ascii="Times New Roman" w:hAnsi="Times New Roman" w:cs="Times New Roman"/>
          <w:sz w:val="20"/>
          <w:szCs w:val="20"/>
          <w:shd w:val="clear" w:color="auto" w:fill="FFFFFF"/>
        </w:rPr>
      </w:r>
      <w:r w:rsidR="00C86BE1" w:rsidRPr="008A5C51">
        <w:rPr>
          <w:rStyle w:val="apple-converted-space"/>
          <w:rFonts w:ascii="Times New Roman" w:hAnsi="Times New Roman" w:cs="Times New Roman"/>
          <w:sz w:val="20"/>
          <w:szCs w:val="20"/>
          <w:shd w:val="clear" w:color="auto" w:fill="FFFFFF"/>
        </w:rPr>
        <w:fldChar w:fldCharType="end"/>
      </w:r>
      <w:r w:rsidR="00C86BE1" w:rsidRPr="008A5C51">
        <w:rPr>
          <w:rStyle w:val="apple-converted-space"/>
          <w:rFonts w:ascii="Times New Roman" w:hAnsi="Times New Roman" w:cs="Times New Roman"/>
          <w:sz w:val="20"/>
          <w:szCs w:val="20"/>
          <w:shd w:val="clear" w:color="auto" w:fill="FFFFFF"/>
        </w:rPr>
      </w:r>
      <w:r w:rsidR="00C86BE1" w:rsidRPr="008A5C51">
        <w:rPr>
          <w:rStyle w:val="apple-converted-space"/>
          <w:rFonts w:ascii="Times New Roman" w:hAnsi="Times New Roman" w:cs="Times New Roman"/>
          <w:sz w:val="20"/>
          <w:szCs w:val="20"/>
          <w:shd w:val="clear" w:color="auto" w:fill="FFFFFF"/>
        </w:rPr>
        <w:fldChar w:fldCharType="separate"/>
      </w:r>
      <w:r w:rsidR="00C86BE1" w:rsidRPr="008A5C51">
        <w:rPr>
          <w:rStyle w:val="apple-converted-space"/>
          <w:rFonts w:ascii="Times New Roman" w:hAnsi="Times New Roman" w:cs="Times New Roman"/>
          <w:noProof/>
          <w:sz w:val="20"/>
          <w:szCs w:val="20"/>
          <w:shd w:val="clear" w:color="auto" w:fill="FFFFFF"/>
          <w:vertAlign w:val="superscript"/>
        </w:rPr>
        <w:t>17, 18</w:t>
      </w:r>
      <w:r w:rsidR="00C86BE1" w:rsidRPr="008A5C51">
        <w:rPr>
          <w:rStyle w:val="apple-converted-space"/>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rPr>
        <w:t xml:space="preserve"> may play an important role in the pathogenesis of ASD. </w:t>
      </w:r>
      <w:proofErr w:type="spellStart"/>
      <w:r w:rsidRPr="008A5C51">
        <w:rPr>
          <w:rFonts w:ascii="Times New Roman" w:hAnsi="Times New Roman" w:cs="Times New Roman"/>
          <w:sz w:val="20"/>
          <w:szCs w:val="20"/>
        </w:rPr>
        <w:t>Fiorentino</w:t>
      </w:r>
      <w:proofErr w:type="spellEnd"/>
      <w:r w:rsidRPr="008A5C51">
        <w:rPr>
          <w:rFonts w:ascii="Times New Roman" w:hAnsi="Times New Roman" w:cs="Times New Roman"/>
          <w:sz w:val="20"/>
          <w:szCs w:val="20"/>
        </w:rPr>
        <w:t xml:space="preserve"> et al reported increased expression of genes and proteins associated with blood brain barrier dysfunction, neuro-inflammation, and intestinal permeability in post-mortem brain and duodenal samples from children with ASD compared with children without ASD </w:t>
      </w:r>
      <w:r w:rsidR="00617CAC" w:rsidRPr="008A5C51">
        <w:rPr>
          <w:rFonts w:ascii="Times New Roman" w:hAnsi="Times New Roman" w:cs="Times New Roman"/>
          <w:sz w:val="20"/>
          <w:szCs w:val="20"/>
        </w:rPr>
        <w:t>or</w:t>
      </w:r>
      <w:r w:rsidRPr="008A5C51">
        <w:rPr>
          <w:rFonts w:ascii="Times New Roman" w:hAnsi="Times New Roman" w:cs="Times New Roman"/>
          <w:sz w:val="20"/>
          <w:szCs w:val="20"/>
        </w:rPr>
        <w:t xml:space="preserve"> Schizophrenia.</w:t>
      </w:r>
      <w:r w:rsidR="00957D6E" w:rsidRPr="008A5C51">
        <w:rPr>
          <w:rFonts w:ascii="Times New Roman" w:hAnsi="Times New Roman" w:cs="Times New Roman"/>
          <w:sz w:val="20"/>
          <w:szCs w:val="20"/>
        </w:rPr>
        <w:fldChar w:fldCharType="begin">
          <w:fldData xml:space="preserve">PEVuZE5vdGU+PENpdGU+PEF1dGhvcj5GaW9yZW50aW5vPC9BdXRob3I+PFllYXI+MjAxNjwvWWVh
cj48UmVjTnVtPjU5NzM8L1JlY051bT48RGlzcGxheVRleHQ+PHN0eWxlIGZhY2U9InN1cGVyc2Ny
aXB0Ij4xOTwvc3R5bGU+PC9EaXNwbGF5VGV4dD48cmVjb3JkPjxyZWMtbnVtYmVyPjU5NzM8L3Jl
Yy1udW1iZXI+PGZvcmVpZ24ta2V5cz48a2V5IGFwcD0iRU4iIGRiLWlkPSJhMnZ4NTJld2YwMHY5
bGV3MHI5eGZlZTNhcnIyOXp0czk5ejIiIHRpbWVzdGFtcD0iMTUyMTM4Njg4MSI+NTk3Mzwva2V5
PjwvZm9yZWlnbi1rZXlzPjxyZWYtdHlwZSBuYW1lPSJKb3VybmFsIEFydGljbGUiPjE3PC9yZWYt
dHlwZT48Y29udHJpYnV0b3JzPjxhdXRob3JzPjxhdXRob3I+RmlvcmVudGlubywgTS48L2F1dGhv
cj48YXV0aG9yPlNhcG9uZSwgQS48L2F1dGhvcj48YXV0aG9yPlNlbmdlciwgUy48L2F1dGhvcj48
YXV0aG9yPkNhbWhpLCBTLiBTLjwvYXV0aG9yPjxhdXRob3I+S2FkemllbHNraSwgUy4gTS48L2F1
dGhvcj48YXV0aG9yPkJ1aWUsIFQuIE0uPC9hdXRob3I+PGF1dGhvcj5LZWxseSwgRC4gTC48L2F1
dGhvcj48YXV0aG9yPkNhc2NlbGxhLCBOLjwvYXV0aG9yPjxhdXRob3I+RmFzYW5vLCBBLjwvYXV0
aG9yPjwvYXV0aG9ycz48L2NvbnRyaWJ1dG9ycz48YXV0aC1hZGRyZXNzPk11Y29zYWwgSW1tdW5v
bG9neSBhbmQgQmlvbG9neSBSZXNlYXJjaCBDZW50ZXIsIE1hc3NhY2h1c2V0dHMgR2VuZXJhbCBI
b3NwaXRhbCBmb3IgQ2hpbGRyZW4sIEJvc3RvbiwgTUEgVVNBIDsgRGVwYXJ0bWVudCBvZiBQZWRp
YXRyaWNzLCBIYXJ2YXJkIE1lZGljYWwgU2Nob29sLCBCb3N0b24sIE1BIFVTQS4mI3hEO011Y29z
YWwgSW1tdW5vbG9neSBhbmQgQmlvbG9neSBSZXNlYXJjaCBDZW50ZXIsIE1hc3NhY2h1c2V0dHMg
R2VuZXJhbCBIb3NwaXRhbCBmb3IgQ2hpbGRyZW4sIEJvc3RvbiwgTUEgVVNBIDsgRGVwYXJ0bWVu
dCBvZiBNZWRpY2luZSwgQ2VsaWFjIENlbnRlciwgRGl2aXNpb24gb2YgR2FzdHJvZW50ZXJvbG9n
eSwgQmV0aCBJc3JhZWwgRGVhY29uZXNzIE1lZGljYWwgQ2VudGVyIGFuZCBIYXJ2YXJkIE1lZGlj
YWwgU2Nob29sLCBCb3N0b24sIE1BIFVTQS4mI3hEO011Y29zYWwgSW1tdW5vbG9neSBhbmQgQmlv
bG9neSBSZXNlYXJjaCBDZW50ZXIsIE1hc3NhY2h1c2V0dHMgR2VuZXJhbCBIb3NwaXRhbCBmb3Ig
Q2hpbGRyZW4sIEJvc3RvbiwgTUEgVVNBIDsgQ2VudGVyIGZvciBDZWxpYWMgUmVzZWFyY2ggYW5k
IERpdmlzaW9uIG9mIFBlZGlhdHJpYyBHYXN0cm9lbnRlcm9sb2d5IGFuZCBOdXRyaXRpb24sIE1h
c3NhY2h1c2V0dHMgR2VuZXJhbCBIb3NwaXRhbCBmb3IgQ2hpbGRyZW4sIEJvc3RvbiwgTUEgVVNB
LiYjeEQ7RGVwYXJ0bWVudCBvZiBQZWRpYXRyaWNzLCBIYXJ2YXJkIE1lZGljYWwgU2Nob29sLCBC
b3N0b24sIE1BIFVTQS4mI3hEO01hcnlsYW5kIFBzeWNoaWF0cmljIFJlc2VhcmNoIENlbnRlciwg
VW5pdmVyc2l0eSBvZiBNYXJ5bGFuZCBTY2hvb2wgb2YgTWVkaWNpbmUsIEJhbHRpbW9yZSwgTUQg
VVNBLiYjeEQ7TmV1cm9wc3ljaGlhdHJ5IFByb2dyYW0sIFNoZXBwYXJkIFByYXR0IEhlYWx0aCBT
eXN0ZW0sIEJhbHRpbW9yZSwgTUQgVVNBLiYjeEQ7TXVjb3NhbCBJbW11bm9sb2d5IGFuZCBCaW9s
b2d5IFJlc2VhcmNoIENlbnRlciwgTWFzc2FjaHVzZXR0cyBHZW5lcmFsIEhvc3BpdGFsIGZvciBD
aGlsZHJlbiwgQm9zdG9uLCBNQSBVU0EgOyBDZW50ZXIgZm9yIENlbGlhYyBSZXNlYXJjaCBhbmQg
RGl2aXNpb24gb2YgUGVkaWF0cmljIEdhc3Ryb2VudGVyb2xvZ3kgYW5kIE51dHJpdGlvbiwgTWFz
c2FjaHVzZXR0cyBHZW5lcmFsIEhvc3BpdGFsIGZvciBDaGlsZHJlbiwgQm9zdG9uLCBNQSBVU0Eg
OyBEZXBhcnRtZW50IG9mIFBlZGlhdHJpY3MsIEhhcnZhcmQgTWVkaWNhbCBTY2hvb2wsIEJvc3Rv
biwgTUEgVVNBLjwvYXV0aC1hZGRyZXNzPjx0aXRsZXM+PHRpdGxlPkJsb29kLWJyYWluIGJhcnJp
ZXIgYW5kIGludGVzdGluYWwgZXBpdGhlbGlhbCBiYXJyaWVyIGFsdGVyYXRpb25zIGluIGF1dGlz
bSBzcGVjdHJ1bSBkaXNvcmRlcnM8L3RpdGxlPjxzZWNvbmRhcnktdGl0bGU+TW9sIEF1dGlzbTwv
c2Vjb25kYXJ5LXRpdGxlPjxhbHQtdGl0bGU+TW9sZWN1bGFyIGF1dGlzbTwvYWx0LXRpdGxlPjwv
dGl0bGVzPjxhbHQtcGVyaW9kaWNhbD48ZnVsbC10aXRsZT5Nb2xlY3VsYXIgQXV0aXNtPC9mdWxs
LXRpdGxlPjwvYWx0LXBlcmlvZGljYWw+PHBhZ2VzPjQ5PC9wYWdlcz48dm9sdW1lPjc8L3ZvbHVt
ZT48ZWRpdGlvbj4yMDE2LzEyLzE0PC9lZGl0aW9uPjxrZXl3b3Jkcz48a2V5d29yZD5BZG9sZXNj
ZW50PC9rZXl3b3JkPjxrZXl3b3JkPkFkdWx0PC9rZXl3b3JkPjxrZXl3b3JkPkF1dGlzbSBTcGVj
dHJ1bSBEaXNvcmRlci8qZ2VuZXRpY3MvaW1tdW5vbG9neS9tZXRhYm9saXNtL3BhdGhvbG9neTwv
a2V5d29yZD48a2V5d29yZD5CaW9wc3k8L2tleXdvcmQ+PGtleXdvcmQ+Qmxvb2QtQnJhaW4gQmFy
cmllci9pbW11bm9sb2d5LyptZXRhYm9saXNtL3BhdGhvbG9neTwva2V5d29yZD48a2V5d29yZD5D
YXNlLUNvbnRyb2wgU3R1ZGllczwva2V5d29yZD48a2V5d29yZD5DZXJlYmVsbHVtL2ltbXVub2xv
Z3kvKm1ldGFib2xpc20vcGF0aG9sb2d5PC9rZXl3b3JkPjxrZXl3b3JkPkNlcmVicmFsIENvcnRl
eC9pbW11bm9sb2d5LyptZXRhYm9saXNtL3BhdGhvbG9neTwva2V5d29yZD48a2V5d29yZD5DaGls
ZDwva2V5d29yZD48a2V5d29yZD5DaGlsZCwgUHJlc2Nob29sPC9rZXl3b3JkPjxrZXl3b3JkPkNs
YXVkaW4tMy9nZW5ldGljcy9pbW11bm9sb2d5PC9rZXl3b3JkPjxrZXl3b3JkPkNsYXVkaW4tNS9n
ZW5ldGljcy9pbW11bm9sb2d5PC9rZXl3b3JkPjxrZXl3b3JkPkNsYXVkaW5zL2dlbmV0aWNzL2lt
bXVub2xvZ3k8L2tleXdvcmQ+PGtleXdvcmQ+RE5BLUJpbmRpbmcgUHJvdGVpbnMvZ2VuZXRpY3Mv
aW1tdW5vbG9neTwva2V5d29yZD48a2V5d29yZD5EdW9kZW51bS9pbW11bm9sb2d5LyptZXRhYm9s
aXNtL3BhdGhvbG9neTwva2V5d29yZD48a2V5d29yZD5GZW1hbGU8L2tleXdvcmQ+PGtleXdvcmQ+
R2VuZSBFeHByZXNzaW9uPC9rZXl3b3JkPjxrZXl3b3JkPkh1bWFuczwva2V5d29yZD48a2V5d29y
ZD5JbnRlcmxldWtpbi0xYmV0YS9nZW5ldGljcy9pbW11bm9sb2d5PC9rZXl3b3JkPjxrZXl3b3Jk
PkludGVybGV1a2luLTgvZ2VuZXRpY3MvaW1tdW5vbG9neTwva2V5d29yZD48a2V5d29yZD5NQVJW
RUwgRG9tYWluIENvbnRhaW5pbmcgMiBQcm90ZWluL2dlbmV0aWNzL2ltbXVub2xvZ3k8L2tleXdv
cmQ+PGtleXdvcmQ+TWFsZTwva2V5d29yZD48a2V5d29yZD5NYXRyaXggTWV0YWxsb3Byb3RlaW5h
c2UgOS9nZW5ldGljcy9pbW11bm9sb2d5PC9rZXl3b3JkPjxrZXl3b3JkPk1pZGRsZSBBZ2VkPC9r
ZXl3b3JkPjxrZXl3b3JkPlBlcm1lYWJpbGl0eTwva2V5d29yZD48a2V5d29yZD5TY2hpem9waHJl
bmlhLypnZW5ldGljcy9pbW11bm9sb2d5L21ldGFib2xpc20vcGF0aG9sb2d5PC9rZXl3b3JkPjxr
ZXl3b3JkPlRpZ2h0IEp1bmN0aW9ucy9pbW11bm9sb2d5L21ldGFib2xpc20vcGF0aG9sb2d5PC9r
ZXl3b3JkPjxrZXl3b3JkPipBdXRpc20gc3BlY3RydW0gZGlzb3JkZXJzPC9rZXl3b3JkPjxrZXl3
b3JkPipCbG9vZC1icmFpbiBiYXJyaWVyPC9rZXl3b3JkPjxrZXl3b3JkPipEdW9kZW5hbCBiaW9w
c2llczwva2V5d29yZD48a2V5d29yZD4qR3V0IHBlcm1lYWJpbGl0eTwva2V5d29yZD48a2V5d29y
ZD4qR3V0LWJyYWluIGF4aXM8L2tleXdvcmQ+PGtleXdvcmQ+Kk5ldXJvaW5mbGFtbWF0aW9uPC9r
ZXl3b3JkPjxrZXl3b3JkPipQb3N0bW9ydGVtIGJyYWluPC9rZXl3b3JkPjxrZXl3b3JkPipTY2hp
em9waHJlbmlhPC9rZXl3b3JkPjwva2V5d29yZHM+PGRhdGVzPjx5ZWFyPjIwMTY8L3llYXI+PC9k
YXRlcz48YWNjZXNzaW9uLW51bT4yNzk1NzMxOTwvYWNjZXNzaW9uLW51bT48dXJscz48L3VybHM+
PGN1c3RvbTI+UE1DNTEyOTY1MTwvY3VzdG9tMj48ZWxlY3Ryb25pYy1yZXNvdXJjZS1udW0+MTAu
MTE4Ni9zMTMyMjktMDE2LTAxMTAtejwvZWxlY3Ryb25pYy1yZXNvdXJjZS1udW0+PHJlbW90ZS1k
YXRhYmFzZS1wcm92aWRlcj5OTE08L3JlbW90ZS1kYXRhYmFzZS1wcm92aWRlcj48bGFuZ3VhZ2U+
ZW5nPC9sYW5ndWFnZT48L3JlY29yZD48L0NpdGU+PC9FbmROb3RlPgB=
</w:fldData>
        </w:fldChar>
      </w:r>
      <w:r w:rsidR="00957D6E" w:rsidRPr="008A5C51">
        <w:rPr>
          <w:rFonts w:ascii="Times New Roman" w:hAnsi="Times New Roman" w:cs="Times New Roman"/>
          <w:sz w:val="20"/>
          <w:szCs w:val="20"/>
        </w:rPr>
        <w:instrText xml:space="preserve"> ADDIN EN.CITE </w:instrText>
      </w:r>
      <w:r w:rsidR="00957D6E" w:rsidRPr="008A5C51">
        <w:rPr>
          <w:rFonts w:ascii="Times New Roman" w:hAnsi="Times New Roman" w:cs="Times New Roman"/>
          <w:sz w:val="20"/>
          <w:szCs w:val="20"/>
        </w:rPr>
        <w:fldChar w:fldCharType="begin">
          <w:fldData xml:space="preserve">PEVuZE5vdGU+PENpdGU+PEF1dGhvcj5GaW9yZW50aW5vPC9BdXRob3I+PFllYXI+MjAxNjwvWWVh
cj48UmVjTnVtPjU5NzM8L1JlY051bT48RGlzcGxheVRleHQ+PHN0eWxlIGZhY2U9InN1cGVyc2Ny
aXB0Ij4xOTwvc3R5bGU+PC9EaXNwbGF5VGV4dD48cmVjb3JkPjxyZWMtbnVtYmVyPjU5NzM8L3Jl
Yy1udW1iZXI+PGZvcmVpZ24ta2V5cz48a2V5IGFwcD0iRU4iIGRiLWlkPSJhMnZ4NTJld2YwMHY5
bGV3MHI5eGZlZTNhcnIyOXp0czk5ejIiIHRpbWVzdGFtcD0iMTUyMTM4Njg4MSI+NTk3Mzwva2V5
PjwvZm9yZWlnbi1rZXlzPjxyZWYtdHlwZSBuYW1lPSJKb3VybmFsIEFydGljbGUiPjE3PC9yZWYt
dHlwZT48Y29udHJpYnV0b3JzPjxhdXRob3JzPjxhdXRob3I+RmlvcmVudGlubywgTS48L2F1dGhv
cj48YXV0aG9yPlNhcG9uZSwgQS48L2F1dGhvcj48YXV0aG9yPlNlbmdlciwgUy48L2F1dGhvcj48
YXV0aG9yPkNhbWhpLCBTLiBTLjwvYXV0aG9yPjxhdXRob3I+S2FkemllbHNraSwgUy4gTS48L2F1
dGhvcj48YXV0aG9yPkJ1aWUsIFQuIE0uPC9hdXRob3I+PGF1dGhvcj5LZWxseSwgRC4gTC48L2F1
dGhvcj48YXV0aG9yPkNhc2NlbGxhLCBOLjwvYXV0aG9yPjxhdXRob3I+RmFzYW5vLCBBLjwvYXV0
aG9yPjwvYXV0aG9ycz48L2NvbnRyaWJ1dG9ycz48YXV0aC1hZGRyZXNzPk11Y29zYWwgSW1tdW5v
bG9neSBhbmQgQmlvbG9neSBSZXNlYXJjaCBDZW50ZXIsIE1hc3NhY2h1c2V0dHMgR2VuZXJhbCBI
b3NwaXRhbCBmb3IgQ2hpbGRyZW4sIEJvc3RvbiwgTUEgVVNBIDsgRGVwYXJ0bWVudCBvZiBQZWRp
YXRyaWNzLCBIYXJ2YXJkIE1lZGljYWwgU2Nob29sLCBCb3N0b24sIE1BIFVTQS4mI3hEO011Y29z
YWwgSW1tdW5vbG9neSBhbmQgQmlvbG9neSBSZXNlYXJjaCBDZW50ZXIsIE1hc3NhY2h1c2V0dHMg
R2VuZXJhbCBIb3NwaXRhbCBmb3IgQ2hpbGRyZW4sIEJvc3RvbiwgTUEgVVNBIDsgRGVwYXJ0bWVu
dCBvZiBNZWRpY2luZSwgQ2VsaWFjIENlbnRlciwgRGl2aXNpb24gb2YgR2FzdHJvZW50ZXJvbG9n
eSwgQmV0aCBJc3JhZWwgRGVhY29uZXNzIE1lZGljYWwgQ2VudGVyIGFuZCBIYXJ2YXJkIE1lZGlj
YWwgU2Nob29sLCBCb3N0b24sIE1BIFVTQS4mI3hEO011Y29zYWwgSW1tdW5vbG9neSBhbmQgQmlv
bG9neSBSZXNlYXJjaCBDZW50ZXIsIE1hc3NhY2h1c2V0dHMgR2VuZXJhbCBIb3NwaXRhbCBmb3Ig
Q2hpbGRyZW4sIEJvc3RvbiwgTUEgVVNBIDsgQ2VudGVyIGZvciBDZWxpYWMgUmVzZWFyY2ggYW5k
IERpdmlzaW9uIG9mIFBlZGlhdHJpYyBHYXN0cm9lbnRlcm9sb2d5IGFuZCBOdXRyaXRpb24sIE1h
c3NhY2h1c2V0dHMgR2VuZXJhbCBIb3NwaXRhbCBmb3IgQ2hpbGRyZW4sIEJvc3RvbiwgTUEgVVNB
LiYjeEQ7RGVwYXJ0bWVudCBvZiBQZWRpYXRyaWNzLCBIYXJ2YXJkIE1lZGljYWwgU2Nob29sLCBC
b3N0b24sIE1BIFVTQS4mI3hEO01hcnlsYW5kIFBzeWNoaWF0cmljIFJlc2VhcmNoIENlbnRlciwg
VW5pdmVyc2l0eSBvZiBNYXJ5bGFuZCBTY2hvb2wgb2YgTWVkaWNpbmUsIEJhbHRpbW9yZSwgTUQg
VVNBLiYjeEQ7TmV1cm9wc3ljaGlhdHJ5IFByb2dyYW0sIFNoZXBwYXJkIFByYXR0IEhlYWx0aCBT
eXN0ZW0sIEJhbHRpbW9yZSwgTUQgVVNBLiYjeEQ7TXVjb3NhbCBJbW11bm9sb2d5IGFuZCBCaW9s
b2d5IFJlc2VhcmNoIENlbnRlciwgTWFzc2FjaHVzZXR0cyBHZW5lcmFsIEhvc3BpdGFsIGZvciBD
aGlsZHJlbiwgQm9zdG9uLCBNQSBVU0EgOyBDZW50ZXIgZm9yIENlbGlhYyBSZXNlYXJjaCBhbmQg
RGl2aXNpb24gb2YgUGVkaWF0cmljIEdhc3Ryb2VudGVyb2xvZ3kgYW5kIE51dHJpdGlvbiwgTWFz
c2FjaHVzZXR0cyBHZW5lcmFsIEhvc3BpdGFsIGZvciBDaGlsZHJlbiwgQm9zdG9uLCBNQSBVU0Eg
OyBEZXBhcnRtZW50IG9mIFBlZGlhdHJpY3MsIEhhcnZhcmQgTWVkaWNhbCBTY2hvb2wsIEJvc3Rv
biwgTUEgVVNBLjwvYXV0aC1hZGRyZXNzPjx0aXRsZXM+PHRpdGxlPkJsb29kLWJyYWluIGJhcnJp
ZXIgYW5kIGludGVzdGluYWwgZXBpdGhlbGlhbCBiYXJyaWVyIGFsdGVyYXRpb25zIGluIGF1dGlz
bSBzcGVjdHJ1bSBkaXNvcmRlcnM8L3RpdGxlPjxzZWNvbmRhcnktdGl0bGU+TW9sIEF1dGlzbTwv
c2Vjb25kYXJ5LXRpdGxlPjxhbHQtdGl0bGU+TW9sZWN1bGFyIGF1dGlzbTwvYWx0LXRpdGxlPjwv
dGl0bGVzPjxhbHQtcGVyaW9kaWNhbD48ZnVsbC10aXRsZT5Nb2xlY3VsYXIgQXV0aXNtPC9mdWxs
LXRpdGxlPjwvYWx0LXBlcmlvZGljYWw+PHBhZ2VzPjQ5PC9wYWdlcz48dm9sdW1lPjc8L3ZvbHVt
ZT48ZWRpdGlvbj4yMDE2LzEyLzE0PC9lZGl0aW9uPjxrZXl3b3Jkcz48a2V5d29yZD5BZG9sZXNj
ZW50PC9rZXl3b3JkPjxrZXl3b3JkPkFkdWx0PC9rZXl3b3JkPjxrZXl3b3JkPkF1dGlzbSBTcGVj
dHJ1bSBEaXNvcmRlci8qZ2VuZXRpY3MvaW1tdW5vbG9neS9tZXRhYm9saXNtL3BhdGhvbG9neTwv
a2V5d29yZD48a2V5d29yZD5CaW9wc3k8L2tleXdvcmQ+PGtleXdvcmQ+Qmxvb2QtQnJhaW4gQmFy
cmllci9pbW11bm9sb2d5LyptZXRhYm9saXNtL3BhdGhvbG9neTwva2V5d29yZD48a2V5d29yZD5D
YXNlLUNvbnRyb2wgU3R1ZGllczwva2V5d29yZD48a2V5d29yZD5DZXJlYmVsbHVtL2ltbXVub2xv
Z3kvKm1ldGFib2xpc20vcGF0aG9sb2d5PC9rZXl3b3JkPjxrZXl3b3JkPkNlcmVicmFsIENvcnRl
eC9pbW11bm9sb2d5LyptZXRhYm9saXNtL3BhdGhvbG9neTwva2V5d29yZD48a2V5d29yZD5DaGls
ZDwva2V5d29yZD48a2V5d29yZD5DaGlsZCwgUHJlc2Nob29sPC9rZXl3b3JkPjxrZXl3b3JkPkNs
YXVkaW4tMy9nZW5ldGljcy9pbW11bm9sb2d5PC9rZXl3b3JkPjxrZXl3b3JkPkNsYXVkaW4tNS9n
ZW5ldGljcy9pbW11bm9sb2d5PC9rZXl3b3JkPjxrZXl3b3JkPkNsYXVkaW5zL2dlbmV0aWNzL2lt
bXVub2xvZ3k8L2tleXdvcmQ+PGtleXdvcmQ+RE5BLUJpbmRpbmcgUHJvdGVpbnMvZ2VuZXRpY3Mv
aW1tdW5vbG9neTwva2V5d29yZD48a2V5d29yZD5EdW9kZW51bS9pbW11bm9sb2d5LyptZXRhYm9s
aXNtL3BhdGhvbG9neTwva2V5d29yZD48a2V5d29yZD5GZW1hbGU8L2tleXdvcmQ+PGtleXdvcmQ+
R2VuZSBFeHByZXNzaW9uPC9rZXl3b3JkPjxrZXl3b3JkPkh1bWFuczwva2V5d29yZD48a2V5d29y
ZD5JbnRlcmxldWtpbi0xYmV0YS9nZW5ldGljcy9pbW11bm9sb2d5PC9rZXl3b3JkPjxrZXl3b3Jk
PkludGVybGV1a2luLTgvZ2VuZXRpY3MvaW1tdW5vbG9neTwva2V5d29yZD48a2V5d29yZD5NQVJW
RUwgRG9tYWluIENvbnRhaW5pbmcgMiBQcm90ZWluL2dlbmV0aWNzL2ltbXVub2xvZ3k8L2tleXdv
cmQ+PGtleXdvcmQ+TWFsZTwva2V5d29yZD48a2V5d29yZD5NYXRyaXggTWV0YWxsb3Byb3RlaW5h
c2UgOS9nZW5ldGljcy9pbW11bm9sb2d5PC9rZXl3b3JkPjxrZXl3b3JkPk1pZGRsZSBBZ2VkPC9r
ZXl3b3JkPjxrZXl3b3JkPlBlcm1lYWJpbGl0eTwva2V5d29yZD48a2V5d29yZD5TY2hpem9waHJl
bmlhLypnZW5ldGljcy9pbW11bm9sb2d5L21ldGFib2xpc20vcGF0aG9sb2d5PC9rZXl3b3JkPjxr
ZXl3b3JkPlRpZ2h0IEp1bmN0aW9ucy9pbW11bm9sb2d5L21ldGFib2xpc20vcGF0aG9sb2d5PC9r
ZXl3b3JkPjxrZXl3b3JkPipBdXRpc20gc3BlY3RydW0gZGlzb3JkZXJzPC9rZXl3b3JkPjxrZXl3
b3JkPipCbG9vZC1icmFpbiBiYXJyaWVyPC9rZXl3b3JkPjxrZXl3b3JkPipEdW9kZW5hbCBiaW9w
c2llczwva2V5d29yZD48a2V5d29yZD4qR3V0IHBlcm1lYWJpbGl0eTwva2V5d29yZD48a2V5d29y
ZD4qR3V0LWJyYWluIGF4aXM8L2tleXdvcmQ+PGtleXdvcmQ+Kk5ldXJvaW5mbGFtbWF0aW9uPC9r
ZXl3b3JkPjxrZXl3b3JkPipQb3N0bW9ydGVtIGJyYWluPC9rZXl3b3JkPjxrZXl3b3JkPipTY2hp
em9waHJlbmlhPC9rZXl3b3JkPjwva2V5d29yZHM+PGRhdGVzPjx5ZWFyPjIwMTY8L3llYXI+PC9k
YXRlcz48YWNjZXNzaW9uLW51bT4yNzk1NzMxOTwvYWNjZXNzaW9uLW51bT48dXJscz48L3VybHM+
PGN1c3RvbTI+UE1DNTEyOTY1MTwvY3VzdG9tMj48ZWxlY3Ryb25pYy1yZXNvdXJjZS1udW0+MTAu
MTE4Ni9zMTMyMjktMDE2LTAxMTAtejwvZWxlY3Ryb25pYy1yZXNvdXJjZS1udW0+PHJlbW90ZS1k
YXRhYmFzZS1wcm92aWRlcj5OTE08L3JlbW90ZS1kYXRhYmFzZS1wcm92aWRlcj48bGFuZ3VhZ2U+
ZW5nPC9sYW5ndWFnZT48L3JlY29yZD48L0NpdGU+PC9FbmROb3RlPgB=
</w:fldData>
        </w:fldChar>
      </w:r>
      <w:r w:rsidR="00957D6E" w:rsidRPr="008A5C51">
        <w:rPr>
          <w:rFonts w:ascii="Times New Roman" w:hAnsi="Times New Roman" w:cs="Times New Roman"/>
          <w:sz w:val="20"/>
          <w:szCs w:val="20"/>
        </w:rPr>
        <w:instrText xml:space="preserve"> ADDIN EN.CITE.DATA </w:instrText>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end"/>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separate"/>
      </w:r>
      <w:r w:rsidR="00957D6E" w:rsidRPr="008A5C51">
        <w:rPr>
          <w:rFonts w:ascii="Times New Roman" w:hAnsi="Times New Roman" w:cs="Times New Roman"/>
          <w:noProof/>
          <w:sz w:val="20"/>
          <w:szCs w:val="20"/>
          <w:vertAlign w:val="superscript"/>
        </w:rPr>
        <w:t>19</w:t>
      </w:r>
      <w:r w:rsidR="00957D6E" w:rsidRPr="008A5C51">
        <w:rPr>
          <w:rFonts w:ascii="Times New Roman" w:hAnsi="Times New Roman" w:cs="Times New Roman"/>
          <w:sz w:val="20"/>
          <w:szCs w:val="20"/>
        </w:rPr>
        <w:fldChar w:fldCharType="end"/>
      </w:r>
      <w:r w:rsidR="00617CAC" w:rsidRPr="008A5C51">
        <w:rPr>
          <w:rFonts w:ascii="Times New Roman" w:hAnsi="Times New Roman" w:cs="Times New Roman"/>
          <w:sz w:val="20"/>
          <w:szCs w:val="20"/>
        </w:rPr>
        <w:t xml:space="preserve"> </w:t>
      </w:r>
      <w:r w:rsidRPr="008A5C51">
        <w:rPr>
          <w:rFonts w:ascii="Times New Roman" w:hAnsi="Times New Roman" w:cs="Times New Roman"/>
          <w:sz w:val="20"/>
          <w:szCs w:val="20"/>
        </w:rPr>
        <w:t>Furthermore, the promising results of fecal microbiota transplant support the involvement of gut microbiota in ASD</w:t>
      </w:r>
      <w:r w:rsidR="00682927" w:rsidRPr="008A5C51">
        <w:rPr>
          <w:rFonts w:ascii="Times New Roman" w:hAnsi="Times New Roman" w:cs="Times New Roman"/>
          <w:sz w:val="20"/>
          <w:szCs w:val="20"/>
        </w:rPr>
        <w:t>.</w:t>
      </w:r>
      <w:r w:rsidR="00957D6E" w:rsidRPr="008A5C51">
        <w:rPr>
          <w:rFonts w:ascii="Times New Roman" w:hAnsi="Times New Roman" w:cs="Times New Roman"/>
          <w:sz w:val="20"/>
          <w:szCs w:val="20"/>
        </w:rPr>
        <w:fldChar w:fldCharType="begin">
          <w:fldData xml:space="preserve">PEVuZE5vdGU+PENpdGU+PEF1dGhvcj5LYW5nPC9BdXRob3I+PFllYXI+MjAxNzwvWWVhcj48UmVj
TnVtPjYxMTM8L1JlY051bT48RGlzcGxheVRleHQ+PHN0eWxlIGZhY2U9InN1cGVyc2NyaXB0Ij4y
MDwvc3R5bGU+PC9EaXNwbGF5VGV4dD48cmVjb3JkPjxyZWMtbnVtYmVyPjYxMTM8L3JlYy1udW1i
ZXI+PGZvcmVpZ24ta2V5cz48a2V5IGFwcD0iRU4iIGRiLWlkPSJhMnZ4NTJld2YwMHY5bGV3MHI5
eGZlZTNhcnIyOXp0czk5ejIiIHRpbWVzdGFtcD0iMTU1NjUxODI5MCI+NjExMzwva2V5PjwvZm9y
ZWlnbi1rZXlzPjxyZWYtdHlwZSBuYW1lPSJKb3VybmFsIEFydGljbGUiPjE3PC9yZWYtdHlwZT48
Y29udHJpYnV0b3JzPjxhdXRob3JzPjxhdXRob3I+S2FuZywgRC4gVy48L2F1dGhvcj48YXV0aG9y
PkFkYW1zLCBKLiBCLjwvYXV0aG9yPjxhdXRob3I+R3JlZ29yeSwgQS4gQy48L2F1dGhvcj48YXV0
aG9yPkJvcm9keSwgVC48L2F1dGhvcj48YXV0aG9yPkNoaXR0aWNrLCBMLjwvYXV0aG9yPjxhdXRo
b3I+RmFzYW5vLCBBLjwvYXV0aG9yPjxhdXRob3I+S2hvcnV0cywgQS48L2F1dGhvcj48YXV0aG9y
PkdlaXMsIEUuPC9hdXRob3I+PGF1dGhvcj5NYWxkb25hZG8sIEouPC9hdXRob3I+PGF1dGhvcj5N
Y0Rvbm91Z2gtTWVhbnMsIFMuPC9hdXRob3I+PGF1dGhvcj5Qb2xsYXJkLCBFLiBMLjwvYXV0aG9y
PjxhdXRob3I+Um91eCwgUy48L2F1dGhvcj48YXV0aG9yPlNhZG93c2t5LCBNLiBKLjwvYXV0aG9y
PjxhdXRob3I+TGlwc29uLCBLLiBTLjwvYXV0aG9yPjxhdXRob3I+U3VsbGl2YW4sIE0uIEIuPC9h
dXRob3I+PGF1dGhvcj5DYXBvcmFzbywgSi4gRy48L2F1dGhvcj48YXV0aG9yPktyYWptYWxuaWst
QnJvd24sIFIuPC9hdXRob3I+PC9hdXRob3JzPjwvY29udHJpYnV0b3JzPjxhdXRoLWFkZHJlc3M+
QmlvZGVzaWduIFN3ZXR0ZSBDZW50ZXIgZm9yIEVudmlyb25tZW50YWwgQmlvdGVjaG5vbG9neSwg
QXJpem9uYSBTdGF0ZSBVbml2ZXJzaXR5LCBUZW1wZSwgQVosIDg1Mjg3LCBVU0EuJiN4RDtTY2hv
b2wgZm9yIEVuZ2luZWVyaW5nIG9mIE1hdHRlciwgVHJhbnNwb3J0IGFuZCBFbmVyZ3ksIEFyaXpv
bmEgU3RhdGUgVW5pdmVyc2l0eSwgVGVtcGUsIEFaLCA4NTI4NywgVVNBLiYjeEQ7U29pbCwgV2F0
ZXIgYW5kIEVudmlyb25tZW50YWwgU2NpZW5jZXMsIFVuaXZlcnNpdHkgb2YgQXJpem9uYSwgVHVj
c29uLCBBWiwgODU3MjEsIFVTQS4mI3hEO0RlcGFydG1lbnQgb2YgTWljcm9iaW9sb2d5LCBPaGlv
IFN0YXRlIFVuaXZlcnNpdHksIENvbHVtYnVzLCBPSCwgNDMyMTAsIFVTQS4mI3hEO0NlbnRyZSBm
b3IgRGlnZXN0aXZlIERpc2Vhc2VzLCBGaXZlIERvY2ssIE5TVywgMjA0NiwgQXVzdHJhbGlhLiYj
eEQ7RGVwYXJ0bWVudCBvZiBFY29sb2d5IGFuZCBFdm9sdXRpb25hcnkgQmlvbG9neSwgVW5pdmVy
c2l0eSBvZiBBcml6b25hLCBUdWNzb24sIEFaLCA4NTI4NywgVVNBLiYjeEQ7TXVjb3NhbCBJbW11
bm9sb2d5IGFuZCBCaW9sb2d5IFJlc2VhcmNoIENlbnRlciwgTWFzc2FjaHVzZXR0cyBHZW5lcmFs
IEhvc3BpdGFsIGZvciBDaGlsZHJlbiwgQm9zdG9uLCBNQSwgMDIxMTQsIFVTQS4mI3hEO0Rpdmlz
aW9uIG9mIEdhc3Ryb2VudGVyb2xvZ3ksIERlcGFydG1lbnQgb2YgTWVkaWNpbmUsIFVuaXZlcnNp
dHkgb2YgTWlubmVzb3RhLCBNaW5uZWFwb2xpcywgTU4sIDU1NDU1LCBVU0EuJiN4RDtCaW9UZWNo
bm9sb2d5IEluc3RpdHV0ZSwgVW5pdmVyc2l0eSBvZiBNaW5uZXNvdGEsIFN0LiBQYXVsLCBNTiwg
NTUxMDgsIFVTQS4mI3hEO0NlbnRlciBmb3IgSW1tdW5vbG9neSwgVW5pdmVyc2l0eSBvZiBNaW5u
ZXNvdGEsIE1pbm5lYXBvbGlzLCBNTiwgNTU0MTQsIFVTQS4mI3hEO0ludGVncmF0aXZlIERldmVs
b3BtZW50YWwgUGVkaWF0cmljcywgVHVjc29uLCBBWiwgODU3MDEsIFVTQS4mI3hEO0RlcGFydG1l
bnQgb2YgU29pbCwgV2F0ZXIgYW5kIENsaW1hdGUsIFVuaXZlcnNpdHkgb2YgTWlubmVzb3RhLCBT
dC4gUGF1bCwgTU4sIDU1MTA4LCBVU0EuJiN4RDtQYXRob2dlbiBhbmQgTWljcm9iaW9tZSBJbnN0
aXR1dGUsIE5vcnRoZXJuIEFyaXpvbmEgVW5pdmVyc2l0eSwgRmxhZ3N0YWZmLCBBWiwgODYwMTEs
IFVTQS4mI3hEO1NvaWwsIFdhdGVyIGFuZCBFbnZpcm9ubWVudGFsIFNjaWVuY2VzLCBVbml2ZXJz
aXR5IG9mIEFyaXpvbmEsIFR1Y3NvbiwgQVosIDg1NzIxLCBVU0EuIG1ic3VsbGlAZ21haWwuY29t
LiYjeEQ7RGVwYXJ0bWVudCBvZiBFY29sb2d5IGFuZCBFdm9sdXRpb25hcnkgQmlvbG9neSwgVW5p
dmVyc2l0eSBvZiBBcml6b25hLCBUdWNzb24sIEFaLCA4NTI4NywgVVNBLiBtYnN1bGxpQGdtYWls
LmNvbS4mI3hEO0RlcGFydG1lbnQgb2YgTWljcm9iaW9sb2d5LCBPaGlvIFN0YXRlIFVuaXZlcnNp
dHksIENvbHVtYnVzLCBPSCwgNDMyMTAsIFVTQS4gbWJzdWxsaUBnbWFpbC5jb20uJiN4RDtEZXBh
cnRtZW50IG9mIENpdmlsLCBFbnZpcm9ubWVudGFsIGFuZCBHZW9kZXRpYyBFbmdpbmVlcmluZywg
T2hpbyBTdGF0ZSBVbml2ZXJzaXR5LCBDb2x1bWJ1cywgT0gsIDQzMTIwLCBVU0EuIG1ic3VsbGlA
Z21haWwuY29tLiYjeEQ7UGF0aG9nZW4gYW5kIE1pY3JvYmlvbWUgSW5zdGl0dXRlLCBOb3J0aGVy
biBBcml6b25hIFVuaXZlcnNpdHksIEZsYWdzdGFmZiwgQVosIDg2MDExLCBVU0EuIGdyZWdjYXBv
cmFzb0BnbWFpbC5jb20uJiN4RDtEZXBhcnRtZW50IG9mIEJpb2xvZ2ljYWwgU2NpZW5jZXMsIE5v
cnRoZXJuIEFyaXpvbmEgVW5pdmVyc2l0eSwgRmxhZ3N0YWZmLCBBWiwgODYwMTEsIFVTQS4gZ3Jl
Z2NhcG9yYXNvQGdtYWlsLmNvbS4mI3hEO0Jpb2Rlc2lnbiBTd2V0dGUgQ2VudGVyIGZvciBFbnZp
cm9ubWVudGFsIEJpb3RlY2hub2xvZ3ksIEFyaXpvbmEgU3RhdGUgVW5pdmVyc2l0eSwgVGVtcGUs
IEFaLCA4NTI4NywgVVNBLiBEci5Sb3N5QGFzdS5lZHUuJiN4RDtTY2hvb2wgb2YgU3VzdGFpbmFi
bGUgRW5naW5lZXJpbmcgYW5kIHRoZSBCdWlsdCBFbnZpcm9ubWVudCwgQXJpem9uYSBTdGF0ZSBV
bml2ZXJzaXR5LCBUZW1wZSwgQVosIDg1Mjg3LCBVU0EuIERyLlJvc3lAYXN1LmVkdS48L2F1dGgt
YWRkcmVzcz48dGl0bGVzPjx0aXRsZT5NaWNyb2Jpb3RhIFRyYW5zZmVyIFRoZXJhcHkgYWx0ZXJz
IGd1dCBlY29zeXN0ZW0gYW5kIGltcHJvdmVzIGdhc3Ryb2ludGVzdGluYWwgYW5kIGF1dGlzbSBz
eW1wdG9tczogYW4gb3Blbi1sYWJlbCBzdHVkeTwvdGl0bGU+PHNlY29uZGFyeS10aXRsZT5NaWNy
b2Jpb21lPC9zZWNvbmRhcnktdGl0bGU+PGFsdC10aXRsZT5NaWNyb2Jpb21lPC9hbHQtdGl0bGU+
PC90aXRsZXM+PHBlcmlvZGljYWw+PGZ1bGwtdGl0bGU+TWljcm9iaW9tZTwvZnVsbC10aXRsZT48
L3BlcmlvZGljYWw+PGFsdC1wZXJpb2RpY2FsPjxmdWxsLXRpdGxlPk1pY3JvYmlvbWU8L2Z1bGwt
dGl0bGU+PC9hbHQtcGVyaW9kaWNhbD48cGFnZXM+MTA8L3BhZ2VzPjx2b2x1bWU+NTwvdm9sdW1l
PjxudW1iZXI+MTwvbnVtYmVyPjxlZGl0aW9uPjIwMTcvMDEvMjc8L2VkaXRpb24+PGtleXdvcmRz
PjxrZXl3b3JkPkFiZG9taW5hbCBQYWluL2RydWcgdGhlcmFweTwva2V5d29yZD48a2V5d29yZD5B
ZG9sZXNjZW50PC9rZXl3b3JkPjxrZXl3b3JkPkFudGktQmFjdGVyaWFsIEFnZW50cy90aGVyYXBl
dXRpYyB1c2U8L2tleXdvcmQ+PGtleXdvcmQ+QXV0aXNtIFNwZWN0cnVtIERpc29yZGVyL2RpYWdu
b3Npcy9taWNyb2Jpb2xvZ3kvKnRoZXJhcHk8L2tleXdvcmQ+PGtleXdvcmQ+QmFjdGVyaW9waGFn
ZXMvZ2VuZXRpY3MvZ3Jvd3RoICZhbXA7IGRldmVsb3BtZW50PC9rZXl3b3JkPjxrZXl3b3JkPkJp
Zmlkb2JhY3Rlcml1bS9ncm93dGggJmFtcDsgZGV2ZWxvcG1lbnQ8L2tleXdvcmQ+PGtleXdvcmQ+
Q2hpbGQ8L2tleXdvcmQ+PGtleXdvcmQ+Q29uc3RpcGF0aW9uL2RydWcgdGhlcmFweTwva2V5d29y
ZD48a2V5d29yZD5ETkEsIFZpcmFsPC9rZXl3b3JkPjxrZXl3b3JkPkRlc3VsZm92aWJyaW8vZ3Jv
d3RoICZhbXA7IGRldmVsb3BtZW50PC9rZXl3b3JkPjxrZXl3b3JkPkRpYXJyaGVhL2RydWcgdGhl
cmFweS9taWNyb2Jpb2xvZ3k8L2tleXdvcmQ+PGtleXdvcmQ+KkZlY2FsIE1pY3JvYmlvdGEgVHJh
bnNwbGFudGF0aW9uPC9rZXl3b3JkPjxrZXl3b3JkPkZlbWFsZTwva2V5d29yZD48a2V5d29yZD5H
YXN0cm9pbnRlc3RpbmFsIERpc2Vhc2VzL2RydWcgdGhlcmFweS9taWNyb2Jpb2xvZ3kvKnRoZXJh
cHk8L2tleXdvcmQ+PGtleXdvcmQ+Kkdhc3Ryb2ludGVzdGluYWwgTWljcm9iaW9tZS9nZW5ldGlj
czwva2V5d29yZD48a2V5d29yZD5HYXN0cm9pbnRlc3RpbmFsIFRyYWN0L21pY3JvYmlvbG9neS92
aXJvbG9neTwva2V5d29yZD48a2V5d29yZD5IaWdoLVRocm91Z2hwdXQgTnVjbGVvdGlkZSBTZXF1
ZW5jaW5nPC9rZXl3b3JkPjxrZXl3b3JkPkh1bWFuczwva2V5d29yZD48a2V5d29yZD5JbmZhbnQ8
L2tleXdvcmQ+PGtleXdvcmQ+TWFsZTwva2V5d29yZD48a2V5d29yZD5QcmV2b3RlbGxhL2dyb3d0
aCAmYW1wOyBkZXZlbG9wbWVudDwva2V5d29yZD48a2V5d29yZD5Qcm9iaW90aWNzLyp0aGVyYXBl
dXRpYyB1c2U8L2tleXdvcmQ+PGtleXdvcmQ+KkF1dGlzbSBzcGVjdHJ1bSBkaXNvcmRlcnMgKEFT
RCk8L2tleXdvcmQ+PGtleXdvcmQ+KkNsaW5pY2FsIHRyaWFsPC9rZXl3b3JkPjxrZXl3b3JkPipG
ZWNhbCBtaWNyb2Jpb3RhIHRyYW5zcGxhbnQgKEZNVCk8L2tleXdvcmQ+PGtleXdvcmQ+Kkd1dCBi
YWN0ZXJpYTwva2V5d29yZD48a2V5d29yZD4qR3V0IGJhY3RlcmlvcGhhZ2U8L2tleXdvcmQ+PGtl
eXdvcmQ+Kk1pY3JvYmlvbWU8L2tleXdvcmQ+PGtleXdvcmQ+KlZpcm9tZTwva2V5d29yZD48L2tl
eXdvcmRzPjxkYXRlcz48eWVhcj4yMDE3PC95ZWFyPjxwdWItZGF0ZXM+PGRhdGU+SmFuIDIzPC9k
YXRlPjwvcHViLWRhdGVzPjwvZGF0ZXM+PGlzYm4+MjA0OS0yNjE4PC9pc2JuPjxhY2Nlc3Npb24t
bnVtPjI4MTIyNjQ4PC9hY2Nlc3Npb24tbnVtPjx1cmxzPjwvdXJscz48Y3VzdG9tMj5QTUM1MjY0
Mjg1PC9jdXN0b20yPjxlbGVjdHJvbmljLXJlc291cmNlLW51bT4xMC4xMTg2L3M0MDE2OC0wMTYt
MDIyNS03PC9lbGVjdHJvbmljLXJlc291cmNlLW51bT48cmVtb3RlLWRhdGFiYXNlLXByb3ZpZGVy
Pk5MTTwvcmVtb3RlLWRhdGFiYXNlLXByb3ZpZGVyPjxsYW5ndWFnZT5lbmc8L2xhbmd1YWdlPjwv
cmVjb3JkPjwvQ2l0ZT48L0VuZE5vdGU+AG==
</w:fldData>
        </w:fldChar>
      </w:r>
      <w:r w:rsidR="00957D6E" w:rsidRPr="008A5C51">
        <w:rPr>
          <w:rFonts w:ascii="Times New Roman" w:hAnsi="Times New Roman" w:cs="Times New Roman"/>
          <w:sz w:val="20"/>
          <w:szCs w:val="20"/>
        </w:rPr>
        <w:instrText xml:space="preserve"> ADDIN EN.CITE </w:instrText>
      </w:r>
      <w:r w:rsidR="00957D6E" w:rsidRPr="008A5C51">
        <w:rPr>
          <w:rFonts w:ascii="Times New Roman" w:hAnsi="Times New Roman" w:cs="Times New Roman"/>
          <w:sz w:val="20"/>
          <w:szCs w:val="20"/>
        </w:rPr>
        <w:fldChar w:fldCharType="begin">
          <w:fldData xml:space="preserve">PEVuZE5vdGU+PENpdGU+PEF1dGhvcj5LYW5nPC9BdXRob3I+PFllYXI+MjAxNzwvWWVhcj48UmVj
TnVtPjYxMTM8L1JlY051bT48RGlzcGxheVRleHQ+PHN0eWxlIGZhY2U9InN1cGVyc2NyaXB0Ij4y
MDwvc3R5bGU+PC9EaXNwbGF5VGV4dD48cmVjb3JkPjxyZWMtbnVtYmVyPjYxMTM8L3JlYy1udW1i
ZXI+PGZvcmVpZ24ta2V5cz48a2V5IGFwcD0iRU4iIGRiLWlkPSJhMnZ4NTJld2YwMHY5bGV3MHI5
eGZlZTNhcnIyOXp0czk5ejIiIHRpbWVzdGFtcD0iMTU1NjUxODI5MCI+NjExMzwva2V5PjwvZm9y
ZWlnbi1rZXlzPjxyZWYtdHlwZSBuYW1lPSJKb3VybmFsIEFydGljbGUiPjE3PC9yZWYtdHlwZT48
Y29udHJpYnV0b3JzPjxhdXRob3JzPjxhdXRob3I+S2FuZywgRC4gVy48L2F1dGhvcj48YXV0aG9y
PkFkYW1zLCBKLiBCLjwvYXV0aG9yPjxhdXRob3I+R3JlZ29yeSwgQS4gQy48L2F1dGhvcj48YXV0
aG9yPkJvcm9keSwgVC48L2F1dGhvcj48YXV0aG9yPkNoaXR0aWNrLCBMLjwvYXV0aG9yPjxhdXRo
b3I+RmFzYW5vLCBBLjwvYXV0aG9yPjxhdXRob3I+S2hvcnV0cywgQS48L2F1dGhvcj48YXV0aG9y
PkdlaXMsIEUuPC9hdXRob3I+PGF1dGhvcj5NYWxkb25hZG8sIEouPC9hdXRob3I+PGF1dGhvcj5N
Y0Rvbm91Z2gtTWVhbnMsIFMuPC9hdXRob3I+PGF1dGhvcj5Qb2xsYXJkLCBFLiBMLjwvYXV0aG9y
PjxhdXRob3I+Um91eCwgUy48L2F1dGhvcj48YXV0aG9yPlNhZG93c2t5LCBNLiBKLjwvYXV0aG9y
PjxhdXRob3I+TGlwc29uLCBLLiBTLjwvYXV0aG9yPjxhdXRob3I+U3VsbGl2YW4sIE0uIEIuPC9h
dXRob3I+PGF1dGhvcj5DYXBvcmFzbywgSi4gRy48L2F1dGhvcj48YXV0aG9yPktyYWptYWxuaWst
QnJvd24sIFIuPC9hdXRob3I+PC9hdXRob3JzPjwvY29udHJpYnV0b3JzPjxhdXRoLWFkZHJlc3M+
QmlvZGVzaWduIFN3ZXR0ZSBDZW50ZXIgZm9yIEVudmlyb25tZW50YWwgQmlvdGVjaG5vbG9neSwg
QXJpem9uYSBTdGF0ZSBVbml2ZXJzaXR5LCBUZW1wZSwgQVosIDg1Mjg3LCBVU0EuJiN4RDtTY2hv
b2wgZm9yIEVuZ2luZWVyaW5nIG9mIE1hdHRlciwgVHJhbnNwb3J0IGFuZCBFbmVyZ3ksIEFyaXpv
bmEgU3RhdGUgVW5pdmVyc2l0eSwgVGVtcGUsIEFaLCA4NTI4NywgVVNBLiYjeEQ7U29pbCwgV2F0
ZXIgYW5kIEVudmlyb25tZW50YWwgU2NpZW5jZXMsIFVuaXZlcnNpdHkgb2YgQXJpem9uYSwgVHVj
c29uLCBBWiwgODU3MjEsIFVTQS4mI3hEO0RlcGFydG1lbnQgb2YgTWljcm9iaW9sb2d5LCBPaGlv
IFN0YXRlIFVuaXZlcnNpdHksIENvbHVtYnVzLCBPSCwgNDMyMTAsIFVTQS4mI3hEO0NlbnRyZSBm
b3IgRGlnZXN0aXZlIERpc2Vhc2VzLCBGaXZlIERvY2ssIE5TVywgMjA0NiwgQXVzdHJhbGlhLiYj
eEQ7RGVwYXJ0bWVudCBvZiBFY29sb2d5IGFuZCBFdm9sdXRpb25hcnkgQmlvbG9neSwgVW5pdmVy
c2l0eSBvZiBBcml6b25hLCBUdWNzb24sIEFaLCA4NTI4NywgVVNBLiYjeEQ7TXVjb3NhbCBJbW11
bm9sb2d5IGFuZCBCaW9sb2d5IFJlc2VhcmNoIENlbnRlciwgTWFzc2FjaHVzZXR0cyBHZW5lcmFs
IEhvc3BpdGFsIGZvciBDaGlsZHJlbiwgQm9zdG9uLCBNQSwgMDIxMTQsIFVTQS4mI3hEO0Rpdmlz
aW9uIG9mIEdhc3Ryb2VudGVyb2xvZ3ksIERlcGFydG1lbnQgb2YgTWVkaWNpbmUsIFVuaXZlcnNp
dHkgb2YgTWlubmVzb3RhLCBNaW5uZWFwb2xpcywgTU4sIDU1NDU1LCBVU0EuJiN4RDtCaW9UZWNo
bm9sb2d5IEluc3RpdHV0ZSwgVW5pdmVyc2l0eSBvZiBNaW5uZXNvdGEsIFN0LiBQYXVsLCBNTiwg
NTUxMDgsIFVTQS4mI3hEO0NlbnRlciBmb3IgSW1tdW5vbG9neSwgVW5pdmVyc2l0eSBvZiBNaW5u
ZXNvdGEsIE1pbm5lYXBvbGlzLCBNTiwgNTU0MTQsIFVTQS4mI3hEO0ludGVncmF0aXZlIERldmVs
b3BtZW50YWwgUGVkaWF0cmljcywgVHVjc29uLCBBWiwgODU3MDEsIFVTQS4mI3hEO0RlcGFydG1l
bnQgb2YgU29pbCwgV2F0ZXIgYW5kIENsaW1hdGUsIFVuaXZlcnNpdHkgb2YgTWlubmVzb3RhLCBT
dC4gUGF1bCwgTU4sIDU1MTA4LCBVU0EuJiN4RDtQYXRob2dlbiBhbmQgTWljcm9iaW9tZSBJbnN0
aXR1dGUsIE5vcnRoZXJuIEFyaXpvbmEgVW5pdmVyc2l0eSwgRmxhZ3N0YWZmLCBBWiwgODYwMTEs
IFVTQS4mI3hEO1NvaWwsIFdhdGVyIGFuZCBFbnZpcm9ubWVudGFsIFNjaWVuY2VzLCBVbml2ZXJz
aXR5IG9mIEFyaXpvbmEsIFR1Y3NvbiwgQVosIDg1NzIxLCBVU0EuIG1ic3VsbGlAZ21haWwuY29t
LiYjeEQ7RGVwYXJ0bWVudCBvZiBFY29sb2d5IGFuZCBFdm9sdXRpb25hcnkgQmlvbG9neSwgVW5p
dmVyc2l0eSBvZiBBcml6b25hLCBUdWNzb24sIEFaLCA4NTI4NywgVVNBLiBtYnN1bGxpQGdtYWls
LmNvbS4mI3hEO0RlcGFydG1lbnQgb2YgTWljcm9iaW9sb2d5LCBPaGlvIFN0YXRlIFVuaXZlcnNp
dHksIENvbHVtYnVzLCBPSCwgNDMyMTAsIFVTQS4gbWJzdWxsaUBnbWFpbC5jb20uJiN4RDtEZXBh
cnRtZW50IG9mIENpdmlsLCBFbnZpcm9ubWVudGFsIGFuZCBHZW9kZXRpYyBFbmdpbmVlcmluZywg
T2hpbyBTdGF0ZSBVbml2ZXJzaXR5LCBDb2x1bWJ1cywgT0gsIDQzMTIwLCBVU0EuIG1ic3VsbGlA
Z21haWwuY29tLiYjeEQ7UGF0aG9nZW4gYW5kIE1pY3JvYmlvbWUgSW5zdGl0dXRlLCBOb3J0aGVy
biBBcml6b25hIFVuaXZlcnNpdHksIEZsYWdzdGFmZiwgQVosIDg2MDExLCBVU0EuIGdyZWdjYXBv
cmFzb0BnbWFpbC5jb20uJiN4RDtEZXBhcnRtZW50IG9mIEJpb2xvZ2ljYWwgU2NpZW5jZXMsIE5v
cnRoZXJuIEFyaXpvbmEgVW5pdmVyc2l0eSwgRmxhZ3N0YWZmLCBBWiwgODYwMTEsIFVTQS4gZ3Jl
Z2NhcG9yYXNvQGdtYWlsLmNvbS4mI3hEO0Jpb2Rlc2lnbiBTd2V0dGUgQ2VudGVyIGZvciBFbnZp
cm9ubWVudGFsIEJpb3RlY2hub2xvZ3ksIEFyaXpvbmEgU3RhdGUgVW5pdmVyc2l0eSwgVGVtcGUs
IEFaLCA4NTI4NywgVVNBLiBEci5Sb3N5QGFzdS5lZHUuJiN4RDtTY2hvb2wgb2YgU3VzdGFpbmFi
bGUgRW5naW5lZXJpbmcgYW5kIHRoZSBCdWlsdCBFbnZpcm9ubWVudCwgQXJpem9uYSBTdGF0ZSBV
bml2ZXJzaXR5LCBUZW1wZSwgQVosIDg1Mjg3LCBVU0EuIERyLlJvc3lAYXN1LmVkdS48L2F1dGgt
YWRkcmVzcz48dGl0bGVzPjx0aXRsZT5NaWNyb2Jpb3RhIFRyYW5zZmVyIFRoZXJhcHkgYWx0ZXJz
IGd1dCBlY29zeXN0ZW0gYW5kIGltcHJvdmVzIGdhc3Ryb2ludGVzdGluYWwgYW5kIGF1dGlzbSBz
eW1wdG9tczogYW4gb3Blbi1sYWJlbCBzdHVkeTwvdGl0bGU+PHNlY29uZGFyeS10aXRsZT5NaWNy
b2Jpb21lPC9zZWNvbmRhcnktdGl0bGU+PGFsdC10aXRsZT5NaWNyb2Jpb21lPC9hbHQtdGl0bGU+
PC90aXRsZXM+PHBlcmlvZGljYWw+PGZ1bGwtdGl0bGU+TWljcm9iaW9tZTwvZnVsbC10aXRsZT48
L3BlcmlvZGljYWw+PGFsdC1wZXJpb2RpY2FsPjxmdWxsLXRpdGxlPk1pY3JvYmlvbWU8L2Z1bGwt
dGl0bGU+PC9hbHQtcGVyaW9kaWNhbD48cGFnZXM+MTA8L3BhZ2VzPjx2b2x1bWU+NTwvdm9sdW1l
PjxudW1iZXI+MTwvbnVtYmVyPjxlZGl0aW9uPjIwMTcvMDEvMjc8L2VkaXRpb24+PGtleXdvcmRz
PjxrZXl3b3JkPkFiZG9taW5hbCBQYWluL2RydWcgdGhlcmFweTwva2V5d29yZD48a2V5d29yZD5B
ZG9sZXNjZW50PC9rZXl3b3JkPjxrZXl3b3JkPkFudGktQmFjdGVyaWFsIEFnZW50cy90aGVyYXBl
dXRpYyB1c2U8L2tleXdvcmQ+PGtleXdvcmQ+QXV0aXNtIFNwZWN0cnVtIERpc29yZGVyL2RpYWdu
b3Npcy9taWNyb2Jpb2xvZ3kvKnRoZXJhcHk8L2tleXdvcmQ+PGtleXdvcmQ+QmFjdGVyaW9waGFn
ZXMvZ2VuZXRpY3MvZ3Jvd3RoICZhbXA7IGRldmVsb3BtZW50PC9rZXl3b3JkPjxrZXl3b3JkPkJp
Zmlkb2JhY3Rlcml1bS9ncm93dGggJmFtcDsgZGV2ZWxvcG1lbnQ8L2tleXdvcmQ+PGtleXdvcmQ+
Q2hpbGQ8L2tleXdvcmQ+PGtleXdvcmQ+Q29uc3RpcGF0aW9uL2RydWcgdGhlcmFweTwva2V5d29y
ZD48a2V5d29yZD5ETkEsIFZpcmFsPC9rZXl3b3JkPjxrZXl3b3JkPkRlc3VsZm92aWJyaW8vZ3Jv
d3RoICZhbXA7IGRldmVsb3BtZW50PC9rZXl3b3JkPjxrZXl3b3JkPkRpYXJyaGVhL2RydWcgdGhl
cmFweS9taWNyb2Jpb2xvZ3k8L2tleXdvcmQ+PGtleXdvcmQ+KkZlY2FsIE1pY3JvYmlvdGEgVHJh
bnNwbGFudGF0aW9uPC9rZXl3b3JkPjxrZXl3b3JkPkZlbWFsZTwva2V5d29yZD48a2V5d29yZD5H
YXN0cm9pbnRlc3RpbmFsIERpc2Vhc2VzL2RydWcgdGhlcmFweS9taWNyb2Jpb2xvZ3kvKnRoZXJh
cHk8L2tleXdvcmQ+PGtleXdvcmQ+Kkdhc3Ryb2ludGVzdGluYWwgTWljcm9iaW9tZS9nZW5ldGlj
czwva2V5d29yZD48a2V5d29yZD5HYXN0cm9pbnRlc3RpbmFsIFRyYWN0L21pY3JvYmlvbG9neS92
aXJvbG9neTwva2V5d29yZD48a2V5d29yZD5IaWdoLVRocm91Z2hwdXQgTnVjbGVvdGlkZSBTZXF1
ZW5jaW5nPC9rZXl3b3JkPjxrZXl3b3JkPkh1bWFuczwva2V5d29yZD48a2V5d29yZD5JbmZhbnQ8
L2tleXdvcmQ+PGtleXdvcmQ+TWFsZTwva2V5d29yZD48a2V5d29yZD5QcmV2b3RlbGxhL2dyb3d0
aCAmYW1wOyBkZXZlbG9wbWVudDwva2V5d29yZD48a2V5d29yZD5Qcm9iaW90aWNzLyp0aGVyYXBl
dXRpYyB1c2U8L2tleXdvcmQ+PGtleXdvcmQ+KkF1dGlzbSBzcGVjdHJ1bSBkaXNvcmRlcnMgKEFT
RCk8L2tleXdvcmQ+PGtleXdvcmQ+KkNsaW5pY2FsIHRyaWFsPC9rZXl3b3JkPjxrZXl3b3JkPipG
ZWNhbCBtaWNyb2Jpb3RhIHRyYW5zcGxhbnQgKEZNVCk8L2tleXdvcmQ+PGtleXdvcmQ+Kkd1dCBi
YWN0ZXJpYTwva2V5d29yZD48a2V5d29yZD4qR3V0IGJhY3RlcmlvcGhhZ2U8L2tleXdvcmQ+PGtl
eXdvcmQ+Kk1pY3JvYmlvbWU8L2tleXdvcmQ+PGtleXdvcmQ+KlZpcm9tZTwva2V5d29yZD48L2tl
eXdvcmRzPjxkYXRlcz48eWVhcj4yMDE3PC95ZWFyPjxwdWItZGF0ZXM+PGRhdGU+SmFuIDIzPC9k
YXRlPjwvcHViLWRhdGVzPjwvZGF0ZXM+PGlzYm4+MjA0OS0yNjE4PC9pc2JuPjxhY2Nlc3Npb24t
bnVtPjI4MTIyNjQ4PC9hY2Nlc3Npb24tbnVtPjx1cmxzPjwvdXJscz48Y3VzdG9tMj5QTUM1MjY0
Mjg1PC9jdXN0b20yPjxlbGVjdHJvbmljLXJlc291cmNlLW51bT4xMC4xMTg2L3M0MDE2OC0wMTYt
MDIyNS03PC9lbGVjdHJvbmljLXJlc291cmNlLW51bT48cmVtb3RlLWRhdGFiYXNlLXByb3ZpZGVy
Pk5MTTwvcmVtb3RlLWRhdGFiYXNlLXByb3ZpZGVyPjxsYW5ndWFnZT5lbmc8L2xhbmd1YWdlPjwv
cmVjb3JkPjwvQ2l0ZT48L0VuZE5vdGU+AG==
</w:fldData>
        </w:fldChar>
      </w:r>
      <w:r w:rsidR="00957D6E" w:rsidRPr="008A5C51">
        <w:rPr>
          <w:rFonts w:ascii="Times New Roman" w:hAnsi="Times New Roman" w:cs="Times New Roman"/>
          <w:sz w:val="20"/>
          <w:szCs w:val="20"/>
        </w:rPr>
        <w:instrText xml:space="preserve"> ADDIN EN.CITE.DATA </w:instrText>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end"/>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separate"/>
      </w:r>
      <w:r w:rsidR="00957D6E" w:rsidRPr="008A5C51">
        <w:rPr>
          <w:rFonts w:ascii="Times New Roman" w:hAnsi="Times New Roman" w:cs="Times New Roman"/>
          <w:noProof/>
          <w:sz w:val="20"/>
          <w:szCs w:val="20"/>
          <w:vertAlign w:val="superscript"/>
        </w:rPr>
        <w:t>20</w:t>
      </w:r>
      <w:r w:rsidR="00957D6E" w:rsidRPr="008A5C51">
        <w:rPr>
          <w:rFonts w:ascii="Times New Roman" w:hAnsi="Times New Roman" w:cs="Times New Roman"/>
          <w:sz w:val="20"/>
          <w:szCs w:val="20"/>
        </w:rPr>
        <w:fldChar w:fldCharType="end"/>
      </w:r>
      <w:r w:rsidR="00682927" w:rsidRPr="008A5C51">
        <w:rPr>
          <w:rFonts w:ascii="Times New Roman" w:hAnsi="Times New Roman" w:cs="Times New Roman"/>
          <w:sz w:val="20"/>
          <w:szCs w:val="20"/>
        </w:rPr>
        <w:t xml:space="preserve"> </w:t>
      </w:r>
    </w:p>
    <w:p w14:paraId="46E7CA58" w14:textId="4EAA6971"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P</w:t>
      </w:r>
      <w:r w:rsidRPr="008A5C51">
        <w:rPr>
          <w:rFonts w:ascii="Times New Roman" w:hAnsi="Times New Roman" w:cs="Times New Roman"/>
          <w:sz w:val="20"/>
          <w:szCs w:val="20"/>
          <w:shd w:val="clear" w:color="auto" w:fill="FFFFFF"/>
        </w:rPr>
        <w:t>robiotics are a promising strategy for improving the gastrointestinal (GI) and behavioural symptoms in children with ASD</w:t>
      </w:r>
      <w:r w:rsidRPr="008A5C51">
        <w:rPr>
          <w:rFonts w:ascii="Times New Roman" w:hAnsi="Times New Roman" w:cs="Times New Roman"/>
          <w:sz w:val="20"/>
          <w:szCs w:val="20"/>
        </w:rPr>
        <w:t xml:space="preserve"> considering their ability to modulate the gut-microbiota-brain axis by various pathways</w:t>
      </w:r>
      <w:r w:rsidRPr="008A5C51">
        <w:rPr>
          <w:rFonts w:ascii="Times New Roman" w:hAnsi="Times New Roman" w:cs="Times New Roman"/>
          <w:sz w:val="20"/>
          <w:szCs w:val="20"/>
          <w:shd w:val="clear" w:color="auto" w:fill="FFFFFF"/>
        </w:rPr>
        <w:t>.</w:t>
      </w:r>
      <w:r w:rsidR="00957D6E" w:rsidRPr="008A5C51">
        <w:rPr>
          <w:rFonts w:ascii="Times New Roman" w:hAnsi="Times New Roman" w:cs="Times New Roman"/>
          <w:sz w:val="20"/>
          <w:szCs w:val="20"/>
        </w:rPr>
        <w:fldChar w:fldCharType="begin">
          <w:fldData xml:space="preserve">PEVuZE5vdGU+PENpdGU+PEF1dGhvcj5Nb3JlbGxpPC9BdXRob3I+PFllYXI+MjAxMjwvWWVhcj48
UmVjTnVtPjU5MzM8L1JlY051bT48RGlzcGxheVRleHQ+PHN0eWxlIGZhY2U9InN1cGVyc2NyaXB0
Ij4yMSwgMjI8L3N0eWxlPjwvRGlzcGxheVRleHQ+PHJlY29yZD48cmVjLW51bWJlcj41OTMzPC9y
ZWMtbnVtYmVyPjxmb3JlaWduLWtleXM+PGtleSBhcHA9IkVOIiBkYi1pZD0iYTJ2eDUyZXdmMDB2
OWxldzByOXhmZWUzYXJyMjl6dHM5OXoyIiB0aW1lc3RhbXA9IjE1MTM2NDk5OTQiPjU5MzM8L2tl
eT48L2ZvcmVpZ24ta2V5cz48cmVmLXR5cGUgbmFtZT0iSm91cm5hbCBBcnRpY2xlIj4xNzwvcmVm
LXR5cGU+PGNvbnRyaWJ1dG9ycz48YXV0aG9ycz48YXV0aG9yPk1vcmVsbGksIEwuPC9hdXRob3I+
PGF1dGhvcj5DYXB1cnNvLCBMLjwvYXV0aG9yPjwvYXV0aG9ycz48L2NvbnRyaWJ1dG9ycz48YXV0
aC1hZGRyZXNzPklzdGl0dXRvIGRpIE1pY3JvYmlvbG9naWEsIFVDU0MsIFBpYWNlbnphLCBJdGFs
eS4gbG9yZW56by5tb3JlbGxpQHVuaWNhdHQuaXQ8L2F1dGgtYWRkcmVzcz48dGl0bGVzPjx0aXRs
ZT5GQU8vV0hPIGd1aWRlbGluZXMgb24gcHJvYmlvdGljczogMTAgeWVhcnMgbGF0ZXI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lMxLTI8L3BhZ2VzPjx2
b2x1bWU+NDYgU3VwcGw8L3ZvbHVtZT48ZWRpdGlvbj4yMDEyLzA5LzE0PC9lZGl0aW9uPjxrZXl3
b3Jkcz48a2V5d29yZD5IdW1hbnM8L2tleXdvcmQ+PGtleXdvcmQ+UHJhY3RpY2UgR3VpZGVsaW5l
cyBhcyBUb3BpYy8qc3RhbmRhcmRzPC9rZXl3b3JkPjxrZXl3b3JkPipQcm9iaW90aWNzL3N0YW5k
YXJkcy90aGVyYXBldXRpYyB1c2U8L2tleXdvcmQ+PGtleXdvcmQ+V29ybGQgSGVhbHRoIE9yZ2Fu
aXphdGlvbjwva2V5d29yZD48L2tleXdvcmRzPjxkYXRlcz48eWVhcj4yMDEyPC95ZWFyPjxwdWIt
ZGF0ZXM+PGRhdGU+T2N0PC9kYXRlPjwvcHViLWRhdGVzPjwvZGF0ZXM+PGlzYm4+MDE5Mi0wNzkw
PC9pc2JuPjxhY2Nlc3Npb24tbnVtPjIyOTU1MzQ5PC9hY2Nlc3Npb24tbnVtPjx1cmxzPjwvdXJs
cz48ZWxlY3Ryb25pYy1yZXNvdXJjZS1udW0+MTAuMTA5Ny9NQ0cuMGIwMTNlMzE4MjY5ZmRkNTwv
ZWxlY3Ryb25pYy1yZXNvdXJjZS1udW0+PHJlbW90ZS1kYXRhYmFzZS1wcm92aWRlcj5OTE08L3Jl
bW90ZS1kYXRhYmFzZS1wcm92aWRlcj48bGFuZ3VhZ2U+ZW5nPC9sYW5ndWFnZT48L3JlY29yZD48
L0NpdGU+PENpdGU+PEF1dGhvcj5OYXZhcnJvPC9BdXRob3I+PFllYXI+MjAxNjwvWWVhcj48UmVj
TnVtPjU5MzQ8L1JlY051bT48cmVjb3JkPjxyZWMtbnVtYmVyPjU5MzQ8L3JlYy1udW1iZXI+PGZv
cmVpZ24ta2V5cz48a2V5IGFwcD0iRU4iIGRiLWlkPSJhMnZ4NTJld2YwMHY5bGV3MHI5eGZlZTNh
cnIyOXp0czk5ejIiIHRpbWVzdGFtcD0iMTUxMzY1MTgwNSI+NTkzNDwva2V5PjwvZm9yZWlnbi1r
ZXlzPjxyZWYtdHlwZSBuYW1lPSJKb3VybmFsIEFydGljbGUiPjE3PC9yZWYtdHlwZT48Y29udHJp
YnV0b3JzPjxhdXRob3JzPjxhdXRob3I+TmF2YXJybywgRi48L2F1dGhvcj48YXV0aG9yPkxpdSwg
WS48L2F1dGhvcj48YXV0aG9yPlJob2FkcywgSi4gTS48L2F1dGhvcj48L2F1dGhvcnM+PC9jb250
cmlidXRvcnM+PGF1dGgtYWRkcmVzcz5GZXJuYW5kbyBOYXZhcnJvLCBZdXlpbmcgTGl1LCBKb24g
TWFyYyBSaG9hZHMsIERlcGFydG1lbnQgb2YgUGVkaWF0cmljcywgRGl2aXNpb24gb2YgR2FzdHJv
ZW50ZXJvbG9neSwgdGhlIFVuaXZlcnNpdHkgb2YgVGV4YXMgSGVhbHRoIFNjaWVuY2UgQ2VudGVy
IGF0IEhvdXN0b24gTWNHb3Zlcm4gTWVkaWNhbCBTY2hvb2wsIEhvdXN0b24sIFRYIDc3MDMwLCBV
bml0ZWQgU3RhdGVzLjwvYXV0aC1hZGRyZXNzPjx0aXRsZXM+PHRpdGxlPkNhbiBwcm9iaW90aWNz
IGJlbmVmaXQgY2hpbGRyZW4gd2l0aCBhdXRpc20gc3BlY3RydW0gZGlzb3JkZXJzPzwvdGl0bGU+
PHNlY29uZGFyeS10aXRsZT5Xb3JsZCBKIEdhc3Ryb2VudGVyb2w8L3NlY29uZGFyeS10aXRsZT48
YWx0LXRpdGxlPldvcmxkIGpvdXJuYWwgb2YgZ2FzdHJvZW50ZXJvbG9neTwvYWx0LXRpdGxlPjwv
dGl0bGVzPjxhbHQtcGVyaW9kaWNhbD48ZnVsbC10aXRsZT5Xb3JsZCBKb3VybmFsIG9mIEdhc3Ry
b2VudGVyb2xvZ3k8L2Z1bGwtdGl0bGU+PC9hbHQtcGVyaW9kaWNhbD48cGFnZXM+MTAwOTMtMTAx
MDI8L3BhZ2VzPjx2b2x1bWU+MjI8L3ZvbHVtZT48bnVtYmVyPjQ2PC9udW1iZXI+PGVkaXRpb24+
MjAxNi8xMi8yOTwvZWRpdGlvbj48a2V5d29yZHM+PGtleXdvcmQ+QWJkb21pbmFsIFBhaW4vZHJ1
ZyB0aGVyYXB5L2ltbXVub2xvZ3kvbWljcm9iaW9sb2d5PC9rZXl3b3JkPjxrZXl3b3JkPkF1dGlz
bSBTcGVjdHJ1bSBEaXNvcmRlci9pbW11bm9sb2d5LyptaWNyb2Jpb2xvZ3k8L2tleXdvcmQ+PGtl
eXdvcmQ+Q2hpbGQ8L2tleXdvcmQ+PGtleXdvcmQ+Q29uc3RpcGF0aW9uLypkcnVnIHRoZXJhcHkv
aW1tdW5vbG9neS9taWNyb2Jpb2xvZ3k8L2tleXdvcmQ+PGtleXdvcmQ+RGlhcnJoZWEvKmRydWcg
dGhlcmFweS9pbW11bm9sb2d5L21pY3JvYmlvbG9neTwva2V5d29yZD48a2V5d29yZD5HYXN0cm9p
bnRlc3RpbmFsIERpc2Vhc2VzLypkcnVnIHRoZXJhcHkvaW1tdW5vbG9neS9taWNyb2Jpb2xvZ3k8
L2tleXdvcmQ+PGtleXdvcmQ+Kkdhc3Ryb2ludGVzdGluYWwgTWljcm9iaW9tZS9pbW11bm9sb2d5
PC9rZXl3b3JkPjxrZXl3b3JkPkh1bWFuczwva2V5d29yZD48a2V5d29yZD5JbmZsYW1tYXRpb248
L2tleXdvcmQ+PGtleXdvcmQ+UHJvYmlvdGljcy8qdGhlcmFwZXV0aWMgdXNlPC9rZXl3b3JkPjxr
ZXl3b3JkPkF1dGlzbTwva2V5d29yZD48a2V5d29yZD5GdW5jdGlvbmFsIGJvd2VsIGRpc2Vhc2U8
L2tleXdvcmQ+PGtleXdvcmQ+R2FzdHJvaW50ZXN0aW5hbDwva2V5d29yZD48a2V5d29yZD5NaWNy
b2Jpb21lPC9rZXl3b3JkPjxrZXl3b3JkPlByb2Jpb3RpY3M8L2tleXdvcmQ+PGtleXdvcmQ+YXJ0
aWNsZS48L2tleXdvcmQ+PC9rZXl3b3Jkcz48ZGF0ZXM+PHllYXI+MjAxNjwveWVhcj48cHViLWRh
dGVzPjxkYXRlPkRlYyAxNDwvZGF0ZT48L3B1Yi1kYXRlcz48L2RhdGVzPjxpc2JuPjEwMDctOTMy
NzwvaXNibj48YWNjZXNzaW9uLW51bT4yODAyODM1NzwvYWNjZXNzaW9uLW51bT48dXJscz48L3Vy
bHM+PGN1c3RvbTI+UE1DNTE1NTE2ODwvY3VzdG9tMj48ZWxlY3Ryb25pYy1yZXNvdXJjZS1udW0+
MTAuMzc0OC93amcudjIyLmk0Ni4xMDA5MzwvZWxlY3Ryb25pYy1yZXNvdXJjZS1udW0+PHJlbW90
ZS1kYXRhYmFzZS1wcm92aWRlcj5OTE08L3JlbW90ZS1kYXRhYmFzZS1wcm92aWRlcj48bGFuZ3Vh
Z2U+ZW5nPC9sYW5ndWFnZT48L3JlY29yZD48L0NpdGU+PC9FbmROb3RlPn==
</w:fldData>
        </w:fldChar>
      </w:r>
      <w:r w:rsidR="00957D6E" w:rsidRPr="008A5C51">
        <w:rPr>
          <w:rFonts w:ascii="Times New Roman" w:hAnsi="Times New Roman" w:cs="Times New Roman"/>
          <w:sz w:val="20"/>
          <w:szCs w:val="20"/>
        </w:rPr>
        <w:instrText xml:space="preserve"> ADDIN EN.CITE </w:instrText>
      </w:r>
      <w:r w:rsidR="00957D6E" w:rsidRPr="008A5C51">
        <w:rPr>
          <w:rFonts w:ascii="Times New Roman" w:hAnsi="Times New Roman" w:cs="Times New Roman"/>
          <w:sz w:val="20"/>
          <w:szCs w:val="20"/>
        </w:rPr>
        <w:fldChar w:fldCharType="begin">
          <w:fldData xml:space="preserve">PEVuZE5vdGU+PENpdGU+PEF1dGhvcj5Nb3JlbGxpPC9BdXRob3I+PFllYXI+MjAxMjwvWWVhcj48
UmVjTnVtPjU5MzM8L1JlY051bT48RGlzcGxheVRleHQ+PHN0eWxlIGZhY2U9InN1cGVyc2NyaXB0
Ij4yMSwgMjI8L3N0eWxlPjwvRGlzcGxheVRleHQ+PHJlY29yZD48cmVjLW51bWJlcj41OTMzPC9y
ZWMtbnVtYmVyPjxmb3JlaWduLWtleXM+PGtleSBhcHA9IkVOIiBkYi1pZD0iYTJ2eDUyZXdmMDB2
OWxldzByOXhmZWUzYXJyMjl6dHM5OXoyIiB0aW1lc3RhbXA9IjE1MTM2NDk5OTQiPjU5MzM8L2tl
eT48L2ZvcmVpZ24ta2V5cz48cmVmLXR5cGUgbmFtZT0iSm91cm5hbCBBcnRpY2xlIj4xNzwvcmVm
LXR5cGU+PGNvbnRyaWJ1dG9ycz48YXV0aG9ycz48YXV0aG9yPk1vcmVsbGksIEwuPC9hdXRob3I+
PGF1dGhvcj5DYXB1cnNvLCBMLjwvYXV0aG9yPjwvYXV0aG9ycz48L2NvbnRyaWJ1dG9ycz48YXV0
aC1hZGRyZXNzPklzdGl0dXRvIGRpIE1pY3JvYmlvbG9naWEsIFVDU0MsIFBpYWNlbnphLCBJdGFs
eS4gbG9yZW56by5tb3JlbGxpQHVuaWNhdHQuaXQ8L2F1dGgtYWRkcmVzcz48dGl0bGVzPjx0aXRs
ZT5GQU8vV0hPIGd1aWRlbGluZXMgb24gcHJvYmlvdGljczogMTAgeWVhcnMgbGF0ZXI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lMxLTI8L3BhZ2VzPjx2
b2x1bWU+NDYgU3VwcGw8L3ZvbHVtZT48ZWRpdGlvbj4yMDEyLzA5LzE0PC9lZGl0aW9uPjxrZXl3
b3Jkcz48a2V5d29yZD5IdW1hbnM8L2tleXdvcmQ+PGtleXdvcmQ+UHJhY3RpY2UgR3VpZGVsaW5l
cyBhcyBUb3BpYy8qc3RhbmRhcmRzPC9rZXl3b3JkPjxrZXl3b3JkPipQcm9iaW90aWNzL3N0YW5k
YXJkcy90aGVyYXBldXRpYyB1c2U8L2tleXdvcmQ+PGtleXdvcmQ+V29ybGQgSGVhbHRoIE9yZ2Fu
aXphdGlvbjwva2V5d29yZD48L2tleXdvcmRzPjxkYXRlcz48eWVhcj4yMDEyPC95ZWFyPjxwdWIt
ZGF0ZXM+PGRhdGU+T2N0PC9kYXRlPjwvcHViLWRhdGVzPjwvZGF0ZXM+PGlzYm4+MDE5Mi0wNzkw
PC9pc2JuPjxhY2Nlc3Npb24tbnVtPjIyOTU1MzQ5PC9hY2Nlc3Npb24tbnVtPjx1cmxzPjwvdXJs
cz48ZWxlY3Ryb25pYy1yZXNvdXJjZS1udW0+MTAuMTA5Ny9NQ0cuMGIwMTNlMzE4MjY5ZmRkNTwv
ZWxlY3Ryb25pYy1yZXNvdXJjZS1udW0+PHJlbW90ZS1kYXRhYmFzZS1wcm92aWRlcj5OTE08L3Jl
bW90ZS1kYXRhYmFzZS1wcm92aWRlcj48bGFuZ3VhZ2U+ZW5nPC9sYW5ndWFnZT48L3JlY29yZD48
L0NpdGU+PENpdGU+PEF1dGhvcj5OYXZhcnJvPC9BdXRob3I+PFllYXI+MjAxNjwvWWVhcj48UmVj
TnVtPjU5MzQ8L1JlY051bT48cmVjb3JkPjxyZWMtbnVtYmVyPjU5MzQ8L3JlYy1udW1iZXI+PGZv
cmVpZ24ta2V5cz48a2V5IGFwcD0iRU4iIGRiLWlkPSJhMnZ4NTJld2YwMHY5bGV3MHI5eGZlZTNh
cnIyOXp0czk5ejIiIHRpbWVzdGFtcD0iMTUxMzY1MTgwNSI+NTkzNDwva2V5PjwvZm9yZWlnbi1r
ZXlzPjxyZWYtdHlwZSBuYW1lPSJKb3VybmFsIEFydGljbGUiPjE3PC9yZWYtdHlwZT48Y29udHJp
YnV0b3JzPjxhdXRob3JzPjxhdXRob3I+TmF2YXJybywgRi48L2F1dGhvcj48YXV0aG9yPkxpdSwg
WS48L2F1dGhvcj48YXV0aG9yPlJob2FkcywgSi4gTS48L2F1dGhvcj48L2F1dGhvcnM+PC9jb250
cmlidXRvcnM+PGF1dGgtYWRkcmVzcz5GZXJuYW5kbyBOYXZhcnJvLCBZdXlpbmcgTGl1LCBKb24g
TWFyYyBSaG9hZHMsIERlcGFydG1lbnQgb2YgUGVkaWF0cmljcywgRGl2aXNpb24gb2YgR2FzdHJv
ZW50ZXJvbG9neSwgdGhlIFVuaXZlcnNpdHkgb2YgVGV4YXMgSGVhbHRoIFNjaWVuY2UgQ2VudGVy
IGF0IEhvdXN0b24gTWNHb3Zlcm4gTWVkaWNhbCBTY2hvb2wsIEhvdXN0b24sIFRYIDc3MDMwLCBV
bml0ZWQgU3RhdGVzLjwvYXV0aC1hZGRyZXNzPjx0aXRsZXM+PHRpdGxlPkNhbiBwcm9iaW90aWNz
IGJlbmVmaXQgY2hpbGRyZW4gd2l0aCBhdXRpc20gc3BlY3RydW0gZGlzb3JkZXJzPzwvdGl0bGU+
PHNlY29uZGFyeS10aXRsZT5Xb3JsZCBKIEdhc3Ryb2VudGVyb2w8L3NlY29uZGFyeS10aXRsZT48
YWx0LXRpdGxlPldvcmxkIGpvdXJuYWwgb2YgZ2FzdHJvZW50ZXJvbG9neTwvYWx0LXRpdGxlPjwv
dGl0bGVzPjxhbHQtcGVyaW9kaWNhbD48ZnVsbC10aXRsZT5Xb3JsZCBKb3VybmFsIG9mIEdhc3Ry
b2VudGVyb2xvZ3k8L2Z1bGwtdGl0bGU+PC9hbHQtcGVyaW9kaWNhbD48cGFnZXM+MTAwOTMtMTAx
MDI8L3BhZ2VzPjx2b2x1bWU+MjI8L3ZvbHVtZT48bnVtYmVyPjQ2PC9udW1iZXI+PGVkaXRpb24+
MjAxNi8xMi8yOTwvZWRpdGlvbj48a2V5d29yZHM+PGtleXdvcmQ+QWJkb21pbmFsIFBhaW4vZHJ1
ZyB0aGVyYXB5L2ltbXVub2xvZ3kvbWljcm9iaW9sb2d5PC9rZXl3b3JkPjxrZXl3b3JkPkF1dGlz
bSBTcGVjdHJ1bSBEaXNvcmRlci9pbW11bm9sb2d5LyptaWNyb2Jpb2xvZ3k8L2tleXdvcmQ+PGtl
eXdvcmQ+Q2hpbGQ8L2tleXdvcmQ+PGtleXdvcmQ+Q29uc3RpcGF0aW9uLypkcnVnIHRoZXJhcHkv
aW1tdW5vbG9neS9taWNyb2Jpb2xvZ3k8L2tleXdvcmQ+PGtleXdvcmQ+RGlhcnJoZWEvKmRydWcg
dGhlcmFweS9pbW11bm9sb2d5L21pY3JvYmlvbG9neTwva2V5d29yZD48a2V5d29yZD5HYXN0cm9p
bnRlc3RpbmFsIERpc2Vhc2VzLypkcnVnIHRoZXJhcHkvaW1tdW5vbG9neS9taWNyb2Jpb2xvZ3k8
L2tleXdvcmQ+PGtleXdvcmQ+Kkdhc3Ryb2ludGVzdGluYWwgTWljcm9iaW9tZS9pbW11bm9sb2d5
PC9rZXl3b3JkPjxrZXl3b3JkPkh1bWFuczwva2V5d29yZD48a2V5d29yZD5JbmZsYW1tYXRpb248
L2tleXdvcmQ+PGtleXdvcmQ+UHJvYmlvdGljcy8qdGhlcmFwZXV0aWMgdXNlPC9rZXl3b3JkPjxr
ZXl3b3JkPkF1dGlzbTwva2V5d29yZD48a2V5d29yZD5GdW5jdGlvbmFsIGJvd2VsIGRpc2Vhc2U8
L2tleXdvcmQ+PGtleXdvcmQ+R2FzdHJvaW50ZXN0aW5hbDwva2V5d29yZD48a2V5d29yZD5NaWNy
b2Jpb21lPC9rZXl3b3JkPjxrZXl3b3JkPlByb2Jpb3RpY3M8L2tleXdvcmQ+PGtleXdvcmQ+YXJ0
aWNsZS48L2tleXdvcmQ+PC9rZXl3b3Jkcz48ZGF0ZXM+PHllYXI+MjAxNjwveWVhcj48cHViLWRh
dGVzPjxkYXRlPkRlYyAxNDwvZGF0ZT48L3B1Yi1kYXRlcz48L2RhdGVzPjxpc2JuPjEwMDctOTMy
NzwvaXNibj48YWNjZXNzaW9uLW51bT4yODAyODM1NzwvYWNjZXNzaW9uLW51bT48dXJscz48L3Vy
bHM+PGN1c3RvbTI+UE1DNTE1NTE2ODwvY3VzdG9tMj48ZWxlY3Ryb25pYy1yZXNvdXJjZS1udW0+
MTAuMzc0OC93amcudjIyLmk0Ni4xMDA5MzwvZWxlY3Ryb25pYy1yZXNvdXJjZS1udW0+PHJlbW90
ZS1kYXRhYmFzZS1wcm92aWRlcj5OTE08L3JlbW90ZS1kYXRhYmFzZS1wcm92aWRlcj48bGFuZ3Vh
Z2U+ZW5nPC9sYW5ndWFnZT48L3JlY29yZD48L0NpdGU+PC9FbmROb3RlPn==
</w:fldData>
        </w:fldChar>
      </w:r>
      <w:r w:rsidR="00957D6E" w:rsidRPr="008A5C51">
        <w:rPr>
          <w:rFonts w:ascii="Times New Roman" w:hAnsi="Times New Roman" w:cs="Times New Roman"/>
          <w:sz w:val="20"/>
          <w:szCs w:val="20"/>
        </w:rPr>
        <w:instrText xml:space="preserve"> ADDIN EN.CITE.DATA </w:instrText>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end"/>
      </w:r>
      <w:r w:rsidR="00957D6E" w:rsidRPr="008A5C51">
        <w:rPr>
          <w:rFonts w:ascii="Times New Roman" w:hAnsi="Times New Roman" w:cs="Times New Roman"/>
          <w:sz w:val="20"/>
          <w:szCs w:val="20"/>
        </w:rPr>
      </w:r>
      <w:r w:rsidR="00957D6E" w:rsidRPr="008A5C51">
        <w:rPr>
          <w:rFonts w:ascii="Times New Roman" w:hAnsi="Times New Roman" w:cs="Times New Roman"/>
          <w:sz w:val="20"/>
          <w:szCs w:val="20"/>
        </w:rPr>
        <w:fldChar w:fldCharType="separate"/>
      </w:r>
      <w:r w:rsidR="00957D6E" w:rsidRPr="008A5C51">
        <w:rPr>
          <w:rFonts w:ascii="Times New Roman" w:hAnsi="Times New Roman" w:cs="Times New Roman"/>
          <w:noProof/>
          <w:sz w:val="20"/>
          <w:szCs w:val="20"/>
          <w:vertAlign w:val="superscript"/>
        </w:rPr>
        <w:t>21, 22</w:t>
      </w:r>
      <w:r w:rsidR="00957D6E" w:rsidRPr="008A5C51">
        <w:rPr>
          <w:rFonts w:ascii="Times New Roman" w:hAnsi="Times New Roman" w:cs="Times New Roman"/>
          <w:sz w:val="20"/>
          <w:szCs w:val="20"/>
        </w:rPr>
        <w:fldChar w:fldCharType="end"/>
      </w:r>
      <w:r w:rsidRPr="008A5C51">
        <w:rPr>
          <w:rFonts w:ascii="Times New Roman" w:hAnsi="Times New Roman" w:cs="Times New Roman"/>
          <w:sz w:val="20"/>
          <w:szCs w:val="20"/>
          <w:shd w:val="clear" w:color="auto" w:fill="FFFFFF"/>
        </w:rPr>
        <w:t xml:space="preserve"> Probiotics correct dysbiosis, inhibit gut colonization with pathogenic bacteria</w:t>
      </w:r>
      <w:r w:rsidR="00957D6E" w:rsidRPr="008A5C51">
        <w:rPr>
          <w:rFonts w:ascii="Times New Roman" w:hAnsi="Times New Roman" w:cs="Times New Roman"/>
          <w:sz w:val="20"/>
          <w:szCs w:val="20"/>
          <w:shd w:val="clear" w:color="auto" w:fill="FFFFFF"/>
        </w:rPr>
        <w:fldChar w:fldCharType="begin">
          <w:fldData xml:space="preserve">PEVuZE5vdGU+PENpdGU+PEF1dGhvcj5TYXNzb25lLUNvcnNpPC9BdXRob3I+PFllYXI+MjAxNTwv
WWVhcj48UmVjTnVtPjYxMTQ8L1JlY051bT48RGlzcGxheVRleHQ+PHN0eWxlIGZhY2U9InN1cGVy
c2NyaXB0Ij4yMzwvc3R5bGU+PC9EaXNwbGF5VGV4dD48cmVjb3JkPjxyZWMtbnVtYmVyPjYxMTQ8
L3JlYy1udW1iZXI+PGZvcmVpZ24ta2V5cz48a2V5IGFwcD0iRU4iIGRiLWlkPSJhMnZ4NTJld2Yw
MHY5bGV3MHI5eGZlZTNhcnIyOXp0czk5ejIiIHRpbWVzdGFtcD0iMTU1NjUxODUyNyI+NjExNDwv
a2V5PjwvZm9yZWlnbi1rZXlzPjxyZWYtdHlwZSBuYW1lPSJKb3VybmFsIEFydGljbGUiPjE3PC9y
ZWYtdHlwZT48Y29udHJpYnV0b3JzPjxhdXRob3JzPjxhdXRob3I+U2Fzc29uZS1Db3JzaSwgTS48
L2F1dGhvcj48YXV0aG9yPlJhZmZhdGVsbHUsIE0uPC9hdXRob3I+PC9hdXRob3JzPjwvY29udHJp
YnV0b3JzPjxhdXRoLWFkZHJlc3M+RGVwYXJ0bWVudCBvZiBNaWNyb2Jpb2xvZ3kgYW5kIE1vbGVj
dWxhciBHZW5ldGljcyBhbmQgSW5zdGl0dXRlIGZvciBJbW11bm9sb2d5LCBVbml2ZXJzaXR5IG9m
IENhbGlmb3JuaWEgSXJ2aW5lIFNjaG9vbCBvZiBNZWRpY2luZSwgSXJ2aW5lLCBDQSA5MjY5Ny4m
I3hEO0RlcGFydG1lbnQgb2YgTWljcm9iaW9sb2d5IGFuZCBNb2xlY3VsYXIgR2VuZXRpY3MgYW5k
IEluc3RpdHV0ZSBmb3IgSW1tdW5vbG9neSwgVW5pdmVyc2l0eSBvZiBDYWxpZm9ybmlhIElydmlu
ZSBTY2hvb2wgb2YgTWVkaWNpbmUsIElydmluZSwgQ0EgOTI2OTcgbWFudWVsYXJAdWNpLmVkdS48
L2F1dGgtYWRkcmVzcz48dGl0bGVzPjx0aXRsZT5ObyB2YWNhbmN5OiBob3cgYmVuZWZpY2lhbCBt
aWNyb2JlcyBjb29wZXJhdGUgd2l0aCBpbW11bml0eSB0byBwcm92aWRlIGNvbG9uaXphdGlvbiBy
ZXNpc3RhbmNlIHRvIHBhdGhvZ2V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DA4MS03PC9wYWdlcz48dm9sdW1lPjE5NDwvdm9sdW1lPjxudW1iZXI+OTwvbnVt
YmVyPjxlZGl0aW9uPjIwMTUvMDQvMTk8L2VkaXRpb24+PGtleXdvcmRzPjxrZXl3b3JkPkFuaW1h
bHM8L2tleXdvcmQ+PGtleXdvcmQ+QmFjdGVyaWEvKmdyb3d0aCAmYW1wOyBkZXZlbG9wbWVudC8q
aW1tdW5vbG9neS9wYXRob2dlbmljaXR5PC9rZXl3b3JkPjxrZXl3b3JkPkhvc3QtUGF0aG9nZW4g
SW50ZXJhY3Rpb25zLyppbW11bm9sb2d5PC9rZXl3b3JkPjxrZXl3b3JkPkh1bWFuczwva2V5d29y
ZD48a2V5d29yZD5JbW11bml0eS8qaW1tdW5vbG9neTwva2V5d29yZD48a2V5d29yZD5NaWNyb2Jp
b3RhLyppbW11bm9sb2d5PC9rZXl3b3JkPjxrZXl3b3JkPlN5bWJpb3Npcy8qaW1tdW5vbG9neTwv
a2V5d29yZD48L2tleXdvcmRzPjxkYXRlcz48eWVhcj4yMDE1PC95ZWFyPjxwdWItZGF0ZXM+PGRh
dGU+TWF5IDE8L2RhdGU+PC9wdWItZGF0ZXM+PC9kYXRlcz48aXNibj4wMDIyLTE3Njc8L2lzYm4+
PGFjY2Vzc2lvbi1udW0+MjU4ODg3MDQ8L2FjY2Vzc2lvbi1udW0+PHVybHM+PC91cmxzPjxjdXN0
b20yPlBNQzQ0MDI3MTM8L2N1c3RvbTI+PGN1c3RvbTY+TklITVM2NzA0MjY8L2N1c3RvbTY+PGVs
ZWN0cm9uaWMtcmVzb3VyY2UtbnVtPjEwLjQwNDkvamltbXVub2wuMTQwMzE2OTwvZWxlY3Ryb25p
Yy1yZXNvdXJjZS1udW0+PHJlbW90ZS1kYXRhYmFzZS1wcm92aWRlcj5OTE08L3JlbW90ZS1kYXRh
YmFzZS1wcm92aWRlcj48bGFuZ3VhZ2U+ZW5nPC9sYW5ndWFnZT48L3JlY29yZD48L0NpdGU+PC9F
bmROb3RlPn==
</w:fldData>
        </w:fldChar>
      </w:r>
      <w:r w:rsidR="00957D6E" w:rsidRPr="008A5C51">
        <w:rPr>
          <w:rFonts w:ascii="Times New Roman" w:hAnsi="Times New Roman" w:cs="Times New Roman"/>
          <w:sz w:val="20"/>
          <w:szCs w:val="20"/>
          <w:shd w:val="clear" w:color="auto" w:fill="FFFFFF"/>
        </w:rPr>
        <w:instrText xml:space="preserve"> ADDIN EN.CITE </w:instrText>
      </w:r>
      <w:r w:rsidR="00957D6E" w:rsidRPr="008A5C51">
        <w:rPr>
          <w:rFonts w:ascii="Times New Roman" w:hAnsi="Times New Roman" w:cs="Times New Roman"/>
          <w:sz w:val="20"/>
          <w:szCs w:val="20"/>
          <w:shd w:val="clear" w:color="auto" w:fill="FFFFFF"/>
        </w:rPr>
        <w:fldChar w:fldCharType="begin">
          <w:fldData xml:space="preserve">PEVuZE5vdGU+PENpdGU+PEF1dGhvcj5TYXNzb25lLUNvcnNpPC9BdXRob3I+PFllYXI+MjAxNTwv
WWVhcj48UmVjTnVtPjYxMTQ8L1JlY051bT48RGlzcGxheVRleHQ+PHN0eWxlIGZhY2U9InN1cGVy
c2NyaXB0Ij4yMzwvc3R5bGU+PC9EaXNwbGF5VGV4dD48cmVjb3JkPjxyZWMtbnVtYmVyPjYxMTQ8
L3JlYy1udW1iZXI+PGZvcmVpZ24ta2V5cz48a2V5IGFwcD0iRU4iIGRiLWlkPSJhMnZ4NTJld2Yw
MHY5bGV3MHI5eGZlZTNhcnIyOXp0czk5ejIiIHRpbWVzdGFtcD0iMTU1NjUxODUyNyI+NjExNDwv
a2V5PjwvZm9yZWlnbi1rZXlzPjxyZWYtdHlwZSBuYW1lPSJKb3VybmFsIEFydGljbGUiPjE3PC9y
ZWYtdHlwZT48Y29udHJpYnV0b3JzPjxhdXRob3JzPjxhdXRob3I+U2Fzc29uZS1Db3JzaSwgTS48
L2F1dGhvcj48YXV0aG9yPlJhZmZhdGVsbHUsIE0uPC9hdXRob3I+PC9hdXRob3JzPjwvY29udHJp
YnV0b3JzPjxhdXRoLWFkZHJlc3M+RGVwYXJ0bWVudCBvZiBNaWNyb2Jpb2xvZ3kgYW5kIE1vbGVj
dWxhciBHZW5ldGljcyBhbmQgSW5zdGl0dXRlIGZvciBJbW11bm9sb2d5LCBVbml2ZXJzaXR5IG9m
IENhbGlmb3JuaWEgSXJ2aW5lIFNjaG9vbCBvZiBNZWRpY2luZSwgSXJ2aW5lLCBDQSA5MjY5Ny4m
I3hEO0RlcGFydG1lbnQgb2YgTWljcm9iaW9sb2d5IGFuZCBNb2xlY3VsYXIgR2VuZXRpY3MgYW5k
IEluc3RpdHV0ZSBmb3IgSW1tdW5vbG9neSwgVW5pdmVyc2l0eSBvZiBDYWxpZm9ybmlhIElydmlu
ZSBTY2hvb2wgb2YgTWVkaWNpbmUsIElydmluZSwgQ0EgOTI2OTcgbWFudWVsYXJAdWNpLmVkdS48
L2F1dGgtYWRkcmVzcz48dGl0bGVzPjx0aXRsZT5ObyB2YWNhbmN5OiBob3cgYmVuZWZpY2lhbCBt
aWNyb2JlcyBjb29wZXJhdGUgd2l0aCBpbW11bml0eSB0byBwcm92aWRlIGNvbG9uaXphdGlvbiBy
ZXNpc3RhbmNlIHRvIHBhdGhvZ2VuczwvdGl0bGU+PHNlY29uZGFyeS10aXRsZT5KIEltbXVub2w8
L3NlY29uZGFyeS10aXRsZT48YWx0LXRpdGxlPkpvdXJuYWwgb2YgaW1tdW5vbG9neSAoQmFsdGlt
b3JlLCBNZC4gOiAxOTUwKTwvYWx0LXRpdGxlPjwvdGl0bGVzPjxwZXJpb2RpY2FsPjxmdWxsLXRp
dGxlPkogSW1tdW5vbDwvZnVsbC10aXRsZT48YWJici0xPkpvdXJuYWwgb2YgaW1tdW5vbG9neSAo
QmFsdGltb3JlLCBNZC4gOiAxOTUwKTwvYWJici0xPjwvcGVyaW9kaWNhbD48YWx0LXBlcmlvZGlj
YWw+PGZ1bGwtdGl0bGU+SiBJbW11bm9sPC9mdWxsLXRpdGxlPjxhYmJyLTE+Sm91cm5hbCBvZiBp
bW11bm9sb2d5IChCYWx0aW1vcmUsIE1kLiA6IDE5NTApPC9hYmJyLTE+PC9hbHQtcGVyaW9kaWNh
bD48cGFnZXM+NDA4MS03PC9wYWdlcz48dm9sdW1lPjE5NDwvdm9sdW1lPjxudW1iZXI+OTwvbnVt
YmVyPjxlZGl0aW9uPjIwMTUvMDQvMTk8L2VkaXRpb24+PGtleXdvcmRzPjxrZXl3b3JkPkFuaW1h
bHM8L2tleXdvcmQ+PGtleXdvcmQ+QmFjdGVyaWEvKmdyb3d0aCAmYW1wOyBkZXZlbG9wbWVudC8q
aW1tdW5vbG9neS9wYXRob2dlbmljaXR5PC9rZXl3b3JkPjxrZXl3b3JkPkhvc3QtUGF0aG9nZW4g
SW50ZXJhY3Rpb25zLyppbW11bm9sb2d5PC9rZXl3b3JkPjxrZXl3b3JkPkh1bWFuczwva2V5d29y
ZD48a2V5d29yZD5JbW11bml0eS8qaW1tdW5vbG9neTwva2V5d29yZD48a2V5d29yZD5NaWNyb2Jp
b3RhLyppbW11bm9sb2d5PC9rZXl3b3JkPjxrZXl3b3JkPlN5bWJpb3Npcy8qaW1tdW5vbG9neTwv
a2V5d29yZD48L2tleXdvcmRzPjxkYXRlcz48eWVhcj4yMDE1PC95ZWFyPjxwdWItZGF0ZXM+PGRh
dGU+TWF5IDE8L2RhdGU+PC9wdWItZGF0ZXM+PC9kYXRlcz48aXNibj4wMDIyLTE3Njc8L2lzYm4+
PGFjY2Vzc2lvbi1udW0+MjU4ODg3MDQ8L2FjY2Vzc2lvbi1udW0+PHVybHM+PC91cmxzPjxjdXN0
b20yPlBNQzQ0MDI3MTM8L2N1c3RvbTI+PGN1c3RvbTY+TklITVM2NzA0MjY8L2N1c3RvbTY+PGVs
ZWN0cm9uaWMtcmVzb3VyY2UtbnVtPjEwLjQwNDkvamltbXVub2wuMTQwMzE2OTwvZWxlY3Ryb25p
Yy1yZXNvdXJjZS1udW0+PHJlbW90ZS1kYXRhYmFzZS1wcm92aWRlcj5OTE08L3JlbW90ZS1kYXRh
YmFzZS1wcm92aWRlcj48bGFuZ3VhZ2U+ZW5nPC9sYW5ndWFnZT48L3JlY29yZD48L0NpdGU+PC9F
bmROb3RlPn==
</w:fldData>
        </w:fldChar>
      </w:r>
      <w:r w:rsidR="00957D6E" w:rsidRPr="008A5C51">
        <w:rPr>
          <w:rFonts w:ascii="Times New Roman" w:hAnsi="Times New Roman" w:cs="Times New Roman"/>
          <w:sz w:val="20"/>
          <w:szCs w:val="20"/>
          <w:shd w:val="clear" w:color="auto" w:fill="FFFFFF"/>
        </w:rPr>
        <w:instrText xml:space="preserve"> ADDIN EN.CITE.DATA </w:instrText>
      </w:r>
      <w:r w:rsidR="00957D6E" w:rsidRPr="008A5C51">
        <w:rPr>
          <w:rFonts w:ascii="Times New Roman" w:hAnsi="Times New Roman" w:cs="Times New Roman"/>
          <w:sz w:val="20"/>
          <w:szCs w:val="20"/>
          <w:shd w:val="clear" w:color="auto" w:fill="FFFFFF"/>
        </w:rPr>
      </w:r>
      <w:r w:rsidR="00957D6E" w:rsidRPr="008A5C51">
        <w:rPr>
          <w:rFonts w:ascii="Times New Roman" w:hAnsi="Times New Roman" w:cs="Times New Roman"/>
          <w:sz w:val="20"/>
          <w:szCs w:val="20"/>
          <w:shd w:val="clear" w:color="auto" w:fill="FFFFFF"/>
        </w:rPr>
        <w:fldChar w:fldCharType="end"/>
      </w:r>
      <w:r w:rsidR="00957D6E" w:rsidRPr="008A5C51">
        <w:rPr>
          <w:rFonts w:ascii="Times New Roman" w:hAnsi="Times New Roman" w:cs="Times New Roman"/>
          <w:sz w:val="20"/>
          <w:szCs w:val="20"/>
          <w:shd w:val="clear" w:color="auto" w:fill="FFFFFF"/>
        </w:rPr>
      </w:r>
      <w:r w:rsidR="00957D6E" w:rsidRPr="008A5C51">
        <w:rPr>
          <w:rFonts w:ascii="Times New Roman" w:hAnsi="Times New Roman" w:cs="Times New Roman"/>
          <w:sz w:val="20"/>
          <w:szCs w:val="20"/>
          <w:shd w:val="clear" w:color="auto" w:fill="FFFFFF"/>
        </w:rPr>
        <w:fldChar w:fldCharType="separate"/>
      </w:r>
      <w:r w:rsidR="00957D6E" w:rsidRPr="008A5C51">
        <w:rPr>
          <w:rFonts w:ascii="Times New Roman" w:hAnsi="Times New Roman" w:cs="Times New Roman"/>
          <w:noProof/>
          <w:sz w:val="20"/>
          <w:szCs w:val="20"/>
          <w:shd w:val="clear" w:color="auto" w:fill="FFFFFF"/>
          <w:vertAlign w:val="superscript"/>
        </w:rPr>
        <w:t>23</w:t>
      </w:r>
      <w:r w:rsidR="00957D6E" w:rsidRPr="008A5C51">
        <w:rPr>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shd w:val="clear" w:color="auto" w:fill="FFFFFF"/>
        </w:rPr>
        <w:t xml:space="preserve"> , enhance gut barrier function</w:t>
      </w:r>
      <w:r w:rsidR="00957D6E" w:rsidRPr="008A5C51">
        <w:rPr>
          <w:rFonts w:ascii="Times New Roman" w:hAnsi="Times New Roman" w:cs="Times New Roman"/>
          <w:sz w:val="20"/>
          <w:szCs w:val="20"/>
          <w:shd w:val="clear" w:color="auto" w:fill="FFFFFF"/>
        </w:rPr>
        <w:fldChar w:fldCharType="begin"/>
      </w:r>
      <w:r w:rsidR="00957D6E" w:rsidRPr="008A5C51">
        <w:rPr>
          <w:rFonts w:ascii="Times New Roman" w:hAnsi="Times New Roman" w:cs="Times New Roman"/>
          <w:sz w:val="20"/>
          <w:szCs w:val="20"/>
          <w:shd w:val="clear" w:color="auto" w:fill="FFFFFF"/>
        </w:rPr>
        <w:instrText xml:space="preserve"> ADDIN EN.CITE &lt;EndNote&gt;&lt;Cite&gt;&lt;Author&gt;Rao&lt;/Author&gt;&lt;Year&gt;2013&lt;/Year&gt;&lt;RecNum&gt;6115&lt;/RecNum&gt;&lt;DisplayText&gt;&lt;style face="superscript"&gt;24&lt;/style&gt;&lt;/DisplayText&gt;&lt;record&gt;&lt;rec-number&gt;6115&lt;/rec-number&gt;&lt;foreign-keys&gt;&lt;key app="EN" db-id="a2vx52ewf00v9lew0r9xfee3arr29zts99z2" timestamp="1556518616"&gt;6115&lt;/key&gt;&lt;/foreign-keys&gt;&lt;ref-type name="Journal Article"&gt;17&lt;/ref-type&gt;&lt;contributors&gt;&lt;authors&gt;&lt;author&gt;Rao, R. K.&lt;/author&gt;&lt;author&gt;Samak, G.&lt;/author&gt;&lt;/authors&gt;&lt;/contributors&gt;&lt;auth-address&gt;Department of Physiology, University of Tennessee Health Science Center, Memphis, TN, USA.&amp;#xD;DVS College of Arts and Science, Shimoga, India.&lt;/auth-address&gt;&lt;titles&gt;&lt;title&gt;Protection and Restitution of Gut Barrier by Probiotics: Nutritional and Clinical Implications&lt;/title&gt;&lt;secondary-title&gt;Curr Nutr Food Sci&lt;/secondary-title&gt;&lt;alt-title&gt;Current nutrition and food science&lt;/alt-title&gt;&lt;/titles&gt;&lt;periodical&gt;&lt;full-title&gt;Curr Nutr Food Sci&lt;/full-title&gt;&lt;abbr-1&gt;Current nutrition and food science&lt;/abbr-1&gt;&lt;/periodical&gt;&lt;alt-periodical&gt;&lt;full-title&gt;Curr Nutr Food Sci&lt;/full-title&gt;&lt;abbr-1&gt;Current nutrition and food science&lt;/abbr-1&gt;&lt;/alt-periodical&gt;&lt;pages&gt;99-107&lt;/pages&gt;&lt;volume&gt;9&lt;/volume&gt;&lt;number&gt;2&lt;/number&gt;&lt;edition&gt;2013/12/20&lt;/edition&gt;&lt;dates&gt;&lt;year&gt;2013&lt;/year&gt;&lt;pub-dates&gt;&lt;date&gt;May 1&lt;/date&gt;&lt;/pub-dates&gt;&lt;/dates&gt;&lt;isbn&gt;1573-4013 (Print)&amp;#xD;1573-4013&lt;/isbn&gt;&lt;accession-num&gt;24353483&lt;/accession-num&gt;&lt;urls&gt;&lt;/urls&gt;&lt;custom2&gt;PMC3864899&lt;/custom2&gt;&lt;custom6&gt;NIHMS495032&lt;/custom6&gt;&lt;remote-database-provider&gt;NLM&lt;/remote-database-provider&gt;&lt;language&gt;eng&lt;/language&gt;&lt;/record&gt;&lt;/Cite&gt;&lt;/EndNote&gt;</w:instrText>
      </w:r>
      <w:r w:rsidR="00957D6E" w:rsidRPr="008A5C51">
        <w:rPr>
          <w:rFonts w:ascii="Times New Roman" w:hAnsi="Times New Roman" w:cs="Times New Roman"/>
          <w:sz w:val="20"/>
          <w:szCs w:val="20"/>
          <w:shd w:val="clear" w:color="auto" w:fill="FFFFFF"/>
        </w:rPr>
        <w:fldChar w:fldCharType="separate"/>
      </w:r>
      <w:r w:rsidR="00957D6E" w:rsidRPr="008A5C51">
        <w:rPr>
          <w:rFonts w:ascii="Times New Roman" w:hAnsi="Times New Roman" w:cs="Times New Roman"/>
          <w:noProof/>
          <w:sz w:val="20"/>
          <w:szCs w:val="20"/>
          <w:shd w:val="clear" w:color="auto" w:fill="FFFFFF"/>
          <w:vertAlign w:val="superscript"/>
        </w:rPr>
        <w:t>24</w:t>
      </w:r>
      <w:r w:rsidR="00957D6E" w:rsidRPr="008A5C51">
        <w:rPr>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shd w:val="clear" w:color="auto" w:fill="FFFFFF"/>
        </w:rPr>
        <w:t xml:space="preserve"> </w:t>
      </w:r>
      <w:r w:rsidR="00957D6E" w:rsidRPr="008A5C51">
        <w:rPr>
          <w:rFonts w:ascii="Times New Roman" w:hAnsi="Times New Roman" w:cs="Times New Roman"/>
          <w:sz w:val="20"/>
          <w:szCs w:val="20"/>
          <w:shd w:val="clear" w:color="auto" w:fill="FFFFFF"/>
        </w:rPr>
        <w:fldChar w:fldCharType="begin">
          <w:fldData xml:space="preserve">PEVuZE5vdGU+PENpdGU+PEF1dGhvcj5Fd2FzY2h1azwvQXV0aG9yPjxZZWFyPjIwMDg8L1llYXI+
PFJlY051bT42MTE2PC9SZWNOdW0+PERpc3BsYXlUZXh0PjxzdHlsZSBmYWNlPSJzdXBlcnNjcmlw
dCI+MjU8L3N0eWxlPjwvRGlzcGxheVRleHQ+PHJlY29yZD48cmVjLW51bWJlcj42MTE2PC9yZWMt
bnVtYmVyPjxmb3JlaWduLWtleXM+PGtleSBhcHA9IkVOIiBkYi1pZD0iYTJ2eDUyZXdmMDB2OWxl
dzByOXhmZWUzYXJyMjl6dHM5OXoyIiB0aW1lc3RhbXA9IjE1NTY1MTg2OTYiPjYxMTY8L2tleT48
L2ZvcmVpZ24ta2V5cz48cmVmLXR5cGUgbmFtZT0iSm91cm5hbCBBcnRpY2xlIj4xNzwvcmVmLXR5
cGU+PGNvbnRyaWJ1dG9ycz48YXV0aG9ycz48YXV0aG9yPkV3YXNjaHVrLCBKLiBCLjwvYXV0aG9y
PjxhdXRob3I+RGlheiwgSC48L2F1dGhvcj48YXV0aG9yPk1lZGRpbmdzLCBMLjwvYXV0aG9yPjxh
dXRob3I+RGllZGVyaWNocywgQi48L2F1dGhvcj48YXV0aG9yPkRteXRyYXNoLCBBLjwvYXV0aG9y
PjxhdXRob3I+QmFja2VyLCBKLjwvYXV0aG9yPjxhdXRob3I+TG9vaWplci12YW4gTGFuZ2VuLCBN
LjwvYXV0aG9yPjxhdXRob3I+TWFkc2VuLCBLLiBMLjwvYXV0aG9yPjwvYXV0aG9ycz48L2NvbnRy
aWJ1dG9ycz48YXV0aC1hZGRyZXNzPlVuaXYuIG9mIEFsYmVydGEsIEVkbW9udG9uLCBBbGJlcnRh
LCBDYW5hZGEgVDZHIDJOOC48L2F1dGgtYWRkcmVzcz48dGl0bGVzPjx0aXRsZT5TZWNyZXRlZCBi
aW9hY3RpdmUgZmFjdG9ycyBmcm9tIEJpZmlkb2JhY3Rlcml1bSBpbmZhbnRpcyBlbmhhbmNlIGVw
aXRoZWxpYWwgY2VsbCBiYXJyaWVyIGZ1bmN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yNS0zNDwvcGFnZXM+PHZvbHVtZT4yOTU8L3ZvbHVtZT48bnVtYmVyPjU8L251
bWJlcj48ZWRpdGlvbj4yMDA4LzA5LzEzPC9lZGl0aW9uPjxrZXl3b3Jkcz48a2V5d29yZD5Bbmlt
YWxzPC9rZXl3b3JkPjxrZXl3b3JkPkJpZmlkb2JhY3Rlcml1bS9jaGVtaXN0cnkvKm1ldGFib2xp
c208L2tleXdvcmQ+PGtleXdvcmQ+Q2VsbCBMaW5lLCBUdW1vcjwva2V5d29yZD48a2V5d29yZD5D
dWx0dXJlIE1lZGlhLCBDb25kaXRpb25lZC9jaGVtaXN0cnkvKnBoYXJtYWNvbG9neTwva2V5d29y
ZD48a2V5d29yZD5HZW5lIERlbGV0aW9uPC9rZXl3b3JkPjxrZXl3b3JkPkdlbmUgRXhwcmVzc2lv
biBSZWd1bGF0aW9uPC9rZXl3b3JkPjxrZXl3b3JkPkh1bWFuczwva2V5d29yZD48a2V5d29yZD5J
bnRlcmxldWtpbi0xMC9nZW5ldGljcy9tZXRhYm9saXNtPC9rZXl3b3JkPjxrZXl3b3JkPkludGVz
dGluZXMvZHJ1ZyBlZmZlY3RzL21pY3JvYmlvbG9neTwva2V5d29yZD48a2V5d29yZD5NZW1icmFu
ZSBQcm90ZWlucy9nZW5ldGljcy9tZXRhYm9saXNtPC9rZXl3b3JkPjxrZXl3b3JkPk1pY2U8L2tl
eXdvcmQ+PGtleXdvcmQ+TWl0b2dlbi1BY3RpdmF0ZWQgUHJvdGVpbiBLaW5hc2UgS2luYXNlcy9t
ZXRhYm9saXNtPC9rZXl3b3JkPjxrZXl3b3JkPlBob3NwaG9yeWxhdGlvbjwva2V5d29yZD48a2V5
d29yZD5Qcm9iaW90aWNzPC9rZXl3b3JkPjwva2V5d29yZHM+PGRhdGVzPjx5ZWFyPjIwMDg8L3ll
YXI+PHB1Yi1kYXRlcz48ZGF0ZT5Ob3Y8L2RhdGU+PC9wdWItZGF0ZXM+PC9kYXRlcz48aXNibj4w
MTkzLTE4NTcgKFByaW50KSYjeEQ7MDE5My0xODU3PC9pc2JuPjxhY2Nlc3Npb24tbnVtPjE4Nzg3
MDY0PC9hY2Nlc3Npb24tbnVtPjx1cmxzPjwvdXJscz48ZWxlY3Ryb25pYy1yZXNvdXJjZS1udW0+
MTAuMTE1Mi9hanBnaS45MDIyNy4yMDA4PC9lbGVjdHJvbmljLXJlc291cmNlLW51bT48cmVtb3Rl
LWRhdGFiYXNlLXByb3ZpZGVyPk5MTTwvcmVtb3RlLWRhdGFiYXNlLXByb3ZpZGVyPjxsYW5ndWFn
ZT5lbmc8L2xhbmd1YWdlPjwvcmVjb3JkPjwvQ2l0ZT48L0VuZE5vdGU+
</w:fldData>
        </w:fldChar>
      </w:r>
      <w:r w:rsidR="00957D6E" w:rsidRPr="008A5C51">
        <w:rPr>
          <w:rFonts w:ascii="Times New Roman" w:hAnsi="Times New Roman" w:cs="Times New Roman"/>
          <w:sz w:val="20"/>
          <w:szCs w:val="20"/>
          <w:shd w:val="clear" w:color="auto" w:fill="FFFFFF"/>
        </w:rPr>
        <w:instrText xml:space="preserve"> ADDIN EN.CITE </w:instrText>
      </w:r>
      <w:r w:rsidR="00957D6E" w:rsidRPr="008A5C51">
        <w:rPr>
          <w:rFonts w:ascii="Times New Roman" w:hAnsi="Times New Roman" w:cs="Times New Roman"/>
          <w:sz w:val="20"/>
          <w:szCs w:val="20"/>
          <w:shd w:val="clear" w:color="auto" w:fill="FFFFFF"/>
        </w:rPr>
        <w:fldChar w:fldCharType="begin">
          <w:fldData xml:space="preserve">PEVuZE5vdGU+PENpdGU+PEF1dGhvcj5Fd2FzY2h1azwvQXV0aG9yPjxZZWFyPjIwMDg8L1llYXI+
PFJlY051bT42MTE2PC9SZWNOdW0+PERpc3BsYXlUZXh0PjxzdHlsZSBmYWNlPSJzdXBlcnNjcmlw
dCI+MjU8L3N0eWxlPjwvRGlzcGxheVRleHQ+PHJlY29yZD48cmVjLW51bWJlcj42MTE2PC9yZWMt
bnVtYmVyPjxmb3JlaWduLWtleXM+PGtleSBhcHA9IkVOIiBkYi1pZD0iYTJ2eDUyZXdmMDB2OWxl
dzByOXhmZWUzYXJyMjl6dHM5OXoyIiB0aW1lc3RhbXA9IjE1NTY1MTg2OTYiPjYxMTY8L2tleT48
L2ZvcmVpZ24ta2V5cz48cmVmLXR5cGUgbmFtZT0iSm91cm5hbCBBcnRpY2xlIj4xNzwvcmVmLXR5
cGU+PGNvbnRyaWJ1dG9ycz48YXV0aG9ycz48YXV0aG9yPkV3YXNjaHVrLCBKLiBCLjwvYXV0aG9y
PjxhdXRob3I+RGlheiwgSC48L2F1dGhvcj48YXV0aG9yPk1lZGRpbmdzLCBMLjwvYXV0aG9yPjxh
dXRob3I+RGllZGVyaWNocywgQi48L2F1dGhvcj48YXV0aG9yPkRteXRyYXNoLCBBLjwvYXV0aG9y
PjxhdXRob3I+QmFja2VyLCBKLjwvYXV0aG9yPjxhdXRob3I+TG9vaWplci12YW4gTGFuZ2VuLCBN
LjwvYXV0aG9yPjxhdXRob3I+TWFkc2VuLCBLLiBMLjwvYXV0aG9yPjwvYXV0aG9ycz48L2NvbnRy
aWJ1dG9ycz48YXV0aC1hZGRyZXNzPlVuaXYuIG9mIEFsYmVydGEsIEVkbW9udG9uLCBBbGJlcnRh
LCBDYW5hZGEgVDZHIDJOOC48L2F1dGgtYWRkcmVzcz48dGl0bGVzPjx0aXRsZT5TZWNyZXRlZCBi
aW9hY3RpdmUgZmFjdG9ycyBmcm9tIEJpZmlkb2JhY3Rlcml1bSBpbmZhbnRpcyBlbmhhbmNlIGVw
aXRoZWxpYWwgY2VsbCBiYXJyaWVyIGZ1bmN0aW9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yNS0zNDwvcGFnZXM+PHZvbHVtZT4yOTU8L3ZvbHVtZT48bnVtYmVyPjU8L251
bWJlcj48ZWRpdGlvbj4yMDA4LzA5LzEzPC9lZGl0aW9uPjxrZXl3b3Jkcz48a2V5d29yZD5Bbmlt
YWxzPC9rZXl3b3JkPjxrZXl3b3JkPkJpZmlkb2JhY3Rlcml1bS9jaGVtaXN0cnkvKm1ldGFib2xp
c208L2tleXdvcmQ+PGtleXdvcmQ+Q2VsbCBMaW5lLCBUdW1vcjwva2V5d29yZD48a2V5d29yZD5D
dWx0dXJlIE1lZGlhLCBDb25kaXRpb25lZC9jaGVtaXN0cnkvKnBoYXJtYWNvbG9neTwva2V5d29y
ZD48a2V5d29yZD5HZW5lIERlbGV0aW9uPC9rZXl3b3JkPjxrZXl3b3JkPkdlbmUgRXhwcmVzc2lv
biBSZWd1bGF0aW9uPC9rZXl3b3JkPjxrZXl3b3JkPkh1bWFuczwva2V5d29yZD48a2V5d29yZD5J
bnRlcmxldWtpbi0xMC9nZW5ldGljcy9tZXRhYm9saXNtPC9rZXl3b3JkPjxrZXl3b3JkPkludGVz
dGluZXMvZHJ1ZyBlZmZlY3RzL21pY3JvYmlvbG9neTwva2V5d29yZD48a2V5d29yZD5NZW1icmFu
ZSBQcm90ZWlucy9nZW5ldGljcy9tZXRhYm9saXNtPC9rZXl3b3JkPjxrZXl3b3JkPk1pY2U8L2tl
eXdvcmQ+PGtleXdvcmQ+TWl0b2dlbi1BY3RpdmF0ZWQgUHJvdGVpbiBLaW5hc2UgS2luYXNlcy9t
ZXRhYm9saXNtPC9rZXl3b3JkPjxrZXl3b3JkPlBob3NwaG9yeWxhdGlvbjwva2V5d29yZD48a2V5
d29yZD5Qcm9iaW90aWNzPC9rZXl3b3JkPjwva2V5d29yZHM+PGRhdGVzPjx5ZWFyPjIwMDg8L3ll
YXI+PHB1Yi1kYXRlcz48ZGF0ZT5Ob3Y8L2RhdGU+PC9wdWItZGF0ZXM+PC9kYXRlcz48aXNibj4w
MTkzLTE4NTcgKFByaW50KSYjeEQ7MDE5My0xODU3PC9pc2JuPjxhY2Nlc3Npb24tbnVtPjE4Nzg3
MDY0PC9hY2Nlc3Npb24tbnVtPjx1cmxzPjwvdXJscz48ZWxlY3Ryb25pYy1yZXNvdXJjZS1udW0+
MTAuMTE1Mi9hanBnaS45MDIyNy4yMDA4PC9lbGVjdHJvbmljLXJlc291cmNlLW51bT48cmVtb3Rl
LWRhdGFiYXNlLXByb3ZpZGVyPk5MTTwvcmVtb3RlLWRhdGFiYXNlLXByb3ZpZGVyPjxsYW5ndWFn
ZT5lbmc8L2xhbmd1YWdlPjwvcmVjb3JkPjwvQ2l0ZT48L0VuZE5vdGU+
</w:fldData>
        </w:fldChar>
      </w:r>
      <w:r w:rsidR="00957D6E" w:rsidRPr="008A5C51">
        <w:rPr>
          <w:rFonts w:ascii="Times New Roman" w:hAnsi="Times New Roman" w:cs="Times New Roman"/>
          <w:sz w:val="20"/>
          <w:szCs w:val="20"/>
          <w:shd w:val="clear" w:color="auto" w:fill="FFFFFF"/>
        </w:rPr>
        <w:instrText xml:space="preserve"> ADDIN EN.CITE.DATA </w:instrText>
      </w:r>
      <w:r w:rsidR="00957D6E" w:rsidRPr="008A5C51">
        <w:rPr>
          <w:rFonts w:ascii="Times New Roman" w:hAnsi="Times New Roman" w:cs="Times New Roman"/>
          <w:sz w:val="20"/>
          <w:szCs w:val="20"/>
          <w:shd w:val="clear" w:color="auto" w:fill="FFFFFF"/>
        </w:rPr>
      </w:r>
      <w:r w:rsidR="00957D6E" w:rsidRPr="008A5C51">
        <w:rPr>
          <w:rFonts w:ascii="Times New Roman" w:hAnsi="Times New Roman" w:cs="Times New Roman"/>
          <w:sz w:val="20"/>
          <w:szCs w:val="20"/>
          <w:shd w:val="clear" w:color="auto" w:fill="FFFFFF"/>
        </w:rPr>
        <w:fldChar w:fldCharType="end"/>
      </w:r>
      <w:r w:rsidR="00957D6E" w:rsidRPr="008A5C51">
        <w:rPr>
          <w:rFonts w:ascii="Times New Roman" w:hAnsi="Times New Roman" w:cs="Times New Roman"/>
          <w:sz w:val="20"/>
          <w:szCs w:val="20"/>
          <w:shd w:val="clear" w:color="auto" w:fill="FFFFFF"/>
        </w:rPr>
      </w:r>
      <w:r w:rsidR="00957D6E" w:rsidRPr="008A5C51">
        <w:rPr>
          <w:rFonts w:ascii="Times New Roman" w:hAnsi="Times New Roman" w:cs="Times New Roman"/>
          <w:sz w:val="20"/>
          <w:szCs w:val="20"/>
          <w:shd w:val="clear" w:color="auto" w:fill="FFFFFF"/>
        </w:rPr>
        <w:fldChar w:fldCharType="separate"/>
      </w:r>
      <w:r w:rsidR="00957D6E" w:rsidRPr="008A5C51">
        <w:rPr>
          <w:rFonts w:ascii="Times New Roman" w:hAnsi="Times New Roman" w:cs="Times New Roman"/>
          <w:noProof/>
          <w:sz w:val="20"/>
          <w:szCs w:val="20"/>
          <w:shd w:val="clear" w:color="auto" w:fill="FFFFFF"/>
          <w:vertAlign w:val="superscript"/>
        </w:rPr>
        <w:t>25</w:t>
      </w:r>
      <w:r w:rsidR="00957D6E" w:rsidRPr="008A5C51">
        <w:rPr>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shd w:val="clear" w:color="auto" w:fill="FFFFFF"/>
        </w:rPr>
        <w:t>, and en</w:t>
      </w:r>
      <w:r w:rsidR="00772FDF" w:rsidRPr="008A5C51">
        <w:rPr>
          <w:rFonts w:ascii="Times New Roman" w:hAnsi="Times New Roman" w:cs="Times New Roman"/>
          <w:sz w:val="20"/>
          <w:szCs w:val="20"/>
          <w:shd w:val="clear" w:color="auto" w:fill="FFFFFF"/>
        </w:rPr>
        <w:t>teric nervous system maturation</w:t>
      </w:r>
      <w:r w:rsidR="00AB2B72" w:rsidRPr="008A5C51">
        <w:rPr>
          <w:rFonts w:ascii="Times New Roman" w:hAnsi="Times New Roman" w:cs="Times New Roman"/>
          <w:sz w:val="20"/>
          <w:szCs w:val="20"/>
          <w:shd w:val="clear" w:color="auto" w:fill="FFFFFF"/>
        </w:rPr>
        <w:fldChar w:fldCharType="begin">
          <w:fldData xml:space="preserve">PEVuZE5vdGU+PENpdGU+PEF1dGhvcj5BbC1OZWRhd2k8L0F1dGhvcj48WWVhcj4yMDE1PC9ZZWFy
PjxSZWNOdW0+NjExNzwvUmVjTnVtPjxEaXNwbGF5VGV4dD48c3R5bGUgZmFjZT0ic3VwZXJzY3Jp
cHQiPjI2PC9zdHlsZT48L0Rpc3BsYXlUZXh0PjxyZWNvcmQ+PHJlYy1udW1iZXI+NjExNzwvcmVj
LW51bWJlcj48Zm9yZWlnbi1rZXlzPjxrZXkgYXBwPSJFTiIgZGItaWQ9ImEydng1MmV3ZjAwdjls
ZXcwcjl4ZmVlM2FycjI5enRzOTl6MiIgdGltZXN0YW1wPSIxNTU2NTE4ODAwIj42MTE3PC9rZXk+
PC9mb3JlaWduLWtleXM+PHJlZi10eXBlIG5hbWU9IkpvdXJuYWwgQXJ0aWNsZSI+MTc8L3JlZi10
eXBlPjxjb250cmlidXRvcnM+PGF1dGhvcnM+PGF1dGhvcj5BbC1OZWRhd2ksIEsuPC9hdXRob3I+
PGF1dGhvcj5NaWFuLCBNLiBGLjwvYXV0aG9yPjxhdXRob3I+SG9zc2FpbiwgTi48L2F1dGhvcj48
YXV0aG9yPkthcmltaSwgSy48L2F1dGhvcj48YXV0aG9yPk1hbywgWS4gSy48L2F1dGhvcj48YXV0
aG9yPkZvcnN5dGhlLCBQLjwvYXV0aG9yPjxhdXRob3I+TWluLCBLLiBLLjwvYXV0aG9yPjxhdXRo
b3I+U3RhbmlzeiwgQS4gTS48L2F1dGhvcj48YXV0aG9yPkt1bnplLCBXLiBBLjwvYXV0aG9yPjxh
dXRob3I+QmllbmVuc3RvY2ssIEouPC9hdXRob3I+PC9hdXRob3JzPjwvY29udHJpYnV0b3JzPjxh
dXRoLWFkZHJlc3M+KkRpdmlzaW9uIG9mIE5lcGhyb2xvZ3ksIERlcGFydG1lbnRzIG9mIE1lZGlj
aW5lLCBQc3ljaGlhdHJ5IGFuZCBCZWhhdmlvcmFsIE5ldXJvc2NpZW5jZXMsIGFuZCBQYXRob2xv
Z3kgYW5kIE1vbGVjdWxhciBNZWRpY2luZSwgTWNNYXN0ZXIgVW5pdmVyc2l0eSwgSGFtaWx0b24s
IE9udGFyaW8sIENhbmFkYTsgYW5kIE1jTWFzdGVyIEJyYWluLUJvZHkgSW5zdGl0dXRlIGF0IFN0
LiBKb3NlcGgmYXBvcztzIEhlYWx0aGNhcmUgSGFtaWx0b24sIEhhbWlsdG9uLCBPbnRhcmlvLCBD
YW5hZGEuJiN4RDsqRGl2aXNpb24gb2YgTmVwaHJvbG9neSwgRGVwYXJ0bWVudHMgb2YgTWVkaWNp
bmUsIFBzeWNoaWF0cnkgYW5kIEJlaGF2aW9yYWwgTmV1cm9zY2llbmNlcywgYW5kIFBhdGhvbG9n
eSBhbmQgTW9sZWN1bGFyIE1lZGljaW5lLCBNY01hc3RlciBVbml2ZXJzaXR5LCBIYW1pbHRvbiwg
T250YXJpbywgQ2FuYWRhOyBhbmQgTWNNYXN0ZXIgQnJhaW4tQm9keSBJbnN0aXR1dGUgYXQgU3Qu
IEpvc2VwaCZhcG9zO3MgSGVhbHRoY2FyZSBIYW1pbHRvbiwgSGFtaWx0b24sIE9udGFyaW8sIENh
bmFkYSBiaWVuZW5zQG1jbWFzdGVyLmNhLjwvYXV0aC1hZGRyZXNzPjx0aXRsZXM+PHRpdGxlPkd1
dCBjb21tZW5zYWwgbWljcm92ZXNpY2xlcyByZXByb2R1Y2UgcGFyZW50IGJhY3RlcmlhbCBzaWdu
YWxzIHRvIGhvc3QgaW1tdW5lIGFuZCBlbnRlcmljIG5lcnZvdXMgc3lzdGVtcz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Njg0LTk1PC9wYWdlcz48dm9sdW1lPjI5PC92b2x1bWU+
PG51bWJlcj4yPC9udW1iZXI+PGVkaXRpb24+MjAxNC8xMS8xNDwvZWRpdGlvbj48a2V5d29yZHM+
PGtleXdvcmQ+QW5pbWFsczwva2V5d29yZD48a2V5d29yZD5Cb25lIE1hcnJvdyBDZWxscy9jeXRv
bG9neTwva2V5d29yZD48a2V5d29yZD5DRDQtUG9zaXRpdmUgVC1MeW1waG9jeXRlcy9jeXRvbG9n
eTwva2V5d29yZD48a2V5d29yZD5DaGFwZXJvbmluIDYwL21ldGFib2xpc208L2tleXdvcmQ+PGtl
eXdvcmQ+Q29jdWx0dXJlIFRlY2huaXF1ZXM8L2tleXdvcmQ+PGtleXdvcmQ+RGVuZHJpdGljIENl
bGxzL2N5dG9sb2d5L21pY3JvYmlvbG9neTwva2V5d29yZD48a2V5d29yZD5FbnRlcmljIE5lcnZv
dXMgU3lzdGVtLypwaHlzaW9sb2d5PC9rZXl3b3JkPjxrZXl3b3JkPkZvcmtoZWFkIFRyYW5zY3Jp
cHRpb24gRmFjdG9ycy9tZXRhYm9saXNtPC9rZXl3b3JkPjxrZXl3b3JkPkdhc3Ryb2ludGVzdGlu
YWwgVHJhY3QvKmlubmVydmF0aW9uPC9rZXl3b3JkPjxrZXl3b3JkPkltbXVuZSBTeXN0ZW0vKnBo
eXNpb2xvZ3k8L2tleXdvcmQ+PGtleXdvcmQ+SW50ZXJsZXVraW4tMiBSZWNlcHRvciBhbHBoYSBT
dWJ1bml0L21ldGFib2xpc208L2tleXdvcmQ+PGtleXdvcmQ+TGFjdG9iYWNpbGx1cyByaGFtbm9z
dXMvKmltbXVub2xvZ3k8L2tleXdvcmQ+PGtleXdvcmQ+TGVjdGlucywgQy1UeXBlL21ldGFib2xp
c208L2tleXdvcmQ+PGtleXdvcmQ+THltcGggTm9kZXMvcGF0aG9sb2d5PC9rZXl3b3JkPjxrZXl3
b3JkPk1hbGU8L2tleXdvcmQ+PGtleXdvcmQ+TWljZTwva2V5d29yZD48a2V5d29yZD5NaWNlLCBJ
bmJyZWQgQkFMQiBDPC9rZXl3b3JkPjxrZXl3b3JkPk5ldXJvbnMvbWV0YWJvbGlzbTwva2V5d29y
ZD48a2V5d29yZD5QZXJpc3RhbHNpczwva2V5d29yZD48a2V5d29yZD5QZXllciZhcG9zO3MgUGF0
Y2hlcy9taWNyb2Jpb2xvZ3k8L2tleXdvcmQ+PGtleXdvcmQ+UGhlbm90eXBlPC9rZXl3b3JkPjxr
ZXl3b3JkPlByb2Jpb3RpY3M8L2tleXdvcmQ+PGtleXdvcmQ+UHJvdGVvbWljczwva2V5d29yZD48
a2V5d29yZD5TaWduYWwgVHJhbnNkdWN0aW9uPC9rZXl3b3JkPjxrZXl3b3JkPmJhY3RlcmlhbCBt
aWNyb3Zlc2ljbGVzPC9rZXl3b3JkPjxrZXl3b3JkPmltbXVub3JlZ3VsYXRpb248L2tleXdvcmQ+
PC9rZXl3b3Jkcz48ZGF0ZXM+PHllYXI+MjAxNTwveWVhcj48cHViLWRhdGVzPjxkYXRlPkZlYjwv
ZGF0ZT48L3B1Yi1kYXRlcz48L2RhdGVzPjxpc2JuPjA4OTItNjYzODwvaXNibj48YWNjZXNzaW9u
LW51bT4yNTM5MjI2NjwvYWNjZXNzaW9uLW51bT48dXJscz48L3VybHM+PGVsZWN0cm9uaWMtcmVz
b3VyY2UtbnVtPjEwLjEwOTYvZmouMTQtMjU5NzIxPC9lbGVjdHJvbmljLXJlc291cmNlLW51bT48
cmVtb3RlLWRhdGFiYXNlLXByb3ZpZGVyPk5MTTwvcmVtb3RlLWRhdGFiYXNlLXByb3ZpZGVyPjxs
YW5ndWFnZT5lbmc8L2xhbmd1YWdlPjwvcmVjb3JkPjwvQ2l0ZT48L0VuZE5vdGU+
</w:fldData>
        </w:fldChar>
      </w:r>
      <w:r w:rsidR="00AB2B72" w:rsidRPr="008A5C51">
        <w:rPr>
          <w:rFonts w:ascii="Times New Roman" w:hAnsi="Times New Roman" w:cs="Times New Roman"/>
          <w:sz w:val="20"/>
          <w:szCs w:val="20"/>
          <w:shd w:val="clear" w:color="auto" w:fill="FFFFFF"/>
        </w:rPr>
        <w:instrText xml:space="preserve"> ADDIN EN.CITE </w:instrText>
      </w:r>
      <w:r w:rsidR="00AB2B72" w:rsidRPr="008A5C51">
        <w:rPr>
          <w:rFonts w:ascii="Times New Roman" w:hAnsi="Times New Roman" w:cs="Times New Roman"/>
          <w:sz w:val="20"/>
          <w:szCs w:val="20"/>
          <w:shd w:val="clear" w:color="auto" w:fill="FFFFFF"/>
        </w:rPr>
        <w:fldChar w:fldCharType="begin">
          <w:fldData xml:space="preserve">PEVuZE5vdGU+PENpdGU+PEF1dGhvcj5BbC1OZWRhd2k8L0F1dGhvcj48WWVhcj4yMDE1PC9ZZWFy
PjxSZWNOdW0+NjExNzwvUmVjTnVtPjxEaXNwbGF5VGV4dD48c3R5bGUgZmFjZT0ic3VwZXJzY3Jp
cHQiPjI2PC9zdHlsZT48L0Rpc3BsYXlUZXh0PjxyZWNvcmQ+PHJlYy1udW1iZXI+NjExNzwvcmVj
LW51bWJlcj48Zm9yZWlnbi1rZXlzPjxrZXkgYXBwPSJFTiIgZGItaWQ9ImEydng1MmV3ZjAwdjls
ZXcwcjl4ZmVlM2FycjI5enRzOTl6MiIgdGltZXN0YW1wPSIxNTU2NTE4ODAwIj42MTE3PC9rZXk+
PC9mb3JlaWduLWtleXM+PHJlZi10eXBlIG5hbWU9IkpvdXJuYWwgQXJ0aWNsZSI+MTc8L3JlZi10
eXBlPjxjb250cmlidXRvcnM+PGF1dGhvcnM+PGF1dGhvcj5BbC1OZWRhd2ksIEsuPC9hdXRob3I+
PGF1dGhvcj5NaWFuLCBNLiBGLjwvYXV0aG9yPjxhdXRob3I+SG9zc2FpbiwgTi48L2F1dGhvcj48
YXV0aG9yPkthcmltaSwgSy48L2F1dGhvcj48YXV0aG9yPk1hbywgWS4gSy48L2F1dGhvcj48YXV0
aG9yPkZvcnN5dGhlLCBQLjwvYXV0aG9yPjxhdXRob3I+TWluLCBLLiBLLjwvYXV0aG9yPjxhdXRo
b3I+U3RhbmlzeiwgQS4gTS48L2F1dGhvcj48YXV0aG9yPkt1bnplLCBXLiBBLjwvYXV0aG9yPjxh
dXRob3I+QmllbmVuc3RvY2ssIEouPC9hdXRob3I+PC9hdXRob3JzPjwvY29udHJpYnV0b3JzPjxh
dXRoLWFkZHJlc3M+KkRpdmlzaW9uIG9mIE5lcGhyb2xvZ3ksIERlcGFydG1lbnRzIG9mIE1lZGlj
aW5lLCBQc3ljaGlhdHJ5IGFuZCBCZWhhdmlvcmFsIE5ldXJvc2NpZW5jZXMsIGFuZCBQYXRob2xv
Z3kgYW5kIE1vbGVjdWxhciBNZWRpY2luZSwgTWNNYXN0ZXIgVW5pdmVyc2l0eSwgSGFtaWx0b24s
IE9udGFyaW8sIENhbmFkYTsgYW5kIE1jTWFzdGVyIEJyYWluLUJvZHkgSW5zdGl0dXRlIGF0IFN0
LiBKb3NlcGgmYXBvcztzIEhlYWx0aGNhcmUgSGFtaWx0b24sIEhhbWlsdG9uLCBPbnRhcmlvLCBD
YW5hZGEuJiN4RDsqRGl2aXNpb24gb2YgTmVwaHJvbG9neSwgRGVwYXJ0bWVudHMgb2YgTWVkaWNp
bmUsIFBzeWNoaWF0cnkgYW5kIEJlaGF2aW9yYWwgTmV1cm9zY2llbmNlcywgYW5kIFBhdGhvbG9n
eSBhbmQgTW9sZWN1bGFyIE1lZGljaW5lLCBNY01hc3RlciBVbml2ZXJzaXR5LCBIYW1pbHRvbiwg
T250YXJpbywgQ2FuYWRhOyBhbmQgTWNNYXN0ZXIgQnJhaW4tQm9keSBJbnN0aXR1dGUgYXQgU3Qu
IEpvc2VwaCZhcG9zO3MgSGVhbHRoY2FyZSBIYW1pbHRvbiwgSGFtaWx0b24sIE9udGFyaW8sIENh
bmFkYSBiaWVuZW5zQG1jbWFzdGVyLmNhLjwvYXV0aC1hZGRyZXNzPjx0aXRsZXM+PHRpdGxlPkd1
dCBjb21tZW5zYWwgbWljcm92ZXNpY2xlcyByZXByb2R1Y2UgcGFyZW50IGJhY3RlcmlhbCBzaWdu
YWxzIHRvIGhvc3QgaW1tdW5lIGFuZCBlbnRlcmljIG5lcnZvdXMgc3lzdGVtczwvdGl0bGU+PHNl
Y29uZGFyeS10aXRsZT5GYXNlYiBqPC9zZWNvbmRhcnktdGl0bGU+PGFsdC10aXRsZT5GQVNFQiBq
b3VybmFsIDogb2ZmaWNpYWwgcHVibGljYXRpb24gb2YgdGhlIEZlZGVyYXRpb24gb2YgQW1lcmlj
YW4gU29jaWV0aWVzIGZvciBFeHBlcmltZW50YWwgQmlvbG9neTwvYWx0LXRpdGxlPjwvdGl0bGVz
PjxwZXJpb2RpY2FsPjxmdWxsLXRpdGxlPkZhc2ViIGo8L2Z1bGwtdGl0bGU+PGFiYnItMT5GQVNF
QiBqb3VybmFsIDogb2ZmaWNpYWwgcHVibGljYXRpb24gb2YgdGhlIEZlZGVyYXRpb24gb2YgQW1l
cmljYW4gU29jaWV0aWVzIGZvciBFeHBlcmltZW50YWwgQmlvbG9neTwvYWJici0xPjwvcGVyaW9k
aWNhbD48YWx0LXBlcmlvZGljYWw+PGZ1bGwtdGl0bGU+RmFzZWIgajwvZnVsbC10aXRsZT48YWJi
ci0xPkZBU0VCIGpvdXJuYWwgOiBvZmZpY2lhbCBwdWJsaWNhdGlvbiBvZiB0aGUgRmVkZXJhdGlv
biBvZiBBbWVyaWNhbiBTb2NpZXRpZXMgZm9yIEV4cGVyaW1lbnRhbCBCaW9sb2d5PC9hYmJyLTE+
PC9hbHQtcGVyaW9kaWNhbD48cGFnZXM+Njg0LTk1PC9wYWdlcz48dm9sdW1lPjI5PC92b2x1bWU+
PG51bWJlcj4yPC9udW1iZXI+PGVkaXRpb24+MjAxNC8xMS8xNDwvZWRpdGlvbj48a2V5d29yZHM+
PGtleXdvcmQ+QW5pbWFsczwva2V5d29yZD48a2V5d29yZD5Cb25lIE1hcnJvdyBDZWxscy9jeXRv
bG9neTwva2V5d29yZD48a2V5d29yZD5DRDQtUG9zaXRpdmUgVC1MeW1waG9jeXRlcy9jeXRvbG9n
eTwva2V5d29yZD48a2V5d29yZD5DaGFwZXJvbmluIDYwL21ldGFib2xpc208L2tleXdvcmQ+PGtl
eXdvcmQ+Q29jdWx0dXJlIFRlY2huaXF1ZXM8L2tleXdvcmQ+PGtleXdvcmQ+RGVuZHJpdGljIENl
bGxzL2N5dG9sb2d5L21pY3JvYmlvbG9neTwva2V5d29yZD48a2V5d29yZD5FbnRlcmljIE5lcnZv
dXMgU3lzdGVtLypwaHlzaW9sb2d5PC9rZXl3b3JkPjxrZXl3b3JkPkZvcmtoZWFkIFRyYW5zY3Jp
cHRpb24gRmFjdG9ycy9tZXRhYm9saXNtPC9rZXl3b3JkPjxrZXl3b3JkPkdhc3Ryb2ludGVzdGlu
YWwgVHJhY3QvKmlubmVydmF0aW9uPC9rZXl3b3JkPjxrZXl3b3JkPkltbXVuZSBTeXN0ZW0vKnBo
eXNpb2xvZ3k8L2tleXdvcmQ+PGtleXdvcmQ+SW50ZXJsZXVraW4tMiBSZWNlcHRvciBhbHBoYSBT
dWJ1bml0L21ldGFib2xpc208L2tleXdvcmQ+PGtleXdvcmQ+TGFjdG9iYWNpbGx1cyByaGFtbm9z
dXMvKmltbXVub2xvZ3k8L2tleXdvcmQ+PGtleXdvcmQ+TGVjdGlucywgQy1UeXBlL21ldGFib2xp
c208L2tleXdvcmQ+PGtleXdvcmQ+THltcGggTm9kZXMvcGF0aG9sb2d5PC9rZXl3b3JkPjxrZXl3
b3JkPk1hbGU8L2tleXdvcmQ+PGtleXdvcmQ+TWljZTwva2V5d29yZD48a2V5d29yZD5NaWNlLCBJ
bmJyZWQgQkFMQiBDPC9rZXl3b3JkPjxrZXl3b3JkPk5ldXJvbnMvbWV0YWJvbGlzbTwva2V5d29y
ZD48a2V5d29yZD5QZXJpc3RhbHNpczwva2V5d29yZD48a2V5d29yZD5QZXllciZhcG9zO3MgUGF0
Y2hlcy9taWNyb2Jpb2xvZ3k8L2tleXdvcmQ+PGtleXdvcmQ+UGhlbm90eXBlPC9rZXl3b3JkPjxr
ZXl3b3JkPlByb2Jpb3RpY3M8L2tleXdvcmQ+PGtleXdvcmQ+UHJvdGVvbWljczwva2V5d29yZD48
a2V5d29yZD5TaWduYWwgVHJhbnNkdWN0aW9uPC9rZXl3b3JkPjxrZXl3b3JkPmJhY3RlcmlhbCBt
aWNyb3Zlc2ljbGVzPC9rZXl3b3JkPjxrZXl3b3JkPmltbXVub3JlZ3VsYXRpb248L2tleXdvcmQ+
PC9rZXl3b3Jkcz48ZGF0ZXM+PHllYXI+MjAxNTwveWVhcj48cHViLWRhdGVzPjxkYXRlPkZlYjwv
ZGF0ZT48L3B1Yi1kYXRlcz48L2RhdGVzPjxpc2JuPjA4OTItNjYzODwvaXNibj48YWNjZXNzaW9u
LW51bT4yNTM5MjI2NjwvYWNjZXNzaW9uLW51bT48dXJscz48L3VybHM+PGVsZWN0cm9uaWMtcmVz
b3VyY2UtbnVtPjEwLjEwOTYvZmouMTQtMjU5NzIxPC9lbGVjdHJvbmljLXJlc291cmNlLW51bT48
cmVtb3RlLWRhdGFiYXNlLXByb3ZpZGVyPk5MTTwvcmVtb3RlLWRhdGFiYXNlLXByb3ZpZGVyPjxs
YW5ndWFnZT5lbmc8L2xhbmd1YWdlPjwvcmVjb3JkPjwvQ2l0ZT48L0VuZE5vdGU+
</w:fldData>
        </w:fldChar>
      </w:r>
      <w:r w:rsidR="00AB2B72" w:rsidRPr="008A5C51">
        <w:rPr>
          <w:rFonts w:ascii="Times New Roman" w:hAnsi="Times New Roman" w:cs="Times New Roman"/>
          <w:sz w:val="20"/>
          <w:szCs w:val="20"/>
          <w:shd w:val="clear" w:color="auto" w:fill="FFFFFF"/>
        </w:rPr>
        <w:instrText xml:space="preserve"> ADDIN EN.CITE.DATA </w:instrText>
      </w:r>
      <w:r w:rsidR="00AB2B72" w:rsidRPr="008A5C51">
        <w:rPr>
          <w:rFonts w:ascii="Times New Roman" w:hAnsi="Times New Roman" w:cs="Times New Roman"/>
          <w:sz w:val="20"/>
          <w:szCs w:val="20"/>
          <w:shd w:val="clear" w:color="auto" w:fill="FFFFFF"/>
        </w:rPr>
      </w:r>
      <w:r w:rsidR="00AB2B72" w:rsidRPr="008A5C51">
        <w:rPr>
          <w:rFonts w:ascii="Times New Roman" w:hAnsi="Times New Roman" w:cs="Times New Roman"/>
          <w:sz w:val="20"/>
          <w:szCs w:val="20"/>
          <w:shd w:val="clear" w:color="auto" w:fill="FFFFFF"/>
        </w:rPr>
        <w:fldChar w:fldCharType="end"/>
      </w:r>
      <w:r w:rsidR="00AB2B72" w:rsidRPr="008A5C51">
        <w:rPr>
          <w:rFonts w:ascii="Times New Roman" w:hAnsi="Times New Roman" w:cs="Times New Roman"/>
          <w:sz w:val="20"/>
          <w:szCs w:val="20"/>
          <w:shd w:val="clear" w:color="auto" w:fill="FFFFFF"/>
        </w:rPr>
      </w:r>
      <w:r w:rsidR="00AB2B72" w:rsidRPr="008A5C51">
        <w:rPr>
          <w:rFonts w:ascii="Times New Roman" w:hAnsi="Times New Roman" w:cs="Times New Roman"/>
          <w:sz w:val="20"/>
          <w:szCs w:val="20"/>
          <w:shd w:val="clear" w:color="auto" w:fill="FFFFFF"/>
        </w:rPr>
        <w:fldChar w:fldCharType="separate"/>
      </w:r>
      <w:r w:rsidR="00AB2B72" w:rsidRPr="008A5C51">
        <w:rPr>
          <w:rFonts w:ascii="Times New Roman" w:hAnsi="Times New Roman" w:cs="Times New Roman"/>
          <w:noProof/>
          <w:sz w:val="20"/>
          <w:szCs w:val="20"/>
          <w:shd w:val="clear" w:color="auto" w:fill="FFFFFF"/>
          <w:vertAlign w:val="superscript"/>
        </w:rPr>
        <w:t>26</w:t>
      </w:r>
      <w:r w:rsidR="00AB2B72" w:rsidRPr="008A5C51">
        <w:rPr>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shd w:val="clear" w:color="auto" w:fill="FFFFFF"/>
        </w:rPr>
        <w:t>, and exert an anti-inf</w:t>
      </w:r>
      <w:r w:rsidR="00772FDF" w:rsidRPr="008A5C51">
        <w:rPr>
          <w:rFonts w:ascii="Times New Roman" w:hAnsi="Times New Roman" w:cs="Times New Roman"/>
          <w:sz w:val="20"/>
          <w:szCs w:val="20"/>
          <w:shd w:val="clear" w:color="auto" w:fill="FFFFFF"/>
        </w:rPr>
        <w:t>lammatory effect.</w:t>
      </w:r>
      <w:r w:rsidR="00AB2B72" w:rsidRPr="008A5C51">
        <w:rPr>
          <w:rFonts w:ascii="Times New Roman" w:hAnsi="Times New Roman" w:cs="Times New Roman"/>
          <w:sz w:val="20"/>
          <w:szCs w:val="20"/>
          <w:shd w:val="clear" w:color="auto" w:fill="FFFFFF"/>
        </w:rPr>
        <w:fldChar w:fldCharType="begin">
          <w:fldData xml:space="preserve">PEVuZE5vdGU+PENpdGU+PEF1dGhvcj5MaXU8L0F1dGhvcj48WWVhcj4yMDEwPC9ZZWFyPjxSZWNO
dW0+NjAyNjwvUmVjTnVtPjxEaXNwbGF5VGV4dD48c3R5bGUgZmFjZT0ic3VwZXJzY3JpcHQiPjI3
PC9zdHlsZT48L0Rpc3BsYXlUZXh0PjxyZWNvcmQ+PHJlYy1udW1iZXI+NjAyNjwvcmVjLW51bWJl
cj48Zm9yZWlnbi1rZXlzPjxrZXkgYXBwPSJFTiIgZGItaWQ9ImEydng1MmV3ZjAwdjlsZXcwcjl4
ZmVlM2FycjI5enRzOTl6MiIgdGltZXN0YW1wPSIxNTI5OTkyNzUzIj42MDI2PC9rZXk+PC9mb3Jl
aWduLWtleXM+PHJlZi10eXBlIG5hbWU9IkpvdXJuYWwgQXJ0aWNsZSI+MTc8L3JlZi10eXBlPjxj
b250cmlidXRvcnM+PGF1dGhvcnM+PGF1dGhvcj5MaXUsIFkuPC9hdXRob3I+PGF1dGhvcj5GYXRo
ZXJlZSwgTi4gWS48L2F1dGhvcj48YXV0aG9yPk1hbmdhbGF0LCBOLjwvYXV0aG9yPjxhdXRob3I+
UmhvYWRzLCBKLiBNLjwvYXV0aG9yPjwvYXV0aG9ycz48L2NvbnRyaWJ1dG9ycz48YXV0aC1hZGRy
ZXNzPkRlcGFydG1lbnQgb2YgUGVkaWF0cmljcywgRGl2aXNpb24gb2YgR2FzdHJvZW50ZXJvbG9n
eSBhbmQgUGVkaWF0cmljIFJlc2VhcmNoIEluc3RpdHV0ZSwgVGhlIFVuaXZlcnNpdHkgb2YgVGV4
YXMgSGVhbHRoIFNjaWVuY2UgQ2VudGVyIGF0IEhvdXN0b24sIEhvdXN0b24sIFRleGFzIDc3MDMs
IFVTQS48L2F1dGgtYWRkcmVzcz48dGl0bGVzPjx0aXRsZT5IdW1hbi1kZXJpdmVkIHByb2Jpb3Rp
YyBMYWN0b2JhY2lsbHVzIHJldXRlcmkgc3RyYWlucyBkaWZmZXJlbnRpYWxseSByZWR1Y2UgaW50
ZXN0aW5hbCBpbmZsYW1tYXRpb24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MDg3LTk2PC9wYWdlcz48dm9sdW1lPjI5OTwvdm9sdW1lPjxudW1iZXI+NTwvbnVtYmVyPjxlZGl0
aW9uPjIwMTAvMDgvMjg8L2VkaXRpb24+PGtleXdvcmRzPjxrZXl3b3JkPkFuYWx5c2lzIG9mIFZh
cmlhbmNlPC9rZXl3b3JkPjxrZXl3b3JkPkFuaW1hbHM8L2tleXdvcmQ+PGtleXdvcmQ+QW5pbWFs
cywgTmV3Ym9ybjwva2V5d29yZD48a2V5d29yZD5DZWxscywgQ3VsdHVyZWQ8L2tleXdvcmQ+PGtl
eXdvcmQ+RXBpdGhlbGlhbCBDZWxscy9jeXRvbG9neS9tZXRhYm9saXNtLyptaWNyb2Jpb2xvZ3k8
L2tleXdvcmQ+PGtleXdvcmQ+SHVtYW5zPC9rZXl3b3JkPjxrZXl3b3JkPklsZXVtL21ldGFib2xp
c20vKm1pY3JvYmlvbG9neTwva2V5d29yZD48a2V5d29yZD5JbmZsYW1tYXRpb24vbWV0YWJvbGlz
bS8qbWljcm9iaW9sb2d5PC9rZXl3b3JkPjxrZXl3b3JkPkludGVybGV1a2luLTgvbWV0YWJvbGlz
bTwva2V5d29yZD48a2V5d29yZD5JbnRlc3RpbmFsIE11Y29zYS9tZXRhYm9saXNtL21pY3JvYmlv
bG9neTwva2V5d29yZD48a2V5d29yZD5KZWp1bnVtL2N5dG9sb2d5L21ldGFib2xpc20vKm1pY3Jv
YmlvbG9neTwva2V5d29yZD48a2V5d29yZD4qTGFjdG9iYWNpbGx1cyByZXV0ZXJpPC9rZXl3b3Jk
PjxrZXl3b3JkPlByb2Jpb3RpY3M8L2tleXdvcmQ+PGtleXdvcmQ+UmF0czwva2V5d29yZD48a2V5
d29yZD5SYXRzLCBTcHJhZ3VlLURhd2xleTwva2V5d29yZD48a2V5d29yZD5SZXZlcnNlIFRyYW5z
Y3JpcHRhc2UgUG9seW1lcmFzZSBDaGFpbiBSZWFjdGlvbjwva2V5d29yZD48a2V5d29yZD5Td2lu
ZTwva2V5d29yZD48L2tleXdvcmRzPjxkYXRlcz48eWVhcj4yMDEwPC95ZWFyPjxwdWItZGF0ZXM+
PGRhdGU+Tm92PC9kYXRlPjwvcHViLWRhdGVzPjwvZGF0ZXM+PGlzYm4+MDE5My0xODU3PC9pc2Ju
PjxhY2Nlc3Npb24tbnVtPjIwNzk4MzU3PC9hY2Nlc3Npb24tbnVtPjx1cmxzPjwvdXJscz48Y3Vz
dG9tMj5QTUMyOTkzMTY5PC9jdXN0b20yPjxlbGVjdHJvbmljLXJlc291cmNlLW51bT4xMC4xMTUy
L2FqcGdpLjAwMTI0LjIwMTA8L2VsZWN0cm9uaWMtcmVzb3VyY2UtbnVtPjxyZW1vdGUtZGF0YWJh
c2UtcHJvdmlkZXI+TkxNPC9yZW1vdGUtZGF0YWJhc2UtcHJvdmlkZXI+PGxhbmd1YWdlPmVuZzwv
bGFuZ3VhZ2U+PC9yZWNvcmQ+PC9DaXRlPjwvRW5kTm90ZT4A
</w:fldData>
        </w:fldChar>
      </w:r>
      <w:r w:rsidR="00AB2B72" w:rsidRPr="008A5C51">
        <w:rPr>
          <w:rFonts w:ascii="Times New Roman" w:hAnsi="Times New Roman" w:cs="Times New Roman"/>
          <w:sz w:val="20"/>
          <w:szCs w:val="20"/>
          <w:shd w:val="clear" w:color="auto" w:fill="FFFFFF"/>
        </w:rPr>
        <w:instrText xml:space="preserve"> ADDIN EN.CITE </w:instrText>
      </w:r>
      <w:r w:rsidR="00AB2B72" w:rsidRPr="008A5C51">
        <w:rPr>
          <w:rFonts w:ascii="Times New Roman" w:hAnsi="Times New Roman" w:cs="Times New Roman"/>
          <w:sz w:val="20"/>
          <w:szCs w:val="20"/>
          <w:shd w:val="clear" w:color="auto" w:fill="FFFFFF"/>
        </w:rPr>
        <w:fldChar w:fldCharType="begin">
          <w:fldData xml:space="preserve">PEVuZE5vdGU+PENpdGU+PEF1dGhvcj5MaXU8L0F1dGhvcj48WWVhcj4yMDEwPC9ZZWFyPjxSZWNO
dW0+NjAyNjwvUmVjTnVtPjxEaXNwbGF5VGV4dD48c3R5bGUgZmFjZT0ic3VwZXJzY3JpcHQiPjI3
PC9zdHlsZT48L0Rpc3BsYXlUZXh0PjxyZWNvcmQ+PHJlYy1udW1iZXI+NjAyNjwvcmVjLW51bWJl
cj48Zm9yZWlnbi1rZXlzPjxrZXkgYXBwPSJFTiIgZGItaWQ9ImEydng1MmV3ZjAwdjlsZXcwcjl4
ZmVlM2FycjI5enRzOTl6MiIgdGltZXN0YW1wPSIxNTI5OTkyNzUzIj42MDI2PC9rZXk+PC9mb3Jl
aWduLWtleXM+PHJlZi10eXBlIG5hbWU9IkpvdXJuYWwgQXJ0aWNsZSI+MTc8L3JlZi10eXBlPjxj
b250cmlidXRvcnM+PGF1dGhvcnM+PGF1dGhvcj5MaXUsIFkuPC9hdXRob3I+PGF1dGhvcj5GYXRo
ZXJlZSwgTi4gWS48L2F1dGhvcj48YXV0aG9yPk1hbmdhbGF0LCBOLjwvYXV0aG9yPjxhdXRob3I+
UmhvYWRzLCBKLiBNLjwvYXV0aG9yPjwvYXV0aG9ycz48L2NvbnRyaWJ1dG9ycz48YXV0aC1hZGRy
ZXNzPkRlcGFydG1lbnQgb2YgUGVkaWF0cmljcywgRGl2aXNpb24gb2YgR2FzdHJvZW50ZXJvbG9n
eSBhbmQgUGVkaWF0cmljIFJlc2VhcmNoIEluc3RpdHV0ZSwgVGhlIFVuaXZlcnNpdHkgb2YgVGV4
YXMgSGVhbHRoIFNjaWVuY2UgQ2VudGVyIGF0IEhvdXN0b24sIEhvdXN0b24sIFRleGFzIDc3MDMs
IFVTQS48L2F1dGgtYWRkcmVzcz48dGl0bGVzPjx0aXRsZT5IdW1hbi1kZXJpdmVkIHByb2Jpb3Rp
YyBMYWN0b2JhY2lsbHVzIHJldXRlcmkgc3RyYWlucyBkaWZmZXJlbnRpYWxseSByZWR1Y2UgaW50
ZXN0aW5hbCBpbmZsYW1tYXRpb24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x
MDg3LTk2PC9wYWdlcz48dm9sdW1lPjI5OTwvdm9sdW1lPjxudW1iZXI+NTwvbnVtYmVyPjxlZGl0
aW9uPjIwMTAvMDgvMjg8L2VkaXRpb24+PGtleXdvcmRzPjxrZXl3b3JkPkFuYWx5c2lzIG9mIFZh
cmlhbmNlPC9rZXl3b3JkPjxrZXl3b3JkPkFuaW1hbHM8L2tleXdvcmQ+PGtleXdvcmQ+QW5pbWFs
cywgTmV3Ym9ybjwva2V5d29yZD48a2V5d29yZD5DZWxscywgQ3VsdHVyZWQ8L2tleXdvcmQ+PGtl
eXdvcmQ+RXBpdGhlbGlhbCBDZWxscy9jeXRvbG9neS9tZXRhYm9saXNtLyptaWNyb2Jpb2xvZ3k8
L2tleXdvcmQ+PGtleXdvcmQ+SHVtYW5zPC9rZXl3b3JkPjxrZXl3b3JkPklsZXVtL21ldGFib2xp
c20vKm1pY3JvYmlvbG9neTwva2V5d29yZD48a2V5d29yZD5JbmZsYW1tYXRpb24vbWV0YWJvbGlz
bS8qbWljcm9iaW9sb2d5PC9rZXl3b3JkPjxrZXl3b3JkPkludGVybGV1a2luLTgvbWV0YWJvbGlz
bTwva2V5d29yZD48a2V5d29yZD5JbnRlc3RpbmFsIE11Y29zYS9tZXRhYm9saXNtL21pY3JvYmlv
bG9neTwva2V5d29yZD48a2V5d29yZD5KZWp1bnVtL2N5dG9sb2d5L21ldGFib2xpc20vKm1pY3Jv
YmlvbG9neTwva2V5d29yZD48a2V5d29yZD4qTGFjdG9iYWNpbGx1cyByZXV0ZXJpPC9rZXl3b3Jk
PjxrZXl3b3JkPlByb2Jpb3RpY3M8L2tleXdvcmQ+PGtleXdvcmQ+UmF0czwva2V5d29yZD48a2V5
d29yZD5SYXRzLCBTcHJhZ3VlLURhd2xleTwva2V5d29yZD48a2V5d29yZD5SZXZlcnNlIFRyYW5z
Y3JpcHRhc2UgUG9seW1lcmFzZSBDaGFpbiBSZWFjdGlvbjwva2V5d29yZD48a2V5d29yZD5Td2lu
ZTwva2V5d29yZD48L2tleXdvcmRzPjxkYXRlcz48eWVhcj4yMDEwPC95ZWFyPjxwdWItZGF0ZXM+
PGRhdGU+Tm92PC9kYXRlPjwvcHViLWRhdGVzPjwvZGF0ZXM+PGlzYm4+MDE5My0xODU3PC9pc2Ju
PjxhY2Nlc3Npb24tbnVtPjIwNzk4MzU3PC9hY2Nlc3Npb24tbnVtPjx1cmxzPjwvdXJscz48Y3Vz
dG9tMj5QTUMyOTkzMTY5PC9jdXN0b20yPjxlbGVjdHJvbmljLXJlc291cmNlLW51bT4xMC4xMTUy
L2FqcGdpLjAwMTI0LjIwMTA8L2VsZWN0cm9uaWMtcmVzb3VyY2UtbnVtPjxyZW1vdGUtZGF0YWJh
c2UtcHJvdmlkZXI+TkxNPC9yZW1vdGUtZGF0YWJhc2UtcHJvdmlkZXI+PGxhbmd1YWdlPmVuZzwv
bGFuZ3VhZ2U+PC9yZWNvcmQ+PC9DaXRlPjwvRW5kTm90ZT4A
</w:fldData>
        </w:fldChar>
      </w:r>
      <w:r w:rsidR="00AB2B72" w:rsidRPr="008A5C51">
        <w:rPr>
          <w:rFonts w:ascii="Times New Roman" w:hAnsi="Times New Roman" w:cs="Times New Roman"/>
          <w:sz w:val="20"/>
          <w:szCs w:val="20"/>
          <w:shd w:val="clear" w:color="auto" w:fill="FFFFFF"/>
        </w:rPr>
        <w:instrText xml:space="preserve"> ADDIN EN.CITE.DATA </w:instrText>
      </w:r>
      <w:r w:rsidR="00AB2B72" w:rsidRPr="008A5C51">
        <w:rPr>
          <w:rFonts w:ascii="Times New Roman" w:hAnsi="Times New Roman" w:cs="Times New Roman"/>
          <w:sz w:val="20"/>
          <w:szCs w:val="20"/>
          <w:shd w:val="clear" w:color="auto" w:fill="FFFFFF"/>
        </w:rPr>
      </w:r>
      <w:r w:rsidR="00AB2B72" w:rsidRPr="008A5C51">
        <w:rPr>
          <w:rFonts w:ascii="Times New Roman" w:hAnsi="Times New Roman" w:cs="Times New Roman"/>
          <w:sz w:val="20"/>
          <w:szCs w:val="20"/>
          <w:shd w:val="clear" w:color="auto" w:fill="FFFFFF"/>
        </w:rPr>
        <w:fldChar w:fldCharType="end"/>
      </w:r>
      <w:r w:rsidR="00AB2B72" w:rsidRPr="008A5C51">
        <w:rPr>
          <w:rFonts w:ascii="Times New Roman" w:hAnsi="Times New Roman" w:cs="Times New Roman"/>
          <w:sz w:val="20"/>
          <w:szCs w:val="20"/>
          <w:shd w:val="clear" w:color="auto" w:fill="FFFFFF"/>
        </w:rPr>
      </w:r>
      <w:r w:rsidR="00AB2B72" w:rsidRPr="008A5C51">
        <w:rPr>
          <w:rFonts w:ascii="Times New Roman" w:hAnsi="Times New Roman" w:cs="Times New Roman"/>
          <w:sz w:val="20"/>
          <w:szCs w:val="20"/>
          <w:shd w:val="clear" w:color="auto" w:fill="FFFFFF"/>
        </w:rPr>
        <w:fldChar w:fldCharType="separate"/>
      </w:r>
      <w:r w:rsidR="00AB2B72" w:rsidRPr="008A5C51">
        <w:rPr>
          <w:rFonts w:ascii="Times New Roman" w:hAnsi="Times New Roman" w:cs="Times New Roman"/>
          <w:noProof/>
          <w:sz w:val="20"/>
          <w:szCs w:val="20"/>
          <w:shd w:val="clear" w:color="auto" w:fill="FFFFFF"/>
          <w:vertAlign w:val="superscript"/>
        </w:rPr>
        <w:t>27</w:t>
      </w:r>
      <w:r w:rsidR="00AB2B72" w:rsidRPr="008A5C51">
        <w:rPr>
          <w:rFonts w:ascii="Times New Roman" w:hAnsi="Times New Roman" w:cs="Times New Roman"/>
          <w:sz w:val="20"/>
          <w:szCs w:val="20"/>
          <w:shd w:val="clear" w:color="auto" w:fill="FFFFFF"/>
        </w:rPr>
        <w:fldChar w:fldCharType="end"/>
      </w:r>
      <w:r w:rsidRPr="008A5C51">
        <w:rPr>
          <w:rFonts w:ascii="Times New Roman" w:hAnsi="Times New Roman" w:cs="Times New Roman"/>
          <w:sz w:val="20"/>
          <w:szCs w:val="20"/>
        </w:rPr>
        <w:t xml:space="preserve"> Studies in mouse model show that probiotics ameliorate defects in communicative, stereotypic, anxiety-like and sensorimotor behaviours.</w:t>
      </w:r>
      <w:r w:rsidR="00AB2B72" w:rsidRPr="008A5C51">
        <w:rPr>
          <w:rFonts w:ascii="Times New Roman" w:hAnsi="Times New Roman" w:cs="Times New Roman"/>
          <w:sz w:val="20"/>
          <w:szCs w:val="20"/>
        </w:rPr>
        <w:fldChar w:fldCharType="begin">
          <w:fldData xml:space="preserve">PEVuZE5vdGU+PENpdGU+PEF1dGhvcj5Ic2lhbzwvQXV0aG9yPjxZZWFyPjIwMTM8L1llYXI+PFJl
Y051bT42MTE4PC9SZWNOdW0+PERpc3BsYXlUZXh0PjxzdHlsZSBmYWNlPSJzdXBlcnNjcmlwdCI+
MjgsIDI5PC9zdHlsZT48L0Rpc3BsYXlUZXh0PjxyZWNvcmQ+PHJlYy1udW1iZXI+NjExODwvcmVj
LW51bWJlcj48Zm9yZWlnbi1rZXlzPjxrZXkgYXBwPSJFTiIgZGItaWQ9ImEydng1MmV3ZjAwdjls
ZXcwcjl4ZmVlM2FycjI5enRzOTl6MiIgdGltZXN0YW1wPSIxNTU2NTE4OTgxIj42MTE4PC9rZXk+
PC9mb3JlaWduLWtleXM+PHJlZi10eXBlIG5hbWU9IkpvdXJuYWwgQXJ0aWNsZSI+MTc8L3JlZi10
eXBlPjxjb250cmlidXRvcnM+PGF1dGhvcnM+PGF1dGhvcj5Ic2lhbywgRS4gWS48L2F1dGhvcj48
YXV0aG9yPk1jQnJpZGUsIFMuIFcuPC9hdXRob3I+PGF1dGhvcj5Ic2llbiwgUy48L2F1dGhvcj48
YXV0aG9yPlNoYXJvbiwgRy48L2F1dGhvcj48YXV0aG9yPkh5ZGUsIEUuIFIuPC9hdXRob3I+PGF1
dGhvcj5NY0N1ZSwgVC48L2F1dGhvcj48YXV0aG9yPkNvZGVsbGksIEouIEEuPC9hdXRob3I+PGF1
dGhvcj5DaG93LCBKLjwvYXV0aG9yPjxhdXRob3I+UmVpc21hbiwgUy4gRS48L2F1dGhvcj48YXV0
aG9yPlBldHJvc2lubywgSi4gRi48L2F1dGhvcj48YXV0aG9yPlBhdHRlcnNvbiwgUC4gSC48L2F1
dGhvcj48YXV0aG9yPk1hem1hbmlhbiwgUy4gSy48L2F1dGhvcj48L2F1dGhvcnM+PC9jb250cmli
dXRvcnM+PGF1dGgtYWRkcmVzcz5EaXZpc2lvbiBvZiBCaW9sb2d5IGFuZCBCaW9sb2dpY2FsIEVu
Z2luZWVyaW5nLCBDYWxpZm9ybmlhIEluc3RpdHV0ZSBvZiBUZWNobm9sb2d5LCBQYXNhZGVuYSwg
Q0EgOTExMjUsIFVTQTsgRGl2aXNpb24gb2YgQ2hlbWlzdHJ5IGFuZCBDaGVtaWNhbCBFbmdpbmVl
cmluZywgQ2FsaWZvcm5pYSBJbnN0aXR1dGUgb2YgVGVjaG5vbG9neSwgUGFzYWRlbmEsIENBIDkx
MTI1LCBVU0EuIEVsZWN0cm9uaWMgYWRkcmVzczogZWhzaWFvQGNhbHRlY2guZWR1LiYjeEQ7RGl2
aXNpb24gb2YgQmlvbG9neSBhbmQgQmlvbG9naWNhbCBFbmdpbmVlcmluZywgQ2FsaWZvcm5pYSBJ
bnN0aXR1dGUgb2YgVGVjaG5vbG9neSwgUGFzYWRlbmEsIENBIDkxMTI1LCBVU0EuJiN4RDtBbGtl
ayBDZW50ZXIgZm9yIE1ldGFnZW5vbWljcyBhbmQgTWljcm9iaW9tZSBSZXNlYXJjaCwgQmF5bG9y
IENvbGxlZ2Ugb2YgTWVkaWNpbmUsIEhvdXN0b24sIFRYIDc3MDMwLCBVU0EuJiN4RDtEaXZpc2lv
biBvZiBDaGVtaXN0cnkgYW5kIENoZW1pY2FsIEVuZ2luZWVyaW5nLCBDYWxpZm9ybmlhIEluc3Rp
dHV0ZSBvZiBUZWNobm9sb2d5LCBQYXNhZGVuYSwgQ0EgOTExMjUsIFVTQS4mI3hEO0RpdmlzaW9u
IG9mIEJpb2xvZ3kgYW5kIEJpb2xvZ2ljYWwgRW5naW5lZXJpbmcsIENhbGlmb3JuaWEgSW5zdGl0
dXRlIG9mIFRlY2hub2xvZ3ksIFBhc2FkZW5hLCBDQSA5MTEyNSwgVVNBLiBFbGVjdHJvbmljIGFk
ZHJlc3M6IHBocEBjYWx0ZWNoLmVkdS4mI3hEO0RpdmlzaW9uIG9mIEJpb2xvZ3kgYW5kIEJpb2xv
Z2ljYWwgRW5naW5lZXJpbmcsIENhbGlmb3JuaWEgSW5zdGl0dXRlIG9mIFRlY2hub2xvZ3ksIFBh
c2FkZW5hLCBDQSA5MTEyNSwgVVNBLiBFbGVjdHJvbmljIGFkZHJlc3M6IHNhcmtpc0BjYWx0ZWNo
LmVkdS48L2F1dGgtYWRkcmVzcz48dGl0bGVzPjx0aXRsZT5NaWNyb2Jpb3RhIG1vZHVsYXRlIGJl
aGF2aW9yYWwgYW5kIHBoeXNpb2xvZ2ljYWwgYWJub3JtYWxpdGllcyBhc3NvY2lhdGVkIHdpdGgg
bmV1cm9kZXZlbG9wbWVudGFsIGRpc29yZGVyczwvdGl0bGU+PHNlY29uZGFyeS10aXRsZT5DZWxs
PC9zZWNvbmRhcnktdGl0bGU+PGFsdC10aXRsZT5DZWxsPC9hbHQtdGl0bGU+PC90aXRsZXM+PHBl
cmlvZGljYWw+PGZ1bGwtdGl0bGU+Q2VsbDwvZnVsbC10aXRsZT48L3BlcmlvZGljYWw+PGFsdC1w
ZXJpb2RpY2FsPjxmdWxsLXRpdGxlPkNlbGw8L2Z1bGwtdGl0bGU+PC9hbHQtcGVyaW9kaWNhbD48
cGFnZXM+MTQ1MS02MzwvcGFnZXM+PHZvbHVtZT4xNTU8L3ZvbHVtZT48bnVtYmVyPjc8L251bWJl
cj48ZWRpdGlvbj4yMDEzLzEyLzEwPC9lZGl0aW9uPjxrZXl3b3Jkcz48a2V5d29yZD5BbmltYWxz
PC9rZXl3b3JkPjxrZXl3b3JkPkFueGlldHkvbWV0YWJvbGlzbS9taWNyb2Jpb2xvZ3k8L2tleXdv
cmQ+PGtleXdvcmQ+QmFjdGVyb2lkZXMgZnJhZ2lsaXM8L2tleXdvcmQ+PGtleXdvcmQ+QmVoYXZp
b3IsIEFuaW1hbDwva2V5d29yZD48a2V5d29yZD5CcmFpbi9waHlzaW9sb2d5PC9rZXl3b3JkPjxr
ZXl3b3JkPkNoaWxkPC9rZXl3b3JkPjxrZXl3b3JkPkNoaWxkIERldmVsb3BtZW50IERpc29yZGVy
cywgUGVydmFzaXZlL21ldGFib2xpc20vKm1pY3JvYmlvbG9neTwva2V5d29yZD48a2V5d29yZD5E
aXNlYXNlIE1vZGVscywgQW5pbWFsPC9rZXl3b3JkPjxrZXl3b3JkPkZlbWFsZTwva2V5d29yZD48
a2V5d29yZD5HYXN0cm9pbnRlc3RpbmFsIFRyYWN0L21ldGFib2xpc20vKm1pY3JvYmlvbG9neTwv
a2V5d29yZD48a2V5d29yZD5IdW1hbnM8L2tleXdvcmQ+PGtleXdvcmQ+TWljZTwva2V5d29yZD48
a2V5d29yZD5NaWNlLCBJbmJyZWQgQzU3Qkw8L2tleXdvcmQ+PGtleXdvcmQ+TWljcm9iaW90YTwv
a2V5d29yZD48a2V5d29yZD5Qcm9iaW90aWNzL2FkbWluaXN0cmF0aW9uICZhbXA7IGRvc2FnZTwv
a2V5d29yZD48L2tleXdvcmRzPjxkYXRlcz48eWVhcj4yMDEzPC95ZWFyPjxwdWItZGF0ZXM+PGRh
dGU+RGVjIDE5PC9kYXRlPjwvcHViLWRhdGVzPjwvZGF0ZXM+PGlzYm4+MDA5Mi04Njc0PC9pc2Ju
PjxhY2Nlc3Npb24tbnVtPjI0MzE1NDg0PC9hY2Nlc3Npb24tbnVtPjx1cmxzPjwvdXJscz48Y3Vz
dG9tMj5QTUMzODk3Mzk0PC9jdXN0b20yPjxjdXN0b202Pk5JSE1TNTQzNTkwPC9jdXN0b202Pjxl
bGVjdHJvbmljLXJlc291cmNlLW51bT4xMC4xMDE2L2ouY2VsbC4yMDEzLjExLjAyNDwvZWxlY3Ry
b25pYy1yZXNvdXJjZS1udW0+PHJlbW90ZS1kYXRhYmFzZS1wcm92aWRlcj5OTE08L3JlbW90ZS1k
YXRhYmFzZS1wcm92aWRlcj48bGFuZ3VhZ2U+ZW5nPC9sYW5ndWFnZT48L3JlY29yZD48L0NpdGU+
PENpdGU+PEF1dGhvcj5HaWxiZXJ0PC9BdXRob3I+PFllYXI+MjAxMzwvWWVhcj48UmVjTnVtPjYx
MTk8L1JlY051bT48cmVjb3JkPjxyZWMtbnVtYmVyPjYxMTk8L3JlYy1udW1iZXI+PGZvcmVpZ24t
a2V5cz48a2V5IGFwcD0iRU4iIGRiLWlkPSJhMnZ4NTJld2YwMHY5bGV3MHI5eGZlZTNhcnIyOXp0
czk5ejIiIHRpbWVzdGFtcD0iMTU1NjUxOTA1OSI+NjExOTwva2V5PjwvZm9yZWlnbi1rZXlzPjxy
ZWYtdHlwZSBuYW1lPSJKb3VybmFsIEFydGljbGUiPjE3PC9yZWYtdHlwZT48Y29udHJpYnV0b3Jz
PjxhdXRob3JzPjxhdXRob3I+R2lsYmVydCwgSi4gQS48L2F1dGhvcj48YXV0aG9yPktyYWptYWxu
aWstQnJvd24sIFIuPC9hdXRob3I+PGF1dGhvcj5Qb3Jhemluc2thLCBELiBMLjwvYXV0aG9yPjxh
dXRob3I+V2Vpc3MsIFMuIEouPC9hdXRob3I+PGF1dGhvcj5LbmlnaHQsIFIuPC9hdXRob3I+PC9h
dXRob3JzPjwvY29udHJpYnV0b3JzPjxhdXRoLWFkZHJlc3M+SW5zdGl0dXRlIGZvciBHZW5vbWlj
IGFuZCBTeXN0ZW1zIEJpb2xvZ3ksIEFyZ29ubmUgTmF0aW9uYWwgTGFib3JhdG9yeSwgOTcwMCBT
b3V0aCBDYXNzIEF2ZW51ZSwgQXJnb25uZSwgSUwgNjA0MzksIFVTQTsgRGVwYXJ0bWVudCBvZiBF
Y29sb2d5IGFuZCBFdm9sdXRpb24sIFVuaXZlcnNpdHkgb2YgQ2hpY2FnbywgNTY0MCBTb3V0aCBF
bGxpcyBBdmVudWUsIENoaWNhZ28sIElMIDYwNjM3LCBVU0EuJiN4RDtTd2V0dGUgQ2VudGVyIGZv
ciBFbnZpcm9ubWVudGFsIEJpb3RlY2hub2xvZ3kgQmlvZGVzaWduIEluc3RpdHV0ZSBhdCBBcml6
b25hIFN0YXRlIFVuaXZlcnNpdHksIDEwMDEgU291dGggTWNBbGxpc3RlciBBdmVudWUsIFRlbXBl
LCBBWiA4NTI4Ny01NzAxLCBVU0E7IFNjaG9vbCBvZiBTdXN0YWluYWJsZSBFbmdpbmVlcmluZyBh
bmQgdGhlIEJ1aWx0IEVudmlyb25tZW50LCBBcml6b25hIFN0YXRlIFVuaXZlcnNpdHksIFRlbXBl
LCBBWiA4NTI4Ny01NzAxLCBVU0EuJiN4RDtEZXBhcnRtZW50IG9mIENoZW1pc3RyeSBhbmQgQmlv
Y2hlbWlzdHJ5IGFuZCBCaW9Gcm9udGllcnMgSW5zdGl0dXRlLCBVbml2ZXJzaXR5IG9mIENvbG9y
YWRvIGF0IEJvdWxkZXIsIEJvdWxkZXIsIENPIDgwMzA5LCBVU0EuJiN4RDtEZXBhcnRtZW50IG9m
IENoZW1pc3RyeSBhbmQgQmlvY2hlbWlzdHJ5IGFuZCBCaW9Gcm9udGllcnMgSW5zdGl0dXRlLCBV
bml2ZXJzaXR5IG9mIENvbG9yYWRvIGF0IEJvdWxkZXIsIEJvdWxkZXIsIENPIDgwMzA5LCBVU0E7
IEhvd2FyZCBIdWdoZXMgTWVkaWNhbCBJbnN0aXR1dGUsIEJvdWxkZXIsIENPIDgwMzA5LCBVU0Eu
IEVsZWN0cm9uaWMgYWRkcmVzczogcm9iLmtuaWdodEBjb2xvcmFkby5lZHUuPC9hdXRoLWFkZHJl
c3M+PHRpdGxlcz48dGl0bGU+VG93YXJkIGVmZmVjdGl2ZSBwcm9iaW90aWNzIGZvciBhdXRpc20g
YW5kIG90aGVyIG5ldXJvZGV2ZWxvcG1lbnRhbCBkaXNvcmRlcnM8L3RpdGxlPjxzZWNvbmRhcnkt
dGl0bGU+Q2VsbDwvc2Vjb25kYXJ5LXRpdGxlPjxhbHQtdGl0bGU+Q2VsbDwvYWx0LXRpdGxlPjwv
dGl0bGVzPjxwZXJpb2RpY2FsPjxmdWxsLXRpdGxlPkNlbGw8L2Z1bGwtdGl0bGU+PC9wZXJpb2Rp
Y2FsPjxhbHQtcGVyaW9kaWNhbD48ZnVsbC10aXRsZT5DZWxsPC9mdWxsLXRpdGxlPjwvYWx0LXBl
cmlvZGljYWw+PHBhZ2VzPjE0NDYtODwvcGFnZXM+PHZvbHVtZT4xNTU8L3ZvbHVtZT48bnVtYmVy
Pjc8L251bWJlcj48ZWRpdGlvbj4yMDEzLzEyLzI0PC9lZGl0aW9uPjxrZXl3b3Jkcz48a2V5d29y
ZD5BbmltYWxzPC9rZXl3b3JkPjxrZXl3b3JkPkNoaWxkIERldmVsb3BtZW50IERpc29yZGVycywg
UGVydmFzaXZlLyptaWNyb2Jpb2xvZ3k8L2tleXdvcmQ+PGtleXdvcmQ+RmVtYWxlPC9rZXl3b3Jk
PjxrZXl3b3JkPkdhc3Ryb2ludGVzdGluYWwgVHJhY3QvKm1pY3JvYmlvbG9neTwva2V5d29yZD48
a2V5d29yZD5IdW1hbnM8L2tleXdvcmQ+PC9rZXl3b3Jkcz48ZGF0ZXM+PHllYXI+MjAxMzwveWVh
cj48cHViLWRhdGVzPjxkYXRlPkRlYyAxOTwvZGF0ZT48L3B1Yi1kYXRlcz48L2RhdGVzPjxpc2Ju
PjAwOTItODY3NDwvaXNibj48YWNjZXNzaW9uLW51bT4yNDM2MDI2OTwvYWNjZXNzaW9uLW51bT48
dXJscz48L3VybHM+PGN1c3RvbTI+UE1DNDE2NjU1MTwvY3VzdG9tMj48Y3VzdG9tNj5OSUhNUzYy
NTk5OTwvY3VzdG9tNj48ZWxlY3Ryb25pYy1yZXNvdXJjZS1udW0+MTAuMTAxNi9qLmNlbGwuMjAx
My4xMS4wMzU8L2VsZWN0cm9uaWMtcmVzb3VyY2UtbnVtPjxyZW1vdGUtZGF0YWJhc2UtcHJvdmlk
ZXI+TkxNPC9yZW1vdGUtZGF0YWJhc2UtcHJvdmlkZXI+PGxhbmd1YWdlPmVuZzwvbGFuZ3VhZ2U+
PC9yZWNvcmQ+PC9DaXRlPjwvRW5kTm90ZT4A
</w:fldData>
        </w:fldChar>
      </w:r>
      <w:r w:rsidR="00772FDF" w:rsidRPr="008A5C51">
        <w:rPr>
          <w:rFonts w:ascii="Times New Roman" w:hAnsi="Times New Roman" w:cs="Times New Roman"/>
          <w:sz w:val="20"/>
          <w:szCs w:val="20"/>
        </w:rPr>
        <w:instrText xml:space="preserve"> ADDIN EN.CITE </w:instrText>
      </w:r>
      <w:r w:rsidR="00772FDF" w:rsidRPr="008A5C51">
        <w:rPr>
          <w:rFonts w:ascii="Times New Roman" w:hAnsi="Times New Roman" w:cs="Times New Roman"/>
          <w:sz w:val="20"/>
          <w:szCs w:val="20"/>
        </w:rPr>
        <w:fldChar w:fldCharType="begin">
          <w:fldData xml:space="preserve">PEVuZE5vdGU+PENpdGU+PEF1dGhvcj5Ic2lhbzwvQXV0aG9yPjxZZWFyPjIwMTM8L1llYXI+PFJl
Y051bT42MTE4PC9SZWNOdW0+PERpc3BsYXlUZXh0PjxzdHlsZSBmYWNlPSJzdXBlcnNjcmlwdCI+
MjgsIDI5PC9zdHlsZT48L0Rpc3BsYXlUZXh0PjxyZWNvcmQ+PHJlYy1udW1iZXI+NjExODwvcmVj
LW51bWJlcj48Zm9yZWlnbi1rZXlzPjxrZXkgYXBwPSJFTiIgZGItaWQ9ImEydng1MmV3ZjAwdjls
ZXcwcjl4ZmVlM2FycjI5enRzOTl6MiIgdGltZXN0YW1wPSIxNTU2NTE4OTgxIj42MTE4PC9rZXk+
PC9mb3JlaWduLWtleXM+PHJlZi10eXBlIG5hbWU9IkpvdXJuYWwgQXJ0aWNsZSI+MTc8L3JlZi10
eXBlPjxjb250cmlidXRvcnM+PGF1dGhvcnM+PGF1dGhvcj5Ic2lhbywgRS4gWS48L2F1dGhvcj48
YXV0aG9yPk1jQnJpZGUsIFMuIFcuPC9hdXRob3I+PGF1dGhvcj5Ic2llbiwgUy48L2F1dGhvcj48
YXV0aG9yPlNoYXJvbiwgRy48L2F1dGhvcj48YXV0aG9yPkh5ZGUsIEUuIFIuPC9hdXRob3I+PGF1
dGhvcj5NY0N1ZSwgVC48L2F1dGhvcj48YXV0aG9yPkNvZGVsbGksIEouIEEuPC9hdXRob3I+PGF1
dGhvcj5DaG93LCBKLjwvYXV0aG9yPjxhdXRob3I+UmVpc21hbiwgUy4gRS48L2F1dGhvcj48YXV0
aG9yPlBldHJvc2lubywgSi4gRi48L2F1dGhvcj48YXV0aG9yPlBhdHRlcnNvbiwgUC4gSC48L2F1
dGhvcj48YXV0aG9yPk1hem1hbmlhbiwgUy4gSy48L2F1dGhvcj48L2F1dGhvcnM+PC9jb250cmli
dXRvcnM+PGF1dGgtYWRkcmVzcz5EaXZpc2lvbiBvZiBCaW9sb2d5IGFuZCBCaW9sb2dpY2FsIEVu
Z2luZWVyaW5nLCBDYWxpZm9ybmlhIEluc3RpdHV0ZSBvZiBUZWNobm9sb2d5LCBQYXNhZGVuYSwg
Q0EgOTExMjUsIFVTQTsgRGl2aXNpb24gb2YgQ2hlbWlzdHJ5IGFuZCBDaGVtaWNhbCBFbmdpbmVl
cmluZywgQ2FsaWZvcm5pYSBJbnN0aXR1dGUgb2YgVGVjaG5vbG9neSwgUGFzYWRlbmEsIENBIDkx
MTI1LCBVU0EuIEVsZWN0cm9uaWMgYWRkcmVzczogZWhzaWFvQGNhbHRlY2guZWR1LiYjeEQ7RGl2
aXNpb24gb2YgQmlvbG9neSBhbmQgQmlvbG9naWNhbCBFbmdpbmVlcmluZywgQ2FsaWZvcm5pYSBJ
bnN0aXR1dGUgb2YgVGVjaG5vbG9neSwgUGFzYWRlbmEsIENBIDkxMTI1LCBVU0EuJiN4RDtBbGtl
ayBDZW50ZXIgZm9yIE1ldGFnZW5vbWljcyBhbmQgTWljcm9iaW9tZSBSZXNlYXJjaCwgQmF5bG9y
IENvbGxlZ2Ugb2YgTWVkaWNpbmUsIEhvdXN0b24sIFRYIDc3MDMwLCBVU0EuJiN4RDtEaXZpc2lv
biBvZiBDaGVtaXN0cnkgYW5kIENoZW1pY2FsIEVuZ2luZWVyaW5nLCBDYWxpZm9ybmlhIEluc3Rp
dHV0ZSBvZiBUZWNobm9sb2d5LCBQYXNhZGVuYSwgQ0EgOTExMjUsIFVTQS4mI3hEO0RpdmlzaW9u
IG9mIEJpb2xvZ3kgYW5kIEJpb2xvZ2ljYWwgRW5naW5lZXJpbmcsIENhbGlmb3JuaWEgSW5zdGl0
dXRlIG9mIFRlY2hub2xvZ3ksIFBhc2FkZW5hLCBDQSA5MTEyNSwgVVNBLiBFbGVjdHJvbmljIGFk
ZHJlc3M6IHBocEBjYWx0ZWNoLmVkdS4mI3hEO0RpdmlzaW9uIG9mIEJpb2xvZ3kgYW5kIEJpb2xv
Z2ljYWwgRW5naW5lZXJpbmcsIENhbGlmb3JuaWEgSW5zdGl0dXRlIG9mIFRlY2hub2xvZ3ksIFBh
c2FkZW5hLCBDQSA5MTEyNSwgVVNBLiBFbGVjdHJvbmljIGFkZHJlc3M6IHNhcmtpc0BjYWx0ZWNo
LmVkdS48L2F1dGgtYWRkcmVzcz48dGl0bGVzPjx0aXRsZT5NaWNyb2Jpb3RhIG1vZHVsYXRlIGJl
aGF2aW9yYWwgYW5kIHBoeXNpb2xvZ2ljYWwgYWJub3JtYWxpdGllcyBhc3NvY2lhdGVkIHdpdGgg
bmV1cm9kZXZlbG9wbWVudGFsIGRpc29yZGVyczwvdGl0bGU+PHNlY29uZGFyeS10aXRsZT5DZWxs
PC9zZWNvbmRhcnktdGl0bGU+PGFsdC10aXRsZT5DZWxsPC9hbHQtdGl0bGU+PC90aXRsZXM+PHBl
cmlvZGljYWw+PGZ1bGwtdGl0bGU+Q2VsbDwvZnVsbC10aXRsZT48L3BlcmlvZGljYWw+PGFsdC1w
ZXJpb2RpY2FsPjxmdWxsLXRpdGxlPkNlbGw8L2Z1bGwtdGl0bGU+PC9hbHQtcGVyaW9kaWNhbD48
cGFnZXM+MTQ1MS02MzwvcGFnZXM+PHZvbHVtZT4xNTU8L3ZvbHVtZT48bnVtYmVyPjc8L251bWJl
cj48ZWRpdGlvbj4yMDEzLzEyLzEwPC9lZGl0aW9uPjxrZXl3b3Jkcz48a2V5d29yZD5BbmltYWxz
PC9rZXl3b3JkPjxrZXl3b3JkPkFueGlldHkvbWV0YWJvbGlzbS9taWNyb2Jpb2xvZ3k8L2tleXdv
cmQ+PGtleXdvcmQ+QmFjdGVyb2lkZXMgZnJhZ2lsaXM8L2tleXdvcmQ+PGtleXdvcmQ+QmVoYXZp
b3IsIEFuaW1hbDwva2V5d29yZD48a2V5d29yZD5CcmFpbi9waHlzaW9sb2d5PC9rZXl3b3JkPjxr
ZXl3b3JkPkNoaWxkPC9rZXl3b3JkPjxrZXl3b3JkPkNoaWxkIERldmVsb3BtZW50IERpc29yZGVy
cywgUGVydmFzaXZlL21ldGFib2xpc20vKm1pY3JvYmlvbG9neTwva2V5d29yZD48a2V5d29yZD5E
aXNlYXNlIE1vZGVscywgQW5pbWFsPC9rZXl3b3JkPjxrZXl3b3JkPkZlbWFsZTwva2V5d29yZD48
a2V5d29yZD5HYXN0cm9pbnRlc3RpbmFsIFRyYWN0L21ldGFib2xpc20vKm1pY3JvYmlvbG9neTwv
a2V5d29yZD48a2V5d29yZD5IdW1hbnM8L2tleXdvcmQ+PGtleXdvcmQ+TWljZTwva2V5d29yZD48
a2V5d29yZD5NaWNlLCBJbmJyZWQgQzU3Qkw8L2tleXdvcmQ+PGtleXdvcmQ+TWljcm9iaW90YTwv
a2V5d29yZD48a2V5d29yZD5Qcm9iaW90aWNzL2FkbWluaXN0cmF0aW9uICZhbXA7IGRvc2FnZTwv
a2V5d29yZD48L2tleXdvcmRzPjxkYXRlcz48eWVhcj4yMDEzPC95ZWFyPjxwdWItZGF0ZXM+PGRh
dGU+RGVjIDE5PC9kYXRlPjwvcHViLWRhdGVzPjwvZGF0ZXM+PGlzYm4+MDA5Mi04Njc0PC9pc2Ju
PjxhY2Nlc3Npb24tbnVtPjI0MzE1NDg0PC9hY2Nlc3Npb24tbnVtPjx1cmxzPjwvdXJscz48Y3Vz
dG9tMj5QTUMzODk3Mzk0PC9jdXN0b20yPjxjdXN0b202Pk5JSE1TNTQzNTkwPC9jdXN0b202Pjxl
bGVjdHJvbmljLXJlc291cmNlLW51bT4xMC4xMDE2L2ouY2VsbC4yMDEzLjExLjAyNDwvZWxlY3Ry
b25pYy1yZXNvdXJjZS1udW0+PHJlbW90ZS1kYXRhYmFzZS1wcm92aWRlcj5OTE08L3JlbW90ZS1k
YXRhYmFzZS1wcm92aWRlcj48bGFuZ3VhZ2U+ZW5nPC9sYW5ndWFnZT48L3JlY29yZD48L0NpdGU+
PENpdGU+PEF1dGhvcj5HaWxiZXJ0PC9BdXRob3I+PFllYXI+MjAxMzwvWWVhcj48UmVjTnVtPjYx
MTk8L1JlY051bT48cmVjb3JkPjxyZWMtbnVtYmVyPjYxMTk8L3JlYy1udW1iZXI+PGZvcmVpZ24t
a2V5cz48a2V5IGFwcD0iRU4iIGRiLWlkPSJhMnZ4NTJld2YwMHY5bGV3MHI5eGZlZTNhcnIyOXp0
czk5ejIiIHRpbWVzdGFtcD0iMTU1NjUxOTA1OSI+NjExOTwva2V5PjwvZm9yZWlnbi1rZXlzPjxy
ZWYtdHlwZSBuYW1lPSJKb3VybmFsIEFydGljbGUiPjE3PC9yZWYtdHlwZT48Y29udHJpYnV0b3Jz
PjxhdXRob3JzPjxhdXRob3I+R2lsYmVydCwgSi4gQS48L2F1dGhvcj48YXV0aG9yPktyYWptYWxu
aWstQnJvd24sIFIuPC9hdXRob3I+PGF1dGhvcj5Qb3Jhemluc2thLCBELiBMLjwvYXV0aG9yPjxh
dXRob3I+V2Vpc3MsIFMuIEouPC9hdXRob3I+PGF1dGhvcj5LbmlnaHQsIFIuPC9hdXRob3I+PC9h
dXRob3JzPjwvY29udHJpYnV0b3JzPjxhdXRoLWFkZHJlc3M+SW5zdGl0dXRlIGZvciBHZW5vbWlj
IGFuZCBTeXN0ZW1zIEJpb2xvZ3ksIEFyZ29ubmUgTmF0aW9uYWwgTGFib3JhdG9yeSwgOTcwMCBT
b3V0aCBDYXNzIEF2ZW51ZSwgQXJnb25uZSwgSUwgNjA0MzksIFVTQTsgRGVwYXJ0bWVudCBvZiBF
Y29sb2d5IGFuZCBFdm9sdXRpb24sIFVuaXZlcnNpdHkgb2YgQ2hpY2FnbywgNTY0MCBTb3V0aCBF
bGxpcyBBdmVudWUsIENoaWNhZ28sIElMIDYwNjM3LCBVU0EuJiN4RDtTd2V0dGUgQ2VudGVyIGZv
ciBFbnZpcm9ubWVudGFsIEJpb3RlY2hub2xvZ3kgQmlvZGVzaWduIEluc3RpdHV0ZSBhdCBBcml6
b25hIFN0YXRlIFVuaXZlcnNpdHksIDEwMDEgU291dGggTWNBbGxpc3RlciBBdmVudWUsIFRlbXBl
LCBBWiA4NTI4Ny01NzAxLCBVU0E7IFNjaG9vbCBvZiBTdXN0YWluYWJsZSBFbmdpbmVlcmluZyBh
bmQgdGhlIEJ1aWx0IEVudmlyb25tZW50LCBBcml6b25hIFN0YXRlIFVuaXZlcnNpdHksIFRlbXBl
LCBBWiA4NTI4Ny01NzAxLCBVU0EuJiN4RDtEZXBhcnRtZW50IG9mIENoZW1pc3RyeSBhbmQgQmlv
Y2hlbWlzdHJ5IGFuZCBCaW9Gcm9udGllcnMgSW5zdGl0dXRlLCBVbml2ZXJzaXR5IG9mIENvbG9y
YWRvIGF0IEJvdWxkZXIsIEJvdWxkZXIsIENPIDgwMzA5LCBVU0EuJiN4RDtEZXBhcnRtZW50IG9m
IENoZW1pc3RyeSBhbmQgQmlvY2hlbWlzdHJ5IGFuZCBCaW9Gcm9udGllcnMgSW5zdGl0dXRlLCBV
bml2ZXJzaXR5IG9mIENvbG9yYWRvIGF0IEJvdWxkZXIsIEJvdWxkZXIsIENPIDgwMzA5LCBVU0E7
IEhvd2FyZCBIdWdoZXMgTWVkaWNhbCBJbnN0aXR1dGUsIEJvdWxkZXIsIENPIDgwMzA5LCBVU0Eu
IEVsZWN0cm9uaWMgYWRkcmVzczogcm9iLmtuaWdodEBjb2xvcmFkby5lZHUuPC9hdXRoLWFkZHJl
c3M+PHRpdGxlcz48dGl0bGU+VG93YXJkIGVmZmVjdGl2ZSBwcm9iaW90aWNzIGZvciBhdXRpc20g
YW5kIG90aGVyIG5ldXJvZGV2ZWxvcG1lbnRhbCBkaXNvcmRlcnM8L3RpdGxlPjxzZWNvbmRhcnkt
dGl0bGU+Q2VsbDwvc2Vjb25kYXJ5LXRpdGxlPjxhbHQtdGl0bGU+Q2VsbDwvYWx0LXRpdGxlPjwv
dGl0bGVzPjxwZXJpb2RpY2FsPjxmdWxsLXRpdGxlPkNlbGw8L2Z1bGwtdGl0bGU+PC9wZXJpb2Rp
Y2FsPjxhbHQtcGVyaW9kaWNhbD48ZnVsbC10aXRsZT5DZWxsPC9mdWxsLXRpdGxlPjwvYWx0LXBl
cmlvZGljYWw+PHBhZ2VzPjE0NDYtODwvcGFnZXM+PHZvbHVtZT4xNTU8L3ZvbHVtZT48bnVtYmVy
Pjc8L251bWJlcj48ZWRpdGlvbj4yMDEzLzEyLzI0PC9lZGl0aW9uPjxrZXl3b3Jkcz48a2V5d29y
ZD5BbmltYWxzPC9rZXl3b3JkPjxrZXl3b3JkPkNoaWxkIERldmVsb3BtZW50IERpc29yZGVycywg
UGVydmFzaXZlLyptaWNyb2Jpb2xvZ3k8L2tleXdvcmQ+PGtleXdvcmQ+RmVtYWxlPC9rZXl3b3Jk
PjxrZXl3b3JkPkdhc3Ryb2ludGVzdGluYWwgVHJhY3QvKm1pY3JvYmlvbG9neTwva2V5d29yZD48
a2V5d29yZD5IdW1hbnM8L2tleXdvcmQ+PC9rZXl3b3Jkcz48ZGF0ZXM+PHllYXI+MjAxMzwveWVh
cj48cHViLWRhdGVzPjxkYXRlPkRlYyAxOTwvZGF0ZT48L3B1Yi1kYXRlcz48L2RhdGVzPjxpc2Ju
PjAwOTItODY3NDwvaXNibj48YWNjZXNzaW9uLW51bT4yNDM2MDI2OTwvYWNjZXNzaW9uLW51bT48
dXJscz48L3VybHM+PGN1c3RvbTI+UE1DNDE2NjU1MTwvY3VzdG9tMj48Y3VzdG9tNj5OSUhNUzYy
NTk5OTwvY3VzdG9tNj48ZWxlY3Ryb25pYy1yZXNvdXJjZS1udW0+MTAuMTAxNi9qLmNlbGwuMjAx
My4xMS4wMzU8L2VsZWN0cm9uaWMtcmVzb3VyY2UtbnVtPjxyZW1vdGUtZGF0YWJhc2UtcHJvdmlk
ZXI+TkxNPC9yZW1vdGUtZGF0YWJhc2UtcHJvdmlkZXI+PGxhbmd1YWdlPmVuZzwvbGFuZ3VhZ2U+
PC9yZWNvcmQ+PC9DaXRlPjwvRW5kTm90ZT4A
</w:fldData>
        </w:fldChar>
      </w:r>
      <w:r w:rsidR="00772FDF" w:rsidRPr="008A5C51">
        <w:rPr>
          <w:rFonts w:ascii="Times New Roman" w:hAnsi="Times New Roman" w:cs="Times New Roman"/>
          <w:sz w:val="20"/>
          <w:szCs w:val="20"/>
        </w:rPr>
        <w:instrText xml:space="preserve"> ADDIN EN.CITE.DATA </w:instrText>
      </w:r>
      <w:r w:rsidR="00772FDF" w:rsidRPr="008A5C51">
        <w:rPr>
          <w:rFonts w:ascii="Times New Roman" w:hAnsi="Times New Roman" w:cs="Times New Roman"/>
          <w:sz w:val="20"/>
          <w:szCs w:val="20"/>
        </w:rPr>
      </w:r>
      <w:r w:rsidR="00772FDF" w:rsidRPr="008A5C51">
        <w:rPr>
          <w:rFonts w:ascii="Times New Roman" w:hAnsi="Times New Roman" w:cs="Times New Roman"/>
          <w:sz w:val="20"/>
          <w:szCs w:val="20"/>
        </w:rPr>
        <w:fldChar w:fldCharType="end"/>
      </w:r>
      <w:r w:rsidR="00AB2B72" w:rsidRPr="008A5C51">
        <w:rPr>
          <w:rFonts w:ascii="Times New Roman" w:hAnsi="Times New Roman" w:cs="Times New Roman"/>
          <w:sz w:val="20"/>
          <w:szCs w:val="20"/>
        </w:rPr>
      </w:r>
      <w:r w:rsidR="00AB2B72" w:rsidRPr="008A5C51">
        <w:rPr>
          <w:rFonts w:ascii="Times New Roman" w:hAnsi="Times New Roman" w:cs="Times New Roman"/>
          <w:sz w:val="20"/>
          <w:szCs w:val="20"/>
        </w:rPr>
        <w:fldChar w:fldCharType="separate"/>
      </w:r>
      <w:r w:rsidR="00772FDF" w:rsidRPr="008A5C51">
        <w:rPr>
          <w:rFonts w:ascii="Times New Roman" w:hAnsi="Times New Roman" w:cs="Times New Roman"/>
          <w:noProof/>
          <w:sz w:val="20"/>
          <w:szCs w:val="20"/>
          <w:vertAlign w:val="superscript"/>
        </w:rPr>
        <w:t>28, 29</w:t>
      </w:r>
      <w:r w:rsidR="00AB2B72"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r w:rsidR="00617CAC" w:rsidRPr="008A5C51">
        <w:rPr>
          <w:rFonts w:ascii="Times New Roman" w:hAnsi="Times New Roman" w:cs="Times New Roman"/>
          <w:sz w:val="20"/>
          <w:szCs w:val="20"/>
        </w:rPr>
        <w:t xml:space="preserve">Even, single strain </w:t>
      </w:r>
      <w:r w:rsidRPr="008A5C51">
        <w:rPr>
          <w:rFonts w:ascii="Times New Roman" w:hAnsi="Times New Roman" w:cs="Times New Roman"/>
          <w:sz w:val="20"/>
          <w:szCs w:val="20"/>
        </w:rPr>
        <w:t>of gut bacteria (</w:t>
      </w:r>
      <w:r w:rsidRPr="008A5C51">
        <w:rPr>
          <w:rFonts w:ascii="Times New Roman" w:hAnsi="Times New Roman" w:cs="Times New Roman"/>
          <w:i/>
          <w:sz w:val="20"/>
          <w:szCs w:val="20"/>
        </w:rPr>
        <w:t>Lactobacillus (L). reuteri</w:t>
      </w:r>
      <w:r w:rsidR="00617CAC" w:rsidRPr="008A5C51">
        <w:rPr>
          <w:rFonts w:ascii="Times New Roman" w:hAnsi="Times New Roman" w:cs="Times New Roman"/>
          <w:sz w:val="20"/>
          <w:szCs w:val="20"/>
        </w:rPr>
        <w:t>) has</w:t>
      </w:r>
      <w:r w:rsidRPr="008A5C51">
        <w:rPr>
          <w:rFonts w:ascii="Times New Roman" w:hAnsi="Times New Roman" w:cs="Times New Roman"/>
          <w:sz w:val="20"/>
          <w:szCs w:val="20"/>
        </w:rPr>
        <w:t xml:space="preserve"> been shown to reverse autism-related social </w:t>
      </w:r>
      <w:proofErr w:type="spellStart"/>
      <w:r w:rsidRPr="008A5C51">
        <w:rPr>
          <w:rFonts w:ascii="Times New Roman" w:hAnsi="Times New Roman" w:cs="Times New Roman"/>
          <w:sz w:val="20"/>
          <w:szCs w:val="20"/>
        </w:rPr>
        <w:t>behavior</w:t>
      </w:r>
      <w:proofErr w:type="spellEnd"/>
      <w:r w:rsidRPr="008A5C51">
        <w:rPr>
          <w:rFonts w:ascii="Times New Roman" w:hAnsi="Times New Roman" w:cs="Times New Roman"/>
          <w:sz w:val="20"/>
          <w:szCs w:val="20"/>
        </w:rPr>
        <w:t xml:space="preserve"> in mice.</w:t>
      </w:r>
      <w:r w:rsidR="00AB2B72" w:rsidRPr="008A5C51">
        <w:rPr>
          <w:rFonts w:ascii="Times New Roman" w:hAnsi="Times New Roman" w:cs="Times New Roman"/>
          <w:sz w:val="20"/>
          <w:szCs w:val="20"/>
        </w:rPr>
        <w:fldChar w:fldCharType="begin"/>
      </w:r>
      <w:r w:rsidR="00AB2B72" w:rsidRPr="008A5C51">
        <w:rPr>
          <w:rFonts w:ascii="Times New Roman" w:hAnsi="Times New Roman" w:cs="Times New Roman"/>
          <w:sz w:val="20"/>
          <w:szCs w:val="20"/>
        </w:rPr>
        <w:instrText xml:space="preserve"> ADDIN EN.CITE &lt;EndNote&gt;&lt;Cite&gt;&lt;Author&gt;Buffington&lt;/Author&gt;&lt;Year&gt;2016&lt;/Year&gt;&lt;RecNum&gt;6027&lt;/RecNum&gt;&lt;DisplayText&gt;&lt;style face="superscript"&gt;30&lt;/style&gt;&lt;/DisplayText&gt;&lt;record&gt;&lt;rec-number&gt;6027&lt;/rec-number&gt;&lt;foreign-keys&gt;&lt;key app="EN" db-id="a2vx52ewf00v9lew0r9xfee3arr29zts99z2" timestamp="1529993362"&gt;6027&lt;/key&gt;&lt;/foreign-keys&gt;&lt;ref-type name="Journal Article"&gt;17&lt;/ref-type&gt;&lt;contributors&gt;&lt;authors&gt;&lt;author&gt;Buffington, Shelly A.&lt;/author&gt;&lt;author&gt;Di Prisco, Gonzalo Viana&lt;/author&gt;&lt;author&gt;Auchtung, Thomas A.&lt;/author&gt;&lt;author&gt;Ajami, Nadim J.&lt;/author&gt;&lt;author&gt;Petrosino, Joseph F.&lt;/author&gt;&lt;author&gt;Costa-Mattioli, Mauro&lt;/author&gt;&lt;/authors&gt;&lt;/contributors&gt;&lt;titles&gt;&lt;title&gt;Microbial Reconstitution Reverses Maternal Diet-Induced Social and Synaptic Deficits in Offspring&lt;/title&gt;&lt;secondary-title&gt;Cell&lt;/secondary-title&gt;&lt;/titles&gt;&lt;periodical&gt;&lt;full-title&gt;Cell&lt;/full-title&gt;&lt;/periodical&gt;&lt;pages&gt;1762-1775&lt;/pages&gt;&lt;volume&gt;165&lt;/volume&gt;&lt;number&gt;7&lt;/number&gt;&lt;dates&gt;&lt;year&gt;2016&lt;/year&gt;&lt;/dates&gt;&lt;publisher&gt;Elsevier&lt;/publisher&gt;&lt;isbn&gt;0092-8674&lt;/isbn&gt;&lt;urls&gt;&lt;related-urls&gt;&lt;url&gt;http://dx.doi.org/10.1016/j.cell.2016.06.001&lt;/url&gt;&lt;/related-urls&gt;&lt;/urls&gt;&lt;electronic-resource-num&gt;10.1016/j.cell.2016.06.001&lt;/electronic-resource-num&gt;&lt;access-date&gt;2018/06/25&lt;/access-date&gt;&lt;/record&gt;&lt;/Cite&gt;&lt;/EndNote&gt;</w:instrText>
      </w:r>
      <w:r w:rsidR="00AB2B72" w:rsidRPr="008A5C51">
        <w:rPr>
          <w:rFonts w:ascii="Times New Roman" w:hAnsi="Times New Roman" w:cs="Times New Roman"/>
          <w:sz w:val="20"/>
          <w:szCs w:val="20"/>
        </w:rPr>
        <w:fldChar w:fldCharType="separate"/>
      </w:r>
      <w:r w:rsidR="00AB2B72" w:rsidRPr="008A5C51">
        <w:rPr>
          <w:rFonts w:ascii="Times New Roman" w:hAnsi="Times New Roman" w:cs="Times New Roman"/>
          <w:noProof/>
          <w:sz w:val="20"/>
          <w:szCs w:val="20"/>
          <w:vertAlign w:val="superscript"/>
        </w:rPr>
        <w:t>30</w:t>
      </w:r>
      <w:r w:rsidR="00AB2B72"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r w:rsidRPr="008A5C51">
        <w:rPr>
          <w:rFonts w:ascii="Times New Roman" w:eastAsia="Calibri" w:hAnsi="Times New Roman" w:cs="Times New Roman"/>
          <w:sz w:val="20"/>
          <w:szCs w:val="20"/>
        </w:rPr>
        <w:t xml:space="preserve">Neurodevelopmental conditions such as ASD have a strong genetic </w:t>
      </w:r>
      <w:proofErr w:type="spellStart"/>
      <w:r w:rsidRPr="008A5C51">
        <w:rPr>
          <w:rFonts w:ascii="Times New Roman" w:eastAsia="Calibri" w:hAnsi="Times New Roman" w:cs="Times New Roman"/>
          <w:sz w:val="20"/>
          <w:szCs w:val="20"/>
        </w:rPr>
        <w:t>etiology</w:t>
      </w:r>
      <w:proofErr w:type="spellEnd"/>
      <w:r w:rsidRPr="008A5C51">
        <w:rPr>
          <w:rFonts w:ascii="Times New Roman" w:eastAsia="Calibri" w:hAnsi="Times New Roman" w:cs="Times New Roman"/>
          <w:sz w:val="20"/>
          <w:szCs w:val="20"/>
        </w:rPr>
        <w:t xml:space="preserve">. </w:t>
      </w:r>
      <w:proofErr w:type="spellStart"/>
      <w:r w:rsidRPr="008A5C51">
        <w:rPr>
          <w:rFonts w:ascii="Times New Roman" w:eastAsia="Calibri" w:hAnsi="Times New Roman" w:cs="Times New Roman"/>
          <w:sz w:val="20"/>
          <w:szCs w:val="20"/>
        </w:rPr>
        <w:t>Tabouy</w:t>
      </w:r>
      <w:proofErr w:type="spellEnd"/>
      <w:r w:rsidRPr="008A5C51">
        <w:rPr>
          <w:rFonts w:ascii="Times New Roman" w:eastAsia="Calibri" w:hAnsi="Times New Roman" w:cs="Times New Roman"/>
          <w:sz w:val="20"/>
          <w:szCs w:val="20"/>
        </w:rPr>
        <w:t xml:space="preserve"> et al identified gut dysbiosis in Shank3 KO mice. Decreased relative abundance of</w:t>
      </w:r>
      <w:r w:rsidRPr="008A5C51">
        <w:rPr>
          <w:rFonts w:ascii="Times New Roman" w:eastAsia="Calibri" w:hAnsi="Times New Roman" w:cs="Times New Roman"/>
          <w:i/>
          <w:sz w:val="20"/>
          <w:szCs w:val="20"/>
        </w:rPr>
        <w:t xml:space="preserve"> L. reuteri</w:t>
      </w:r>
      <w:r w:rsidRPr="008A5C51">
        <w:rPr>
          <w:rFonts w:ascii="Times New Roman" w:eastAsia="Calibri" w:hAnsi="Times New Roman" w:cs="Times New Roman"/>
          <w:sz w:val="20"/>
          <w:szCs w:val="20"/>
        </w:rPr>
        <w:t xml:space="preserve"> positively correlated with brain expression of gamma-Aminobutyric acid (GABA) receptor subunits. Supplementation with </w:t>
      </w:r>
      <w:r w:rsidRPr="008A5C51">
        <w:rPr>
          <w:rFonts w:ascii="Times New Roman" w:eastAsia="Calibri" w:hAnsi="Times New Roman" w:cs="Times New Roman"/>
          <w:i/>
          <w:sz w:val="20"/>
          <w:szCs w:val="20"/>
        </w:rPr>
        <w:t xml:space="preserve">L. </w:t>
      </w:r>
      <w:proofErr w:type="spellStart"/>
      <w:r w:rsidRPr="008A5C51">
        <w:rPr>
          <w:rFonts w:ascii="Times New Roman" w:eastAsia="Calibri" w:hAnsi="Times New Roman" w:cs="Times New Roman"/>
          <w:i/>
          <w:sz w:val="20"/>
          <w:szCs w:val="20"/>
        </w:rPr>
        <w:t>reuteri</w:t>
      </w:r>
      <w:proofErr w:type="spellEnd"/>
      <w:r w:rsidRPr="008A5C51">
        <w:rPr>
          <w:rFonts w:ascii="Times New Roman" w:eastAsia="Calibri" w:hAnsi="Times New Roman" w:cs="Times New Roman"/>
          <w:i/>
          <w:sz w:val="20"/>
          <w:szCs w:val="20"/>
        </w:rPr>
        <w:t xml:space="preserve"> </w:t>
      </w:r>
      <w:r w:rsidRPr="008A5C51">
        <w:rPr>
          <w:rFonts w:ascii="Times New Roman" w:eastAsia="Calibri" w:hAnsi="Times New Roman" w:cs="Times New Roman"/>
          <w:sz w:val="20"/>
          <w:szCs w:val="20"/>
        </w:rPr>
        <w:t xml:space="preserve">attenuated unsocial </w:t>
      </w:r>
      <w:proofErr w:type="spellStart"/>
      <w:r w:rsidRPr="008A5C51">
        <w:rPr>
          <w:rFonts w:ascii="Times New Roman" w:eastAsia="Calibri" w:hAnsi="Times New Roman" w:cs="Times New Roman"/>
          <w:sz w:val="20"/>
          <w:szCs w:val="20"/>
        </w:rPr>
        <w:t>behavior</w:t>
      </w:r>
      <w:proofErr w:type="spellEnd"/>
      <w:r w:rsidRPr="008A5C51">
        <w:rPr>
          <w:rFonts w:ascii="Times New Roman" w:eastAsia="Calibri" w:hAnsi="Times New Roman" w:cs="Times New Roman"/>
          <w:sz w:val="20"/>
          <w:szCs w:val="20"/>
        </w:rPr>
        <w:t xml:space="preserve"> specifically in male Shank3 mice, decreased repetitive </w:t>
      </w:r>
      <w:proofErr w:type="spellStart"/>
      <w:r w:rsidRPr="008A5C51">
        <w:rPr>
          <w:rFonts w:ascii="Times New Roman" w:eastAsia="Calibri" w:hAnsi="Times New Roman" w:cs="Times New Roman"/>
          <w:sz w:val="20"/>
          <w:szCs w:val="20"/>
        </w:rPr>
        <w:t>behaviors</w:t>
      </w:r>
      <w:proofErr w:type="spellEnd"/>
      <w:r w:rsidRPr="008A5C51">
        <w:rPr>
          <w:rFonts w:ascii="Times New Roman" w:eastAsia="Calibri" w:hAnsi="Times New Roman" w:cs="Times New Roman"/>
          <w:sz w:val="20"/>
          <w:szCs w:val="20"/>
        </w:rPr>
        <w:t xml:space="preserve"> in both male and female Shank3 KO mice, and affected GABA receptor gene expression and protein levels in multiple brain regions, supporting the potential of probiotics in improving behavioural symptoms of ASD</w:t>
      </w:r>
      <w:r w:rsidRPr="008A5C51">
        <w:rPr>
          <w:rFonts w:ascii="Times New Roman" w:eastAsia="Calibri" w:hAnsi="Times New Roman" w:cs="Times New Roman"/>
          <w:b/>
          <w:sz w:val="20"/>
          <w:szCs w:val="20"/>
        </w:rPr>
        <w:t xml:space="preserve">. </w:t>
      </w:r>
      <w:r w:rsidR="00AB2B72" w:rsidRPr="008A5C51">
        <w:rPr>
          <w:rFonts w:ascii="Times New Roman" w:eastAsia="Calibri" w:hAnsi="Times New Roman" w:cs="Times New Roman"/>
          <w:b/>
          <w:sz w:val="20"/>
          <w:szCs w:val="20"/>
        </w:rPr>
        <w:fldChar w:fldCharType="begin">
          <w:fldData xml:space="preserve">PEVuZE5vdGU+PENpdGU+PEF1dGhvcj5UYWJvdXk8L0F1dGhvcj48WWVhcj4yMDE4PC9ZZWFyPjxS
ZWNOdW0+NjAyODwvUmVjTnVtPjxEaXNwbGF5VGV4dD48c3R5bGUgZmFjZT0ic3VwZXJzY3JpcHQi
PjMxPC9zdHlsZT48L0Rpc3BsYXlUZXh0PjxyZWNvcmQ+PHJlYy1udW1iZXI+NjAyODwvcmVjLW51
bWJlcj48Zm9yZWlnbi1rZXlzPjxrZXkgYXBwPSJFTiIgZGItaWQ9ImEydng1MmV3ZjAwdjlsZXcw
cjl4ZmVlM2FycjI5enRzOTl6MiIgdGltZXN0YW1wPSIxNTI5OTkzNDMzIj42MDI4PC9rZXk+PC9m
b3JlaWduLWtleXM+PHJlZi10eXBlIG5hbWU9IkpvdXJuYWwgQXJ0aWNsZSI+MTc8L3JlZi10eXBl
Pjxjb250cmlidXRvcnM+PGF1dGhvcnM+PGF1dGhvcj5UYWJvdXksIEwuPC9hdXRob3I+PGF1dGhv
cj5HZXRzZWx0ZXIsIEQuPC9hdXRob3I+PGF1dGhvcj5aaXYsIE8uPC9hdXRob3I+PGF1dGhvcj5L
YXJwdWosIE0uPC9hdXRob3I+PGF1dGhvcj5UYWJvdXksIFQuPC9hdXRob3I+PGF1dGhvcj5MdWtp
YywgSS48L2F1dGhvcj48YXV0aG9yPk1hYXlvdWYsIFIuPC9hdXRob3I+PGF1dGhvcj5XZXJibmVy
LCBOLjwvYXV0aG9yPjxhdXRob3I+QmVuLUFtcmFtLCBILjwvYXV0aG9yPjxhdXRob3I+TnVyaWVs
LU9oYXlvbiwgTS48L2F1dGhvcj48YXV0aG9yPktvcmVuLCBPLjwvYXV0aG9yPjxhdXRob3I+RWxs
aW90dCwgRS48L2F1dGhvcj48L2F1dGhvcnM+PC9jb250cmlidXRvcnM+PGF1dGgtYWRkcmVzcz5N
b2xlY3VsYXIgYW5kIEJlaGF2aW9yYWwgTmV1cm9zY2llbmNlcyBMYWIsIEZhY3VsdHkgb2YgTWVk
aWNpbmUgaW4gdGhlIEdhbGlsZWUsIEJhci1JbGFuIFVuaXZlcnNpdHksIDEzMTE1MDIgU2FmZWQs
IElzcmFlbC4mI3hEO01pY3JvYmlvbWUgUmVzZWFyY2ggTGFiLCBGYWN1bHR5IG9mIE1lZGljaW5l
IGluIHRoZSBHYWxpbGVlLCBCYXItSWxhbiBVbml2ZXJzaXR5LCAxMzExNTAyIFNhZmVkLCBJc3Jh
ZWwuJiN4RDtHZW5vbWljIENlbnRlciBGYWN1bHR5IG9mIE1lZGljaW5lIGluIHRoZSBHYWxpbGVl
LCBCYXItSWxhbiBVbml2ZXJzaXR5LCAxMzExNTAyIFNhZmVkLCBJc3JhZWw7IEJpb3RlY2hub2xv
Z3kgRW5naW5lZXJpbmcgRGVwYXJ0bWVudCwgT3J0ZSBCcmF1ZGUsIDIxNjE2IEthcm1pZWwsIElz
cmFlbC4mI3hEO1VNUiA1MTggQXBwbGllZCBNYXRoZW1hdGljcyBhbmQgSW5mb3JtYXRpY3MgKE1J
QSktUGFyaXMsIEZyZW5jaCBOYXRpb25hbCBJbnN0aXR1dGUgZm9yIEFncmljdWx0dXJhbCBSZXNl
YXJjaCBJTlJBL0Fncm9QYXJpc1RlY2gsIFBhcmlzLVNhY2xheSBVbml2ZXJzaXR5LCA3NTAwNSBQ
YXJpcywgRnJhbmNlLiYjeEQ7TW9sZWN1bGFyIGFuZCBCZWhhdmlvcmFsIE5ldXJvc2NpZW5jZXMg
TGFiLCBGYWN1bHR5IG9mIE1lZGljaW5lIGluIHRoZSBHYWxpbGVlLCBCYXItSWxhbiBVbml2ZXJz
aXR5LCAxMzExNTAyIFNhZmVkLCBJc3JhZWwuIEVsZWN0cm9uaWMgYWRkcmVzczogZXZhbi5lbGxp
b3R0QGJpdS5hYy5pbC48L2F1dGgtYWRkcmVzcz48dGl0bGVzPjx0aXRsZT5EeXNiaW9zaXMgb2Yg
bWljcm9iaW9tZSBhbmQgcHJvYmlvdGljIHRyZWF0bWVudCBpbiBhIGdlbmV0aWMgbW9kZWwgb2Yg
YXV0aXNtIHNwZWN0cnVtIGRpc29yZGVyczwvdGl0bGU+PHNlY29uZGFyeS10aXRsZT5CcmFpbiBC
ZWhhdiBJbW11bjwvc2Vjb25kYXJ5LXRpdGxlPjxhbHQtdGl0bGU+QnJhaW4sIGJlaGF2aW9yLCBh
bmQgaW1tdW5pdHk8L2FsdC10aXRsZT48L3RpdGxlcz48YWx0LXBlcmlvZGljYWw+PGZ1bGwtdGl0
bGU+QnJhaW4sIEJlaGF2aW9yLCBhbmQgSW1tdW5pdHk8L2Z1bGwtdGl0bGU+PC9hbHQtcGVyaW9k
aWNhbD48ZWRpdGlvbj4yMDE4LzA1LzIzPC9lZGl0aW9uPjxrZXl3b3Jkcz48a2V5d29yZD5BdXRp
c208L2tleXdvcmQ+PGtleXdvcmQ+R2FiYTwva2V5d29yZD48a2V5d29yZD5MLiByZXV0ZXJpPC9r
ZXl3b3JkPjxrZXl3b3JkPk1pY3JvYmlvbWU8L2tleXdvcmQ+PC9rZXl3b3Jkcz48ZGF0ZXM+PHll
YXI+MjAxODwveWVhcj48cHViLWRhdGVzPjxkYXRlPk1heSAxOTwvZGF0ZT48L3B1Yi1kYXRlcz48
L2RhdGVzPjxpc2JuPjA4ODktMTU5MTwvaXNibj48YWNjZXNzaW9uLW51bT4yOTc4Nzg1NTwvYWNj
ZXNzaW9uLW51bT48dXJscz48L3VybHM+PGVsZWN0cm9uaWMtcmVzb3VyY2UtbnVtPjEwLjEwMTYv
ai5iYmkuMjAxOC4wNS4wMTU8L2VsZWN0cm9uaWMtcmVzb3VyY2UtbnVtPjxyZW1vdGUtZGF0YWJh
c2UtcHJvdmlkZXI+TkxNPC9yZW1vdGUtZGF0YWJhc2UtcHJvdmlkZXI+PGxhbmd1YWdlPmVuZzwv
bGFuZ3VhZ2U+PC9yZWNvcmQ+PC9DaXRlPjwvRW5kTm90ZT4A
</w:fldData>
        </w:fldChar>
      </w:r>
      <w:r w:rsidR="00AB2B72" w:rsidRPr="008A5C51">
        <w:rPr>
          <w:rFonts w:ascii="Times New Roman" w:eastAsia="Calibri" w:hAnsi="Times New Roman" w:cs="Times New Roman"/>
          <w:b/>
          <w:sz w:val="20"/>
          <w:szCs w:val="20"/>
        </w:rPr>
        <w:instrText xml:space="preserve"> ADDIN EN.CITE </w:instrText>
      </w:r>
      <w:r w:rsidR="00AB2B72" w:rsidRPr="008A5C51">
        <w:rPr>
          <w:rFonts w:ascii="Times New Roman" w:eastAsia="Calibri" w:hAnsi="Times New Roman" w:cs="Times New Roman"/>
          <w:b/>
          <w:sz w:val="20"/>
          <w:szCs w:val="20"/>
        </w:rPr>
        <w:fldChar w:fldCharType="begin">
          <w:fldData xml:space="preserve">PEVuZE5vdGU+PENpdGU+PEF1dGhvcj5UYWJvdXk8L0F1dGhvcj48WWVhcj4yMDE4PC9ZZWFyPjxS
ZWNOdW0+NjAyODwvUmVjTnVtPjxEaXNwbGF5VGV4dD48c3R5bGUgZmFjZT0ic3VwZXJzY3JpcHQi
PjMxPC9zdHlsZT48L0Rpc3BsYXlUZXh0PjxyZWNvcmQ+PHJlYy1udW1iZXI+NjAyODwvcmVjLW51
bWJlcj48Zm9yZWlnbi1rZXlzPjxrZXkgYXBwPSJFTiIgZGItaWQ9ImEydng1MmV3ZjAwdjlsZXcw
cjl4ZmVlM2FycjI5enRzOTl6MiIgdGltZXN0YW1wPSIxNTI5OTkzNDMzIj42MDI4PC9rZXk+PC9m
b3JlaWduLWtleXM+PHJlZi10eXBlIG5hbWU9IkpvdXJuYWwgQXJ0aWNsZSI+MTc8L3JlZi10eXBl
Pjxjb250cmlidXRvcnM+PGF1dGhvcnM+PGF1dGhvcj5UYWJvdXksIEwuPC9hdXRob3I+PGF1dGhv
cj5HZXRzZWx0ZXIsIEQuPC9hdXRob3I+PGF1dGhvcj5aaXYsIE8uPC9hdXRob3I+PGF1dGhvcj5L
YXJwdWosIE0uPC9hdXRob3I+PGF1dGhvcj5UYWJvdXksIFQuPC9hdXRob3I+PGF1dGhvcj5MdWtp
YywgSS48L2F1dGhvcj48YXV0aG9yPk1hYXlvdWYsIFIuPC9hdXRob3I+PGF1dGhvcj5XZXJibmVy
LCBOLjwvYXV0aG9yPjxhdXRob3I+QmVuLUFtcmFtLCBILjwvYXV0aG9yPjxhdXRob3I+TnVyaWVs
LU9oYXlvbiwgTS48L2F1dGhvcj48YXV0aG9yPktvcmVuLCBPLjwvYXV0aG9yPjxhdXRob3I+RWxs
aW90dCwgRS48L2F1dGhvcj48L2F1dGhvcnM+PC9jb250cmlidXRvcnM+PGF1dGgtYWRkcmVzcz5N
b2xlY3VsYXIgYW5kIEJlaGF2aW9yYWwgTmV1cm9zY2llbmNlcyBMYWIsIEZhY3VsdHkgb2YgTWVk
aWNpbmUgaW4gdGhlIEdhbGlsZWUsIEJhci1JbGFuIFVuaXZlcnNpdHksIDEzMTE1MDIgU2FmZWQs
IElzcmFlbC4mI3hEO01pY3JvYmlvbWUgUmVzZWFyY2ggTGFiLCBGYWN1bHR5IG9mIE1lZGljaW5l
IGluIHRoZSBHYWxpbGVlLCBCYXItSWxhbiBVbml2ZXJzaXR5LCAxMzExNTAyIFNhZmVkLCBJc3Jh
ZWwuJiN4RDtHZW5vbWljIENlbnRlciBGYWN1bHR5IG9mIE1lZGljaW5lIGluIHRoZSBHYWxpbGVl
LCBCYXItSWxhbiBVbml2ZXJzaXR5LCAxMzExNTAyIFNhZmVkLCBJc3JhZWw7IEJpb3RlY2hub2xv
Z3kgRW5naW5lZXJpbmcgRGVwYXJ0bWVudCwgT3J0ZSBCcmF1ZGUsIDIxNjE2IEthcm1pZWwsIElz
cmFlbC4mI3hEO1VNUiA1MTggQXBwbGllZCBNYXRoZW1hdGljcyBhbmQgSW5mb3JtYXRpY3MgKE1J
QSktUGFyaXMsIEZyZW5jaCBOYXRpb25hbCBJbnN0aXR1dGUgZm9yIEFncmljdWx0dXJhbCBSZXNl
YXJjaCBJTlJBL0Fncm9QYXJpc1RlY2gsIFBhcmlzLVNhY2xheSBVbml2ZXJzaXR5LCA3NTAwNSBQ
YXJpcywgRnJhbmNlLiYjeEQ7TW9sZWN1bGFyIGFuZCBCZWhhdmlvcmFsIE5ldXJvc2NpZW5jZXMg
TGFiLCBGYWN1bHR5IG9mIE1lZGljaW5lIGluIHRoZSBHYWxpbGVlLCBCYXItSWxhbiBVbml2ZXJz
aXR5LCAxMzExNTAyIFNhZmVkLCBJc3JhZWwuIEVsZWN0cm9uaWMgYWRkcmVzczogZXZhbi5lbGxp
b3R0QGJpdS5hYy5pbC48L2F1dGgtYWRkcmVzcz48dGl0bGVzPjx0aXRsZT5EeXNiaW9zaXMgb2Yg
bWljcm9iaW9tZSBhbmQgcHJvYmlvdGljIHRyZWF0bWVudCBpbiBhIGdlbmV0aWMgbW9kZWwgb2Yg
YXV0aXNtIHNwZWN0cnVtIGRpc29yZGVyczwvdGl0bGU+PHNlY29uZGFyeS10aXRsZT5CcmFpbiBC
ZWhhdiBJbW11bjwvc2Vjb25kYXJ5LXRpdGxlPjxhbHQtdGl0bGU+QnJhaW4sIGJlaGF2aW9yLCBh
bmQgaW1tdW5pdHk8L2FsdC10aXRsZT48L3RpdGxlcz48YWx0LXBlcmlvZGljYWw+PGZ1bGwtdGl0
bGU+QnJhaW4sIEJlaGF2aW9yLCBhbmQgSW1tdW5pdHk8L2Z1bGwtdGl0bGU+PC9hbHQtcGVyaW9k
aWNhbD48ZWRpdGlvbj4yMDE4LzA1LzIzPC9lZGl0aW9uPjxrZXl3b3Jkcz48a2V5d29yZD5BdXRp
c208L2tleXdvcmQ+PGtleXdvcmQ+R2FiYTwva2V5d29yZD48a2V5d29yZD5MLiByZXV0ZXJpPC9r
ZXl3b3JkPjxrZXl3b3JkPk1pY3JvYmlvbWU8L2tleXdvcmQ+PC9rZXl3b3Jkcz48ZGF0ZXM+PHll
YXI+MjAxODwveWVhcj48cHViLWRhdGVzPjxkYXRlPk1heSAxOTwvZGF0ZT48L3B1Yi1kYXRlcz48
L2RhdGVzPjxpc2JuPjA4ODktMTU5MTwvaXNibj48YWNjZXNzaW9uLW51bT4yOTc4Nzg1NTwvYWNj
ZXNzaW9uLW51bT48dXJscz48L3VybHM+PGVsZWN0cm9uaWMtcmVzb3VyY2UtbnVtPjEwLjEwMTYv
ai5iYmkuMjAxOC4wNS4wMTU8L2VsZWN0cm9uaWMtcmVzb3VyY2UtbnVtPjxyZW1vdGUtZGF0YWJh
c2UtcHJvdmlkZXI+TkxNPC9yZW1vdGUtZGF0YWJhc2UtcHJvdmlkZXI+PGxhbmd1YWdlPmVuZzwv
bGFuZ3VhZ2U+PC9yZWNvcmQ+PC9DaXRlPjwvRW5kTm90ZT4A
</w:fldData>
        </w:fldChar>
      </w:r>
      <w:r w:rsidR="00AB2B72" w:rsidRPr="008A5C51">
        <w:rPr>
          <w:rFonts w:ascii="Times New Roman" w:eastAsia="Calibri" w:hAnsi="Times New Roman" w:cs="Times New Roman"/>
          <w:b/>
          <w:sz w:val="20"/>
          <w:szCs w:val="20"/>
        </w:rPr>
        <w:instrText xml:space="preserve"> ADDIN EN.CITE.DATA </w:instrText>
      </w:r>
      <w:r w:rsidR="00AB2B72" w:rsidRPr="008A5C51">
        <w:rPr>
          <w:rFonts w:ascii="Times New Roman" w:eastAsia="Calibri" w:hAnsi="Times New Roman" w:cs="Times New Roman"/>
          <w:b/>
          <w:sz w:val="20"/>
          <w:szCs w:val="20"/>
        </w:rPr>
      </w:r>
      <w:r w:rsidR="00AB2B72" w:rsidRPr="008A5C51">
        <w:rPr>
          <w:rFonts w:ascii="Times New Roman" w:eastAsia="Calibri" w:hAnsi="Times New Roman" w:cs="Times New Roman"/>
          <w:b/>
          <w:sz w:val="20"/>
          <w:szCs w:val="20"/>
        </w:rPr>
        <w:fldChar w:fldCharType="end"/>
      </w:r>
      <w:r w:rsidR="00AB2B72" w:rsidRPr="008A5C51">
        <w:rPr>
          <w:rFonts w:ascii="Times New Roman" w:eastAsia="Calibri" w:hAnsi="Times New Roman" w:cs="Times New Roman"/>
          <w:b/>
          <w:sz w:val="20"/>
          <w:szCs w:val="20"/>
        </w:rPr>
      </w:r>
      <w:r w:rsidR="00AB2B72" w:rsidRPr="008A5C51">
        <w:rPr>
          <w:rFonts w:ascii="Times New Roman" w:eastAsia="Calibri" w:hAnsi="Times New Roman" w:cs="Times New Roman"/>
          <w:b/>
          <w:sz w:val="20"/>
          <w:szCs w:val="20"/>
        </w:rPr>
        <w:fldChar w:fldCharType="separate"/>
      </w:r>
      <w:r w:rsidR="00AB2B72" w:rsidRPr="008A5C51">
        <w:rPr>
          <w:rFonts w:ascii="Times New Roman" w:eastAsia="Calibri" w:hAnsi="Times New Roman" w:cs="Times New Roman"/>
          <w:b/>
          <w:noProof/>
          <w:sz w:val="20"/>
          <w:szCs w:val="20"/>
          <w:vertAlign w:val="superscript"/>
        </w:rPr>
        <w:t>31</w:t>
      </w:r>
      <w:r w:rsidR="00AB2B72" w:rsidRPr="008A5C51">
        <w:rPr>
          <w:rFonts w:ascii="Times New Roman" w:eastAsia="Calibri" w:hAnsi="Times New Roman" w:cs="Times New Roman"/>
          <w:b/>
          <w:sz w:val="20"/>
          <w:szCs w:val="20"/>
        </w:rPr>
        <w:fldChar w:fldCharType="end"/>
      </w:r>
      <w:r w:rsidRPr="008A5C51">
        <w:rPr>
          <w:rFonts w:ascii="Times New Roman" w:eastAsia="Calibri" w:hAnsi="Times New Roman" w:cs="Times New Roman"/>
          <w:sz w:val="20"/>
          <w:szCs w:val="20"/>
        </w:rPr>
        <w:t xml:space="preserve"> El-</w:t>
      </w:r>
      <w:proofErr w:type="spellStart"/>
      <w:r w:rsidRPr="008A5C51">
        <w:rPr>
          <w:rFonts w:ascii="Times New Roman" w:eastAsia="Calibri" w:hAnsi="Times New Roman" w:cs="Times New Roman"/>
          <w:sz w:val="20"/>
          <w:szCs w:val="20"/>
        </w:rPr>
        <w:t>Ansary</w:t>
      </w:r>
      <w:proofErr w:type="spellEnd"/>
      <w:r w:rsidRPr="008A5C51">
        <w:rPr>
          <w:rFonts w:ascii="Times New Roman" w:eastAsia="Calibri" w:hAnsi="Times New Roman" w:cs="Times New Roman"/>
          <w:sz w:val="20"/>
          <w:szCs w:val="20"/>
        </w:rPr>
        <w:t xml:space="preserve"> et al reported that probiotic treatment reduces the autistic-like excitation/inhibition imbalance in juvenile hamsters induced by orally administered propionic acid and clindamycin.</w:t>
      </w:r>
      <w:r w:rsidR="00AB2B72" w:rsidRPr="008A5C51">
        <w:rPr>
          <w:rFonts w:ascii="Times New Roman" w:eastAsia="Calibri" w:hAnsi="Times New Roman" w:cs="Times New Roman"/>
          <w:sz w:val="20"/>
          <w:szCs w:val="20"/>
        </w:rPr>
        <w:fldChar w:fldCharType="begin">
          <w:fldData xml:space="preserve">PEVuZE5vdGU+PENpdGU+PEF1dGhvcj5FbC1BbnNhcnk8L0F1dGhvcj48WWVhcj4yMDE4PC9ZZWFy
PjxSZWNOdW0+NjAyOTwvUmVjTnVtPjxEaXNwbGF5VGV4dD48c3R5bGUgZmFjZT0ic3VwZXJzY3Jp
cHQiPjMyPC9zdHlsZT48L0Rpc3BsYXlUZXh0PjxyZWNvcmQ+PHJlYy1udW1iZXI+NjAyOTwvcmVj
LW51bWJlcj48Zm9yZWlnbi1rZXlzPjxrZXkgYXBwPSJFTiIgZGItaWQ9ImEydng1MmV3ZjAwdjls
ZXcwcjl4ZmVlM2FycjI5enRzOTl6MiIgdGltZXN0YW1wPSIxNTI5OTkzNTAwIj42MDI5PC9rZXk+
PC9mb3JlaWduLWtleXM+PHJlZi10eXBlIG5hbWU9IkpvdXJuYWwgQXJ0aWNsZSI+MTc8L3JlZi10
eXBlPjxjb250cmlidXRvcnM+PGF1dGhvcnM+PGF1dGhvcj5FbC1BbnNhcnksIEEuPC9hdXRob3I+
PGF1dGhvcj5CYWNoYSwgQS4gQi48L2F1dGhvcj48YXV0aG9yPkJqb3JrbHVuZCwgRy48L2F1dGhv
cj48YXV0aG9yPkFsLU9yZiwgTi48L2F1dGhvcj48YXV0aG9yPkJoYXQsIFIuIFMuPC9hdXRob3I+
PGF1dGhvcj5Nb3ViYXllZCwgTi48L2F1dGhvcj48YXV0aG9yPkFiZWQsIEsuPC9hdXRob3I+PC9h
dXRob3JzPjwvY29udHJpYnV0b3JzPjxhdXRoLWFkZHJlc3M+Q2VudHJhbCBMYWJvcmF0b3J5LCBG
ZW1hbGUgQ2VudHJlIGZvciBTY2llbnRpZmljIGFuZCBNZWRpY2FsIFN0dWRpZXMsIEtpbmcgU2F1
ZCBVbml2ZXJzaXR5LCBSaXlhZGgsIFNhdWRpIEFyYWJpYS4mI3hEO1RoZXJhcGV1dGljIENoZW1p
c3RyeSBEZXBhcnRtZW50LCBOYXRpb25hbCBSZXNlYXJjaCBDZW50cmUsIERva2tpLCBDYWlybywg
RWd5cHQuJiN4RDtCaW9jaGVtaXN0cnkgRGVwYXJ0bWVudCwgQ29sbGVnZSBvZiBTY2llbmNlcywg
S2luZyBTYXVkIFVuaXZlcnNpdHksIFJpeWFkaCwgU2F1ZGkgQXJhYmlhLiYjeEQ7Q291bmNpbCBm
b3IgTnV0cml0aW9uYWwgYW5kIEVudmlyb25tZW50YWwgTWVkaWNpbmUsIFRvZnRlbiAyNCwgODYx
MCwgTW8gaSBSYW5hLCBOb3J3YXkuIGJqb3JrbHVuZEBjb25lbS5vcmcuJiN4RDtCaW9sb2d5IERl
cGFydG1lbnQsIENvbGxlZ2Ugb2YgU2NpZW5jZXMsIEtpbmcgU2F1ZCBVbml2ZXJzaXR5LCBSaXlh
ZGgsIFNhdWRpIEFyYWJpYS4mI3hEO0Jpb2xvZ3kgRGVwYXJ0bWVudCwgQ29sbGVnZSBvZiBTY2ll
bmNlLCBQcmluY2VzcyBOb3VyYWggYmludCBBYmR1bHJhaG1hbiBVbml2ZXJzaXR5LCBSaXlhZGgs
IFNhdWRpIEFyYWJpYS48L2F1dGgtYWRkcmVzcz48dGl0bGVzPjx0aXRsZT5Qcm9iaW90aWMgdHJl
YXRtZW50IHJlZHVjZXMgdGhlIGF1dGlzdGljLWxpa2UgZXhjaXRhdGlvbi9pbmhpYml0aW9uIGlt
YmFsYW5jZSBpbiBqdXZlbmlsZSBoYW1zdGVycyBpbmR1Y2VkIGJ5IG9yYWxseSBhZG1pbmlzdGVy
ZWQgcHJvcGlvbmljIGFjaWQgYW5kIGNsaW5kYW15Y2luPC90aXRsZT48c2Vjb25kYXJ5LXRpdGxl
Pk1ldGFiIEJyYWluIERpczwvc2Vjb25kYXJ5LXRpdGxlPjxhbHQtdGl0bGU+TWV0YWJvbGljIGJy
YWluIGRpc2Vhc2U8L2FsdC10aXRsZT48L3RpdGxlcz48cGVyaW9kaWNhbD48ZnVsbC10aXRsZT5N
ZXRhYiBCcmFpbiBEaXM8L2Z1bGwtdGl0bGU+PGFiYnItMT5NZXRhYm9saWMgYnJhaW4gZGlzZWFz
ZTwvYWJici0xPjwvcGVyaW9kaWNhbD48YWx0LXBlcmlvZGljYWw+PGZ1bGwtdGl0bGU+TWV0YWIg
QnJhaW4gRGlzPC9mdWxsLXRpdGxlPjxhYmJyLTE+TWV0YWJvbGljIGJyYWluIGRpc2Vhc2U8L2Fi
YnItMT48L2FsdC1wZXJpb2RpY2FsPjxlZGl0aW9uPjIwMTgvMDMvMjg8L2VkaXRpb24+PGtleXdv
cmRzPjxrZXl3b3JkPkF1dGlzbTwva2V5d29yZD48a2V5d29yZD5DbGluZGFteWNpbjwva2V5d29y
ZD48a2V5d29yZD5HYW1tYS1hbWlub2J1dHlyaWMgYWNpZDwva2V5d29yZD48a2V5d29yZD5HbHV0
YW1hdGU8L2tleXdvcmQ+PGtleXdvcmQ+R2x1dGFtYXRlIGV4Y2l0b3RveGljaXR5PC9rZXl3b3Jk
PjxrZXl3b3JkPlByb3Bpb25pYyBhY2lkPC9rZXl3b3JkPjwva2V5d29yZHM+PGRhdGVzPjx5ZWFy
PjIwMTg8L3llYXI+PHB1Yi1kYXRlcz48ZGF0ZT5NYXIgMjc8L2RhdGU+PC9wdWItZGF0ZXM+PC9k
YXRlcz48aXNibj4wODg1LTc0OTA8L2lzYm4+PGFjY2Vzc2lvbi1udW0+Mjk1ODIyNTY8L2FjY2Vz
c2lvbi1udW0+PHVybHM+PC91cmxzPjxlbGVjdHJvbmljLXJlc291cmNlLW51bT4xMC4xMDA3L3Mx
MTAxMS0wMTgtMDIxMi04PC9lbGVjdHJvbmljLXJlc291cmNlLW51bT48cmVtb3RlLWRhdGFiYXNl
LXByb3ZpZGVyPk5MTTwvcmVtb3RlLWRhdGFiYXNlLXByb3ZpZGVyPjxsYW5ndWFnZT5lbmc8L2xh
bmd1YWdlPjwvcmVjb3JkPjwvQ2l0ZT48L0VuZE5vdGU+AG==
</w:fldData>
        </w:fldChar>
      </w:r>
      <w:r w:rsidR="00AB2B72" w:rsidRPr="008A5C51">
        <w:rPr>
          <w:rFonts w:ascii="Times New Roman" w:eastAsia="Calibri" w:hAnsi="Times New Roman" w:cs="Times New Roman"/>
          <w:sz w:val="20"/>
          <w:szCs w:val="20"/>
        </w:rPr>
        <w:instrText xml:space="preserve"> ADDIN EN.CITE </w:instrText>
      </w:r>
      <w:r w:rsidR="00AB2B72" w:rsidRPr="008A5C51">
        <w:rPr>
          <w:rFonts w:ascii="Times New Roman" w:eastAsia="Calibri" w:hAnsi="Times New Roman" w:cs="Times New Roman"/>
          <w:sz w:val="20"/>
          <w:szCs w:val="20"/>
        </w:rPr>
        <w:fldChar w:fldCharType="begin">
          <w:fldData xml:space="preserve">PEVuZE5vdGU+PENpdGU+PEF1dGhvcj5FbC1BbnNhcnk8L0F1dGhvcj48WWVhcj4yMDE4PC9ZZWFy
PjxSZWNOdW0+NjAyOTwvUmVjTnVtPjxEaXNwbGF5VGV4dD48c3R5bGUgZmFjZT0ic3VwZXJzY3Jp
cHQiPjMyPC9zdHlsZT48L0Rpc3BsYXlUZXh0PjxyZWNvcmQ+PHJlYy1udW1iZXI+NjAyOTwvcmVj
LW51bWJlcj48Zm9yZWlnbi1rZXlzPjxrZXkgYXBwPSJFTiIgZGItaWQ9ImEydng1MmV3ZjAwdjls
ZXcwcjl4ZmVlM2FycjI5enRzOTl6MiIgdGltZXN0YW1wPSIxNTI5OTkzNTAwIj42MDI5PC9rZXk+
PC9mb3JlaWduLWtleXM+PHJlZi10eXBlIG5hbWU9IkpvdXJuYWwgQXJ0aWNsZSI+MTc8L3JlZi10
eXBlPjxjb250cmlidXRvcnM+PGF1dGhvcnM+PGF1dGhvcj5FbC1BbnNhcnksIEEuPC9hdXRob3I+
PGF1dGhvcj5CYWNoYSwgQS4gQi48L2F1dGhvcj48YXV0aG9yPkJqb3JrbHVuZCwgRy48L2F1dGhv
cj48YXV0aG9yPkFsLU9yZiwgTi48L2F1dGhvcj48YXV0aG9yPkJoYXQsIFIuIFMuPC9hdXRob3I+
PGF1dGhvcj5Nb3ViYXllZCwgTi48L2F1dGhvcj48YXV0aG9yPkFiZWQsIEsuPC9hdXRob3I+PC9h
dXRob3JzPjwvY29udHJpYnV0b3JzPjxhdXRoLWFkZHJlc3M+Q2VudHJhbCBMYWJvcmF0b3J5LCBG
ZW1hbGUgQ2VudHJlIGZvciBTY2llbnRpZmljIGFuZCBNZWRpY2FsIFN0dWRpZXMsIEtpbmcgU2F1
ZCBVbml2ZXJzaXR5LCBSaXlhZGgsIFNhdWRpIEFyYWJpYS4mI3hEO1RoZXJhcGV1dGljIENoZW1p
c3RyeSBEZXBhcnRtZW50LCBOYXRpb25hbCBSZXNlYXJjaCBDZW50cmUsIERva2tpLCBDYWlybywg
RWd5cHQuJiN4RDtCaW9jaGVtaXN0cnkgRGVwYXJ0bWVudCwgQ29sbGVnZSBvZiBTY2llbmNlcywg
S2luZyBTYXVkIFVuaXZlcnNpdHksIFJpeWFkaCwgU2F1ZGkgQXJhYmlhLiYjeEQ7Q291bmNpbCBm
b3IgTnV0cml0aW9uYWwgYW5kIEVudmlyb25tZW50YWwgTWVkaWNpbmUsIFRvZnRlbiAyNCwgODYx
MCwgTW8gaSBSYW5hLCBOb3J3YXkuIGJqb3JrbHVuZEBjb25lbS5vcmcuJiN4RDtCaW9sb2d5IERl
cGFydG1lbnQsIENvbGxlZ2Ugb2YgU2NpZW5jZXMsIEtpbmcgU2F1ZCBVbml2ZXJzaXR5LCBSaXlh
ZGgsIFNhdWRpIEFyYWJpYS4mI3hEO0Jpb2xvZ3kgRGVwYXJ0bWVudCwgQ29sbGVnZSBvZiBTY2ll
bmNlLCBQcmluY2VzcyBOb3VyYWggYmludCBBYmR1bHJhaG1hbiBVbml2ZXJzaXR5LCBSaXlhZGgs
IFNhdWRpIEFyYWJpYS48L2F1dGgtYWRkcmVzcz48dGl0bGVzPjx0aXRsZT5Qcm9iaW90aWMgdHJl
YXRtZW50IHJlZHVjZXMgdGhlIGF1dGlzdGljLWxpa2UgZXhjaXRhdGlvbi9pbmhpYml0aW9uIGlt
YmFsYW5jZSBpbiBqdXZlbmlsZSBoYW1zdGVycyBpbmR1Y2VkIGJ5IG9yYWxseSBhZG1pbmlzdGVy
ZWQgcHJvcGlvbmljIGFjaWQgYW5kIGNsaW5kYW15Y2luPC90aXRsZT48c2Vjb25kYXJ5LXRpdGxl
Pk1ldGFiIEJyYWluIERpczwvc2Vjb25kYXJ5LXRpdGxlPjxhbHQtdGl0bGU+TWV0YWJvbGljIGJy
YWluIGRpc2Vhc2U8L2FsdC10aXRsZT48L3RpdGxlcz48cGVyaW9kaWNhbD48ZnVsbC10aXRsZT5N
ZXRhYiBCcmFpbiBEaXM8L2Z1bGwtdGl0bGU+PGFiYnItMT5NZXRhYm9saWMgYnJhaW4gZGlzZWFz
ZTwvYWJici0xPjwvcGVyaW9kaWNhbD48YWx0LXBlcmlvZGljYWw+PGZ1bGwtdGl0bGU+TWV0YWIg
QnJhaW4gRGlzPC9mdWxsLXRpdGxlPjxhYmJyLTE+TWV0YWJvbGljIGJyYWluIGRpc2Vhc2U8L2Fi
YnItMT48L2FsdC1wZXJpb2RpY2FsPjxlZGl0aW9uPjIwMTgvMDMvMjg8L2VkaXRpb24+PGtleXdv
cmRzPjxrZXl3b3JkPkF1dGlzbTwva2V5d29yZD48a2V5d29yZD5DbGluZGFteWNpbjwva2V5d29y
ZD48a2V5d29yZD5HYW1tYS1hbWlub2J1dHlyaWMgYWNpZDwva2V5d29yZD48a2V5d29yZD5HbHV0
YW1hdGU8L2tleXdvcmQ+PGtleXdvcmQ+R2x1dGFtYXRlIGV4Y2l0b3RveGljaXR5PC9rZXl3b3Jk
PjxrZXl3b3JkPlByb3Bpb25pYyBhY2lkPC9rZXl3b3JkPjwva2V5d29yZHM+PGRhdGVzPjx5ZWFy
PjIwMTg8L3llYXI+PHB1Yi1kYXRlcz48ZGF0ZT5NYXIgMjc8L2RhdGU+PC9wdWItZGF0ZXM+PC9k
YXRlcz48aXNibj4wODg1LTc0OTA8L2lzYm4+PGFjY2Vzc2lvbi1udW0+Mjk1ODIyNTY8L2FjY2Vz
c2lvbi1udW0+PHVybHM+PC91cmxzPjxlbGVjdHJvbmljLXJlc291cmNlLW51bT4xMC4xMDA3L3Mx
MTAxMS0wMTgtMDIxMi04PC9lbGVjdHJvbmljLXJlc291cmNlLW51bT48cmVtb3RlLWRhdGFiYXNl
LXByb3ZpZGVyPk5MTTwvcmVtb3RlLWRhdGFiYXNlLXByb3ZpZGVyPjxsYW5ndWFnZT5lbmc8L2xh
bmd1YWdlPjwvcmVjb3JkPjwvQ2l0ZT48L0VuZE5vdGU+AG==
</w:fldData>
        </w:fldChar>
      </w:r>
      <w:r w:rsidR="00AB2B72" w:rsidRPr="008A5C51">
        <w:rPr>
          <w:rFonts w:ascii="Times New Roman" w:eastAsia="Calibri" w:hAnsi="Times New Roman" w:cs="Times New Roman"/>
          <w:sz w:val="20"/>
          <w:szCs w:val="20"/>
        </w:rPr>
        <w:instrText xml:space="preserve"> ADDIN EN.CITE.DATA </w:instrText>
      </w:r>
      <w:r w:rsidR="00AB2B72" w:rsidRPr="008A5C51">
        <w:rPr>
          <w:rFonts w:ascii="Times New Roman" w:eastAsia="Calibri" w:hAnsi="Times New Roman" w:cs="Times New Roman"/>
          <w:sz w:val="20"/>
          <w:szCs w:val="20"/>
        </w:rPr>
      </w:r>
      <w:r w:rsidR="00AB2B72" w:rsidRPr="008A5C51">
        <w:rPr>
          <w:rFonts w:ascii="Times New Roman" w:eastAsia="Calibri" w:hAnsi="Times New Roman" w:cs="Times New Roman"/>
          <w:sz w:val="20"/>
          <w:szCs w:val="20"/>
        </w:rPr>
        <w:fldChar w:fldCharType="end"/>
      </w:r>
      <w:r w:rsidR="00AB2B72" w:rsidRPr="008A5C51">
        <w:rPr>
          <w:rFonts w:ascii="Times New Roman" w:eastAsia="Calibri" w:hAnsi="Times New Roman" w:cs="Times New Roman"/>
          <w:sz w:val="20"/>
          <w:szCs w:val="20"/>
        </w:rPr>
      </w:r>
      <w:r w:rsidR="00AB2B72" w:rsidRPr="008A5C51">
        <w:rPr>
          <w:rFonts w:ascii="Times New Roman" w:eastAsia="Calibri" w:hAnsi="Times New Roman" w:cs="Times New Roman"/>
          <w:sz w:val="20"/>
          <w:szCs w:val="20"/>
        </w:rPr>
        <w:fldChar w:fldCharType="separate"/>
      </w:r>
      <w:r w:rsidR="00AB2B72" w:rsidRPr="008A5C51">
        <w:rPr>
          <w:rFonts w:ascii="Times New Roman" w:eastAsia="Calibri" w:hAnsi="Times New Roman" w:cs="Times New Roman"/>
          <w:noProof/>
          <w:sz w:val="20"/>
          <w:szCs w:val="20"/>
          <w:vertAlign w:val="superscript"/>
        </w:rPr>
        <w:t>32</w:t>
      </w:r>
      <w:r w:rsidR="00AB2B72" w:rsidRPr="008A5C51">
        <w:rPr>
          <w:rFonts w:ascii="Times New Roman" w:eastAsia="Calibri" w:hAnsi="Times New Roman" w:cs="Times New Roman"/>
          <w:sz w:val="20"/>
          <w:szCs w:val="20"/>
        </w:rPr>
        <w:fldChar w:fldCharType="end"/>
      </w:r>
      <w:r w:rsidRPr="008A5C51">
        <w:rPr>
          <w:rFonts w:ascii="Times New Roman" w:eastAsia="Calibri" w:hAnsi="Times New Roman" w:cs="Times New Roman"/>
          <w:sz w:val="20"/>
          <w:szCs w:val="20"/>
        </w:rPr>
        <w:t xml:space="preserve"> </w:t>
      </w:r>
    </w:p>
    <w:p w14:paraId="454A6238" w14:textId="77777777" w:rsidR="00945096" w:rsidRPr="008A5C51" w:rsidRDefault="00945096">
      <w:pPr>
        <w:spacing w:after="200" w:line="276" w:lineRule="auto"/>
        <w:rPr>
          <w:rFonts w:ascii="Times New Roman" w:hAnsi="Times New Roman" w:cs="Times New Roman"/>
          <w:sz w:val="20"/>
          <w:szCs w:val="20"/>
        </w:rPr>
      </w:pPr>
      <w:r w:rsidRPr="008A5C51">
        <w:rPr>
          <w:rFonts w:ascii="Times New Roman" w:hAnsi="Times New Roman" w:cs="Times New Roman"/>
          <w:sz w:val="20"/>
          <w:szCs w:val="20"/>
        </w:rPr>
        <w:br w:type="page"/>
      </w:r>
    </w:p>
    <w:p w14:paraId="06171366" w14:textId="22645EBC" w:rsidR="000767E3" w:rsidRPr="008A5C51" w:rsidRDefault="00C676B4" w:rsidP="001D2CB1">
      <w:pPr>
        <w:spacing w:after="0" w:line="360" w:lineRule="auto"/>
        <w:jc w:val="both"/>
        <w:rPr>
          <w:rFonts w:ascii="Times New Roman" w:hAnsi="Times New Roman" w:cs="Times New Roman"/>
          <w:sz w:val="20"/>
          <w:szCs w:val="20"/>
        </w:rPr>
      </w:pPr>
      <w:proofErr w:type="spellStart"/>
      <w:r w:rsidRPr="008A5C51">
        <w:rPr>
          <w:rFonts w:ascii="Times New Roman" w:hAnsi="Times New Roman" w:cs="Times New Roman"/>
          <w:b/>
          <w:sz w:val="20"/>
          <w:szCs w:val="20"/>
        </w:rPr>
        <w:lastRenderedPageBreak/>
        <w:t>Kaluzne</w:t>
      </w:r>
      <w:proofErr w:type="spellEnd"/>
      <w:r w:rsidRPr="008A5C51">
        <w:rPr>
          <w:rFonts w:ascii="Times New Roman" w:hAnsi="Times New Roman" w:cs="Times New Roman"/>
          <w:b/>
          <w:sz w:val="20"/>
          <w:szCs w:val="20"/>
        </w:rPr>
        <w:t xml:space="preserve"> </w:t>
      </w:r>
      <w:r w:rsidRPr="008A5C51">
        <w:rPr>
          <w:rFonts w:ascii="Times New Roman" w:hAnsi="Times New Roman" w:cs="Times New Roman"/>
          <w:sz w:val="20"/>
          <w:szCs w:val="20"/>
        </w:rPr>
        <w:t xml:space="preserve">et al reported significant improvement in core symptoms of autism (e.g. eye contact, correct recognition of human emotion) accompanied by significant modification in urinary </w:t>
      </w:r>
      <w:proofErr w:type="spellStart"/>
      <w:r w:rsidRPr="008A5C51">
        <w:rPr>
          <w:rFonts w:ascii="Times New Roman" w:hAnsi="Times New Roman" w:cs="Times New Roman"/>
          <w:sz w:val="20"/>
          <w:szCs w:val="20"/>
        </w:rPr>
        <w:t>arabinol</w:t>
      </w:r>
      <w:proofErr w:type="spellEnd"/>
      <w:r w:rsidRPr="008A5C51">
        <w:rPr>
          <w:rFonts w:ascii="Times New Roman" w:hAnsi="Times New Roman" w:cs="Times New Roman"/>
          <w:sz w:val="20"/>
          <w:szCs w:val="20"/>
        </w:rPr>
        <w:t xml:space="preserve"> in 22 children with ASD supplemented with </w:t>
      </w:r>
      <w:r w:rsidRPr="008A5C51">
        <w:rPr>
          <w:rFonts w:ascii="Times New Roman" w:hAnsi="Times New Roman" w:cs="Times New Roman"/>
          <w:i/>
          <w:sz w:val="20"/>
          <w:szCs w:val="20"/>
        </w:rPr>
        <w:t>L. acidophilus</w:t>
      </w:r>
      <w:r w:rsidRPr="008A5C51">
        <w:rPr>
          <w:rFonts w:ascii="Times New Roman" w:hAnsi="Times New Roman" w:cs="Times New Roman"/>
          <w:sz w:val="20"/>
          <w:szCs w:val="20"/>
        </w:rPr>
        <w:t xml:space="preserve"> for two months.</w:t>
      </w:r>
      <w:r w:rsidR="00AB2B72" w:rsidRPr="008A5C51">
        <w:rPr>
          <w:rFonts w:ascii="Times New Roman" w:hAnsi="Times New Roman" w:cs="Times New Roman"/>
          <w:sz w:val="20"/>
          <w:szCs w:val="20"/>
        </w:rPr>
        <w:fldChar w:fldCharType="begin">
          <w:fldData xml:space="preserve">PEVuZE5vdGU+PENpdGU+PEF1dGhvcj5LYWx1em5hLUN6YXBsaW5za2E8L0F1dGhvcj48WWVhcj4y
MDEyPC9ZZWFyPjxSZWNOdW0+NTk3NDwvUmVjTnVtPjxEaXNwbGF5VGV4dD48c3R5bGUgZmFjZT0i
c3VwZXJzY3JpcHQiPjMzPC9zdHlsZT48L0Rpc3BsYXlUZXh0PjxyZWNvcmQ+PHJlYy1udW1iZXI+
NTk3NDwvcmVjLW51bWJlcj48Zm9yZWlnbi1rZXlzPjxrZXkgYXBwPSJFTiIgZGItaWQ9ImEydng1
MmV3ZjAwdjlsZXcwcjl4ZmVlM2FycjI5enRzOTl6MiIgdGltZXN0YW1wPSIxNTIxMzg3ODAzIj41
OTc0PC9rZXk+PC9mb3JlaWduLWtleXM+PHJlZi10eXBlIG5hbWU9IkpvdXJuYWwgQXJ0aWNsZSI+
MTc8L3JlZi10eXBlPjxjb250cmlidXRvcnM+PGF1dGhvcnM+PGF1dGhvcj5LYWx1em5hLUN6YXBs
aW5za2EsIEouPC9hdXRob3I+PGF1dGhvcj5CbGFzemN6eWssIFMuPC9hdXRob3I+PC9hdXRob3Jz
PjwvY29udHJpYnV0b3JzPjxhdXRoLWFkZHJlc3M+SW5zdGl0dXRlIG9mIEdlbmVyYWwgYW5kIEVj
b2xvZ2ljYWwgQ2hlbWlzdHJ5LCBEZXBhcnRtZW50IG9mIENoZW1pc3RyeSwgVGVjaG5pY2FsIFVu
aXZlcnNpdHkgb2YgTG9keiwgTG9keiwgUG9sYW5kLiBqa2FsdXpuYUBwLmxvZHoucGw8L2F1dGgt
YWRkcmVzcz48dGl0bGVzPjx0aXRsZT5UaGUgbGV2ZWwgb2YgYXJhYmluaXRvbCBpbiBhdXRpc3Rp
YyBjaGlsZHJlbiBhZnRlciBwcm9iaW90aWMgdGhlcmFweT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MTI0LTY8L3BhZ2VzPjx2b2x1bWU+Mjg8L3ZvbHVt
ZT48bnVtYmVyPjI8L251bWJlcj48ZWRpdGlvbj4yMDExLzExLzE1PC9lZGl0aW9uPjxrZXl3b3Jk
cz48a2V5d29yZD4qQXR0ZW50aW9uL2RydWcgZWZmZWN0czwva2V5d29yZD48a2V5d29yZD5BdXRp
c3RpYyBEaXNvcmRlci9jb21wbGljYXRpb25zLyp0aGVyYXB5L3VyaW5lPC9rZXl3b3JkPjxrZXl3
b3JkPkNhbmRpZGlhc2lzL2NvbXBsaWNhdGlvbnMvKnRoZXJhcHkvdXJpbmU8L2tleXdvcmQ+PGtl
eXdvcmQ+Q2hpbGQ8L2tleXdvcmQ+PGtleXdvcmQ+KkNoaWxkIEJlaGF2aW9yPC9rZXl3b3JkPjxr
ZXl3b3JkPkNoaWxkLCBQcmVzY2hvb2w8L2tleXdvcmQ+PGtleXdvcmQ+KkRpZXRhcnkgU3VwcGxl
bWVudHM8L2tleXdvcmQ+PGtleXdvcmQ+RmVtYWxlPC9rZXl3b3JkPjxrZXl3b3JkPkdhcyBDaHJv
bWF0b2dyYXBoeS1NYXNzIFNwZWN0cm9tZXRyeTwva2V5d29yZD48a2V5d29yZD5IdW1hbnM8L2tl
eXdvcmQ+PGtleXdvcmQ+SXNvbWVyaXNtPC9rZXl3b3JkPjxrZXl3b3JkPk1hbGU8L2tleXdvcmQ+
PGtleXdvcmQ+UHJvYmlvdGljcy8qdGhlcmFwZXV0aWMgdXNlPC9rZXl3b3JkPjxrZXl3b3JkPlN1
Z2FyIEFsY29ob2xzLyp1cmluZTwva2V5d29yZD48L2tleXdvcmRzPjxkYXRlcz48eWVhcj4yMDEy
PC95ZWFyPjxwdWItZGF0ZXM+PGRhdGU+RmViPC9kYXRlPjwvcHViLWRhdGVzPjwvZGF0ZXM+PGlz
Ym4+MDg5OS05MDA3PC9pc2JuPjxhY2Nlc3Npb24tbnVtPjIyMDc5Nzk2PC9hY2Nlc3Npb24tbnVt
Pjx1cmxzPjwvdXJscz48ZWxlY3Ryb25pYy1yZXNvdXJjZS1udW0+MTAuMTAxNi9qLm51dC4yMDEx
LjA4LjAwMjwvZWxlY3Ryb25pYy1yZXNvdXJjZS1udW0+PHJlbW90ZS1kYXRhYmFzZS1wcm92aWRl
cj5OTE08L3JlbW90ZS1kYXRhYmFzZS1wcm92aWRlcj48bGFuZ3VhZ2U+ZW5nPC9sYW5ndWFnZT48
L3JlY29yZD48L0NpdGU+PC9FbmROb3RlPgB=
</w:fldData>
        </w:fldChar>
      </w:r>
      <w:r w:rsidR="00AB2B72" w:rsidRPr="008A5C51">
        <w:rPr>
          <w:rFonts w:ascii="Times New Roman" w:hAnsi="Times New Roman" w:cs="Times New Roman"/>
          <w:sz w:val="20"/>
          <w:szCs w:val="20"/>
        </w:rPr>
        <w:instrText xml:space="preserve"> ADDIN EN.CITE </w:instrText>
      </w:r>
      <w:r w:rsidR="00AB2B72" w:rsidRPr="008A5C51">
        <w:rPr>
          <w:rFonts w:ascii="Times New Roman" w:hAnsi="Times New Roman" w:cs="Times New Roman"/>
          <w:sz w:val="20"/>
          <w:szCs w:val="20"/>
        </w:rPr>
        <w:fldChar w:fldCharType="begin">
          <w:fldData xml:space="preserve">PEVuZE5vdGU+PENpdGU+PEF1dGhvcj5LYWx1em5hLUN6YXBsaW5za2E8L0F1dGhvcj48WWVhcj4y
MDEyPC9ZZWFyPjxSZWNOdW0+NTk3NDwvUmVjTnVtPjxEaXNwbGF5VGV4dD48c3R5bGUgZmFjZT0i
c3VwZXJzY3JpcHQiPjMzPC9zdHlsZT48L0Rpc3BsYXlUZXh0PjxyZWNvcmQ+PHJlYy1udW1iZXI+
NTk3NDwvcmVjLW51bWJlcj48Zm9yZWlnbi1rZXlzPjxrZXkgYXBwPSJFTiIgZGItaWQ9ImEydng1
MmV3ZjAwdjlsZXcwcjl4ZmVlM2FycjI5enRzOTl6MiIgdGltZXN0YW1wPSIxNTIxMzg3ODAzIj41
OTc0PC9rZXk+PC9mb3JlaWduLWtleXM+PHJlZi10eXBlIG5hbWU9IkpvdXJuYWwgQXJ0aWNsZSI+
MTc8L3JlZi10eXBlPjxjb250cmlidXRvcnM+PGF1dGhvcnM+PGF1dGhvcj5LYWx1em5hLUN6YXBs
aW5za2EsIEouPC9hdXRob3I+PGF1dGhvcj5CbGFzemN6eWssIFMuPC9hdXRob3I+PC9hdXRob3Jz
PjwvY29udHJpYnV0b3JzPjxhdXRoLWFkZHJlc3M+SW5zdGl0dXRlIG9mIEdlbmVyYWwgYW5kIEVj
b2xvZ2ljYWwgQ2hlbWlzdHJ5LCBEZXBhcnRtZW50IG9mIENoZW1pc3RyeSwgVGVjaG5pY2FsIFVu
aXZlcnNpdHkgb2YgTG9keiwgTG9keiwgUG9sYW5kLiBqa2FsdXpuYUBwLmxvZHoucGw8L2F1dGgt
YWRkcmVzcz48dGl0bGVzPjx0aXRsZT5UaGUgbGV2ZWwgb2YgYXJhYmluaXRvbCBpbiBhdXRpc3Rp
YyBjaGlsZHJlbiBhZnRlciBwcm9iaW90aWMgdGhlcmFweTwvdGl0bGU+PHNlY29uZGFyeS10aXRs
ZT5OdXRyaXRpb248L3NlY29uZGFyeS10aXRsZT48YWx0LXRpdGxlPk51dHJpdGlvbiAoQnVyYmFu
aywgTG9zIEFuZ2VsZXMgQ291bnR5LCBDYWxpZi4pPC9hbHQtdGl0bGU+PC90aXRsZXM+PHBlcmlv
ZGljYWw+PGZ1bGwtdGl0bGU+TnV0cml0aW9uPC9mdWxsLXRpdGxlPjxhYmJyLTE+TnV0cml0aW9u
IChCdXJiYW5rLCBMb3MgQW5nZWxlcyBDb3VudHksIENhbGlmLik8L2FiYnItMT48L3BlcmlvZGlj
YWw+PGFsdC1wZXJpb2RpY2FsPjxmdWxsLXRpdGxlPk51dHJpdGlvbjwvZnVsbC10aXRsZT48YWJi
ci0xPk51dHJpdGlvbiAoQnVyYmFuaywgTG9zIEFuZ2VsZXMgQ291bnR5LCBDYWxpZi4pPC9hYmJy
LTE+PC9hbHQtcGVyaW9kaWNhbD48cGFnZXM+MTI0LTY8L3BhZ2VzPjx2b2x1bWU+Mjg8L3ZvbHVt
ZT48bnVtYmVyPjI8L251bWJlcj48ZWRpdGlvbj4yMDExLzExLzE1PC9lZGl0aW9uPjxrZXl3b3Jk
cz48a2V5d29yZD4qQXR0ZW50aW9uL2RydWcgZWZmZWN0czwva2V5d29yZD48a2V5d29yZD5BdXRp
c3RpYyBEaXNvcmRlci9jb21wbGljYXRpb25zLyp0aGVyYXB5L3VyaW5lPC9rZXl3b3JkPjxrZXl3
b3JkPkNhbmRpZGlhc2lzL2NvbXBsaWNhdGlvbnMvKnRoZXJhcHkvdXJpbmU8L2tleXdvcmQ+PGtl
eXdvcmQ+Q2hpbGQ8L2tleXdvcmQ+PGtleXdvcmQ+KkNoaWxkIEJlaGF2aW9yPC9rZXl3b3JkPjxr
ZXl3b3JkPkNoaWxkLCBQcmVzY2hvb2w8L2tleXdvcmQ+PGtleXdvcmQ+KkRpZXRhcnkgU3VwcGxl
bWVudHM8L2tleXdvcmQ+PGtleXdvcmQ+RmVtYWxlPC9rZXl3b3JkPjxrZXl3b3JkPkdhcyBDaHJv
bWF0b2dyYXBoeS1NYXNzIFNwZWN0cm9tZXRyeTwva2V5d29yZD48a2V5d29yZD5IdW1hbnM8L2tl
eXdvcmQ+PGtleXdvcmQ+SXNvbWVyaXNtPC9rZXl3b3JkPjxrZXl3b3JkPk1hbGU8L2tleXdvcmQ+
PGtleXdvcmQ+UHJvYmlvdGljcy8qdGhlcmFwZXV0aWMgdXNlPC9rZXl3b3JkPjxrZXl3b3JkPlN1
Z2FyIEFsY29ob2xzLyp1cmluZTwva2V5d29yZD48L2tleXdvcmRzPjxkYXRlcz48eWVhcj4yMDEy
PC95ZWFyPjxwdWItZGF0ZXM+PGRhdGU+RmViPC9kYXRlPjwvcHViLWRhdGVzPjwvZGF0ZXM+PGlz
Ym4+MDg5OS05MDA3PC9pc2JuPjxhY2Nlc3Npb24tbnVtPjIyMDc5Nzk2PC9hY2Nlc3Npb24tbnVt
Pjx1cmxzPjwvdXJscz48ZWxlY3Ryb25pYy1yZXNvdXJjZS1udW0+MTAuMTAxNi9qLm51dC4yMDEx
LjA4LjAwMjwvZWxlY3Ryb25pYy1yZXNvdXJjZS1udW0+PHJlbW90ZS1kYXRhYmFzZS1wcm92aWRl
cj5OTE08L3JlbW90ZS1kYXRhYmFzZS1wcm92aWRlcj48bGFuZ3VhZ2U+ZW5nPC9sYW5ndWFnZT48
L3JlY29yZD48L0NpdGU+PC9FbmROb3RlPgB=
</w:fldData>
        </w:fldChar>
      </w:r>
      <w:r w:rsidR="00AB2B72" w:rsidRPr="008A5C51">
        <w:rPr>
          <w:rFonts w:ascii="Times New Roman" w:hAnsi="Times New Roman" w:cs="Times New Roman"/>
          <w:sz w:val="20"/>
          <w:szCs w:val="20"/>
        </w:rPr>
        <w:instrText xml:space="preserve"> ADDIN EN.CITE.DATA </w:instrText>
      </w:r>
      <w:r w:rsidR="00AB2B72" w:rsidRPr="008A5C51">
        <w:rPr>
          <w:rFonts w:ascii="Times New Roman" w:hAnsi="Times New Roman" w:cs="Times New Roman"/>
          <w:sz w:val="20"/>
          <w:szCs w:val="20"/>
        </w:rPr>
      </w:r>
      <w:r w:rsidR="00AB2B72" w:rsidRPr="008A5C51">
        <w:rPr>
          <w:rFonts w:ascii="Times New Roman" w:hAnsi="Times New Roman" w:cs="Times New Roman"/>
          <w:sz w:val="20"/>
          <w:szCs w:val="20"/>
        </w:rPr>
        <w:fldChar w:fldCharType="end"/>
      </w:r>
      <w:r w:rsidR="00AB2B72" w:rsidRPr="008A5C51">
        <w:rPr>
          <w:rFonts w:ascii="Times New Roman" w:hAnsi="Times New Roman" w:cs="Times New Roman"/>
          <w:sz w:val="20"/>
          <w:szCs w:val="20"/>
        </w:rPr>
      </w:r>
      <w:r w:rsidR="00AB2B72" w:rsidRPr="008A5C51">
        <w:rPr>
          <w:rFonts w:ascii="Times New Roman" w:hAnsi="Times New Roman" w:cs="Times New Roman"/>
          <w:sz w:val="20"/>
          <w:szCs w:val="20"/>
        </w:rPr>
        <w:fldChar w:fldCharType="separate"/>
      </w:r>
      <w:r w:rsidR="00AB2B72" w:rsidRPr="008A5C51">
        <w:rPr>
          <w:rFonts w:ascii="Times New Roman" w:hAnsi="Times New Roman" w:cs="Times New Roman"/>
          <w:noProof/>
          <w:sz w:val="20"/>
          <w:szCs w:val="20"/>
          <w:vertAlign w:val="superscript"/>
        </w:rPr>
        <w:t>33</w:t>
      </w:r>
      <w:r w:rsidR="00AB2B72"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proofErr w:type="spellStart"/>
      <w:r w:rsidR="000767E3" w:rsidRPr="008A5C51">
        <w:rPr>
          <w:rFonts w:ascii="Times New Roman" w:hAnsi="Times New Roman" w:cs="Times New Roman"/>
          <w:b/>
          <w:sz w:val="20"/>
          <w:szCs w:val="20"/>
        </w:rPr>
        <w:t>Parracho</w:t>
      </w:r>
      <w:proofErr w:type="spellEnd"/>
      <w:r w:rsidR="000767E3" w:rsidRPr="008A5C51">
        <w:rPr>
          <w:rFonts w:ascii="Times New Roman" w:hAnsi="Times New Roman" w:cs="Times New Roman"/>
          <w:b/>
          <w:sz w:val="20"/>
          <w:szCs w:val="20"/>
        </w:rPr>
        <w:t xml:space="preserve"> </w:t>
      </w:r>
      <w:r w:rsidR="000767E3" w:rsidRPr="008A5C51">
        <w:rPr>
          <w:rFonts w:ascii="Times New Roman" w:hAnsi="Times New Roman" w:cs="Times New Roman"/>
          <w:sz w:val="20"/>
          <w:szCs w:val="20"/>
        </w:rPr>
        <w:t xml:space="preserve">et al studied the effect of </w:t>
      </w:r>
      <w:r w:rsidR="000767E3" w:rsidRPr="008A5C51">
        <w:rPr>
          <w:rFonts w:ascii="Times New Roman" w:hAnsi="Times New Roman" w:cs="Times New Roman"/>
          <w:i/>
          <w:sz w:val="20"/>
          <w:szCs w:val="20"/>
        </w:rPr>
        <w:t xml:space="preserve">L. </w:t>
      </w:r>
      <w:proofErr w:type="spellStart"/>
      <w:r w:rsidR="000767E3" w:rsidRPr="008A5C51">
        <w:rPr>
          <w:rFonts w:ascii="Times New Roman" w:hAnsi="Times New Roman" w:cs="Times New Roman"/>
          <w:i/>
          <w:sz w:val="20"/>
          <w:szCs w:val="20"/>
        </w:rPr>
        <w:t>plantarum</w:t>
      </w:r>
      <w:proofErr w:type="spellEnd"/>
      <w:r w:rsidR="000767E3" w:rsidRPr="008A5C51">
        <w:rPr>
          <w:rFonts w:ascii="Times New Roman" w:hAnsi="Times New Roman" w:cs="Times New Roman"/>
          <w:sz w:val="20"/>
          <w:szCs w:val="20"/>
        </w:rPr>
        <w:t xml:space="preserve"> WCSF1 (4.5x10</w:t>
      </w:r>
      <w:r w:rsidR="000767E3" w:rsidRPr="008A5C51">
        <w:rPr>
          <w:rFonts w:ascii="Times New Roman" w:hAnsi="Times New Roman" w:cs="Times New Roman"/>
          <w:sz w:val="20"/>
          <w:szCs w:val="20"/>
          <w:vertAlign w:val="superscript"/>
        </w:rPr>
        <w:t>10</w:t>
      </w:r>
      <w:r w:rsidR="000767E3" w:rsidRPr="008A5C51">
        <w:rPr>
          <w:rFonts w:ascii="Times New Roman" w:hAnsi="Times New Roman" w:cs="Times New Roman"/>
          <w:sz w:val="20"/>
          <w:szCs w:val="20"/>
        </w:rPr>
        <w:t xml:space="preserve"> CFU/day) on gut microbiota in children with ASD (3-16 years) in a double-blind, placebo-controlled, crossover-trial over 12-weeks. Probiotic supplementation increased the lactobacilli and enterococci counts, and reduced the </w:t>
      </w:r>
      <w:r w:rsidR="000767E3" w:rsidRPr="008A5C51">
        <w:rPr>
          <w:rFonts w:ascii="Times New Roman" w:hAnsi="Times New Roman" w:cs="Times New Roman"/>
          <w:i/>
          <w:sz w:val="20"/>
          <w:szCs w:val="20"/>
        </w:rPr>
        <w:t>Clostridium</w:t>
      </w:r>
      <w:r w:rsidR="000767E3" w:rsidRPr="008A5C51">
        <w:rPr>
          <w:rFonts w:ascii="Times New Roman" w:hAnsi="Times New Roman" w:cs="Times New Roman"/>
          <w:sz w:val="20"/>
          <w:szCs w:val="20"/>
        </w:rPr>
        <w:t xml:space="preserve"> cluster </w:t>
      </w:r>
      <w:proofErr w:type="spellStart"/>
      <w:r w:rsidR="000767E3" w:rsidRPr="008A5C51">
        <w:rPr>
          <w:rFonts w:ascii="Times New Roman" w:hAnsi="Times New Roman" w:cs="Times New Roman"/>
          <w:sz w:val="20"/>
          <w:szCs w:val="20"/>
        </w:rPr>
        <w:t>XIVa</w:t>
      </w:r>
      <w:proofErr w:type="spellEnd"/>
      <w:r w:rsidR="000767E3" w:rsidRPr="008A5C51">
        <w:rPr>
          <w:rFonts w:ascii="Times New Roman" w:hAnsi="Times New Roman" w:cs="Times New Roman"/>
          <w:sz w:val="20"/>
          <w:szCs w:val="20"/>
        </w:rPr>
        <w:t xml:space="preserve"> counts significantly compared to placebo. It also improved the stool consistency and total behaviour problem scores significantly from the baseline values compared with placebo.</w:t>
      </w:r>
      <w:r w:rsidR="00AB2B72" w:rsidRPr="008A5C51">
        <w:rPr>
          <w:rFonts w:ascii="Times New Roman" w:hAnsi="Times New Roman" w:cs="Times New Roman"/>
          <w:sz w:val="20"/>
          <w:szCs w:val="20"/>
        </w:rPr>
        <w:fldChar w:fldCharType="begin"/>
      </w:r>
      <w:r w:rsidR="00AB2B72" w:rsidRPr="008A5C51">
        <w:rPr>
          <w:rFonts w:ascii="Times New Roman" w:hAnsi="Times New Roman" w:cs="Times New Roman"/>
          <w:sz w:val="20"/>
          <w:szCs w:val="20"/>
        </w:rPr>
        <w:instrText xml:space="preserve"> ADDIN EN.CITE &lt;EndNote&gt;&lt;Cite&gt;&lt;Author&gt;Parracho&lt;/Author&gt;&lt;Year&gt;2010&lt;/Year&gt;&lt;RecNum&gt;5975&lt;/RecNum&gt;&lt;DisplayText&gt;&lt;style face="superscript"&gt;34&lt;/style&gt;&lt;/DisplayText&gt;&lt;record&gt;&lt;rec-number&gt;5975&lt;/rec-number&gt;&lt;foreign-keys&gt;&lt;key app="EN" db-id="a2vx52ewf00v9lew0r9xfee3arr29zts99z2" timestamp="1521387854"&gt;5975&lt;/key&gt;&lt;/foreign-keys&gt;&lt;ref-type name="Book"&gt;6&lt;/ref-type&gt;&lt;contributors&gt;&lt;authors&gt;&lt;author&gt;Parracho, H. M. R. T.&lt;/author&gt;&lt;author&gt;Gibson, G. R.&lt;/author&gt;&lt;author&gt;Knott, F.&lt;/author&gt;&lt;author&gt;Bosscher, D.&lt;/author&gt;&lt;author&gt;Kleerebezem, M.&lt;/author&gt;&lt;author&gt;McCartney, Anne&lt;/author&gt;&lt;/authors&gt;&lt;/contributors&gt;&lt;titles&gt;&lt;title&gt;A double-blind, placebo-controlled, crossover-designed probiotic feeding study in children diagnosed with autistic spectrum disorders&lt;/title&gt;&lt;/titles&gt;&lt;pages&gt;69-74&lt;/pages&gt;&lt;volume&gt;5&lt;/volume&gt;&lt;dates&gt;&lt;year&gt;2010&lt;/year&gt;&lt;/dates&gt;&lt;urls&gt;&lt;/urls&gt;&lt;/record&gt;&lt;/Cite&gt;&lt;/EndNote&gt;</w:instrText>
      </w:r>
      <w:r w:rsidR="00AB2B72" w:rsidRPr="008A5C51">
        <w:rPr>
          <w:rFonts w:ascii="Times New Roman" w:hAnsi="Times New Roman" w:cs="Times New Roman"/>
          <w:sz w:val="20"/>
          <w:szCs w:val="20"/>
        </w:rPr>
        <w:fldChar w:fldCharType="separate"/>
      </w:r>
      <w:r w:rsidR="00AB2B72" w:rsidRPr="008A5C51">
        <w:rPr>
          <w:rFonts w:ascii="Times New Roman" w:hAnsi="Times New Roman" w:cs="Times New Roman"/>
          <w:noProof/>
          <w:sz w:val="20"/>
          <w:szCs w:val="20"/>
          <w:vertAlign w:val="superscript"/>
        </w:rPr>
        <w:t>34</w:t>
      </w:r>
      <w:r w:rsidR="00AB2B72" w:rsidRPr="008A5C51">
        <w:rPr>
          <w:rFonts w:ascii="Times New Roman" w:hAnsi="Times New Roman" w:cs="Times New Roman"/>
          <w:sz w:val="20"/>
          <w:szCs w:val="20"/>
        </w:rPr>
        <w:fldChar w:fldCharType="end"/>
      </w:r>
      <w:r w:rsidR="000767E3" w:rsidRPr="008A5C51">
        <w:rPr>
          <w:rFonts w:ascii="Times New Roman" w:hAnsi="Times New Roman" w:cs="Times New Roman"/>
          <w:sz w:val="20"/>
          <w:szCs w:val="20"/>
        </w:rPr>
        <w:t xml:space="preserve"> In a survey</w:t>
      </w:r>
      <w:r w:rsidR="000767E3" w:rsidRPr="008A5C51">
        <w:rPr>
          <w:rFonts w:ascii="Times New Roman" w:hAnsi="Times New Roman" w:cs="Times New Roman"/>
          <w:b/>
          <w:sz w:val="20"/>
          <w:szCs w:val="20"/>
        </w:rPr>
        <w:t xml:space="preserve"> </w:t>
      </w:r>
      <w:r w:rsidR="000767E3" w:rsidRPr="008A5C51">
        <w:rPr>
          <w:rFonts w:ascii="Times New Roman" w:hAnsi="Times New Roman" w:cs="Times New Roman"/>
          <w:sz w:val="20"/>
          <w:szCs w:val="20"/>
        </w:rPr>
        <w:t xml:space="preserve">of ASD children with GI symptoms receiving a </w:t>
      </w:r>
      <w:proofErr w:type="spellStart"/>
      <w:r w:rsidR="000767E3" w:rsidRPr="008A5C51">
        <w:rPr>
          <w:rFonts w:ascii="Times New Roman" w:hAnsi="Times New Roman" w:cs="Times New Roman"/>
          <w:sz w:val="20"/>
          <w:szCs w:val="20"/>
        </w:rPr>
        <w:t>multistrain</w:t>
      </w:r>
      <w:proofErr w:type="spellEnd"/>
      <w:r w:rsidR="000767E3" w:rsidRPr="008A5C51">
        <w:rPr>
          <w:rFonts w:ascii="Times New Roman" w:hAnsi="Times New Roman" w:cs="Times New Roman"/>
          <w:sz w:val="20"/>
          <w:szCs w:val="20"/>
        </w:rPr>
        <w:t xml:space="preserve"> probiotic, caregivers assessed ASD signs and symptoms before and after 21 days of treatment using the autism treatment evaluation checklist (ATEC). Severity of </w:t>
      </w:r>
      <w:proofErr w:type="spellStart"/>
      <w:r w:rsidR="000767E3" w:rsidRPr="008A5C51">
        <w:rPr>
          <w:rFonts w:ascii="Times New Roman" w:hAnsi="Times New Roman" w:cs="Times New Roman"/>
          <w:sz w:val="20"/>
          <w:szCs w:val="20"/>
        </w:rPr>
        <w:t>diarrhea</w:t>
      </w:r>
      <w:proofErr w:type="spellEnd"/>
      <w:r w:rsidR="000767E3" w:rsidRPr="008A5C51">
        <w:rPr>
          <w:rFonts w:ascii="Times New Roman" w:hAnsi="Times New Roman" w:cs="Times New Roman"/>
          <w:sz w:val="20"/>
          <w:szCs w:val="20"/>
        </w:rPr>
        <w:t xml:space="preserve"> and constipation was reduced in 48% and 52% of the children respectively. Total ATEC score was reduced in 88% of children, suggesting improvement in ASD symptoms.</w:t>
      </w:r>
      <w:r w:rsidR="00AB2B72" w:rsidRPr="008A5C51">
        <w:rPr>
          <w:rFonts w:ascii="Times New Roman" w:hAnsi="Times New Roman" w:cs="Times New Roman"/>
          <w:sz w:val="20"/>
          <w:szCs w:val="20"/>
        </w:rPr>
        <w:fldChar w:fldCharType="begin"/>
      </w:r>
      <w:r w:rsidR="00AB2B72" w:rsidRPr="008A5C51">
        <w:rPr>
          <w:rFonts w:ascii="Times New Roman" w:hAnsi="Times New Roman" w:cs="Times New Roman"/>
          <w:sz w:val="20"/>
          <w:szCs w:val="20"/>
        </w:rPr>
        <w:instrText xml:space="preserve"> ADDIN EN.CITE &lt;EndNote&gt;&lt;Cite&gt;&lt;Author&gt;West&lt;/Author&gt;&lt;Year&gt;2013&lt;/Year&gt;&lt;RecNum&gt;6030&lt;/RecNum&gt;&lt;DisplayText&gt;&lt;style face="superscript"&gt;35&lt;/style&gt;&lt;/DisplayText&gt;&lt;record&gt;&lt;rec-number&gt;6030&lt;/rec-number&gt;&lt;foreign-keys&gt;&lt;key app="EN" db-id="a2vx52ewf00v9lew0r9xfee3arr29zts99z2" timestamp="1529994281"&gt;6030&lt;/key&gt;&lt;/foreign-keys&gt;&lt;ref-type name="Journal Article"&gt;17&lt;/ref-type&gt;&lt;contributors&gt;&lt;authors&gt;&lt;author&gt;West, R&lt;/author&gt;&lt;author&gt;Roberts, E&lt;/author&gt;&lt;author&gt;Sichel, LS&lt;/author&gt;&lt;author&gt;Sichel, J&lt;/author&gt;&lt;/authors&gt;&lt;/contributors&gt;&lt;titles&gt;&lt;title&gt;Improvements in gastrointestinal symptoms among children with autism spectrum disorder receiving the Delpro® Probiotic and immunomodulator formulation&lt;/title&gt;&lt;secondary-title&gt;J Prob Health&lt;/secondary-title&gt;&lt;/titles&gt;&lt;periodical&gt;&lt;full-title&gt;J Prob Health&lt;/full-title&gt;&lt;/periodical&gt;&lt;pages&gt;2&lt;/pages&gt;&lt;volume&gt;1&lt;/volume&gt;&lt;number&gt;102&lt;/number&gt;&lt;dates&gt;&lt;year&gt;2013&lt;/year&gt;&lt;/dates&gt;&lt;urls&gt;&lt;/urls&gt;&lt;/record&gt;&lt;/Cite&gt;&lt;/EndNote&gt;</w:instrText>
      </w:r>
      <w:r w:rsidR="00AB2B72" w:rsidRPr="008A5C51">
        <w:rPr>
          <w:rFonts w:ascii="Times New Roman" w:hAnsi="Times New Roman" w:cs="Times New Roman"/>
          <w:sz w:val="20"/>
          <w:szCs w:val="20"/>
        </w:rPr>
        <w:fldChar w:fldCharType="separate"/>
      </w:r>
      <w:r w:rsidR="00AB2B72" w:rsidRPr="008A5C51">
        <w:rPr>
          <w:rFonts w:ascii="Times New Roman" w:hAnsi="Times New Roman" w:cs="Times New Roman"/>
          <w:noProof/>
          <w:sz w:val="20"/>
          <w:szCs w:val="20"/>
          <w:vertAlign w:val="superscript"/>
        </w:rPr>
        <w:t>35</w:t>
      </w:r>
      <w:r w:rsidR="00AB2B72" w:rsidRPr="008A5C51">
        <w:rPr>
          <w:rFonts w:ascii="Times New Roman" w:hAnsi="Times New Roman" w:cs="Times New Roman"/>
          <w:sz w:val="20"/>
          <w:szCs w:val="20"/>
        </w:rPr>
        <w:fldChar w:fldCharType="end"/>
      </w:r>
      <w:r w:rsidR="00617CAC" w:rsidRPr="008A5C51">
        <w:rPr>
          <w:rFonts w:ascii="Times New Roman" w:hAnsi="Times New Roman" w:cs="Times New Roman"/>
          <w:sz w:val="20"/>
          <w:szCs w:val="20"/>
        </w:rPr>
        <w:t xml:space="preserve"> </w:t>
      </w:r>
      <w:r w:rsidR="000767E3" w:rsidRPr="008A5C51">
        <w:rPr>
          <w:rFonts w:ascii="Times New Roman" w:hAnsi="Times New Roman" w:cs="Times New Roman"/>
          <w:sz w:val="20"/>
          <w:szCs w:val="20"/>
        </w:rPr>
        <w:t xml:space="preserve">Recently, </w:t>
      </w:r>
      <w:proofErr w:type="spellStart"/>
      <w:r w:rsidR="000767E3" w:rsidRPr="008A5C51">
        <w:rPr>
          <w:rFonts w:ascii="Times New Roman" w:hAnsi="Times New Roman" w:cs="Times New Roman"/>
          <w:b/>
          <w:sz w:val="20"/>
          <w:szCs w:val="20"/>
        </w:rPr>
        <w:t>Shaaban</w:t>
      </w:r>
      <w:proofErr w:type="spellEnd"/>
      <w:r w:rsidR="000767E3" w:rsidRPr="008A5C51">
        <w:rPr>
          <w:rFonts w:ascii="Times New Roman" w:hAnsi="Times New Roman" w:cs="Times New Roman"/>
          <w:sz w:val="20"/>
          <w:szCs w:val="20"/>
        </w:rPr>
        <w:t xml:space="preserve"> et al assessed the gut microbiota (q-PCR), and GI and autistic symptoms (ATEC) in 30 autistic children (5-9 years) in an open label study of probiotics (Total 100×10</w:t>
      </w:r>
      <w:r w:rsidR="000767E3" w:rsidRPr="008A5C51">
        <w:rPr>
          <w:rFonts w:ascii="Times New Roman" w:hAnsi="Times New Roman" w:cs="Times New Roman"/>
          <w:sz w:val="20"/>
          <w:szCs w:val="20"/>
          <w:vertAlign w:val="superscript"/>
        </w:rPr>
        <w:t>6</w:t>
      </w:r>
      <w:r w:rsidR="000767E3" w:rsidRPr="008A5C51">
        <w:rPr>
          <w:rFonts w:ascii="Times New Roman" w:hAnsi="Times New Roman" w:cs="Times New Roman"/>
          <w:sz w:val="20"/>
          <w:szCs w:val="20"/>
        </w:rPr>
        <w:t xml:space="preserve"> </w:t>
      </w:r>
      <w:proofErr w:type="spellStart"/>
      <w:r w:rsidR="000767E3" w:rsidRPr="008A5C51">
        <w:rPr>
          <w:rFonts w:ascii="Times New Roman" w:hAnsi="Times New Roman" w:cs="Times New Roman"/>
          <w:sz w:val="20"/>
          <w:szCs w:val="20"/>
        </w:rPr>
        <w:t>cfu</w:t>
      </w:r>
      <w:proofErr w:type="spellEnd"/>
      <w:r w:rsidR="000767E3" w:rsidRPr="008A5C51">
        <w:rPr>
          <w:rFonts w:ascii="Times New Roman" w:hAnsi="Times New Roman" w:cs="Times New Roman"/>
          <w:sz w:val="20"/>
          <w:szCs w:val="20"/>
        </w:rPr>
        <w:t xml:space="preserve"> of </w:t>
      </w:r>
      <w:r w:rsidR="000767E3" w:rsidRPr="008A5C51">
        <w:rPr>
          <w:rFonts w:ascii="Times New Roman" w:hAnsi="Times New Roman" w:cs="Times New Roman"/>
          <w:i/>
          <w:sz w:val="20"/>
          <w:szCs w:val="20"/>
        </w:rPr>
        <w:t>L. acidophilus,</w:t>
      </w:r>
      <w:r w:rsidR="000767E3" w:rsidRPr="008A5C51">
        <w:rPr>
          <w:rFonts w:ascii="Times New Roman" w:hAnsi="Times New Roman" w:cs="Times New Roman"/>
          <w:sz w:val="20"/>
          <w:szCs w:val="20"/>
        </w:rPr>
        <w:t xml:space="preserve"> </w:t>
      </w:r>
      <w:r w:rsidR="000767E3" w:rsidRPr="008A5C51">
        <w:rPr>
          <w:rFonts w:ascii="Times New Roman" w:hAnsi="Times New Roman" w:cs="Times New Roman"/>
          <w:i/>
          <w:sz w:val="20"/>
          <w:szCs w:val="20"/>
        </w:rPr>
        <w:t>L. rhamnosus</w:t>
      </w:r>
      <w:r w:rsidR="000767E3" w:rsidRPr="008A5C51">
        <w:rPr>
          <w:rFonts w:ascii="Times New Roman" w:hAnsi="Times New Roman" w:cs="Times New Roman"/>
          <w:sz w:val="20"/>
          <w:szCs w:val="20"/>
        </w:rPr>
        <w:t xml:space="preserve"> and </w:t>
      </w:r>
      <w:r w:rsidR="000767E3" w:rsidRPr="008A5C51">
        <w:rPr>
          <w:rFonts w:ascii="Times New Roman" w:hAnsi="Times New Roman" w:cs="Times New Roman"/>
          <w:i/>
          <w:sz w:val="20"/>
          <w:szCs w:val="20"/>
        </w:rPr>
        <w:t>Bifidobacteri</w:t>
      </w:r>
      <w:r w:rsidR="00DF1E4D" w:rsidRPr="008A5C51">
        <w:rPr>
          <w:rFonts w:ascii="Times New Roman" w:hAnsi="Times New Roman" w:cs="Times New Roman"/>
          <w:i/>
          <w:sz w:val="20"/>
          <w:szCs w:val="20"/>
        </w:rPr>
        <w:t>um</w:t>
      </w:r>
      <w:r w:rsidR="000767E3" w:rsidRPr="008A5C51">
        <w:rPr>
          <w:rFonts w:ascii="Times New Roman" w:hAnsi="Times New Roman" w:cs="Times New Roman"/>
          <w:i/>
          <w:sz w:val="20"/>
          <w:szCs w:val="20"/>
        </w:rPr>
        <w:t xml:space="preserve"> (B.) longum</w:t>
      </w:r>
      <w:r w:rsidR="000767E3" w:rsidRPr="008A5C51">
        <w:rPr>
          <w:rFonts w:ascii="Times New Roman" w:hAnsi="Times New Roman" w:cs="Times New Roman"/>
          <w:sz w:val="20"/>
          <w:szCs w:val="20"/>
        </w:rPr>
        <w:t xml:space="preserve"> per gram). After 3 months’ of supplementation faecal bifidobacteria and lactobacilli counts increased and were accompanied by significant improvement in GI and autism symptoms compared with baseline values.</w:t>
      </w:r>
      <w:r w:rsidR="00AB2B72" w:rsidRPr="008A5C51">
        <w:rPr>
          <w:rFonts w:ascii="Times New Roman" w:hAnsi="Times New Roman" w:cs="Times New Roman"/>
          <w:sz w:val="20"/>
          <w:szCs w:val="20"/>
        </w:rPr>
        <w:fldChar w:fldCharType="begin"/>
      </w:r>
      <w:r w:rsidR="00AB2B72" w:rsidRPr="008A5C51">
        <w:rPr>
          <w:rFonts w:ascii="Times New Roman" w:hAnsi="Times New Roman" w:cs="Times New Roman"/>
          <w:sz w:val="20"/>
          <w:szCs w:val="20"/>
        </w:rPr>
        <w:instrText xml:space="preserve"> ADDIN EN.CITE &lt;EndNote&gt;&lt;Cite&gt;&lt;Author&gt;Shaaban&lt;/Author&gt;&lt;Year&gt;2017&lt;/Year&gt;&lt;RecNum&gt;5932&lt;/RecNum&gt;&lt;DisplayText&gt;&lt;style face="superscript"&gt;36&lt;/style&gt;&lt;/DisplayText&gt;&lt;record&gt;&lt;rec-number&gt;5932&lt;/rec-number&gt;&lt;foreign-keys&gt;&lt;key app="EN" db-id="a2vx52ewf00v9lew0r9xfee3arr29zts99z2" timestamp="1513649443"&gt;5932&lt;/key&gt;&lt;/foreign-keys&gt;&lt;ref-type name="Journal Article"&gt;17&lt;/ref-type&gt;&lt;contributors&gt;&lt;authors&gt;&lt;author&gt;Shaaban, S. Y.&lt;/author&gt;&lt;author&gt;El Gendy, Y. G.&lt;/author&gt;&lt;author&gt;Mehanna, N. S.&lt;/author&gt;&lt;author&gt;El-Senousy, W. M.&lt;/author&gt;&lt;author&gt;El-Feki, H. S. A.&lt;/author&gt;&lt;author&gt;Saad, K.&lt;/author&gt;&lt;author&gt;El-Asheer, O. M.&lt;/author&gt;&lt;/authors&gt;&lt;/contributors&gt;&lt;auth-address&gt;a Pediatric Department, Faculty of Medicine , Ain Shams University , Cairo , Egypt.&amp;#xD;b Dairy Science &amp;amp;Technology Department , National Research Center , Giza , Egypt.&amp;#xD;c Water Pollution Research Department , Environmental Research Division, National Research Center , Giza , Egypt.&amp;#xD;d Department of Pediatrics, Faculty of Medicine , Assiut University , Assiut , Egypt.&lt;/auth-address&gt;&lt;titles&gt;&lt;title&gt;The role of probiotics in children with autism spectrum disorder: A prospective, open-label study&lt;/title&gt;&lt;secondary-title&gt;Nutr Neurosci&lt;/secondary-title&gt;&lt;alt-title&gt;Nutritional neuroscience&lt;/alt-title&gt;&lt;/titles&gt;&lt;periodical&gt;&lt;full-title&gt;Nutr Neurosci&lt;/full-title&gt;&lt;abbr-1&gt;Nutritional neuroscience&lt;/abbr-1&gt;&lt;/periodical&gt;&lt;alt-periodical&gt;&lt;full-title&gt;Nutr Neurosci&lt;/full-title&gt;&lt;abbr-1&gt;Nutritional neuroscience&lt;/abbr-1&gt;&lt;/alt-periodical&gt;&lt;pages&gt;1-6&lt;/pages&gt;&lt;edition&gt;2017/07/08&lt;/edition&gt;&lt;keywords&gt;&lt;keyword&gt;Autism&lt;/keyword&gt;&lt;keyword&gt;Children&lt;/keyword&gt;&lt;keyword&gt;Neurodevelopmental&lt;/keyword&gt;&lt;keyword&gt;Probiotics&lt;/keyword&gt;&lt;/keywords&gt;&lt;dates&gt;&lt;year&gt;2017&lt;/year&gt;&lt;pub-dates&gt;&lt;date&gt;Jul 7&lt;/date&gt;&lt;/pub-dates&gt;&lt;/dates&gt;&lt;isbn&gt;1028-415x&lt;/isbn&gt;&lt;accession-num&gt;28686541&lt;/accession-num&gt;&lt;urls&gt;&lt;/urls&gt;&lt;electronic-resource-num&gt;10.1080/1028415x.2017.1347746&lt;/electronic-resource-num&gt;&lt;remote-database-provider&gt;NLM&lt;/remote-database-provider&gt;&lt;language&gt;eng&lt;/language&gt;&lt;/record&gt;&lt;/Cite&gt;&lt;/EndNote&gt;</w:instrText>
      </w:r>
      <w:r w:rsidR="00AB2B72" w:rsidRPr="008A5C51">
        <w:rPr>
          <w:rFonts w:ascii="Times New Roman" w:hAnsi="Times New Roman" w:cs="Times New Roman"/>
          <w:sz w:val="20"/>
          <w:szCs w:val="20"/>
        </w:rPr>
        <w:fldChar w:fldCharType="separate"/>
      </w:r>
      <w:r w:rsidR="00AB2B72" w:rsidRPr="008A5C51">
        <w:rPr>
          <w:rFonts w:ascii="Times New Roman" w:hAnsi="Times New Roman" w:cs="Times New Roman"/>
          <w:noProof/>
          <w:sz w:val="20"/>
          <w:szCs w:val="20"/>
          <w:vertAlign w:val="superscript"/>
        </w:rPr>
        <w:t>36</w:t>
      </w:r>
      <w:r w:rsidR="00AB2B72" w:rsidRPr="008A5C51">
        <w:rPr>
          <w:rFonts w:ascii="Times New Roman" w:hAnsi="Times New Roman" w:cs="Times New Roman"/>
          <w:sz w:val="20"/>
          <w:szCs w:val="20"/>
        </w:rPr>
        <w:fldChar w:fldCharType="end"/>
      </w:r>
      <w:r w:rsidR="00617CAC" w:rsidRPr="008A5C51">
        <w:rPr>
          <w:rFonts w:ascii="Times New Roman" w:hAnsi="Times New Roman" w:cs="Times New Roman"/>
          <w:sz w:val="20"/>
          <w:szCs w:val="20"/>
        </w:rPr>
        <w:t xml:space="preserve"> </w:t>
      </w:r>
      <w:r w:rsidR="000767E3" w:rsidRPr="008A5C51">
        <w:rPr>
          <w:rFonts w:ascii="Times New Roman" w:hAnsi="Times New Roman" w:cs="Times New Roman"/>
          <w:sz w:val="20"/>
          <w:szCs w:val="20"/>
        </w:rPr>
        <w:t>None of the clinical studies reported adverse effects related to probiotic supplementation.</w:t>
      </w:r>
    </w:p>
    <w:p w14:paraId="3E4FF4B0" w14:textId="2B2A6216" w:rsidR="000767E3" w:rsidRPr="008A5C51" w:rsidRDefault="00617CAC"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A recent </w:t>
      </w:r>
      <w:r w:rsidR="00C676B4" w:rsidRPr="008A5C51">
        <w:rPr>
          <w:rFonts w:ascii="Times New Roman" w:hAnsi="Times New Roman" w:cs="Times New Roman"/>
          <w:sz w:val="20"/>
          <w:szCs w:val="20"/>
        </w:rPr>
        <w:t xml:space="preserve">updated systematic </w:t>
      </w:r>
      <w:proofErr w:type="gramStart"/>
      <w:r w:rsidR="00C676B4" w:rsidRPr="008A5C51">
        <w:rPr>
          <w:rFonts w:ascii="Times New Roman" w:hAnsi="Times New Roman" w:cs="Times New Roman"/>
          <w:sz w:val="20"/>
          <w:szCs w:val="20"/>
        </w:rPr>
        <w:t>review</w:t>
      </w:r>
      <w:r w:rsidRPr="008A5C51">
        <w:rPr>
          <w:rFonts w:ascii="Times New Roman" w:hAnsi="Times New Roman" w:cs="Times New Roman"/>
          <w:sz w:val="20"/>
          <w:szCs w:val="20"/>
        </w:rPr>
        <w:t>,</w:t>
      </w:r>
      <w:proofErr w:type="gramEnd"/>
      <w:r w:rsidR="00C676B4" w:rsidRPr="008A5C51">
        <w:rPr>
          <w:rFonts w:ascii="Times New Roman" w:hAnsi="Times New Roman" w:cs="Times New Roman"/>
          <w:sz w:val="20"/>
          <w:szCs w:val="20"/>
        </w:rPr>
        <w:t xml:space="preserve"> </w:t>
      </w:r>
      <w:r w:rsidRPr="008A5C51">
        <w:rPr>
          <w:rFonts w:ascii="Times New Roman" w:hAnsi="Times New Roman" w:cs="Times New Roman"/>
          <w:sz w:val="20"/>
          <w:szCs w:val="20"/>
        </w:rPr>
        <w:t xml:space="preserve">and expert </w:t>
      </w:r>
      <w:r w:rsidR="000767E3" w:rsidRPr="008A5C51">
        <w:rPr>
          <w:rFonts w:ascii="Times New Roman" w:hAnsi="Times New Roman" w:cs="Times New Roman"/>
          <w:sz w:val="20"/>
          <w:szCs w:val="20"/>
        </w:rPr>
        <w:t>recommend</w:t>
      </w:r>
      <w:r w:rsidRPr="008A5C51">
        <w:rPr>
          <w:rFonts w:ascii="Times New Roman" w:hAnsi="Times New Roman" w:cs="Times New Roman"/>
          <w:sz w:val="20"/>
          <w:szCs w:val="20"/>
        </w:rPr>
        <w:t xml:space="preserve">ations </w:t>
      </w:r>
      <w:r w:rsidR="00772FDF" w:rsidRPr="008A5C51">
        <w:rPr>
          <w:rFonts w:ascii="Times New Roman" w:hAnsi="Times New Roman" w:cs="Times New Roman"/>
          <w:sz w:val="20"/>
          <w:szCs w:val="20"/>
        </w:rPr>
        <w:t xml:space="preserve">have </w:t>
      </w:r>
      <w:r w:rsidR="00C676B4" w:rsidRPr="008A5C51">
        <w:rPr>
          <w:rFonts w:ascii="Times New Roman" w:hAnsi="Times New Roman" w:cs="Times New Roman"/>
          <w:sz w:val="20"/>
          <w:szCs w:val="20"/>
        </w:rPr>
        <w:t>emphasise</w:t>
      </w:r>
      <w:r w:rsidR="00772FDF" w:rsidRPr="008A5C51">
        <w:rPr>
          <w:rFonts w:ascii="Times New Roman" w:hAnsi="Times New Roman" w:cs="Times New Roman"/>
          <w:sz w:val="20"/>
          <w:szCs w:val="20"/>
        </w:rPr>
        <w:t>d</w:t>
      </w:r>
      <w:r w:rsidR="00C676B4" w:rsidRPr="008A5C51">
        <w:rPr>
          <w:rFonts w:ascii="Times New Roman" w:hAnsi="Times New Roman" w:cs="Times New Roman"/>
          <w:sz w:val="20"/>
          <w:szCs w:val="20"/>
        </w:rPr>
        <w:t xml:space="preserve"> the need for rigorous RCTs</w:t>
      </w:r>
      <w:r w:rsidR="000767E3" w:rsidRPr="008A5C51">
        <w:rPr>
          <w:rFonts w:ascii="Times New Roman" w:hAnsi="Times New Roman" w:cs="Times New Roman"/>
          <w:sz w:val="20"/>
          <w:szCs w:val="20"/>
        </w:rPr>
        <w:t xml:space="preserve"> of probiotics in children with ASD.</w:t>
      </w:r>
      <w:r w:rsidR="00AB2B72" w:rsidRPr="008A5C51">
        <w:rPr>
          <w:rFonts w:ascii="Times New Roman" w:hAnsi="Times New Roman" w:cs="Times New Roman"/>
          <w:sz w:val="20"/>
          <w:szCs w:val="20"/>
        </w:rPr>
        <w:fldChar w:fldCharType="begin">
          <w:fldData xml:space="preserve">PEVuZE5vdGU+PENpdGU+PEF1dGhvcj5GcnllPC9BdXRob3I+PFllYXI+MjAxNTwvWWVhcj48UmVj
TnVtPjYwNDc8L1JlY051bT48RGlzcGxheVRleHQ+PHN0eWxlIGZhY2U9InN1cGVyc2NyaXB0Ij4z
NywgMzg8L3N0eWxlPjwvRGlzcGxheVRleHQ+PHJlY29yZD48cmVjLW51bWJlcj42MDQ3PC9yZWMt
bnVtYmVyPjxmb3JlaWduLWtleXM+PGtleSBhcHA9IkVOIiBkYi1pZD0iYTJ2eDUyZXdmMDB2OWxl
dzByOXhmZWUzYXJyMjl6dHM5OXoyIiB0aW1lc3RhbXA9IjE1Mzc5Mzk1MzMiPjYwNDc8L2tleT48
L2ZvcmVpZ24ta2V5cz48cmVmLXR5cGUgbmFtZT0iSm91cm5hbCBBcnRpY2xlIj4xNzwvcmVmLXR5
cGU+PGNvbnRyaWJ1dG9ycz48YXV0aG9ycz48YXV0aG9yPkZyeWUsIFIuIEUuPC9hdXRob3I+PGF1
dGhvcj5TbGF0dGVyeSwgSi48L2F1dGhvcj48YXV0aG9yPk1hY0ZhYmUsIEQuIEYuPC9hdXRob3I+
PGF1dGhvcj5BbGxlbi1WZXJjb2UsIEUuPC9hdXRob3I+PGF1dGhvcj5QYXJrZXIsIFcuPC9hdXRo
b3I+PGF1dGhvcj5Sb2Rha2lzLCBKLjwvYXV0aG9yPjxhdXRob3I+QWRhbXMsIEouIEIuPC9hdXRo
b3I+PGF1dGhvcj5LcmFqbWFsbmlrLUJyb3duLCBSLjwvYXV0aG9yPjxhdXRob3I+Qm9sdGUsIEUu
PC9hdXRob3I+PGF1dGhvcj5LYWhsZXIsIFMuPC9hdXRob3I+PGF1dGhvcj5KZW5uaW5ncywgSi48
L2F1dGhvcj48YXV0aG9yPkphbWVzLCBKLjwvYXV0aG9yPjxhdXRob3I+Q2VybmlnbGlhLCBDLiBF
LjwvYXV0aG9yPjxhdXRob3I+TWlkdHZlZHQsIFQuPC9hdXRob3I+PC9hdXRob3JzPjwvY29udHJp
YnV0b3JzPjxhdXRoLWFkZHJlc3M+RGl2aXNpb24gb2YgTmV1cm9sb2d5LCBBcmthbnNhcyBDaGls
ZHJlbiZhcG9zO3MgSG9zcGl0YWwgUmVzZWFyY2ggSW5zdGl0dXRlLCBMaXR0bGUgUm9jaywgQVIs
IFVTQS4mI3hEO0RlcGFydG1lbnQgb2YgUGVkaWF0cmljcywgVW5pdmVyc2l0eSBvZiBBcmthbnNh
cyBmb3IgTWVkaWNhbCBTY2llbmNlcywgTGl0dGxlIFJvY2ssIEFSLCBVU0E7IFJFRnJ5ZUB1YW1z
LmVkdS4mI3hEO0RlcGFydG1lbnQgb2YgUGVkaWF0cmljcywgVW5pdmVyc2l0eSBvZiBBcmthbnNh
cyBmb3IgTWVkaWNhbCBTY2llbmNlcywgTGl0dGxlIFJvY2ssIEFSLCBVU0EuJiN4RDtEZXBhcnRt
ZW50IG9mIFBzeWNob2xvZ3kgYW5kIFBzeWNoaWF0cnksIFdlc3Rlcm4gVW5pdmVyc2l0eSwgTG9u
ZG9uLCBPTiwgQ2FuYWRhLiYjeEQ7RGVwYXJ0bWVudCBvZiBNb2xlY3VsYXIgYW5kIENlbGx1bGFy
IEJpb2xvZ3ksIFVuaXZlcnNpdHkgb2YgR3VlbHBoLCBHdWVscGgsIE9OLCBDYW5hZGEuJiN4RDtE
ZXBhcnRtZW50IG9mIFN1cmdlcnksIER1a2UgVW5pdmVyc2l0eSwgRHVyaGFtLCBOQyBVU0EuJiN4
RDtOIG9mIE9uZTogQXV0aXNtIFJlc2VhcmNoIEZvdW5kYXRpb24sIERhbGxhcywgVFgsIFVTQS4m
I3hEO1NjaG9vbCBmb3IgRW5naW5lZXJpbmcgb2YgTWF0dGVyLCBUcmFuc3BvcnQgYW5kIEVuZXJn
eSwgQXJpem9uYSBTdGF0ZSBVbml2ZXJzaXR5LCBUZW1wZSwgQVosIFVTQS4mI3hEO1N3ZXR0ZSBD
ZW50ZXIgZm9yIEVudmlyb25tZW50YWwgQmlvdGVjaG5vbG9neSwgQmlvZGVzaWduIEluc3RpdHV0
ZSwgQXJpem9uYSBTdGF0ZSBVbml2ZXJzaXR5LCBUZW1wZSwgQVosIFVTQS4mI3hEO1ByaXZhdGUg
UHJhY3RpY2UsIEJlbnRvbiwgQVIsIFVTQS4mI3hEO0RlcGFydG1lbnQgb2YgRGV2ZWxvcG1lbnRh
bCBNZWRpY2luZSwgVW5pdmVyc2l0eSBvZiBBcmthbnNhcyBmb3IgTWVkaWNhbCBTY2llbmNlcywg
TGl0dGxlIFJvY2ssIEFSLCBVU0EuJiN4RDtOYXRpb25hbCBDZW50ZXIgZm9yIFRveGljb2xvZ2lj
YWwgUmVzZWFyY2gsIEplZmZlcnNvbiwgQVIsIFVTQS4mI3hEO01UQywgS2Fyb2xpbnNrYSBJbnN0
aXR1dGV0LCBTdG9ja2hvbG0sIFN3ZWRlbi48L2F1dGgtYWRkcmVzcz48dGl0bGVzPjx0aXRsZT5B
cHByb2FjaGVzIHRvIHN0dWR5aW5nIGFuZCBtYW5pcHVsYXRpbmcgdGhlIGVudGVyaWMgbWljcm9i
aW9tZSB0byBpbXByb3ZlIGF1dGlzbSBzeW1wdG9tczwvdGl0bGU+PHNlY29uZGFyeS10aXRsZT5N
aWNyb2IgRWNvbCBIZWFsdGggRGlzPC9zZWNvbmRhcnktdGl0bGU+PGFsdC10aXRsZT5NaWNyb2Jp
YWwgZWNvbG9neSBpbiBoZWFsdGggYW5kIGRpc2Vhc2U8L2FsdC10aXRsZT48L3RpdGxlcz48cGVy
aW9kaWNhbD48ZnVsbC10aXRsZT5NaWNyb2IgRWNvbCBIZWFsdGggRGlzPC9mdWxsLXRpdGxlPjxh
YmJyLTE+TWljcm9iaWFsIGVjb2xvZ3kgaW4gaGVhbHRoIGFuZCBkaXNlYXNlPC9hYmJyLTE+PC9w
ZXJpb2RpY2FsPjxhbHQtcGVyaW9kaWNhbD48ZnVsbC10aXRsZT5NaWNyb2IgRWNvbCBIZWFsdGgg
RGlzPC9mdWxsLXRpdGxlPjxhYmJyLTE+TWljcm9iaWFsIGVjb2xvZ3kgaW4gaGVhbHRoIGFuZCBk
aXNlYXNlPC9hYmJyLTE+PC9hbHQtcGVyaW9kaWNhbD48cGFnZXM+MjY4Nzg8L3BhZ2VzPjx2b2x1
bWU+MjY8L3ZvbHVtZT48ZWRpdGlvbj4yMDE1LzA1LzEwPC9lZGl0aW9uPjxrZXl3b3Jkcz48a2V5
d29yZD5DbG9zdHJpZGlhPC9rZXl3b3JkPjxrZXl3b3JkPmF1dGlzbSBzcGVjdHJ1bSBkaXNvcmRl
cjwva2V5d29yZD48a2V5d29yZD5jbGluaWNhbCB0cmlhbHM8L2tleXdvcmQ+PGtleXdvcmQ+ZmVj
YWwgbWljcm9iaW90YSB0cmFuc3BsYW50YXRpb24gKEZNVCk8L2tleXdvcmQ+PGtleXdvcmQ+Z2Fz
dHJvaW50ZXN0aW5hbDwva2V5d29yZD48a2V5d29yZD5taWNyb2Jpb21lPC9rZXl3b3JkPjxrZXl3
b3JkPm1pdG9jaG9uZHJpYTwva2V5d29yZD48a2V5d29yZD5wcm9iaW90aWM8L2tleXdvcmQ+PGtl
eXdvcmQ+c2hvcnQgY2hhaW4gZmF0dHkgYWNpZHM8L2tleXdvcmQ+PGtleXdvcmQ+dmFuY29teWNp
bjwva2V5d29yZD48L2tleXdvcmRzPjxkYXRlcz48eWVhcj4yMDE1PC95ZWFyPjwvZGF0ZXM+PGlz
Ym4+MDg5MS0wNjBYIChQcmludCkmI3hEOzA4OTEtMDYweDwvaXNibj48YWNjZXNzaW9uLW51bT4y
NTk1NjIzNzwvYWNjZXNzaW9uLW51bT48dXJscz48L3VybHM+PGN1c3RvbTI+UG1jNDQyNTgxNDwv
Y3VzdG9tMj48ZWxlY3Ryb25pYy1yZXNvdXJjZS1udW0+MTAuMzQwMi9tZWhkLnYyNi4yNjg3ODwv
ZWxlY3Ryb25pYy1yZXNvdXJjZS1udW0+PHJlbW90ZS1kYXRhYmFzZS1wcm92aWRlcj5OTE08L3Jl
bW90ZS1kYXRhYmFzZS1wcm92aWRlcj48bGFuZ3VhZ2U+ZW5nPC9sYW5ndWFnZT48L3JlY29yZD48
L0NpdGU+PENpdGU+PEF1dGhvcj5MaXU8L0F1dGhvcj48WWVhcj4yMDE5PC9ZZWFyPjxSZWNOdW0+
NjEyMDwvUmVjTnVtPjxyZWNvcmQ+PHJlYy1udW1iZXI+NjEyMDwvcmVjLW51bWJlcj48Zm9yZWln
bi1rZXlzPjxrZXkgYXBwPSJFTiIgZGItaWQ9ImEydng1MmV3ZjAwdjlsZXcwcjl4ZmVlM2FycjI5
enRzOTl6MiIgdGltZXN0YW1wPSIxNTU2NTE5NTA2Ij42MTIwPC9rZXk+PC9mb3JlaWduLWtleXM+
PHJlZi10eXBlIG5hbWU9IkpvdXJuYWwgQXJ0aWNsZSI+MTc8L3JlZi10eXBlPjxjb250cmlidXRv
cnM+PGF1dGhvcnM+PGF1dGhvcj5MaXUsIEouPC9hdXRob3I+PGF1dGhvcj5XYW4sIEcuIEIuPC9h
dXRob3I+PGF1dGhvcj5IdWFuZywgTS4gUy48L2F1dGhvcj48YXV0aG9yPkFneWFwb25nLCBHLjwv
YXV0aG9yPjxhdXRob3I+Wm91LCBULiBMLjwvYXV0aG9yPjxhdXRob3I+WmhhbmcsIFguIFkuPC9h
dXRob3I+PGF1dGhvcj5MaXUsIFkuIFcuPC9hdXRob3I+PGF1dGhvcj5Tb25nLCBZLiBRLjwvYXV0
aG9yPjxhdXRob3I+VHNhaSwgWS4gQy48L2F1dGhvcj48YXV0aG9yPktvbmcsIFguIEouPC9hdXRo
b3I+PC9hdXRob3JzPjwvY29udHJpYnV0b3JzPjxhdXRoLWFkZHJlc3M+SGFydmFyZCBNZWRpY2Fs
IFNjaG9vbCwgQm9zdG9uLCAwMjExNSwgVVNBLiYjeEQ7V29tZW4gYW5kIENoaWxkcmVuJmFwb3M7
cyBIb3NwaXRhbCwgU2hlbnpoZW4sIDUxODA1MiwgQ2hpbmEuJiN4RDtOZXcgWW9yayBVbml2ZXJz
aXR5LCBCdWZmYWxvLCAxNDIxNCwgVVNBLiYjeEQ7SWNhaG4gU2Nob29sIG9mIE1lZGljaW5lIGF0
IE1vdW50IFNpbmFpLCBOZXcgWW9yayBDaXR5LCAxMDAyOSwgVVNBLiYjeEQ7TmF0aW9uYWwgWWFu
ZyBNaW5nIFVuaXZlcnNpdHksIFRhaXBlaSwgMTEyLCBDaGluYS4mI3hEO0luZGlhbmEgVW5pdmVy
c2l0eSwgSW5kaWFuYXBvbGlzLCA0NjIwMiwgVVNBLiYjeEQ7TWFzc2FjaHVzZXR0cyBHZW5lcmFs
IEhvc3BpdGFsLCBDaGFybGVzdG93biwgMDIxMjksIFVTQS4geGtvbmcxQG1naC5oYXJ2YXJkLmVk
dS48L2F1dGgtYWRkcmVzcz48dGl0bGVzPjx0aXRsZT5Qcm9iaW90aWMgVGhlcmFweSBmb3IgVHJl
YXRpbmcgQmVoYXZpb3JhbCBhbmQgR2FzdHJvaW50ZXN0aW5hbCBTeW1wdG9tcyBpbiBBdXRpc20g
U3BlY3RydW0gRGlzb3JkZXI6IEEgU3lzdGVtYXRpYyBSZXZpZXcgb2YgQ2xpbmljYWwgVHJpYWxz
PC90aXRsZT48c2Vjb25kYXJ5LXRpdGxlPkN1cnIgTWVkIFNjaTwvc2Vjb25kYXJ5LXRpdGxlPjxh
bHQtdGl0bGU+Q3VycmVudCBtZWRpY2FsIHNjaWVuY2U8L2FsdC10aXRsZT48L3RpdGxlcz48cGVy
aW9kaWNhbD48ZnVsbC10aXRsZT5DdXJyIE1lZCBTY2k8L2Z1bGwtdGl0bGU+PGFiYnItMT5DdXJy
ZW50IG1lZGljYWwgc2NpZW5jZTwvYWJici0xPjwvcGVyaW9kaWNhbD48YWx0LXBlcmlvZGljYWw+
PGZ1bGwtdGl0bGU+Q3VyciBNZWQgU2NpPC9mdWxsLXRpdGxlPjxhYmJyLTE+Q3VycmVudCBtZWRp
Y2FsIHNjaWVuY2U8L2FiYnItMT48L2FsdC1wZXJpb2RpY2FsPjxwYWdlcz4xNzMtMTg0PC9wYWdl
cz48dm9sdW1lPjM5PC92b2x1bWU+PG51bWJlcj4yPC9udW1iZXI+PGVkaXRpb24+MjAxOS8wNC8y
NTwvZWRpdGlvbj48a2V5d29yZHM+PGtleXdvcmQ+YXV0aXNtIHNwZWN0cnVtIGRpc29yZGVyPC9r
ZXl3b3JkPjxrZXl3b3JkPnByb2Jpb3RpY3M8L2tleXdvcmQ+PGtleXdvcmQ+c3lzdGVtYXRpYyBy
ZXZpZXc8L2tleXdvcmQ+PC9rZXl3b3Jkcz48ZGF0ZXM+PHllYXI+MjAxOTwveWVhcj48cHViLWRh
dGVzPjxkYXRlPkFwcjwvZGF0ZT48L3B1Yi1kYXRlcz48L2RhdGVzPjxpc2JuPjI1MjMtODk5eDwv
aXNibj48YWNjZXNzaW9uLW51bT4zMTAxNjUwNzwvYWNjZXNzaW9uLW51bT48dXJscz48L3VybHM+
PGVsZWN0cm9uaWMtcmVzb3VyY2UtbnVtPjEwLjEwMDcvczExNTk2LTAxOS0yMDE2LTQ8L2VsZWN0
cm9uaWMtcmVzb3VyY2UtbnVtPjxyZW1vdGUtZGF0YWJhc2UtcHJvdmlkZXI+TkxNPC9yZW1vdGUt
ZGF0YWJhc2UtcHJvdmlkZXI+PGxhbmd1YWdlPmVuZzwvbGFuZ3VhZ2U+PC9yZWNvcmQ+PC9DaXRl
PjwvRW5kTm90ZT4A
</w:fldData>
        </w:fldChar>
      </w:r>
      <w:r w:rsidR="00772FDF" w:rsidRPr="008A5C51">
        <w:rPr>
          <w:rFonts w:ascii="Times New Roman" w:hAnsi="Times New Roman" w:cs="Times New Roman"/>
          <w:sz w:val="20"/>
          <w:szCs w:val="20"/>
        </w:rPr>
        <w:instrText xml:space="preserve"> ADDIN EN.CITE </w:instrText>
      </w:r>
      <w:r w:rsidR="00772FDF" w:rsidRPr="008A5C51">
        <w:rPr>
          <w:rFonts w:ascii="Times New Roman" w:hAnsi="Times New Roman" w:cs="Times New Roman"/>
          <w:sz w:val="20"/>
          <w:szCs w:val="20"/>
        </w:rPr>
        <w:fldChar w:fldCharType="begin">
          <w:fldData xml:space="preserve">PEVuZE5vdGU+PENpdGU+PEF1dGhvcj5GcnllPC9BdXRob3I+PFllYXI+MjAxNTwvWWVhcj48UmVj
TnVtPjYwNDc8L1JlY051bT48RGlzcGxheVRleHQ+PHN0eWxlIGZhY2U9InN1cGVyc2NyaXB0Ij4z
NywgMzg8L3N0eWxlPjwvRGlzcGxheVRleHQ+PHJlY29yZD48cmVjLW51bWJlcj42MDQ3PC9yZWMt
bnVtYmVyPjxmb3JlaWduLWtleXM+PGtleSBhcHA9IkVOIiBkYi1pZD0iYTJ2eDUyZXdmMDB2OWxl
dzByOXhmZWUzYXJyMjl6dHM5OXoyIiB0aW1lc3RhbXA9IjE1Mzc5Mzk1MzMiPjYwNDc8L2tleT48
L2ZvcmVpZ24ta2V5cz48cmVmLXR5cGUgbmFtZT0iSm91cm5hbCBBcnRpY2xlIj4xNzwvcmVmLXR5
cGU+PGNvbnRyaWJ1dG9ycz48YXV0aG9ycz48YXV0aG9yPkZyeWUsIFIuIEUuPC9hdXRob3I+PGF1
dGhvcj5TbGF0dGVyeSwgSi48L2F1dGhvcj48YXV0aG9yPk1hY0ZhYmUsIEQuIEYuPC9hdXRob3I+
PGF1dGhvcj5BbGxlbi1WZXJjb2UsIEUuPC9hdXRob3I+PGF1dGhvcj5QYXJrZXIsIFcuPC9hdXRo
b3I+PGF1dGhvcj5Sb2Rha2lzLCBKLjwvYXV0aG9yPjxhdXRob3I+QWRhbXMsIEouIEIuPC9hdXRo
b3I+PGF1dGhvcj5LcmFqbWFsbmlrLUJyb3duLCBSLjwvYXV0aG9yPjxhdXRob3I+Qm9sdGUsIEUu
PC9hdXRob3I+PGF1dGhvcj5LYWhsZXIsIFMuPC9hdXRob3I+PGF1dGhvcj5KZW5uaW5ncywgSi48
L2F1dGhvcj48YXV0aG9yPkphbWVzLCBKLjwvYXV0aG9yPjxhdXRob3I+Q2VybmlnbGlhLCBDLiBF
LjwvYXV0aG9yPjxhdXRob3I+TWlkdHZlZHQsIFQuPC9hdXRob3I+PC9hdXRob3JzPjwvY29udHJp
YnV0b3JzPjxhdXRoLWFkZHJlc3M+RGl2aXNpb24gb2YgTmV1cm9sb2d5LCBBcmthbnNhcyBDaGls
ZHJlbiZhcG9zO3MgSG9zcGl0YWwgUmVzZWFyY2ggSW5zdGl0dXRlLCBMaXR0bGUgUm9jaywgQVIs
IFVTQS4mI3hEO0RlcGFydG1lbnQgb2YgUGVkaWF0cmljcywgVW5pdmVyc2l0eSBvZiBBcmthbnNh
cyBmb3IgTWVkaWNhbCBTY2llbmNlcywgTGl0dGxlIFJvY2ssIEFSLCBVU0E7IFJFRnJ5ZUB1YW1z
LmVkdS4mI3hEO0RlcGFydG1lbnQgb2YgUGVkaWF0cmljcywgVW5pdmVyc2l0eSBvZiBBcmthbnNh
cyBmb3IgTWVkaWNhbCBTY2llbmNlcywgTGl0dGxlIFJvY2ssIEFSLCBVU0EuJiN4RDtEZXBhcnRt
ZW50IG9mIFBzeWNob2xvZ3kgYW5kIFBzeWNoaWF0cnksIFdlc3Rlcm4gVW5pdmVyc2l0eSwgTG9u
ZG9uLCBPTiwgQ2FuYWRhLiYjeEQ7RGVwYXJ0bWVudCBvZiBNb2xlY3VsYXIgYW5kIENlbGx1bGFy
IEJpb2xvZ3ksIFVuaXZlcnNpdHkgb2YgR3VlbHBoLCBHdWVscGgsIE9OLCBDYW5hZGEuJiN4RDtE
ZXBhcnRtZW50IG9mIFN1cmdlcnksIER1a2UgVW5pdmVyc2l0eSwgRHVyaGFtLCBOQyBVU0EuJiN4
RDtOIG9mIE9uZTogQXV0aXNtIFJlc2VhcmNoIEZvdW5kYXRpb24sIERhbGxhcywgVFgsIFVTQS4m
I3hEO1NjaG9vbCBmb3IgRW5naW5lZXJpbmcgb2YgTWF0dGVyLCBUcmFuc3BvcnQgYW5kIEVuZXJn
eSwgQXJpem9uYSBTdGF0ZSBVbml2ZXJzaXR5LCBUZW1wZSwgQVosIFVTQS4mI3hEO1N3ZXR0ZSBD
ZW50ZXIgZm9yIEVudmlyb25tZW50YWwgQmlvdGVjaG5vbG9neSwgQmlvZGVzaWduIEluc3RpdHV0
ZSwgQXJpem9uYSBTdGF0ZSBVbml2ZXJzaXR5LCBUZW1wZSwgQVosIFVTQS4mI3hEO1ByaXZhdGUg
UHJhY3RpY2UsIEJlbnRvbiwgQVIsIFVTQS4mI3hEO0RlcGFydG1lbnQgb2YgRGV2ZWxvcG1lbnRh
bCBNZWRpY2luZSwgVW5pdmVyc2l0eSBvZiBBcmthbnNhcyBmb3IgTWVkaWNhbCBTY2llbmNlcywg
TGl0dGxlIFJvY2ssIEFSLCBVU0EuJiN4RDtOYXRpb25hbCBDZW50ZXIgZm9yIFRveGljb2xvZ2lj
YWwgUmVzZWFyY2gsIEplZmZlcnNvbiwgQVIsIFVTQS4mI3hEO01UQywgS2Fyb2xpbnNrYSBJbnN0
aXR1dGV0LCBTdG9ja2hvbG0sIFN3ZWRlbi48L2F1dGgtYWRkcmVzcz48dGl0bGVzPjx0aXRsZT5B
cHByb2FjaGVzIHRvIHN0dWR5aW5nIGFuZCBtYW5pcHVsYXRpbmcgdGhlIGVudGVyaWMgbWljcm9i
aW9tZSB0byBpbXByb3ZlIGF1dGlzbSBzeW1wdG9tczwvdGl0bGU+PHNlY29uZGFyeS10aXRsZT5N
aWNyb2IgRWNvbCBIZWFsdGggRGlzPC9zZWNvbmRhcnktdGl0bGU+PGFsdC10aXRsZT5NaWNyb2Jp
YWwgZWNvbG9neSBpbiBoZWFsdGggYW5kIGRpc2Vhc2U8L2FsdC10aXRsZT48L3RpdGxlcz48cGVy
aW9kaWNhbD48ZnVsbC10aXRsZT5NaWNyb2IgRWNvbCBIZWFsdGggRGlzPC9mdWxsLXRpdGxlPjxh
YmJyLTE+TWljcm9iaWFsIGVjb2xvZ3kgaW4gaGVhbHRoIGFuZCBkaXNlYXNlPC9hYmJyLTE+PC9w
ZXJpb2RpY2FsPjxhbHQtcGVyaW9kaWNhbD48ZnVsbC10aXRsZT5NaWNyb2IgRWNvbCBIZWFsdGgg
RGlzPC9mdWxsLXRpdGxlPjxhYmJyLTE+TWljcm9iaWFsIGVjb2xvZ3kgaW4gaGVhbHRoIGFuZCBk
aXNlYXNlPC9hYmJyLTE+PC9hbHQtcGVyaW9kaWNhbD48cGFnZXM+MjY4Nzg8L3BhZ2VzPjx2b2x1
bWU+MjY8L3ZvbHVtZT48ZWRpdGlvbj4yMDE1LzA1LzEwPC9lZGl0aW9uPjxrZXl3b3Jkcz48a2V5
d29yZD5DbG9zdHJpZGlhPC9rZXl3b3JkPjxrZXl3b3JkPmF1dGlzbSBzcGVjdHJ1bSBkaXNvcmRl
cjwva2V5d29yZD48a2V5d29yZD5jbGluaWNhbCB0cmlhbHM8L2tleXdvcmQ+PGtleXdvcmQ+ZmVj
YWwgbWljcm9iaW90YSB0cmFuc3BsYW50YXRpb24gKEZNVCk8L2tleXdvcmQ+PGtleXdvcmQ+Z2Fz
dHJvaW50ZXN0aW5hbDwva2V5d29yZD48a2V5d29yZD5taWNyb2Jpb21lPC9rZXl3b3JkPjxrZXl3
b3JkPm1pdG9jaG9uZHJpYTwva2V5d29yZD48a2V5d29yZD5wcm9iaW90aWM8L2tleXdvcmQ+PGtl
eXdvcmQ+c2hvcnQgY2hhaW4gZmF0dHkgYWNpZHM8L2tleXdvcmQ+PGtleXdvcmQ+dmFuY29teWNp
bjwva2V5d29yZD48L2tleXdvcmRzPjxkYXRlcz48eWVhcj4yMDE1PC95ZWFyPjwvZGF0ZXM+PGlz
Ym4+MDg5MS0wNjBYIChQcmludCkmI3hEOzA4OTEtMDYweDwvaXNibj48YWNjZXNzaW9uLW51bT4y
NTk1NjIzNzwvYWNjZXNzaW9uLW51bT48dXJscz48L3VybHM+PGN1c3RvbTI+UG1jNDQyNTgxNDwv
Y3VzdG9tMj48ZWxlY3Ryb25pYy1yZXNvdXJjZS1udW0+MTAuMzQwMi9tZWhkLnYyNi4yNjg3ODwv
ZWxlY3Ryb25pYy1yZXNvdXJjZS1udW0+PHJlbW90ZS1kYXRhYmFzZS1wcm92aWRlcj5OTE08L3Jl
bW90ZS1kYXRhYmFzZS1wcm92aWRlcj48bGFuZ3VhZ2U+ZW5nPC9sYW5ndWFnZT48L3JlY29yZD48
L0NpdGU+PENpdGU+PEF1dGhvcj5MaXU8L0F1dGhvcj48WWVhcj4yMDE5PC9ZZWFyPjxSZWNOdW0+
NjEyMDwvUmVjTnVtPjxyZWNvcmQ+PHJlYy1udW1iZXI+NjEyMDwvcmVjLW51bWJlcj48Zm9yZWln
bi1rZXlzPjxrZXkgYXBwPSJFTiIgZGItaWQ9ImEydng1MmV3ZjAwdjlsZXcwcjl4ZmVlM2FycjI5
enRzOTl6MiIgdGltZXN0YW1wPSIxNTU2NTE5NTA2Ij42MTIwPC9rZXk+PC9mb3JlaWduLWtleXM+
PHJlZi10eXBlIG5hbWU9IkpvdXJuYWwgQXJ0aWNsZSI+MTc8L3JlZi10eXBlPjxjb250cmlidXRv
cnM+PGF1dGhvcnM+PGF1dGhvcj5MaXUsIEouPC9hdXRob3I+PGF1dGhvcj5XYW4sIEcuIEIuPC9h
dXRob3I+PGF1dGhvcj5IdWFuZywgTS4gUy48L2F1dGhvcj48YXV0aG9yPkFneWFwb25nLCBHLjwv
YXV0aG9yPjxhdXRob3I+Wm91LCBULiBMLjwvYXV0aG9yPjxhdXRob3I+WmhhbmcsIFguIFkuPC9h
dXRob3I+PGF1dGhvcj5MaXUsIFkuIFcuPC9hdXRob3I+PGF1dGhvcj5Tb25nLCBZLiBRLjwvYXV0
aG9yPjxhdXRob3I+VHNhaSwgWS4gQy48L2F1dGhvcj48YXV0aG9yPktvbmcsIFguIEouPC9hdXRo
b3I+PC9hdXRob3JzPjwvY29udHJpYnV0b3JzPjxhdXRoLWFkZHJlc3M+SGFydmFyZCBNZWRpY2Fs
IFNjaG9vbCwgQm9zdG9uLCAwMjExNSwgVVNBLiYjeEQ7V29tZW4gYW5kIENoaWxkcmVuJmFwb3M7
cyBIb3NwaXRhbCwgU2hlbnpoZW4sIDUxODA1MiwgQ2hpbmEuJiN4RDtOZXcgWW9yayBVbml2ZXJz
aXR5LCBCdWZmYWxvLCAxNDIxNCwgVVNBLiYjeEQ7SWNhaG4gU2Nob29sIG9mIE1lZGljaW5lIGF0
IE1vdW50IFNpbmFpLCBOZXcgWW9yayBDaXR5LCAxMDAyOSwgVVNBLiYjeEQ7TmF0aW9uYWwgWWFu
ZyBNaW5nIFVuaXZlcnNpdHksIFRhaXBlaSwgMTEyLCBDaGluYS4mI3hEO0luZGlhbmEgVW5pdmVy
c2l0eSwgSW5kaWFuYXBvbGlzLCA0NjIwMiwgVVNBLiYjeEQ7TWFzc2FjaHVzZXR0cyBHZW5lcmFs
IEhvc3BpdGFsLCBDaGFybGVzdG93biwgMDIxMjksIFVTQS4geGtvbmcxQG1naC5oYXJ2YXJkLmVk
dS48L2F1dGgtYWRkcmVzcz48dGl0bGVzPjx0aXRsZT5Qcm9iaW90aWMgVGhlcmFweSBmb3IgVHJl
YXRpbmcgQmVoYXZpb3JhbCBhbmQgR2FzdHJvaW50ZXN0aW5hbCBTeW1wdG9tcyBpbiBBdXRpc20g
U3BlY3RydW0gRGlzb3JkZXI6IEEgU3lzdGVtYXRpYyBSZXZpZXcgb2YgQ2xpbmljYWwgVHJpYWxz
PC90aXRsZT48c2Vjb25kYXJ5LXRpdGxlPkN1cnIgTWVkIFNjaTwvc2Vjb25kYXJ5LXRpdGxlPjxh
bHQtdGl0bGU+Q3VycmVudCBtZWRpY2FsIHNjaWVuY2U8L2FsdC10aXRsZT48L3RpdGxlcz48cGVy
aW9kaWNhbD48ZnVsbC10aXRsZT5DdXJyIE1lZCBTY2k8L2Z1bGwtdGl0bGU+PGFiYnItMT5DdXJy
ZW50IG1lZGljYWwgc2NpZW5jZTwvYWJici0xPjwvcGVyaW9kaWNhbD48YWx0LXBlcmlvZGljYWw+
PGZ1bGwtdGl0bGU+Q3VyciBNZWQgU2NpPC9mdWxsLXRpdGxlPjxhYmJyLTE+Q3VycmVudCBtZWRp
Y2FsIHNjaWVuY2U8L2FiYnItMT48L2FsdC1wZXJpb2RpY2FsPjxwYWdlcz4xNzMtMTg0PC9wYWdl
cz48dm9sdW1lPjM5PC92b2x1bWU+PG51bWJlcj4yPC9udW1iZXI+PGVkaXRpb24+MjAxOS8wNC8y
NTwvZWRpdGlvbj48a2V5d29yZHM+PGtleXdvcmQ+YXV0aXNtIHNwZWN0cnVtIGRpc29yZGVyPC9r
ZXl3b3JkPjxrZXl3b3JkPnByb2Jpb3RpY3M8L2tleXdvcmQ+PGtleXdvcmQ+c3lzdGVtYXRpYyBy
ZXZpZXc8L2tleXdvcmQ+PC9rZXl3b3Jkcz48ZGF0ZXM+PHllYXI+MjAxOTwveWVhcj48cHViLWRh
dGVzPjxkYXRlPkFwcjwvZGF0ZT48L3B1Yi1kYXRlcz48L2RhdGVzPjxpc2JuPjI1MjMtODk5eDwv
aXNibj48YWNjZXNzaW9uLW51bT4zMTAxNjUwNzwvYWNjZXNzaW9uLW51bT48dXJscz48L3VybHM+
PGVsZWN0cm9uaWMtcmVzb3VyY2UtbnVtPjEwLjEwMDcvczExNTk2LTAxOS0yMDE2LTQ8L2VsZWN0
cm9uaWMtcmVzb3VyY2UtbnVtPjxyZW1vdGUtZGF0YWJhc2UtcHJvdmlkZXI+TkxNPC9yZW1vdGUt
ZGF0YWJhc2UtcHJvdmlkZXI+PGxhbmd1YWdlPmVuZzwvbGFuZ3VhZ2U+PC9yZWNvcmQ+PC9DaXRl
PjwvRW5kTm90ZT4A
</w:fldData>
        </w:fldChar>
      </w:r>
      <w:r w:rsidR="00772FDF" w:rsidRPr="008A5C51">
        <w:rPr>
          <w:rFonts w:ascii="Times New Roman" w:hAnsi="Times New Roman" w:cs="Times New Roman"/>
          <w:sz w:val="20"/>
          <w:szCs w:val="20"/>
        </w:rPr>
        <w:instrText xml:space="preserve"> ADDIN EN.CITE.DATA </w:instrText>
      </w:r>
      <w:r w:rsidR="00772FDF" w:rsidRPr="008A5C51">
        <w:rPr>
          <w:rFonts w:ascii="Times New Roman" w:hAnsi="Times New Roman" w:cs="Times New Roman"/>
          <w:sz w:val="20"/>
          <w:szCs w:val="20"/>
        </w:rPr>
      </w:r>
      <w:r w:rsidR="00772FDF" w:rsidRPr="008A5C51">
        <w:rPr>
          <w:rFonts w:ascii="Times New Roman" w:hAnsi="Times New Roman" w:cs="Times New Roman"/>
          <w:sz w:val="20"/>
          <w:szCs w:val="20"/>
        </w:rPr>
        <w:fldChar w:fldCharType="end"/>
      </w:r>
      <w:r w:rsidR="00AB2B72" w:rsidRPr="008A5C51">
        <w:rPr>
          <w:rFonts w:ascii="Times New Roman" w:hAnsi="Times New Roman" w:cs="Times New Roman"/>
          <w:sz w:val="20"/>
          <w:szCs w:val="20"/>
        </w:rPr>
      </w:r>
      <w:r w:rsidR="00AB2B72"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37,</w:t>
      </w:r>
      <w:r w:rsidR="00772FDF" w:rsidRPr="008A5C51">
        <w:rPr>
          <w:rFonts w:ascii="Times New Roman" w:hAnsi="Times New Roman" w:cs="Times New Roman"/>
          <w:noProof/>
          <w:sz w:val="20"/>
          <w:szCs w:val="20"/>
          <w:vertAlign w:val="superscript"/>
        </w:rPr>
        <w:t>38</w:t>
      </w:r>
      <w:r w:rsidR="00AB2B72" w:rsidRPr="008A5C51">
        <w:rPr>
          <w:rFonts w:ascii="Times New Roman" w:hAnsi="Times New Roman" w:cs="Times New Roman"/>
          <w:sz w:val="20"/>
          <w:szCs w:val="20"/>
        </w:rPr>
        <w:fldChar w:fldCharType="end"/>
      </w:r>
      <w:proofErr w:type="gramStart"/>
      <w:r w:rsidRPr="008A5C51">
        <w:rPr>
          <w:rFonts w:ascii="Times New Roman" w:hAnsi="Times New Roman" w:cs="Times New Roman"/>
          <w:sz w:val="20"/>
          <w:szCs w:val="20"/>
          <w:vertAlign w:val="superscript"/>
        </w:rPr>
        <w:t>,</w:t>
      </w:r>
      <w:proofErr w:type="gramEnd"/>
      <w:r w:rsidR="00DD54D7" w:rsidRPr="008A5C51">
        <w:rPr>
          <w:rFonts w:ascii="Times New Roman" w:hAnsi="Times New Roman" w:cs="Times New Roman"/>
          <w:noProof/>
          <w:sz w:val="20"/>
          <w:szCs w:val="20"/>
        </w:rPr>
        <w:fldChar w:fldCharType="begin">
          <w:fldData xml:space="preserve">PEVuZE5vdGU+PENpdGU+PEF1dGhvcj5GYXR0b3J1c3NvPC9BdXRob3I+PFllYXI+MjAxOTwvWWVh
cj48UmVjTnVtPjYxMjE8L1JlY051bT48RGlzcGxheVRleHQ+PHN0eWxlIGZhY2U9InN1cGVyc2Ny
aXB0Ij4zOTwvc3R5bGU+PC9EaXNwbGF5VGV4dD48cmVjb3JkPjxyZWMtbnVtYmVyPjYxMjE8L3Jl
Yy1udW1iZXI+PGZvcmVpZ24ta2V5cz48a2V5IGFwcD0iRU4iIGRiLWlkPSJhMnZ4NTJld2YwMHY5
bGV3MHI5eGZlZTNhcnIyOXp0czk5ejIiIHRpbWVzdGFtcD0iMTU1NjUxOTU3OSI+NjEyMTwva2V5
PjwvZm9yZWlnbi1rZXlzPjxyZWYtdHlwZSBuYW1lPSJKb3VybmFsIEFydGljbGUiPjE3PC9yZWYt
dHlwZT48Y29udHJpYnV0b3JzPjxhdXRob3JzPjxhdXRob3I+RmF0dG9ydXNzbywgQS48L2F1dGhv
cj48YXV0aG9yPkRpIEdlbm92YSwgTC48L2F1dGhvcj48YXV0aG9yPkRlbGwmYXBvcztJc29sYSwg
Ry4gQi48L2F1dGhvcj48YXV0aG9yPk1lbmNhcm9uaSwgRS48L2F1dGhvcj48YXV0aG9yPkVzcG9z
aXRvLCBTLjwvYXV0aG9yPjwvYXV0aG9ycz48L2NvbnRyaWJ1dG9ycz48YXV0aC1hZGRyZXNzPlBl
ZGlhdHJpYyBDbGluaWMsIERlcGFydG1lbnQgb2YgU3VyZ2ljYWwgYW5kIEJpb21lZGljYWwgU2Np
ZW5jZXMsIFVuaXZlcnNpdGEgZGVnbGkgU3R1ZGkgZGkgUGVydWdpYSwgMDYxMzIgUGVydWdpYSwg
SXRhbHkuIGFudG9uZWxsYS5mYXR0b3J1c3NvQGxpYmVyby5pdC4mI3hEO1BlZGlhdHJpYyBDbGlu
aWMsIERlcGFydG1lbnQgb2YgU3VyZ2ljYWwgYW5kIEJpb21lZGljYWwgU2NpZW5jZXMsIFVuaXZl
cnNpdGEgZGVnbGkgU3R1ZGkgZGkgUGVydWdpYSwgMDYxMzIgUGVydWdpYSwgSXRhbHkuIGxvcnku
ZGlnZW5vdmFAZ21haWwuY29tLiYjeEQ7UGVkaWF0cmljIENsaW5pYywgRGVwYXJ0bWVudCBvZiBT
dXJnaWNhbCBhbmQgQmlvbWVkaWNhbCBTY2llbmNlcywgVW5pdmVyc2l0YSBkZWdsaSBTdHVkaSBk
aSBQZXJ1Z2lhLCAwNjEzMiBQZXJ1Z2lhLCBJdGFseS4gR2lvdmFubmkuZGVsbGlzb2xhQGdtYWls
LmNvbS4mI3hEO1BlZGlhdHJpYyBDbGluaWMsIERlcGFydG1lbnQgb2YgU3VyZ2ljYWwgYW5kIEJp
b21lZGljYWwgU2NpZW5jZXMsIFVuaXZlcnNpdGEgZGVnbGkgU3R1ZGkgZGkgUGVydWdpYSwgMDYx
MzIgUGVydWdpYSwgSXRhbHkuIGVsaXNhYmV0dGEubWVuY2Fyb25pQG9zcGVkYWxlLnBlcnVnaWEu
aXQuJiN4RDtQZWRpYXRyaWMgQ2xpbmljLCBEZXBhcnRtZW50IG9mIFN1cmdpY2FsIGFuZCBCaW9t
ZWRpY2FsIFNjaWVuY2VzLCBVbml2ZXJzaXRhIGRlZ2xpIFN0dWRpIGRpIFBlcnVnaWEsIDA2MTMy
IFBlcnVnaWEsIEl0YWx5LiBzdXNhbm5hLmVzcG9zaXRvQHVuaW1pLml0LjwvYXV0aC1hZGRyZXNz
Pjx0aXRsZXM+PHRpdGxlPkF1dGlzbSBTcGVjdHJ1bSBEaXNvcmRlcnMgYW5kIHRoZSBHdXQgTWlj
cm9iaW90YT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xPC92b2x1bWU+PG51bWJlcj4zPC9udW1iZXI+PGVkaXRpb24+MjAxOS8wMy8wMzwvZWRpdGlv
bj48a2V5d29yZHM+PGtleXdvcmQ+QXV0aXNtIHNwZWN0cnVtIGRpc29yZGVyPC9rZXl3b3JkPjxr
ZXl3b3JkPmJyYWluPC9rZXl3b3JkPjxrZXl3b3JkPmd1dCBtaWNyb2Jpb3RhPC9rZXl3b3JkPjxr
ZXl3b3JkPm1pY3JvYmlvdGEgdHJhbnNmZXIgdGhlcmFweTwva2V5d29yZD48a2V5d29yZD5wcm9i
aW90aWM8L2tleXdvcmQ+PC9rZXl3b3Jkcz48ZGF0ZXM+PHllYXI+MjAxOTwveWVhcj48cHViLWRh
dGVzPjxkYXRlPkZlYiAyODwvZGF0ZT48L3B1Yi1kYXRlcz48L2RhdGVzPjxpc2JuPjIwNzItNjY0
MzwvaXNibj48YWNjZXNzaW9uLW51bT4zMDgyMzQxNDwvYWNjZXNzaW9uLW51bT48dXJscz48L3Vy
bHM+PGN1c3RvbTI+UE1DNjQ3MTUwNTwvY3VzdG9tMj48ZWxlY3Ryb25pYy1yZXNvdXJjZS1udW0+
MTAuMzM5MC9udTExMDMwNTIxPC9lbGVjdHJvbmljLXJlc291cmNlLW51bT48cmVtb3RlLWRhdGFi
YXNlLXByb3ZpZGVyPk5MTTwvcmVtb3RlLWRhdGFiYXNlLXByb3ZpZGVyPjxsYW5ndWFnZT5lbmc8
L2xhbmd1YWdlPjwvcmVjb3JkPjwvQ2l0ZT48L0VuZE5vdGU+
</w:fldData>
        </w:fldChar>
      </w:r>
      <w:r w:rsidR="00DD54D7" w:rsidRPr="008A5C51">
        <w:rPr>
          <w:rFonts w:ascii="Times New Roman" w:hAnsi="Times New Roman" w:cs="Times New Roman"/>
          <w:noProof/>
          <w:sz w:val="20"/>
          <w:szCs w:val="20"/>
        </w:rPr>
        <w:instrText xml:space="preserve"> ADDIN EN.CITE </w:instrText>
      </w:r>
      <w:r w:rsidR="00DD54D7" w:rsidRPr="008A5C51">
        <w:rPr>
          <w:rFonts w:ascii="Times New Roman" w:hAnsi="Times New Roman" w:cs="Times New Roman"/>
          <w:noProof/>
          <w:sz w:val="20"/>
          <w:szCs w:val="20"/>
        </w:rPr>
        <w:fldChar w:fldCharType="begin">
          <w:fldData xml:space="preserve">PEVuZE5vdGU+PENpdGU+PEF1dGhvcj5GYXR0b3J1c3NvPC9BdXRob3I+PFllYXI+MjAxOTwvWWVh
cj48UmVjTnVtPjYxMjE8L1JlY051bT48RGlzcGxheVRleHQ+PHN0eWxlIGZhY2U9InN1cGVyc2Ny
aXB0Ij4zOTwvc3R5bGU+PC9EaXNwbGF5VGV4dD48cmVjb3JkPjxyZWMtbnVtYmVyPjYxMjE8L3Jl
Yy1udW1iZXI+PGZvcmVpZ24ta2V5cz48a2V5IGFwcD0iRU4iIGRiLWlkPSJhMnZ4NTJld2YwMHY5
bGV3MHI5eGZlZTNhcnIyOXp0czk5ejIiIHRpbWVzdGFtcD0iMTU1NjUxOTU3OSI+NjEyMTwva2V5
PjwvZm9yZWlnbi1rZXlzPjxyZWYtdHlwZSBuYW1lPSJKb3VybmFsIEFydGljbGUiPjE3PC9yZWYt
dHlwZT48Y29udHJpYnV0b3JzPjxhdXRob3JzPjxhdXRob3I+RmF0dG9ydXNzbywgQS48L2F1dGhv
cj48YXV0aG9yPkRpIEdlbm92YSwgTC48L2F1dGhvcj48YXV0aG9yPkRlbGwmYXBvcztJc29sYSwg
Ry4gQi48L2F1dGhvcj48YXV0aG9yPk1lbmNhcm9uaSwgRS48L2F1dGhvcj48YXV0aG9yPkVzcG9z
aXRvLCBTLjwvYXV0aG9yPjwvYXV0aG9ycz48L2NvbnRyaWJ1dG9ycz48YXV0aC1hZGRyZXNzPlBl
ZGlhdHJpYyBDbGluaWMsIERlcGFydG1lbnQgb2YgU3VyZ2ljYWwgYW5kIEJpb21lZGljYWwgU2Np
ZW5jZXMsIFVuaXZlcnNpdGEgZGVnbGkgU3R1ZGkgZGkgUGVydWdpYSwgMDYxMzIgUGVydWdpYSwg
SXRhbHkuIGFudG9uZWxsYS5mYXR0b3J1c3NvQGxpYmVyby5pdC4mI3hEO1BlZGlhdHJpYyBDbGlu
aWMsIERlcGFydG1lbnQgb2YgU3VyZ2ljYWwgYW5kIEJpb21lZGljYWwgU2NpZW5jZXMsIFVuaXZl
cnNpdGEgZGVnbGkgU3R1ZGkgZGkgUGVydWdpYSwgMDYxMzIgUGVydWdpYSwgSXRhbHkuIGxvcnku
ZGlnZW5vdmFAZ21haWwuY29tLiYjeEQ7UGVkaWF0cmljIENsaW5pYywgRGVwYXJ0bWVudCBvZiBT
dXJnaWNhbCBhbmQgQmlvbWVkaWNhbCBTY2llbmNlcywgVW5pdmVyc2l0YSBkZWdsaSBTdHVkaSBk
aSBQZXJ1Z2lhLCAwNjEzMiBQZXJ1Z2lhLCBJdGFseS4gR2lvdmFubmkuZGVsbGlzb2xhQGdtYWls
LmNvbS4mI3hEO1BlZGlhdHJpYyBDbGluaWMsIERlcGFydG1lbnQgb2YgU3VyZ2ljYWwgYW5kIEJp
b21lZGljYWwgU2NpZW5jZXMsIFVuaXZlcnNpdGEgZGVnbGkgU3R1ZGkgZGkgUGVydWdpYSwgMDYx
MzIgUGVydWdpYSwgSXRhbHkuIGVsaXNhYmV0dGEubWVuY2Fyb25pQG9zcGVkYWxlLnBlcnVnaWEu
aXQuJiN4RDtQZWRpYXRyaWMgQ2xpbmljLCBEZXBhcnRtZW50IG9mIFN1cmdpY2FsIGFuZCBCaW9t
ZWRpY2FsIFNjaWVuY2VzLCBVbml2ZXJzaXRhIGRlZ2xpIFN0dWRpIGRpIFBlcnVnaWEsIDA2MTMy
IFBlcnVnaWEsIEl0YWx5LiBzdXNhbm5hLmVzcG9zaXRvQHVuaW1pLml0LjwvYXV0aC1hZGRyZXNz
Pjx0aXRsZXM+PHRpdGxlPkF1dGlzbSBTcGVjdHJ1bSBEaXNvcmRlcnMgYW5kIHRoZSBHdXQgTWlj
cm9iaW90YT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ExPC92b2x1bWU+PG51bWJlcj4zPC9udW1iZXI+PGVkaXRpb24+MjAxOS8wMy8wMzwvZWRpdGlv
bj48a2V5d29yZHM+PGtleXdvcmQ+QXV0aXNtIHNwZWN0cnVtIGRpc29yZGVyPC9rZXl3b3JkPjxr
ZXl3b3JkPmJyYWluPC9rZXl3b3JkPjxrZXl3b3JkPmd1dCBtaWNyb2Jpb3RhPC9rZXl3b3JkPjxr
ZXl3b3JkPm1pY3JvYmlvdGEgdHJhbnNmZXIgdGhlcmFweTwva2V5d29yZD48a2V5d29yZD5wcm9i
aW90aWM8L2tleXdvcmQ+PC9rZXl3b3Jkcz48ZGF0ZXM+PHllYXI+MjAxOTwveWVhcj48cHViLWRh
dGVzPjxkYXRlPkZlYiAyODwvZGF0ZT48L3B1Yi1kYXRlcz48L2RhdGVzPjxpc2JuPjIwNzItNjY0
MzwvaXNibj48YWNjZXNzaW9uLW51bT4zMDgyMzQxNDwvYWNjZXNzaW9uLW51bT48dXJscz48L3Vy
bHM+PGN1c3RvbTI+UE1DNjQ3MTUwNTwvY3VzdG9tMj48ZWxlY3Ryb25pYy1yZXNvdXJjZS1udW0+
MTAuMzM5MC9udTExMDMwNTIxPC9lbGVjdHJvbmljLXJlc291cmNlLW51bT48cmVtb3RlLWRhdGFi
YXNlLXByb3ZpZGVyPk5MTTwvcmVtb3RlLWRhdGFiYXNlLXByb3ZpZGVyPjxsYW5ndWFnZT5lbmc8
L2xhbmd1YWdlPjwvcmVjb3JkPjwvQ2l0ZT48L0VuZE5vdGU+
</w:fldData>
        </w:fldChar>
      </w:r>
      <w:r w:rsidR="00DD54D7" w:rsidRPr="008A5C51">
        <w:rPr>
          <w:rFonts w:ascii="Times New Roman" w:hAnsi="Times New Roman" w:cs="Times New Roman"/>
          <w:noProof/>
          <w:sz w:val="20"/>
          <w:szCs w:val="20"/>
        </w:rPr>
        <w:instrText xml:space="preserve"> ADDIN EN.CITE.DATA </w:instrText>
      </w:r>
      <w:r w:rsidR="00DD54D7" w:rsidRPr="008A5C51">
        <w:rPr>
          <w:rFonts w:ascii="Times New Roman" w:hAnsi="Times New Roman" w:cs="Times New Roman"/>
          <w:noProof/>
          <w:sz w:val="20"/>
          <w:szCs w:val="20"/>
        </w:rPr>
      </w:r>
      <w:r w:rsidR="00DD54D7" w:rsidRPr="008A5C51">
        <w:rPr>
          <w:rFonts w:ascii="Times New Roman" w:hAnsi="Times New Roman" w:cs="Times New Roman"/>
          <w:noProof/>
          <w:sz w:val="20"/>
          <w:szCs w:val="20"/>
        </w:rPr>
        <w:fldChar w:fldCharType="end"/>
      </w:r>
      <w:r w:rsidR="00DD54D7" w:rsidRPr="008A5C51">
        <w:rPr>
          <w:rFonts w:ascii="Times New Roman" w:hAnsi="Times New Roman" w:cs="Times New Roman"/>
          <w:noProof/>
          <w:sz w:val="20"/>
          <w:szCs w:val="20"/>
        </w:rPr>
      </w:r>
      <w:r w:rsidR="00DD54D7" w:rsidRPr="008A5C51">
        <w:rPr>
          <w:rFonts w:ascii="Times New Roman" w:hAnsi="Times New Roman" w:cs="Times New Roman"/>
          <w:noProof/>
          <w:sz w:val="20"/>
          <w:szCs w:val="20"/>
        </w:rPr>
        <w:fldChar w:fldCharType="separate"/>
      </w:r>
      <w:r w:rsidR="00DD54D7" w:rsidRPr="008A5C51">
        <w:rPr>
          <w:rFonts w:ascii="Times New Roman" w:hAnsi="Times New Roman" w:cs="Times New Roman"/>
          <w:noProof/>
          <w:sz w:val="20"/>
          <w:szCs w:val="20"/>
          <w:vertAlign w:val="superscript"/>
        </w:rPr>
        <w:t>39</w:t>
      </w:r>
      <w:r w:rsidR="00DD54D7" w:rsidRPr="008A5C51">
        <w:rPr>
          <w:rFonts w:ascii="Times New Roman" w:hAnsi="Times New Roman" w:cs="Times New Roman"/>
          <w:noProof/>
          <w:sz w:val="20"/>
          <w:szCs w:val="20"/>
        </w:rPr>
        <w:fldChar w:fldCharType="end"/>
      </w:r>
      <w:r w:rsidR="00772FDF" w:rsidRPr="008A5C51">
        <w:rPr>
          <w:rFonts w:ascii="Times New Roman" w:hAnsi="Times New Roman" w:cs="Times New Roman"/>
          <w:noProof/>
          <w:sz w:val="20"/>
          <w:szCs w:val="20"/>
        </w:rPr>
        <w:t xml:space="preserve"> </w:t>
      </w:r>
      <w:r w:rsidR="000767E3" w:rsidRPr="008A5C51">
        <w:rPr>
          <w:rFonts w:ascii="Times New Roman" w:hAnsi="Times New Roman" w:cs="Times New Roman"/>
          <w:sz w:val="20"/>
          <w:szCs w:val="20"/>
        </w:rPr>
        <w:t xml:space="preserve">Considering the encouraging evidence from preclinical and clinical studies, we aim to evaluate the role of probiotics in children with ASD. </w:t>
      </w:r>
    </w:p>
    <w:p w14:paraId="1C6AEC77" w14:textId="77777777" w:rsidR="000767E3" w:rsidRPr="008A5C51" w:rsidRDefault="000767E3" w:rsidP="001D2CB1">
      <w:pPr>
        <w:spacing w:after="0" w:line="360" w:lineRule="auto"/>
        <w:jc w:val="both"/>
        <w:rPr>
          <w:rFonts w:ascii="Times New Roman" w:hAnsi="Times New Roman" w:cs="Times New Roman"/>
          <w:b/>
          <w:sz w:val="20"/>
          <w:szCs w:val="20"/>
        </w:rPr>
      </w:pPr>
      <w:r w:rsidRPr="008A5C51">
        <w:rPr>
          <w:rFonts w:ascii="Times New Roman" w:hAnsi="Times New Roman" w:cs="Times New Roman"/>
          <w:b/>
          <w:sz w:val="20"/>
          <w:szCs w:val="20"/>
        </w:rPr>
        <w:t>Aims and hypotheses</w:t>
      </w:r>
    </w:p>
    <w:p w14:paraId="4CFE539E" w14:textId="357E7294"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We aim to assess </w:t>
      </w:r>
      <w:r w:rsidR="00617CAC" w:rsidRPr="008A5C51">
        <w:rPr>
          <w:rFonts w:ascii="Times New Roman" w:hAnsi="Times New Roman" w:cs="Times New Roman"/>
          <w:sz w:val="20"/>
          <w:szCs w:val="20"/>
        </w:rPr>
        <w:t>the feasibility of a conducting a definitive RCT assessing effects</w:t>
      </w:r>
      <w:r w:rsidR="007A5C08" w:rsidRPr="008A5C51">
        <w:rPr>
          <w:rFonts w:ascii="Times New Roman" w:hAnsi="Times New Roman" w:cs="Times New Roman"/>
          <w:sz w:val="20"/>
          <w:szCs w:val="20"/>
        </w:rPr>
        <w:t xml:space="preserve"> of probiotics </w:t>
      </w:r>
      <w:r w:rsidR="00617CAC" w:rsidRPr="008A5C51">
        <w:rPr>
          <w:rFonts w:ascii="Times New Roman" w:hAnsi="Times New Roman" w:cs="Times New Roman"/>
          <w:sz w:val="20"/>
          <w:szCs w:val="20"/>
        </w:rPr>
        <w:t>in community based young children with ASD.</w:t>
      </w:r>
      <w:r w:rsidR="007A5C08" w:rsidRPr="008A5C51">
        <w:rPr>
          <w:rFonts w:ascii="Times New Roman" w:hAnsi="Times New Roman" w:cs="Times New Roman"/>
          <w:sz w:val="20"/>
          <w:szCs w:val="20"/>
        </w:rPr>
        <w:t xml:space="preserve"> </w:t>
      </w:r>
      <w:r w:rsidR="00617CAC" w:rsidRPr="008A5C51">
        <w:rPr>
          <w:rFonts w:ascii="Times New Roman" w:hAnsi="Times New Roman" w:cs="Times New Roman"/>
          <w:sz w:val="20"/>
          <w:szCs w:val="20"/>
        </w:rPr>
        <w:t xml:space="preserve"> </w:t>
      </w:r>
    </w:p>
    <w:p w14:paraId="53DAABB0" w14:textId="2AE72DB6"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i/>
          <w:sz w:val="20"/>
          <w:szCs w:val="20"/>
        </w:rPr>
        <w:t>Primary hypothesis:</w:t>
      </w:r>
      <w:r w:rsidRPr="008A5C51">
        <w:rPr>
          <w:rFonts w:ascii="Times New Roman" w:hAnsi="Times New Roman" w:cs="Times New Roman"/>
          <w:sz w:val="20"/>
          <w:szCs w:val="20"/>
        </w:rPr>
        <w:t xml:space="preserve"> Children with ASD receiving probiotic supplementation will have </w:t>
      </w:r>
      <w:r w:rsidR="00CC2DCC" w:rsidRPr="008A5C51">
        <w:rPr>
          <w:rFonts w:ascii="Times New Roman" w:hAnsi="Times New Roman" w:cs="Times New Roman"/>
          <w:sz w:val="20"/>
          <w:szCs w:val="20"/>
        </w:rPr>
        <w:t>significan</w:t>
      </w:r>
      <w:r w:rsidR="006956B9" w:rsidRPr="008A5C51">
        <w:rPr>
          <w:rFonts w:ascii="Times New Roman" w:hAnsi="Times New Roman" w:cs="Times New Roman"/>
          <w:sz w:val="20"/>
          <w:szCs w:val="20"/>
        </w:rPr>
        <w:t>t c</w:t>
      </w:r>
      <w:r w:rsidR="00CC2DCC" w:rsidRPr="008A5C51">
        <w:rPr>
          <w:rFonts w:ascii="Times New Roman" w:hAnsi="Times New Roman" w:cs="Times New Roman"/>
          <w:sz w:val="20"/>
          <w:szCs w:val="20"/>
        </w:rPr>
        <w:t xml:space="preserve">ompositional </w:t>
      </w:r>
      <w:r w:rsidR="007A5C08" w:rsidRPr="008A5C51">
        <w:rPr>
          <w:rFonts w:ascii="Times New Roman" w:hAnsi="Times New Roman" w:cs="Times New Roman"/>
          <w:sz w:val="20"/>
          <w:szCs w:val="20"/>
        </w:rPr>
        <w:t>changes</w:t>
      </w:r>
      <w:r w:rsidR="00CC2DCC" w:rsidRPr="008A5C51">
        <w:rPr>
          <w:rFonts w:ascii="Times New Roman" w:hAnsi="Times New Roman" w:cs="Times New Roman"/>
          <w:sz w:val="20"/>
          <w:szCs w:val="20"/>
        </w:rPr>
        <w:t xml:space="preserve"> in gut microbiome </w:t>
      </w:r>
      <w:r w:rsidR="000C3FCD" w:rsidRPr="008A5C51">
        <w:rPr>
          <w:rFonts w:ascii="Times New Roman" w:hAnsi="Times New Roman" w:cs="Times New Roman"/>
          <w:sz w:val="20"/>
          <w:szCs w:val="20"/>
        </w:rPr>
        <w:t>compared to th</w:t>
      </w:r>
      <w:r w:rsidR="007A5C08" w:rsidRPr="008A5C51">
        <w:rPr>
          <w:rFonts w:ascii="Times New Roman" w:hAnsi="Times New Roman" w:cs="Times New Roman"/>
          <w:sz w:val="20"/>
          <w:szCs w:val="20"/>
        </w:rPr>
        <w:t>os</w:t>
      </w:r>
      <w:r w:rsidR="000C3FCD" w:rsidRPr="008A5C51">
        <w:rPr>
          <w:rFonts w:ascii="Times New Roman" w:hAnsi="Times New Roman" w:cs="Times New Roman"/>
          <w:sz w:val="20"/>
          <w:szCs w:val="20"/>
        </w:rPr>
        <w:t xml:space="preserve">e </w:t>
      </w:r>
      <w:r w:rsidR="007A5C08" w:rsidRPr="008A5C51">
        <w:rPr>
          <w:rFonts w:ascii="Times New Roman" w:hAnsi="Times New Roman" w:cs="Times New Roman"/>
          <w:sz w:val="20"/>
          <w:szCs w:val="20"/>
        </w:rPr>
        <w:t>receiving placebo</w:t>
      </w:r>
      <w:r w:rsidRPr="008A5C51">
        <w:rPr>
          <w:rFonts w:ascii="Times New Roman" w:hAnsi="Times New Roman" w:cs="Times New Roman"/>
          <w:sz w:val="20"/>
          <w:szCs w:val="20"/>
        </w:rPr>
        <w:t>.</w:t>
      </w:r>
    </w:p>
    <w:p w14:paraId="06F9703C" w14:textId="686D6FAE"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i/>
          <w:sz w:val="20"/>
          <w:szCs w:val="20"/>
        </w:rPr>
        <w:t>Secondary hypothesis:</w:t>
      </w:r>
      <w:r w:rsidRPr="008A5C51">
        <w:rPr>
          <w:rFonts w:ascii="Times New Roman" w:hAnsi="Times New Roman" w:cs="Times New Roman"/>
          <w:sz w:val="20"/>
          <w:szCs w:val="20"/>
        </w:rPr>
        <w:t xml:space="preserve"> The </w:t>
      </w:r>
      <w:r w:rsidR="007A5C08" w:rsidRPr="008A5C51">
        <w:rPr>
          <w:rFonts w:ascii="Times New Roman" w:hAnsi="Times New Roman" w:cs="Times New Roman"/>
          <w:sz w:val="20"/>
          <w:szCs w:val="20"/>
        </w:rPr>
        <w:t xml:space="preserve">compositional changes </w:t>
      </w:r>
      <w:r w:rsidR="006956B9" w:rsidRPr="008A5C51">
        <w:rPr>
          <w:rFonts w:ascii="Times New Roman" w:hAnsi="Times New Roman" w:cs="Times New Roman"/>
          <w:sz w:val="20"/>
          <w:szCs w:val="20"/>
        </w:rPr>
        <w:t>in gut microbiome</w:t>
      </w:r>
      <w:r w:rsidR="006956B9" w:rsidRPr="008A5C51" w:rsidDel="006956B9">
        <w:rPr>
          <w:rFonts w:ascii="Times New Roman" w:hAnsi="Times New Roman" w:cs="Times New Roman"/>
          <w:sz w:val="20"/>
          <w:szCs w:val="20"/>
        </w:rPr>
        <w:t xml:space="preserve"> </w:t>
      </w:r>
      <w:r w:rsidR="007A5C08" w:rsidRPr="008A5C51">
        <w:rPr>
          <w:rFonts w:ascii="Times New Roman" w:hAnsi="Times New Roman" w:cs="Times New Roman"/>
          <w:sz w:val="20"/>
          <w:szCs w:val="20"/>
        </w:rPr>
        <w:t xml:space="preserve">will be accompanied by changes </w:t>
      </w:r>
      <w:r w:rsidRPr="008A5C51">
        <w:rPr>
          <w:rFonts w:ascii="Times New Roman" w:hAnsi="Times New Roman" w:cs="Times New Roman"/>
          <w:sz w:val="20"/>
          <w:szCs w:val="20"/>
        </w:rPr>
        <w:t>in fecal SCFA, GI and core behavioural symptoms</w:t>
      </w:r>
      <w:r w:rsidRPr="008A5C51">
        <w:rPr>
          <w:rFonts w:ascii="Times New Roman" w:hAnsi="Times New Roman" w:cs="Times New Roman"/>
          <w:b/>
          <w:sz w:val="20"/>
          <w:szCs w:val="20"/>
        </w:rPr>
        <w:t xml:space="preserve"> </w:t>
      </w:r>
      <w:r w:rsidRPr="008A5C51">
        <w:rPr>
          <w:rFonts w:ascii="Times New Roman" w:hAnsi="Times New Roman" w:cs="Times New Roman"/>
          <w:sz w:val="20"/>
          <w:szCs w:val="20"/>
        </w:rPr>
        <w:t>of ASD.</w:t>
      </w:r>
    </w:p>
    <w:p w14:paraId="2A53537D" w14:textId="77777777" w:rsidR="000767E3" w:rsidRPr="008A5C51" w:rsidRDefault="000767E3" w:rsidP="001D2CB1">
      <w:pPr>
        <w:spacing w:after="0" w:line="360" w:lineRule="auto"/>
        <w:jc w:val="both"/>
        <w:rPr>
          <w:rFonts w:ascii="Times New Roman" w:hAnsi="Times New Roman" w:cs="Times New Roman"/>
          <w:b/>
          <w:sz w:val="20"/>
          <w:szCs w:val="20"/>
        </w:rPr>
      </w:pPr>
      <w:r w:rsidRPr="008A5C51">
        <w:rPr>
          <w:rFonts w:ascii="Times New Roman" w:hAnsi="Times New Roman" w:cs="Times New Roman"/>
          <w:b/>
          <w:sz w:val="20"/>
          <w:szCs w:val="20"/>
        </w:rPr>
        <w:t>Methods and participants</w:t>
      </w:r>
    </w:p>
    <w:p w14:paraId="7C84CCE7" w14:textId="5AAFF3D7" w:rsidR="00E80CD7" w:rsidRPr="008A5C51" w:rsidRDefault="00617CAC"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We propose a </w:t>
      </w:r>
      <w:r w:rsidR="00E80CD7" w:rsidRPr="008A5C51">
        <w:rPr>
          <w:rFonts w:ascii="Times New Roman" w:hAnsi="Times New Roman" w:cs="Times New Roman"/>
          <w:sz w:val="20"/>
          <w:szCs w:val="20"/>
        </w:rPr>
        <w:t xml:space="preserve">pilot </w:t>
      </w:r>
      <w:r w:rsidRPr="008A5C51">
        <w:rPr>
          <w:rFonts w:ascii="Times New Roman" w:hAnsi="Times New Roman" w:cs="Times New Roman"/>
          <w:sz w:val="20"/>
          <w:szCs w:val="20"/>
        </w:rPr>
        <w:t xml:space="preserve">RCT </w:t>
      </w:r>
      <w:r w:rsidR="00E80CD7" w:rsidRPr="008A5C51">
        <w:rPr>
          <w:rFonts w:ascii="Times New Roman" w:hAnsi="Times New Roman" w:cs="Times New Roman"/>
          <w:sz w:val="20"/>
          <w:szCs w:val="20"/>
        </w:rPr>
        <w:t xml:space="preserve">to assess feasibility of recruiting community based young children with ASD, assuring their follow up at TKI for the comprehensive assessments, </w:t>
      </w:r>
      <w:r w:rsidRPr="008A5C51">
        <w:rPr>
          <w:rFonts w:ascii="Times New Roman" w:hAnsi="Times New Roman" w:cs="Times New Roman"/>
          <w:sz w:val="20"/>
          <w:szCs w:val="20"/>
        </w:rPr>
        <w:t xml:space="preserve">and </w:t>
      </w:r>
      <w:r w:rsidR="00E80CD7" w:rsidRPr="008A5C51">
        <w:rPr>
          <w:rFonts w:ascii="Times New Roman" w:hAnsi="Times New Roman" w:cs="Times New Roman"/>
          <w:sz w:val="20"/>
          <w:szCs w:val="20"/>
        </w:rPr>
        <w:t xml:space="preserve">collecting stool samples from home, followed by safe transfer, storage, analysis. </w:t>
      </w:r>
      <w:r w:rsidR="009F029E" w:rsidRPr="008A5C51">
        <w:rPr>
          <w:rFonts w:ascii="Times New Roman" w:hAnsi="Times New Roman" w:cs="Times New Roman"/>
          <w:sz w:val="20"/>
          <w:szCs w:val="20"/>
        </w:rPr>
        <w:t>However, t</w:t>
      </w:r>
      <w:r w:rsidRPr="008A5C51">
        <w:rPr>
          <w:rFonts w:ascii="Times New Roman" w:hAnsi="Times New Roman" w:cs="Times New Roman"/>
          <w:sz w:val="20"/>
          <w:szCs w:val="20"/>
        </w:rPr>
        <w:t xml:space="preserve">his pilot </w:t>
      </w:r>
      <w:r w:rsidR="007A5C08" w:rsidRPr="008A5C51">
        <w:rPr>
          <w:rFonts w:ascii="Times New Roman" w:hAnsi="Times New Roman" w:cs="Times New Roman"/>
          <w:sz w:val="20"/>
          <w:szCs w:val="20"/>
        </w:rPr>
        <w:t>trial will have</w:t>
      </w:r>
      <w:r w:rsidR="00883C24" w:rsidRPr="008A5C51">
        <w:rPr>
          <w:rFonts w:ascii="Times New Roman" w:hAnsi="Times New Roman" w:cs="Times New Roman"/>
          <w:sz w:val="20"/>
          <w:szCs w:val="20"/>
        </w:rPr>
        <w:t xml:space="preserve"> a</w:t>
      </w:r>
      <w:r w:rsidRPr="008A5C51">
        <w:rPr>
          <w:rFonts w:ascii="Times New Roman" w:hAnsi="Times New Roman" w:cs="Times New Roman"/>
          <w:sz w:val="20"/>
          <w:szCs w:val="20"/>
        </w:rPr>
        <w:t xml:space="preserve">dequate power (80%) to test the </w:t>
      </w:r>
      <w:r w:rsidR="00883C24" w:rsidRPr="008A5C51">
        <w:rPr>
          <w:rFonts w:ascii="Times New Roman" w:hAnsi="Times New Roman" w:cs="Times New Roman"/>
          <w:sz w:val="20"/>
          <w:szCs w:val="20"/>
        </w:rPr>
        <w:t xml:space="preserve">primary hypothesis i.e. </w:t>
      </w:r>
      <w:r w:rsidR="009F029E" w:rsidRPr="008A5C51">
        <w:rPr>
          <w:rFonts w:ascii="Times New Roman" w:hAnsi="Times New Roman" w:cs="Times New Roman"/>
          <w:sz w:val="20"/>
          <w:szCs w:val="20"/>
        </w:rPr>
        <w:t>probiotics</w:t>
      </w:r>
      <w:r w:rsidR="007A5C08" w:rsidRPr="008A5C51">
        <w:rPr>
          <w:rFonts w:ascii="Times New Roman" w:hAnsi="Times New Roman" w:cs="Times New Roman"/>
          <w:sz w:val="20"/>
          <w:szCs w:val="20"/>
        </w:rPr>
        <w:t xml:space="preserve"> (compared with placebo) will lead to significant changes in the composition of gut microbiome</w:t>
      </w:r>
      <w:r w:rsidR="00883C24" w:rsidRPr="008A5C51">
        <w:rPr>
          <w:rFonts w:ascii="Times New Roman" w:hAnsi="Times New Roman" w:cs="Times New Roman"/>
          <w:sz w:val="20"/>
          <w:szCs w:val="20"/>
        </w:rPr>
        <w:t xml:space="preserve">.  </w:t>
      </w:r>
    </w:p>
    <w:p w14:paraId="59B6A3E5" w14:textId="6B0A7383" w:rsidR="000767E3" w:rsidRPr="008A5C51" w:rsidRDefault="007A5C08"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C</w:t>
      </w:r>
      <w:r w:rsidR="000767E3" w:rsidRPr="008A5C51">
        <w:rPr>
          <w:rFonts w:ascii="Times New Roman" w:hAnsi="Times New Roman" w:cs="Times New Roman"/>
          <w:sz w:val="20"/>
          <w:szCs w:val="20"/>
        </w:rPr>
        <w:t xml:space="preserve">hildren (age 2 to 5 years) with confirmed diagnosis of ASD will be randomised to receive oral supplementation with either probiotic or placebo in a 1:1 ratio after obtaining a written informed consent from a parent/legal guardian. </w:t>
      </w:r>
    </w:p>
    <w:p w14:paraId="4EBA7EF4"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Ethics:</w:t>
      </w:r>
      <w:r w:rsidRPr="008A5C51">
        <w:rPr>
          <w:rFonts w:ascii="Times New Roman" w:hAnsi="Times New Roman" w:cs="Times New Roman"/>
          <w:sz w:val="20"/>
          <w:szCs w:val="20"/>
        </w:rPr>
        <w:t xml:space="preserve"> Institutional ethics committee approval will be obtained before commencing the recruitment.</w:t>
      </w:r>
    </w:p>
    <w:p w14:paraId="63A52CA8" w14:textId="6951FEF6" w:rsidR="000B394E" w:rsidRPr="008A5C51" w:rsidRDefault="000767E3" w:rsidP="000B394E">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 xml:space="preserve">Randomisation, allocation concealment, and blinding: </w:t>
      </w:r>
      <w:r w:rsidRPr="008A5C51">
        <w:rPr>
          <w:rFonts w:ascii="Times New Roman" w:hAnsi="Times New Roman" w:cs="Times New Roman"/>
          <w:sz w:val="20"/>
          <w:szCs w:val="20"/>
        </w:rPr>
        <w:t>Randomisation (using computer generated random numbers) w</w:t>
      </w:r>
      <w:r w:rsidR="00174EF4" w:rsidRPr="008A5C51">
        <w:rPr>
          <w:rFonts w:ascii="Times New Roman" w:hAnsi="Times New Roman" w:cs="Times New Roman"/>
          <w:sz w:val="20"/>
          <w:szCs w:val="20"/>
        </w:rPr>
        <w:t xml:space="preserve">ill be stratified based on Mullen’s Early learning composite score as &lt;85, or </w:t>
      </w:r>
      <w:r w:rsidR="00A51EF2" w:rsidRPr="008A5C51">
        <w:rPr>
          <w:rFonts w:ascii="Times New Roman" w:hAnsi="Times New Roman" w:cs="Times New Roman"/>
          <w:sz w:val="20"/>
          <w:szCs w:val="20"/>
        </w:rPr>
        <w:t>≥</w:t>
      </w:r>
      <w:r w:rsidR="00174EF4" w:rsidRPr="008A5C51">
        <w:rPr>
          <w:rFonts w:ascii="Times New Roman" w:hAnsi="Times New Roman" w:cs="Times New Roman"/>
          <w:sz w:val="20"/>
          <w:szCs w:val="20"/>
        </w:rPr>
        <w:t>85. Th</w:t>
      </w:r>
      <w:r w:rsidR="00A51EF2" w:rsidRPr="008A5C51">
        <w:rPr>
          <w:rFonts w:ascii="Times New Roman" w:hAnsi="Times New Roman" w:cs="Times New Roman"/>
          <w:sz w:val="20"/>
          <w:szCs w:val="20"/>
        </w:rPr>
        <w:t xml:space="preserve">is approach is selected because </w:t>
      </w:r>
      <w:r w:rsidR="00174EF4" w:rsidRPr="008A5C51">
        <w:rPr>
          <w:rFonts w:ascii="Times New Roman" w:hAnsi="Times New Roman" w:cs="Times New Roman"/>
          <w:sz w:val="20"/>
          <w:szCs w:val="20"/>
        </w:rPr>
        <w:t>consideration of the intellectual/developmental ability is important as it reflects severity of ASD, and influences the ability for proper neurodevelopmental assessment.</w:t>
      </w:r>
      <w:r w:rsidR="00A51EF2" w:rsidRPr="008A5C51">
        <w:rPr>
          <w:rFonts w:ascii="Times New Roman" w:hAnsi="Times New Roman" w:cs="Times New Roman"/>
          <w:sz w:val="20"/>
          <w:szCs w:val="20"/>
        </w:rPr>
        <w:t xml:space="preserve"> </w:t>
      </w:r>
      <w:r w:rsidR="00174EF4" w:rsidRPr="008A5C51">
        <w:rPr>
          <w:rFonts w:ascii="Times New Roman" w:hAnsi="Times New Roman" w:cs="Times New Roman"/>
          <w:sz w:val="20"/>
          <w:szCs w:val="20"/>
        </w:rPr>
        <w:t xml:space="preserve">(Figure 1) Allocation concealment will be optimised by using serially numbered, sealed, coded, opaque envelopes and recording demographic data before allocation. The probiotic and placebo sachets will be equal volume, identical in appearance, to ensure masking of investigators, participants, and outcome assessors. </w:t>
      </w:r>
      <w:r w:rsidR="000B394E" w:rsidRPr="008A5C51">
        <w:rPr>
          <w:rFonts w:ascii="Times New Roman" w:hAnsi="Times New Roman" w:cs="Times New Roman"/>
          <w:sz w:val="20"/>
          <w:szCs w:val="20"/>
        </w:rPr>
        <w:t xml:space="preserve">Randomisation will be initiated once a consented and screened participant has met all eligibility </w:t>
      </w:r>
      <w:r w:rsidR="000B394E" w:rsidRPr="008A5C51">
        <w:rPr>
          <w:rFonts w:ascii="Times New Roman" w:hAnsi="Times New Roman" w:cs="Times New Roman"/>
          <w:sz w:val="20"/>
          <w:szCs w:val="20"/>
        </w:rPr>
        <w:lastRenderedPageBreak/>
        <w:t xml:space="preserve">criteria and baseline assessments have been completed. The trial manager will randomise the participants and allocate a set of sachets containing either the probiotic or placebo (labelled with codes to maintain blinding). </w:t>
      </w:r>
    </w:p>
    <w:p w14:paraId="59A2EC8C" w14:textId="5050BDB8" w:rsidR="007A5C08" w:rsidRPr="008A5C51" w:rsidRDefault="000B394E" w:rsidP="007A5C08">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Environmental conditions for sachet storage will be monitored in a securely located fridge using an electronic temperature logging system (records temperature every two minutes and sends an alarm when temperature exceeds an acceptable threshold outside of the 2-8 degree range). Temperature logs will be monitored weekly to ensure maintenance of environmental conditions. </w:t>
      </w:r>
      <w:proofErr w:type="gramStart"/>
      <w:r w:rsidRPr="008A5C51">
        <w:rPr>
          <w:rFonts w:ascii="Times New Roman" w:hAnsi="Times New Roman" w:cs="Times New Roman"/>
          <w:sz w:val="20"/>
          <w:szCs w:val="20"/>
        </w:rPr>
        <w:t>Any temperature excursion greater than 8 degrees will be notified to the lead investigator within 24 hours and documented in temperature logs.</w:t>
      </w:r>
      <w:proofErr w:type="gramEnd"/>
      <w:r w:rsidRPr="008A5C51">
        <w:rPr>
          <w:rFonts w:ascii="Times New Roman" w:hAnsi="Times New Roman" w:cs="Times New Roman"/>
          <w:sz w:val="20"/>
          <w:szCs w:val="20"/>
        </w:rPr>
        <w:t xml:space="preserve"> Any study medication affected by temperature excursions will be kept separate from unaffected medication until approved for use</w:t>
      </w:r>
      <w:r w:rsidR="007A5C08" w:rsidRPr="008A5C51">
        <w:rPr>
          <w:rFonts w:ascii="Times New Roman" w:hAnsi="Times New Roman" w:cs="Times New Roman"/>
          <w:sz w:val="20"/>
          <w:szCs w:val="20"/>
        </w:rPr>
        <w:t xml:space="preserve"> by the lead investigator. At th</w:t>
      </w:r>
      <w:r w:rsidR="00A8609A" w:rsidRPr="008A5C51">
        <w:rPr>
          <w:rFonts w:ascii="Times New Roman" w:hAnsi="Times New Roman" w:cs="Times New Roman"/>
          <w:sz w:val="20"/>
          <w:szCs w:val="20"/>
        </w:rPr>
        <w:t xml:space="preserve">e end of </w:t>
      </w:r>
      <w:r w:rsidR="007A5C08" w:rsidRPr="008A5C51">
        <w:rPr>
          <w:rFonts w:ascii="Times New Roman" w:hAnsi="Times New Roman" w:cs="Times New Roman"/>
          <w:sz w:val="20"/>
          <w:szCs w:val="20"/>
        </w:rPr>
        <w:t>the trial, the parents/caretakers of the recruited children will return any unused medications to the research team.</w:t>
      </w:r>
      <w:r w:rsidR="00ED6927" w:rsidRPr="008A5C51">
        <w:rPr>
          <w:rFonts w:ascii="Times New Roman" w:hAnsi="Times New Roman" w:cs="Times New Roman"/>
          <w:sz w:val="20"/>
          <w:szCs w:val="20"/>
        </w:rPr>
        <w:t xml:space="preserve"> </w:t>
      </w:r>
    </w:p>
    <w:p w14:paraId="7387784B" w14:textId="6A7F40ED" w:rsidR="00174EF4" w:rsidRPr="008A5C51" w:rsidRDefault="00A51EF2" w:rsidP="007A5C08">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Pre-stated s</w:t>
      </w:r>
      <w:r w:rsidR="00174EF4" w:rsidRPr="008A5C51">
        <w:rPr>
          <w:rFonts w:ascii="Times New Roman" w:hAnsi="Times New Roman" w:cs="Times New Roman"/>
          <w:b/>
          <w:sz w:val="20"/>
          <w:szCs w:val="20"/>
        </w:rPr>
        <w:t>ubgroup:</w:t>
      </w:r>
      <w:r w:rsidR="00174EF4" w:rsidRPr="008A5C51">
        <w:rPr>
          <w:rFonts w:ascii="Times New Roman" w:hAnsi="Times New Roman" w:cs="Times New Roman"/>
          <w:sz w:val="20"/>
          <w:szCs w:val="20"/>
        </w:rPr>
        <w:t xml:space="preserve"> </w:t>
      </w:r>
      <w:r w:rsidR="009F029E" w:rsidRPr="008A5C51">
        <w:rPr>
          <w:rFonts w:ascii="Times New Roman" w:hAnsi="Times New Roman" w:cs="Times New Roman"/>
          <w:sz w:val="20"/>
          <w:szCs w:val="20"/>
        </w:rPr>
        <w:t>This</w:t>
      </w:r>
      <w:r w:rsidR="00174EF4" w:rsidRPr="008A5C51">
        <w:rPr>
          <w:rFonts w:ascii="Times New Roman" w:hAnsi="Times New Roman" w:cs="Times New Roman"/>
          <w:sz w:val="20"/>
          <w:szCs w:val="20"/>
        </w:rPr>
        <w:t xml:space="preserve"> will be </w:t>
      </w:r>
      <w:r w:rsidR="00A8609A" w:rsidRPr="008A5C51">
        <w:rPr>
          <w:rFonts w:ascii="Times New Roman" w:hAnsi="Times New Roman" w:cs="Times New Roman"/>
          <w:sz w:val="20"/>
          <w:szCs w:val="20"/>
        </w:rPr>
        <w:t xml:space="preserve">based on </w:t>
      </w:r>
      <w:r w:rsidR="000767E3" w:rsidRPr="008A5C51">
        <w:rPr>
          <w:rFonts w:ascii="Times New Roman" w:hAnsi="Times New Roman" w:cs="Times New Roman"/>
          <w:sz w:val="20"/>
          <w:szCs w:val="20"/>
        </w:rPr>
        <w:t>the GI Severity Index (GSI)</w:t>
      </w:r>
      <w:r w:rsidRPr="008A5C51">
        <w:rPr>
          <w:rFonts w:ascii="Times New Roman" w:hAnsi="Times New Roman" w:cs="Times New Roman"/>
          <w:sz w:val="20"/>
          <w:szCs w:val="20"/>
        </w:rPr>
        <w:t>.</w:t>
      </w:r>
      <w:r w:rsidR="00DD54D7" w:rsidRPr="008A5C51">
        <w:rPr>
          <w:rFonts w:ascii="Times New Roman" w:hAnsi="Times New Roman" w:cs="Times New Roman"/>
          <w:sz w:val="20"/>
          <w:szCs w:val="20"/>
        </w:rPr>
        <w:fldChar w:fldCharType="begin">
          <w:fldData xml:space="preserve">PEVuZE5vdGU+PENpdGU+PEF1dGhvcj5TY2huZWlkZXI8L0F1dGhvcj48WWVhcj4yMDA2PC9ZZWFy
PjxSZWNOdW0+NjEyMjwvUmVjTnVtPjxEaXNwbGF5VGV4dD48c3R5bGUgZmFjZT0ic3VwZXJzY3Jp
cHQiPjQwPC9zdHlsZT48L0Rpc3BsYXlUZXh0PjxyZWNvcmQ+PHJlYy1udW1iZXI+NjEyMjwvcmVj
LW51bWJlcj48Zm9yZWlnbi1rZXlzPjxrZXkgYXBwPSJFTiIgZGItaWQ9ImEydng1MmV3ZjAwdjls
ZXcwcjl4ZmVlM2FycjI5enRzOTl6MiIgdGltZXN0YW1wPSIxNTU2NTE5NzA4Ij42MTIyPC9rZXk+
PC9mb3JlaWduLWtleXM+PHJlZi10eXBlIG5hbWU9IkpvdXJuYWwgQXJ0aWNsZSI+MTc8L3JlZi10
eXBlPjxjb250cmlidXRvcnM+PGF1dGhvcnM+PGF1dGhvcj5TY2huZWlkZXIsIEMuIEsuPC9hdXRo
b3I+PGF1dGhvcj5NZWxtZWQsIFIuIEQuPC9hdXRob3I+PGF1dGhvcj5CYXJzdG93LCBMLiBFLjwv
YXV0aG9yPjxhdXRob3I+RW5yaXF1ZXosIEYuIEouPC9hdXRob3I+PGF1dGhvcj5SYW5nZXItTW9v
cmUsIEouPC9hdXRob3I+PGF1dGhvcj5Pc3RyZW0sIEouIEEuPC9hdXRob3I+PC9hdXRob3JzPjwv
Y29udHJpYnV0b3JzPjxhdXRoLWFkZHJlc3M+U291dGh3ZXN0IEF1dGlzbSBSZXNlYXJjaCBhbmQg
UmVzb3VyY2UgQ2VudGVyLCBQaG9lbml4LCBBWiwgVVNBLjwvYXV0aC1hZGRyZXNzPjx0aXRsZXM+
PHRpdGxlPk9yYWwgaHVtYW4gaW1tdW5vZ2xvYnVsaW4gZm9yIGNoaWxkcmVuIHdpdGggYXV0aXNt
IGFuZCBnYXN0cm9pbnRlc3RpbmFsIGR5c2Z1bmN0aW9uOiBhIHByb3NwZWN0aXZlLCBvcGVuLWxh
YmVsIHN0dWR5PC90aXRsZT48c2Vjb25kYXJ5LXRpdGxlPkogQXV0aXNtIERldiBEaXNvcmQ8L3Nl
Y29uZGFyeS10aXRsZT48YWx0LXRpdGxlPkpvdXJuYWwgb2YgYXV0aXNtIGFuZCBkZXZlbG9wbWVu
dGFsIGRpc29yZGVyczwvYWx0LXRpdGxlPjwvdGl0bGVzPjxhbHQtcGVyaW9kaWNhbD48ZnVsbC10
aXRsZT5Kb3VybmFsIG9mIEF1dGlzbSBhbmQgRGV2ZWxvcG1lbnRhbCBEaXNvcmRlcnM8L2Z1bGwt
dGl0bGU+PC9hbHQtcGVyaW9kaWNhbD48cGFnZXM+MTA1My02NDwvcGFnZXM+PHZvbHVtZT4zNjwv
dm9sdW1lPjxudW1iZXI+ODwvbnVtYmVyPjxlZGl0aW9uPjIwMDYvMDcvMTg8L2VkaXRpb24+PGtl
eXdvcmRzPjxrZXl3b3JkPkFkbWluaXN0cmF0aW9uLCBPcmFsPC9rZXl3b3JkPjxrZXl3b3JkPkF1
dGlzdGljIERpc29yZGVyL2RpYWdub3Npcy8qZHJ1ZyB0aGVyYXB5LyplcGlkZW1pb2xvZ3k8L2tl
eXdvcmQ+PGtleXdvcmQ+Q2hpbGQ8L2tleXdvcmQ+PGtleXdvcmQ+Q2hpbGQsIFByZXNjaG9vbDwv
a2V5d29yZD48a2V5d29yZD5EcnVnIEFkbWluaXN0cmF0aW9uIFNjaGVkdWxlPC9rZXl3b3JkPjxr
ZXl3b3JkPkZvbGxvdy1VcCBTdHVkaWVzPC9rZXl3b3JkPjxrZXl3b3JkPkdhc3Ryb2ludGVzdGlu
YWwgRGlzZWFzZXMvZGlhZ25vc2lzLyplcGlkZW1pb2xvZ3k8L2tleXdvcmQ+PGtleXdvcmQ+SHVt
YW5zPC9rZXl3b3JkPjxrZXl3b3JkPkltbXVub2dsb2J1bGluIEEvYmxvb2Q8L2tleXdvcmQ+PGtl
eXdvcmQ+SW1tdW5vZ2xvYnVsaW4gRy9hZG1pbmlzdHJhdGlvbiAmYW1wOyBkb3NhZ2UvYmxvb2Qv
KnRoZXJhcGV1dGljIHVzZTwva2V5d29yZD48a2V5d29yZD5JbW11bm9nbG9idWxpbiBNL2Jsb29k
PC9rZXl3b3JkPjxrZXl3b3JkPk1hbGU8L2tleXdvcmQ+PGtleXdvcmQ+UHJvc3BlY3RpdmUgU3R1
ZGllczwva2V5d29yZD48a2V5d29yZD5TZXZlcml0eSBvZiBJbGxuZXNzIEluZGV4PC9rZXl3b3Jk
PjxrZXl3b3JkPlN1cnZleXMgYW5kIFF1ZXN0aW9ubmFpcmVzPC9rZXl3b3JkPjwva2V5d29yZHM+
PGRhdGVzPjx5ZWFyPjIwMDY8L3llYXI+PHB1Yi1kYXRlcz48ZGF0ZT5Ob3Y8L2RhdGU+PC9wdWIt
ZGF0ZXM+PC9kYXRlcz48aXNibj4wMTYyLTMyNTcgKFByaW50KSYjeEQ7MDE2Mi0zMjU3PC9pc2Ju
PjxhY2Nlc3Npb24tbnVtPjE2ODQ1NTc3PC9hY2Nlc3Npb24tbnVtPjx1cmxzPjwvdXJscz48ZWxl
Y3Ryb25pYy1yZXNvdXJjZS1udW0+MTAuMTAwNy9zMTA4MDMtMDA2LTAxNDEteTwvZWxlY3Ryb25p
Yy1yZXNvdXJjZS1udW0+PHJlbW90ZS1kYXRhYmFzZS1wcm92aWRlcj5OTE08L3JlbW90ZS1kYXRh
YmFzZS1wcm92aWRlcj48bGFuZ3VhZ2U+ZW5nPC9sYW5ndWFnZT48L3JlY29yZD48L0NpdGU+PC9F
bmROb3RlPgB=
</w:fldData>
        </w:fldChar>
      </w:r>
      <w:r w:rsidR="00DD54D7" w:rsidRPr="008A5C51">
        <w:rPr>
          <w:rFonts w:ascii="Times New Roman" w:hAnsi="Times New Roman" w:cs="Times New Roman"/>
          <w:sz w:val="20"/>
          <w:szCs w:val="20"/>
        </w:rPr>
        <w:instrText xml:space="preserve"> ADDIN EN.CITE </w:instrText>
      </w:r>
      <w:r w:rsidR="00DD54D7" w:rsidRPr="008A5C51">
        <w:rPr>
          <w:rFonts w:ascii="Times New Roman" w:hAnsi="Times New Roman" w:cs="Times New Roman"/>
          <w:sz w:val="20"/>
          <w:szCs w:val="20"/>
        </w:rPr>
        <w:fldChar w:fldCharType="begin">
          <w:fldData xml:space="preserve">PEVuZE5vdGU+PENpdGU+PEF1dGhvcj5TY2huZWlkZXI8L0F1dGhvcj48WWVhcj4yMDA2PC9ZZWFy
PjxSZWNOdW0+NjEyMjwvUmVjTnVtPjxEaXNwbGF5VGV4dD48c3R5bGUgZmFjZT0ic3VwZXJzY3Jp
cHQiPjQwPC9zdHlsZT48L0Rpc3BsYXlUZXh0PjxyZWNvcmQ+PHJlYy1udW1iZXI+NjEyMjwvcmVj
LW51bWJlcj48Zm9yZWlnbi1rZXlzPjxrZXkgYXBwPSJFTiIgZGItaWQ9ImEydng1MmV3ZjAwdjls
ZXcwcjl4ZmVlM2FycjI5enRzOTl6MiIgdGltZXN0YW1wPSIxNTU2NTE5NzA4Ij42MTIyPC9rZXk+
PC9mb3JlaWduLWtleXM+PHJlZi10eXBlIG5hbWU9IkpvdXJuYWwgQXJ0aWNsZSI+MTc8L3JlZi10
eXBlPjxjb250cmlidXRvcnM+PGF1dGhvcnM+PGF1dGhvcj5TY2huZWlkZXIsIEMuIEsuPC9hdXRo
b3I+PGF1dGhvcj5NZWxtZWQsIFIuIEQuPC9hdXRob3I+PGF1dGhvcj5CYXJzdG93LCBMLiBFLjwv
YXV0aG9yPjxhdXRob3I+RW5yaXF1ZXosIEYuIEouPC9hdXRob3I+PGF1dGhvcj5SYW5nZXItTW9v
cmUsIEouPC9hdXRob3I+PGF1dGhvcj5Pc3RyZW0sIEouIEEuPC9hdXRob3I+PC9hdXRob3JzPjwv
Y29udHJpYnV0b3JzPjxhdXRoLWFkZHJlc3M+U291dGh3ZXN0IEF1dGlzbSBSZXNlYXJjaCBhbmQg
UmVzb3VyY2UgQ2VudGVyLCBQaG9lbml4LCBBWiwgVVNBLjwvYXV0aC1hZGRyZXNzPjx0aXRsZXM+
PHRpdGxlPk9yYWwgaHVtYW4gaW1tdW5vZ2xvYnVsaW4gZm9yIGNoaWxkcmVuIHdpdGggYXV0aXNt
IGFuZCBnYXN0cm9pbnRlc3RpbmFsIGR5c2Z1bmN0aW9uOiBhIHByb3NwZWN0aXZlLCBvcGVuLWxh
YmVsIHN0dWR5PC90aXRsZT48c2Vjb25kYXJ5LXRpdGxlPkogQXV0aXNtIERldiBEaXNvcmQ8L3Nl
Y29uZGFyeS10aXRsZT48YWx0LXRpdGxlPkpvdXJuYWwgb2YgYXV0aXNtIGFuZCBkZXZlbG9wbWVu
dGFsIGRpc29yZGVyczwvYWx0LXRpdGxlPjwvdGl0bGVzPjxhbHQtcGVyaW9kaWNhbD48ZnVsbC10
aXRsZT5Kb3VybmFsIG9mIEF1dGlzbSBhbmQgRGV2ZWxvcG1lbnRhbCBEaXNvcmRlcnM8L2Z1bGwt
dGl0bGU+PC9hbHQtcGVyaW9kaWNhbD48cGFnZXM+MTA1My02NDwvcGFnZXM+PHZvbHVtZT4zNjwv
dm9sdW1lPjxudW1iZXI+ODwvbnVtYmVyPjxlZGl0aW9uPjIwMDYvMDcvMTg8L2VkaXRpb24+PGtl
eXdvcmRzPjxrZXl3b3JkPkFkbWluaXN0cmF0aW9uLCBPcmFsPC9rZXl3b3JkPjxrZXl3b3JkPkF1
dGlzdGljIERpc29yZGVyL2RpYWdub3Npcy8qZHJ1ZyB0aGVyYXB5LyplcGlkZW1pb2xvZ3k8L2tl
eXdvcmQ+PGtleXdvcmQ+Q2hpbGQ8L2tleXdvcmQ+PGtleXdvcmQ+Q2hpbGQsIFByZXNjaG9vbDwv
a2V5d29yZD48a2V5d29yZD5EcnVnIEFkbWluaXN0cmF0aW9uIFNjaGVkdWxlPC9rZXl3b3JkPjxr
ZXl3b3JkPkZvbGxvdy1VcCBTdHVkaWVzPC9rZXl3b3JkPjxrZXl3b3JkPkdhc3Ryb2ludGVzdGlu
YWwgRGlzZWFzZXMvZGlhZ25vc2lzLyplcGlkZW1pb2xvZ3k8L2tleXdvcmQ+PGtleXdvcmQ+SHVt
YW5zPC9rZXl3b3JkPjxrZXl3b3JkPkltbXVub2dsb2J1bGluIEEvYmxvb2Q8L2tleXdvcmQ+PGtl
eXdvcmQ+SW1tdW5vZ2xvYnVsaW4gRy9hZG1pbmlzdHJhdGlvbiAmYW1wOyBkb3NhZ2UvYmxvb2Qv
KnRoZXJhcGV1dGljIHVzZTwva2V5d29yZD48a2V5d29yZD5JbW11bm9nbG9idWxpbiBNL2Jsb29k
PC9rZXl3b3JkPjxrZXl3b3JkPk1hbGU8L2tleXdvcmQ+PGtleXdvcmQ+UHJvc3BlY3RpdmUgU3R1
ZGllczwva2V5d29yZD48a2V5d29yZD5TZXZlcml0eSBvZiBJbGxuZXNzIEluZGV4PC9rZXl3b3Jk
PjxrZXl3b3JkPlN1cnZleXMgYW5kIFF1ZXN0aW9ubmFpcmVzPC9rZXl3b3JkPjwva2V5d29yZHM+
PGRhdGVzPjx5ZWFyPjIwMDY8L3llYXI+PHB1Yi1kYXRlcz48ZGF0ZT5Ob3Y8L2RhdGU+PC9wdWIt
ZGF0ZXM+PC9kYXRlcz48aXNibj4wMTYyLTMyNTcgKFByaW50KSYjeEQ7MDE2Mi0zMjU3PC9pc2Ju
PjxhY2Nlc3Npb24tbnVtPjE2ODQ1NTc3PC9hY2Nlc3Npb24tbnVtPjx1cmxzPjwvdXJscz48ZWxl
Y3Ryb25pYy1yZXNvdXJjZS1udW0+MTAuMTAwNy9zMTA4MDMtMDA2LTAxNDEteTwvZWxlY3Ryb25p
Yy1yZXNvdXJjZS1udW0+PHJlbW90ZS1kYXRhYmFzZS1wcm92aWRlcj5OTE08L3JlbW90ZS1kYXRh
YmFzZS1wcm92aWRlcj48bGFuZ3VhZ2U+ZW5nPC9sYW5ndWFnZT48L3JlY29yZD48L0NpdGU+PC9F
bmROb3RlPgB=
</w:fldData>
        </w:fldChar>
      </w:r>
      <w:r w:rsidR="00DD54D7" w:rsidRPr="008A5C51">
        <w:rPr>
          <w:rFonts w:ascii="Times New Roman" w:hAnsi="Times New Roman" w:cs="Times New Roman"/>
          <w:sz w:val="20"/>
          <w:szCs w:val="20"/>
        </w:rPr>
        <w:instrText xml:space="preserve"> ADDIN EN.CITE.DATA </w:instrText>
      </w:r>
      <w:r w:rsidR="00DD54D7" w:rsidRPr="008A5C51">
        <w:rPr>
          <w:rFonts w:ascii="Times New Roman" w:hAnsi="Times New Roman" w:cs="Times New Roman"/>
          <w:sz w:val="20"/>
          <w:szCs w:val="20"/>
        </w:rPr>
      </w:r>
      <w:r w:rsidR="00DD54D7" w:rsidRPr="008A5C51">
        <w:rPr>
          <w:rFonts w:ascii="Times New Roman" w:hAnsi="Times New Roman" w:cs="Times New Roman"/>
          <w:sz w:val="20"/>
          <w:szCs w:val="20"/>
        </w:rPr>
        <w:fldChar w:fldCharType="end"/>
      </w:r>
      <w:r w:rsidR="00DD54D7" w:rsidRPr="008A5C51">
        <w:rPr>
          <w:rFonts w:ascii="Times New Roman" w:hAnsi="Times New Roman" w:cs="Times New Roman"/>
          <w:sz w:val="20"/>
          <w:szCs w:val="20"/>
        </w:rPr>
      </w:r>
      <w:r w:rsidR="00DD54D7" w:rsidRPr="008A5C51">
        <w:rPr>
          <w:rFonts w:ascii="Times New Roman" w:hAnsi="Times New Roman" w:cs="Times New Roman"/>
          <w:sz w:val="20"/>
          <w:szCs w:val="20"/>
        </w:rPr>
        <w:fldChar w:fldCharType="separate"/>
      </w:r>
      <w:r w:rsidR="00DD54D7" w:rsidRPr="008A5C51">
        <w:rPr>
          <w:rFonts w:ascii="Times New Roman" w:hAnsi="Times New Roman" w:cs="Times New Roman"/>
          <w:noProof/>
          <w:sz w:val="20"/>
          <w:szCs w:val="20"/>
          <w:vertAlign w:val="superscript"/>
        </w:rPr>
        <w:t>40</w:t>
      </w:r>
      <w:r w:rsidR="00DD54D7"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C</w:t>
      </w:r>
      <w:r w:rsidR="000767E3" w:rsidRPr="008A5C51">
        <w:rPr>
          <w:rFonts w:ascii="Times New Roman" w:hAnsi="Times New Roman" w:cs="Times New Roman"/>
          <w:sz w:val="20"/>
          <w:szCs w:val="20"/>
        </w:rPr>
        <w:t xml:space="preserve">hildren with a total score of ≥4 (with at least 3 score points from the first six items of the scale) will be considered as having significant GI symptoms (Appendix 1). </w:t>
      </w:r>
    </w:p>
    <w:p w14:paraId="2F1ED6A6" w14:textId="4D13527C"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Participants</w:t>
      </w:r>
      <w:r w:rsidR="00E82895" w:rsidRPr="008A5C51">
        <w:rPr>
          <w:rFonts w:ascii="Times New Roman" w:hAnsi="Times New Roman" w:cs="Times New Roman"/>
          <w:b/>
          <w:sz w:val="20"/>
          <w:szCs w:val="20"/>
        </w:rPr>
        <w:t xml:space="preserve"> and recruitment</w:t>
      </w:r>
      <w:r w:rsidRPr="008A5C51">
        <w:rPr>
          <w:rFonts w:ascii="Times New Roman" w:hAnsi="Times New Roman" w:cs="Times New Roman"/>
          <w:b/>
          <w:sz w:val="20"/>
          <w:szCs w:val="20"/>
        </w:rPr>
        <w:t xml:space="preserve">: </w:t>
      </w:r>
      <w:r w:rsidRPr="008A5C51">
        <w:rPr>
          <w:rFonts w:ascii="Times New Roman" w:hAnsi="Times New Roman" w:cs="Times New Roman"/>
          <w:sz w:val="20"/>
          <w:szCs w:val="20"/>
        </w:rPr>
        <w:t xml:space="preserve">We aim to enrol 40 children (age 2 to 5 years) with confirmed ASD, from the community using the comprehensive database at the </w:t>
      </w:r>
      <w:r w:rsidR="007C3183" w:rsidRPr="008A5C51">
        <w:rPr>
          <w:rFonts w:ascii="Times New Roman" w:hAnsi="Times New Roman" w:cs="Times New Roman"/>
          <w:sz w:val="20"/>
          <w:szCs w:val="20"/>
        </w:rPr>
        <w:t>CliniKids (</w:t>
      </w:r>
      <w:r w:rsidRPr="008A5C51">
        <w:rPr>
          <w:rFonts w:ascii="Times New Roman" w:hAnsi="Times New Roman" w:cs="Times New Roman"/>
          <w:sz w:val="20"/>
          <w:szCs w:val="20"/>
        </w:rPr>
        <w:t>Telethon Kids Institute</w:t>
      </w:r>
      <w:r w:rsidR="007C3183" w:rsidRPr="008A5C51">
        <w:rPr>
          <w:rFonts w:ascii="Times New Roman" w:hAnsi="Times New Roman" w:cs="Times New Roman"/>
          <w:sz w:val="20"/>
          <w:szCs w:val="20"/>
        </w:rPr>
        <w:t>)</w:t>
      </w:r>
      <w:r w:rsidRPr="008A5C51">
        <w:rPr>
          <w:rFonts w:ascii="Times New Roman" w:hAnsi="Times New Roman" w:cs="Times New Roman"/>
          <w:sz w:val="20"/>
          <w:szCs w:val="20"/>
        </w:rPr>
        <w:t xml:space="preserve">  - an internationally recognised premier Australian research institute focused on improving the health and wellbeing of children. </w:t>
      </w:r>
      <w:r w:rsidR="007C3183" w:rsidRPr="008A5C51">
        <w:rPr>
          <w:rFonts w:ascii="Times New Roman" w:hAnsi="Times New Roman" w:cs="Times New Roman"/>
          <w:sz w:val="20"/>
          <w:szCs w:val="20"/>
        </w:rPr>
        <w:t>CliniKids</w:t>
      </w:r>
      <w:r w:rsidR="007C3183" w:rsidRPr="008A5C51" w:rsidDel="007C3183">
        <w:rPr>
          <w:rFonts w:ascii="Times New Roman" w:hAnsi="Times New Roman" w:cs="Times New Roman"/>
          <w:sz w:val="20"/>
          <w:szCs w:val="20"/>
        </w:rPr>
        <w:t xml:space="preserve"> </w:t>
      </w:r>
      <w:r w:rsidRPr="008A5C51">
        <w:rPr>
          <w:rFonts w:ascii="Times New Roman" w:hAnsi="Times New Roman" w:cs="Times New Roman"/>
          <w:sz w:val="20"/>
          <w:szCs w:val="20"/>
        </w:rPr>
        <w:t>runs a dedicated research program for children with ASD</w:t>
      </w:r>
      <w:r w:rsidR="00E82895" w:rsidRPr="008A5C51">
        <w:rPr>
          <w:rFonts w:ascii="Times New Roman" w:hAnsi="Times New Roman" w:cs="Times New Roman"/>
          <w:sz w:val="20"/>
          <w:szCs w:val="20"/>
        </w:rPr>
        <w:t xml:space="preserve"> headed by one of the principle investigators (AW)</w:t>
      </w:r>
      <w:r w:rsidRPr="008A5C51">
        <w:rPr>
          <w:rFonts w:ascii="Times New Roman" w:hAnsi="Times New Roman" w:cs="Times New Roman"/>
          <w:sz w:val="20"/>
          <w:szCs w:val="20"/>
        </w:rPr>
        <w:t>.</w:t>
      </w:r>
    </w:p>
    <w:p w14:paraId="4D1D6C74"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Inclusion criteria:</w:t>
      </w:r>
      <w:r w:rsidRPr="008A5C51">
        <w:rPr>
          <w:rFonts w:ascii="Times New Roman" w:hAnsi="Times New Roman" w:cs="Times New Roman"/>
          <w:sz w:val="20"/>
          <w:szCs w:val="20"/>
        </w:rPr>
        <w:t xml:space="preserve"> (1) Age: 2–5 years. We have selected this as the age of the target population considering early intervention improves outcomes due to plasticity of the developing brain and potentially modifiable abnormalities in brain circuity</w:t>
      </w:r>
      <w:r w:rsidR="009E0E38" w:rsidRPr="008A5C51">
        <w:rPr>
          <w:rFonts w:ascii="Times New Roman" w:hAnsi="Times New Roman" w:cs="Times New Roman"/>
          <w:sz w:val="20"/>
          <w:szCs w:val="20"/>
        </w:rPr>
        <w:t>.</w:t>
      </w:r>
      <w:r w:rsidR="00DD54D7" w:rsidRPr="008A5C51">
        <w:rPr>
          <w:rFonts w:ascii="Times New Roman" w:hAnsi="Times New Roman" w:cs="Times New Roman"/>
          <w:sz w:val="20"/>
          <w:szCs w:val="20"/>
        </w:rPr>
        <w:fldChar w:fldCharType="begin">
          <w:fldData xml:space="preserve">PEVuZE5vdGU+PENpdGU+PEF1dGhvcj5EYXdzb248L0F1dGhvcj48WWVhcj4yMDA4PC9ZZWFyPjxS
ZWNOdW0+NjAzOTwvUmVjTnVtPjxEaXNwbGF5VGV4dD48c3R5bGUgZmFjZT0ic3VwZXJzY3JpcHQi
PjQxLTQzPC9zdHlsZT48L0Rpc3BsYXlUZXh0PjxyZWNvcmQ+PHJlYy1udW1iZXI+NjAzOTwvcmVj
LW51bWJlcj48Zm9yZWlnbi1rZXlzPjxrZXkgYXBwPSJFTiIgZGItaWQ9ImEydng1MmV3ZjAwdjls
ZXcwcjl4ZmVlM2FycjI5enRzOTl6MiIgdGltZXN0YW1wPSIxNTM3NDEyMzE2Ij42MDM5PC9rZXk+
PC9mb3JlaWduLWtleXM+PHJlZi10eXBlIG5hbWU9IkpvdXJuYWwgQXJ0aWNsZSI+MTc8L3JlZi10
eXBlPjxjb250cmlidXRvcnM+PGF1dGhvcnM+PGF1dGhvcj5EYXdzb24sIEcuPC9hdXRob3I+PC9h
dXRob3JzPjwvY29udHJpYnV0b3JzPjxhdXRoLWFkZHJlc3M+QXV0aXNtIFNwZWFrcywgSGlsbHNi
b3JvdWdoLCBOQyAyNzI3OCwgVVNBLiBnZGF3c29uQGF1dGlzbXNwZWFrcy5vcmc8L2F1dGgtYWRk
cmVzcz48dGl0bGVzPjx0aXRsZT5FYXJseSBiZWhhdmlvcmFsIGludGVydmVudGlvbiwgYnJhaW4g
cGxhc3RpY2l0eSwgYW5kIHRoZSBwcmV2ZW50aW9uIG9mIGF1dGlzbSBzcGVjdHJ1bSBkaXNvcmRl
cjwvdGl0bGU+PHNlY29uZGFyeS10aXRsZT5EZXYgUHN5Y2hvcGF0aG9sPC9zZWNvbmRhcnktdGl0
bGU+PGFsdC10aXRsZT5EZXZlbG9wbWVudCBhbmQgcHN5Y2hvcGF0aG9sb2d5PC9hbHQtdGl0bGU+
PC90aXRsZXM+PGFsdC1wZXJpb2RpY2FsPjxmdWxsLXRpdGxlPkRldmVsb3BtZW50IGFuZCBwc3lj
aG9wYXRob2xvZ3k8L2Z1bGwtdGl0bGU+PC9hbHQtcGVyaW9kaWNhbD48cGFnZXM+Nzc1LTgwMzwv
cGFnZXM+PHZvbHVtZT4yMDwvdm9sdW1lPjxudW1iZXI+MzwvbnVtYmVyPjxlZGl0aW9uPjIwMDgv
MDcvMDk8L2VkaXRpb24+PGtleXdvcmRzPjxrZXl3b3JkPkFuaW1hbHM8L2tleXdvcmQ+PGtleXdv
cmQ+QXJvdXNhbC9waHlzaW9sb2d5PC9rZXl3b3JkPjxrZXl3b3JkPkF1dGlzdGljIERpc29yZGVy
L2RpYWdub3Npcy9nZW5ldGljcy8qcGh5c2lvcGF0aG9sb2d5LypwcmV2ZW50aW9uICZhbXA7PC9r
ZXl3b3JkPjxrZXl3b3JkPmNvbnRyb2wvcHN5Y2hvbG9neTwva2V5d29yZD48a2V5d29yZD4qQmVo
YXZpb3IgVGhlcmFweTwva2V5d29yZD48a2V5d29yZD5CcmFpbi8qcGh5c2lvcGF0aG9sb2d5PC9r
ZXl3b3JkPjxrZXl3b3JkPkNoaWxkPC9rZXl3b3JkPjxrZXl3b3JkPkNoaWxkLCBQcmVzY2hvb2w8
L2tleXdvcmQ+PGtleXdvcmQ+RGlzZWFzZSBNb2RlbHMsIEFuaW1hbDwva2V5d29yZD48a2V5d29y
ZD5FYXJseSBEaWFnbm9zaXM8L2tleXdvcmQ+PGtleXdvcmQ+KkVhcmx5IEludGVydmVudGlvbiAo
RWR1Y2F0aW9uKTwva2V5d29yZD48a2V5d29yZD5Fdm9rZWQgUG90ZW50aWFscy9waHlzaW9sb2d5
PC9rZXl3b3JkPjxrZXl3b3JkPkdlbmV0aWMgUHJlZGlzcG9zaXRpb24gdG8gRGlzZWFzZS9nZW5l
dGljczwva2V5d29yZD48a2V5d29yZD5IdW1hbnM8L2tleXdvcmQ+PGtleXdvcmQ+SW5mYW50PC9r
ZXl3b3JkPjxrZXl3b3JkPkluZmFudCwgTmV3Ym9ybjwva2V5d29yZD48a2V5d29yZD5Nb3RpdmF0
aW9uPC9rZXl3b3JkPjxrZXl3b3JkPk5ldXJvbmFsIFBsYXN0aWNpdHkvKnBoeXNpb2xvZ3k8L2tl
eXdvcmQ+PGtleXdvcmQ+UmlzayBGYWN0b3JzPC9rZXl3b3JkPjxrZXl3b3JkPlNvY2lhbCBFbnZp
cm9ubWVudDwva2V5d29yZD48L2tleXdvcmRzPjxkYXRlcz48eWVhcj4yMDA4PC95ZWFyPjxwdWIt
ZGF0ZXM+PGRhdGU+U3VtbWVyPC9kYXRlPjwvcHViLWRhdGVzPjwvZGF0ZXM+PGlzYm4+MDk1NC01
Nzk0PC9pc2JuPjxhY2Nlc3Npb24tbnVtPjE4NjA2MDMxPC9hY2Nlc3Npb24tbnVtPjx1cmxzPjwv
dXJscz48ZWxlY3Ryb25pYy1yZXNvdXJjZS1udW0+MTAuMTAxNy9zMDk1NDU3OTQwODAwMDM3MDwv
ZWxlY3Ryb25pYy1yZXNvdXJjZS1udW0+PHJlbW90ZS1kYXRhYmFzZS1wcm92aWRlcj5OTE08L3Jl
bW90ZS1kYXRhYmFzZS1wcm92aWRlcj48bGFuZ3VhZ2U+ZW5nPC9sYW5ndWFnZT48L3JlY29yZD48
L0NpdGU+PENpdGU+PEF1dGhvcj5MYXphcmF0b3U8L0F1dGhvcj48WWVhcj4yMDE3PC9ZZWFyPjxS
ZWNOdW0+NTg5NzwvUmVjTnVtPjxyZWNvcmQ+PHJlYy1udW1iZXI+NTg5NzwvcmVjLW51bWJlcj48
Zm9yZWlnbi1rZXlzPjxrZXkgYXBwPSJFTiIgZGItaWQ9ImEydng1MmV3ZjAwdjlsZXcwcjl4ZmVl
M2FycjI5enRzOTl6MiIgdGltZXN0YW1wPSIxNTExNDI2NTM0Ij41ODk3PC9rZXk+PC9mb3JlaWdu
LWtleXM+PHJlZi10eXBlIG5hbWU9IkpvdXJuYWwgQXJ0aWNsZSI+MTc8L3JlZi10eXBlPjxjb250
cmlidXRvcnM+PGF1dGhvcnM+PGF1dGhvcj5MYXphcmF0b3UsIEguPC9hdXRob3I+PGF1dGhvcj5F
Y29ub21vdSwgTS48L2F1dGhvcj48YXV0aG9yPkRpa2VvcywgRC48L2F1dGhvcj48L2F1dGhvcnM+
PC9jb250cmlidXRvcnM+PGF1dGgtYWRkcmVzcz5GaXJzdCBEZXBhcnRtZW50IG9mIFBzeWNoaWF0
cnkgTWVkaWNhbCBTY2hvb2wgTmF0aW9uYWwgYW5kIEthcG9kaXN0cmlhbiBVbml2ZXJzaXR5IG9m
IEF0aGVucyBBdGhlbnMsIEdyZWVjZS48L2F1dGgtYWRkcmVzcz48dGl0bGVzPjx0aXRsZT5UaGUg
bmVjZXNzaXR5IG9mIGVhcmx5IGludGVydmVudGlvbiBpbiBhdXRpc208L3RpdGxlPjxzZWNvbmRh
cnktdGl0bGU+SiBQZWRpYXRyPC9zZWNvbmRhcnktdGl0bGU+PGFsdC10aXRsZT5UaGUgSm91cm5h
bCBvZiBwZWRpYXRyaWNzPC9hbHQtdGl0bGU+PC90aXRsZXM+PGFsdC1wZXJpb2RpY2FsPjxmdWxs
LXRpdGxlPlRoZSBKb3VybmFsIG9mIHBlZGlhdHJpY3M8L2Z1bGwtdGl0bGU+PC9hbHQtcGVyaW9k
aWNhbD48cGFnZXM+MjQwLTI0MTwvcGFnZXM+PHZvbHVtZT4xODQ8L3ZvbHVtZT48ZWRpdGlvbj4y
MDE3LzAxLzAxPC9lZGl0aW9uPjxkYXRlcz48eWVhcj4yMDE3PC95ZWFyPjxwdWItZGF0ZXM+PGRh
dGU+TWF5PC9kYXRlPjwvcHViLWRhdGVzPjwvZGF0ZXM+PGlzYm4+MDAyMi0zNDc2PC9pc2JuPjxh
Y2Nlc3Npb24tbnVtPjI4MDM4NzY1PC9hY2Nlc3Npb24tbnVtPjx1cmxzPjwvdXJscz48ZWxlY3Ry
b25pYy1yZXNvdXJjZS1udW0+MTAuMTAxNi9qLmpwZWRzLjIwMTYuMTIuMDMwPC9lbGVjdHJvbmlj
LXJlc291cmNlLW51bT48cmVtb3RlLWRhdGFiYXNlLXByb3ZpZGVyPk5MTTwvcmVtb3RlLWRhdGFi
YXNlLXByb3ZpZGVyPjxsYW5ndWFnZT5lbmc8L2xhbmd1YWdlPjwvcmVjb3JkPjwvQ2l0ZT48Q2l0
ZT48QXV0aG9yPlZlbnRvbGE8L0F1dGhvcj48WWVhcj4yMDEzPC9ZZWFyPjxSZWNOdW0+NTg5ODwv
UmVjTnVtPjxyZWNvcmQ+PHJlYy1udW1iZXI+NTg5ODwvcmVjLW51bWJlcj48Zm9yZWlnbi1rZXlz
PjxrZXkgYXBwPSJFTiIgZGItaWQ9ImEydng1MmV3ZjAwdjlsZXcwcjl4ZmVlM2FycjI5enRzOTl6
MiIgdGltZXN0YW1wPSIxNTExNDI2NTM0Ij41ODk4PC9rZXk+PC9mb3JlaWduLWtleXM+PHJlZi10
eXBlIG5hbWU9IkpvdXJuYWwgQXJ0aWNsZSI+MTc8L3JlZi10eXBlPjxjb250cmlidXRvcnM+PGF1
dGhvcnM+PGF1dGhvcj5WZW50b2xhLCBQLiBFLjwvYXV0aG9yPjxhdXRob3I+T29zdGluZywgRC48
L2F1dGhvcj48YXV0aG9yPkFuZGVyc29uLCBMLiBDLjwvYXV0aG9yPjxhdXRob3I+UGVscGhyZXks
IEsuIEEuPC9hdXRob3I+PC9hdXRob3JzPjwvY29udHJpYnV0b3JzPjxhdXRoLWFkZHJlc3M+WWFs
ZSBDZW50ZXIgZm9yIFRyYW5zbGF0aW9uYWwgRGV2ZWxvcG1lbnRhbCBOZXVyb3NjaWVuY2UsIFlh
bGUgQ2hpbGQgU3R1ZHkgQ2VudGVyLCBOZXcgSGF2ZW4sIENULCBVU0EuIEVsZWN0cm9uaWMgYWRk
cmVzczogcGFtZWxhLnZlbnRvbGFAeWFsZS5lZHUuPC9hdXRoLWFkZHJlc3M+PHRpdGxlcz48dGl0
bGU+QnJhaW4gbWVjaGFuaXNtcyBvZiBwbGFzdGljaXR5IGluIHJlc3BvbnNlIHRvIHRyZWF0bWVu
dHMgZm9yIGNvcmUgZGVmaWNpdHMgaW4gYXV0aXNtPC90aXRsZT48c2Vjb25kYXJ5LXRpdGxlPlBy
b2cgQnJhaW4gUmVzPC9zZWNvbmRhcnktdGl0bGU+PGFsdC10aXRsZT5Qcm9ncmVzcyBpbiBicmFp
biByZXNlYXJjaDwvYWx0LXRpdGxlPjwvdGl0bGVzPjxwZXJpb2RpY2FsPjxmdWxsLXRpdGxlPlBy
b2cgQnJhaW4gUmVzPC9mdWxsLXRpdGxlPjxhYmJyLTE+UHJvZ3Jlc3MgaW4gYnJhaW4gcmVzZWFy
Y2g8L2FiYnItMT48L3BlcmlvZGljYWw+PGFsdC1wZXJpb2RpY2FsPjxmdWxsLXRpdGxlPlByb2cg
QnJhaW4gUmVzPC9mdWxsLXRpdGxlPjxhYmJyLTE+UHJvZ3Jlc3MgaW4gYnJhaW4gcmVzZWFyY2g8
L2FiYnItMT48L2FsdC1wZXJpb2RpY2FsPjxwYWdlcz4yNTUtNzI8L3BhZ2VzPjx2b2x1bWU+MjA3
PC92b2x1bWU+PGVkaXRpb24+MjAxMy8xMi8wNzwvZWRpdGlvbj48a2V5d29yZHM+PGtleXdvcmQ+
QnJhaW4vKnBoeXNpb3BhdGhvbG9neTwva2V5d29yZD48a2V5d29yZD5DaGlsZDwva2V5d29yZD48
a2V5d29yZD5DaGlsZCBEZXZlbG9wbWVudCBEaXNvcmRlcnMsIFBlcnZhc2l2ZS8qcGh5c2lvcGF0
aG9sb2d5Lyp0aGVyYXB5PC9rZXl3b3JkPjxrZXl3b3JkPkh1bWFuczwva2V5d29yZD48a2V5d29y
ZD5OZXVyb25hbCBQbGFzdGljaXR5LypwaHlzaW9sb2d5PC9rZXl3b3JkPjxrZXl3b3JkPkFzZDwv
a2V5d29yZD48a2V5d29yZD5hdXRpc208L2tleXdvcmQ+PGtleXdvcmQ+bmV1cm9pbWFnaW5nPC9r
ZXl3b3JkPjxrZXl3b3JkPnNvY2lhbCBicmFpbjwva2V5d29yZD48a2V5d29yZD5zb2NpYWwgY29n
bml0aW9uPC9rZXl3b3JkPjxrZXl3b3JkPnRyZWF0bWVudDwva2V5d29yZD48a2V5d29yZD50cmVh
dG1lbnQgcmVzcG9uc2U8L2tleXdvcmQ+PC9rZXl3b3Jkcz48ZGF0ZXM+PHllYXI+MjAxMzwveWVh
cj48L2RhdGVzPjxpc2JuPjAwNzktNjEyMzwvaXNibj48YWNjZXNzaW9uLW51bT4yNDMwOTI1ODwv
YWNjZXNzaW9uLW51bT48dXJscz48L3VybHM+PGVsZWN0cm9uaWMtcmVzb3VyY2UtbnVtPjEwLjEw
MTYvYjk3OC0wLTQ0NC02MzMyNy05LjAwMDA3LTI8L2VsZWN0cm9uaWMtcmVzb3VyY2UtbnVtPjxy
ZW1vdGUtZGF0YWJhc2UtcHJvdmlkZXI+TkxNPC9yZW1vdGUtZGF0YWJhc2UtcHJvdmlkZXI+PGxh
bmd1YWdlPmVuZzwvbGFuZ3VhZ2U+PC9yZWNvcmQ+PC9DaXRlPjwvRW5kTm90ZT5=
</w:fldData>
        </w:fldChar>
      </w:r>
      <w:r w:rsidR="00DD54D7" w:rsidRPr="008A5C51">
        <w:rPr>
          <w:rFonts w:ascii="Times New Roman" w:hAnsi="Times New Roman" w:cs="Times New Roman"/>
          <w:sz w:val="20"/>
          <w:szCs w:val="20"/>
        </w:rPr>
        <w:instrText xml:space="preserve"> ADDIN EN.CITE </w:instrText>
      </w:r>
      <w:r w:rsidR="00DD54D7" w:rsidRPr="008A5C51">
        <w:rPr>
          <w:rFonts w:ascii="Times New Roman" w:hAnsi="Times New Roman" w:cs="Times New Roman"/>
          <w:sz w:val="20"/>
          <w:szCs w:val="20"/>
        </w:rPr>
        <w:fldChar w:fldCharType="begin">
          <w:fldData xml:space="preserve">PEVuZE5vdGU+PENpdGU+PEF1dGhvcj5EYXdzb248L0F1dGhvcj48WWVhcj4yMDA4PC9ZZWFyPjxS
ZWNOdW0+NjAzOTwvUmVjTnVtPjxEaXNwbGF5VGV4dD48c3R5bGUgZmFjZT0ic3VwZXJzY3JpcHQi
PjQxLTQzPC9zdHlsZT48L0Rpc3BsYXlUZXh0PjxyZWNvcmQ+PHJlYy1udW1iZXI+NjAzOTwvcmVj
LW51bWJlcj48Zm9yZWlnbi1rZXlzPjxrZXkgYXBwPSJFTiIgZGItaWQ9ImEydng1MmV3ZjAwdjls
ZXcwcjl4ZmVlM2FycjI5enRzOTl6MiIgdGltZXN0YW1wPSIxNTM3NDEyMzE2Ij42MDM5PC9rZXk+
PC9mb3JlaWduLWtleXM+PHJlZi10eXBlIG5hbWU9IkpvdXJuYWwgQXJ0aWNsZSI+MTc8L3JlZi10
eXBlPjxjb250cmlidXRvcnM+PGF1dGhvcnM+PGF1dGhvcj5EYXdzb24sIEcuPC9hdXRob3I+PC9h
dXRob3JzPjwvY29udHJpYnV0b3JzPjxhdXRoLWFkZHJlc3M+QXV0aXNtIFNwZWFrcywgSGlsbHNi
b3JvdWdoLCBOQyAyNzI3OCwgVVNBLiBnZGF3c29uQGF1dGlzbXNwZWFrcy5vcmc8L2F1dGgtYWRk
cmVzcz48dGl0bGVzPjx0aXRsZT5FYXJseSBiZWhhdmlvcmFsIGludGVydmVudGlvbiwgYnJhaW4g
cGxhc3RpY2l0eSwgYW5kIHRoZSBwcmV2ZW50aW9uIG9mIGF1dGlzbSBzcGVjdHJ1bSBkaXNvcmRl
cjwvdGl0bGU+PHNlY29uZGFyeS10aXRsZT5EZXYgUHN5Y2hvcGF0aG9sPC9zZWNvbmRhcnktdGl0
bGU+PGFsdC10aXRsZT5EZXZlbG9wbWVudCBhbmQgcHN5Y2hvcGF0aG9sb2d5PC9hbHQtdGl0bGU+
PC90aXRsZXM+PGFsdC1wZXJpb2RpY2FsPjxmdWxsLXRpdGxlPkRldmVsb3BtZW50IGFuZCBwc3lj
aG9wYXRob2xvZ3k8L2Z1bGwtdGl0bGU+PC9hbHQtcGVyaW9kaWNhbD48cGFnZXM+Nzc1LTgwMzwv
cGFnZXM+PHZvbHVtZT4yMDwvdm9sdW1lPjxudW1iZXI+MzwvbnVtYmVyPjxlZGl0aW9uPjIwMDgv
MDcvMDk8L2VkaXRpb24+PGtleXdvcmRzPjxrZXl3b3JkPkFuaW1hbHM8L2tleXdvcmQ+PGtleXdv
cmQ+QXJvdXNhbC9waHlzaW9sb2d5PC9rZXl3b3JkPjxrZXl3b3JkPkF1dGlzdGljIERpc29yZGVy
L2RpYWdub3Npcy9nZW5ldGljcy8qcGh5c2lvcGF0aG9sb2d5LypwcmV2ZW50aW9uICZhbXA7PC9r
ZXl3b3JkPjxrZXl3b3JkPmNvbnRyb2wvcHN5Y2hvbG9neTwva2V5d29yZD48a2V5d29yZD4qQmVo
YXZpb3IgVGhlcmFweTwva2V5d29yZD48a2V5d29yZD5CcmFpbi8qcGh5c2lvcGF0aG9sb2d5PC9r
ZXl3b3JkPjxrZXl3b3JkPkNoaWxkPC9rZXl3b3JkPjxrZXl3b3JkPkNoaWxkLCBQcmVzY2hvb2w8
L2tleXdvcmQ+PGtleXdvcmQ+RGlzZWFzZSBNb2RlbHMsIEFuaW1hbDwva2V5d29yZD48a2V5d29y
ZD5FYXJseSBEaWFnbm9zaXM8L2tleXdvcmQ+PGtleXdvcmQ+KkVhcmx5IEludGVydmVudGlvbiAo
RWR1Y2F0aW9uKTwva2V5d29yZD48a2V5d29yZD5Fdm9rZWQgUG90ZW50aWFscy9waHlzaW9sb2d5
PC9rZXl3b3JkPjxrZXl3b3JkPkdlbmV0aWMgUHJlZGlzcG9zaXRpb24gdG8gRGlzZWFzZS9nZW5l
dGljczwva2V5d29yZD48a2V5d29yZD5IdW1hbnM8L2tleXdvcmQ+PGtleXdvcmQ+SW5mYW50PC9r
ZXl3b3JkPjxrZXl3b3JkPkluZmFudCwgTmV3Ym9ybjwva2V5d29yZD48a2V5d29yZD5Nb3RpdmF0
aW9uPC9rZXl3b3JkPjxrZXl3b3JkPk5ldXJvbmFsIFBsYXN0aWNpdHkvKnBoeXNpb2xvZ3k8L2tl
eXdvcmQ+PGtleXdvcmQ+UmlzayBGYWN0b3JzPC9rZXl3b3JkPjxrZXl3b3JkPlNvY2lhbCBFbnZp
cm9ubWVudDwva2V5d29yZD48L2tleXdvcmRzPjxkYXRlcz48eWVhcj4yMDA4PC95ZWFyPjxwdWIt
ZGF0ZXM+PGRhdGU+U3VtbWVyPC9kYXRlPjwvcHViLWRhdGVzPjwvZGF0ZXM+PGlzYm4+MDk1NC01
Nzk0PC9pc2JuPjxhY2Nlc3Npb24tbnVtPjE4NjA2MDMxPC9hY2Nlc3Npb24tbnVtPjx1cmxzPjwv
dXJscz48ZWxlY3Ryb25pYy1yZXNvdXJjZS1udW0+MTAuMTAxNy9zMDk1NDU3OTQwODAwMDM3MDwv
ZWxlY3Ryb25pYy1yZXNvdXJjZS1udW0+PHJlbW90ZS1kYXRhYmFzZS1wcm92aWRlcj5OTE08L3Jl
bW90ZS1kYXRhYmFzZS1wcm92aWRlcj48bGFuZ3VhZ2U+ZW5nPC9sYW5ndWFnZT48L3JlY29yZD48
L0NpdGU+PENpdGU+PEF1dGhvcj5MYXphcmF0b3U8L0F1dGhvcj48WWVhcj4yMDE3PC9ZZWFyPjxS
ZWNOdW0+NTg5NzwvUmVjTnVtPjxyZWNvcmQ+PHJlYy1udW1iZXI+NTg5NzwvcmVjLW51bWJlcj48
Zm9yZWlnbi1rZXlzPjxrZXkgYXBwPSJFTiIgZGItaWQ9ImEydng1MmV3ZjAwdjlsZXcwcjl4ZmVl
M2FycjI5enRzOTl6MiIgdGltZXN0YW1wPSIxNTExNDI2NTM0Ij41ODk3PC9rZXk+PC9mb3JlaWdu
LWtleXM+PHJlZi10eXBlIG5hbWU9IkpvdXJuYWwgQXJ0aWNsZSI+MTc8L3JlZi10eXBlPjxjb250
cmlidXRvcnM+PGF1dGhvcnM+PGF1dGhvcj5MYXphcmF0b3UsIEguPC9hdXRob3I+PGF1dGhvcj5F
Y29ub21vdSwgTS48L2F1dGhvcj48YXV0aG9yPkRpa2VvcywgRC48L2F1dGhvcj48L2F1dGhvcnM+
PC9jb250cmlidXRvcnM+PGF1dGgtYWRkcmVzcz5GaXJzdCBEZXBhcnRtZW50IG9mIFBzeWNoaWF0
cnkgTWVkaWNhbCBTY2hvb2wgTmF0aW9uYWwgYW5kIEthcG9kaXN0cmlhbiBVbml2ZXJzaXR5IG9m
IEF0aGVucyBBdGhlbnMsIEdyZWVjZS48L2F1dGgtYWRkcmVzcz48dGl0bGVzPjx0aXRsZT5UaGUg
bmVjZXNzaXR5IG9mIGVhcmx5IGludGVydmVudGlvbiBpbiBhdXRpc208L3RpdGxlPjxzZWNvbmRh
cnktdGl0bGU+SiBQZWRpYXRyPC9zZWNvbmRhcnktdGl0bGU+PGFsdC10aXRsZT5UaGUgSm91cm5h
bCBvZiBwZWRpYXRyaWNzPC9hbHQtdGl0bGU+PC90aXRsZXM+PGFsdC1wZXJpb2RpY2FsPjxmdWxs
LXRpdGxlPlRoZSBKb3VybmFsIG9mIHBlZGlhdHJpY3M8L2Z1bGwtdGl0bGU+PC9hbHQtcGVyaW9k
aWNhbD48cGFnZXM+MjQwLTI0MTwvcGFnZXM+PHZvbHVtZT4xODQ8L3ZvbHVtZT48ZWRpdGlvbj4y
MDE3LzAxLzAxPC9lZGl0aW9uPjxkYXRlcz48eWVhcj4yMDE3PC95ZWFyPjxwdWItZGF0ZXM+PGRh
dGU+TWF5PC9kYXRlPjwvcHViLWRhdGVzPjwvZGF0ZXM+PGlzYm4+MDAyMi0zNDc2PC9pc2JuPjxh
Y2Nlc3Npb24tbnVtPjI4MDM4NzY1PC9hY2Nlc3Npb24tbnVtPjx1cmxzPjwvdXJscz48ZWxlY3Ry
b25pYy1yZXNvdXJjZS1udW0+MTAuMTAxNi9qLmpwZWRzLjIwMTYuMTIuMDMwPC9lbGVjdHJvbmlj
LXJlc291cmNlLW51bT48cmVtb3RlLWRhdGFiYXNlLXByb3ZpZGVyPk5MTTwvcmVtb3RlLWRhdGFi
YXNlLXByb3ZpZGVyPjxsYW5ndWFnZT5lbmc8L2xhbmd1YWdlPjwvcmVjb3JkPjwvQ2l0ZT48Q2l0
ZT48QXV0aG9yPlZlbnRvbGE8L0F1dGhvcj48WWVhcj4yMDEzPC9ZZWFyPjxSZWNOdW0+NTg5ODwv
UmVjTnVtPjxyZWNvcmQ+PHJlYy1udW1iZXI+NTg5ODwvcmVjLW51bWJlcj48Zm9yZWlnbi1rZXlz
PjxrZXkgYXBwPSJFTiIgZGItaWQ9ImEydng1MmV3ZjAwdjlsZXcwcjl4ZmVlM2FycjI5enRzOTl6
MiIgdGltZXN0YW1wPSIxNTExNDI2NTM0Ij41ODk4PC9rZXk+PC9mb3JlaWduLWtleXM+PHJlZi10
eXBlIG5hbWU9IkpvdXJuYWwgQXJ0aWNsZSI+MTc8L3JlZi10eXBlPjxjb250cmlidXRvcnM+PGF1
dGhvcnM+PGF1dGhvcj5WZW50b2xhLCBQLiBFLjwvYXV0aG9yPjxhdXRob3I+T29zdGluZywgRC48
L2F1dGhvcj48YXV0aG9yPkFuZGVyc29uLCBMLiBDLjwvYXV0aG9yPjxhdXRob3I+UGVscGhyZXks
IEsuIEEuPC9hdXRob3I+PC9hdXRob3JzPjwvY29udHJpYnV0b3JzPjxhdXRoLWFkZHJlc3M+WWFs
ZSBDZW50ZXIgZm9yIFRyYW5zbGF0aW9uYWwgRGV2ZWxvcG1lbnRhbCBOZXVyb3NjaWVuY2UsIFlh
bGUgQ2hpbGQgU3R1ZHkgQ2VudGVyLCBOZXcgSGF2ZW4sIENULCBVU0EuIEVsZWN0cm9uaWMgYWRk
cmVzczogcGFtZWxhLnZlbnRvbGFAeWFsZS5lZHUuPC9hdXRoLWFkZHJlc3M+PHRpdGxlcz48dGl0
bGU+QnJhaW4gbWVjaGFuaXNtcyBvZiBwbGFzdGljaXR5IGluIHJlc3BvbnNlIHRvIHRyZWF0bWVu
dHMgZm9yIGNvcmUgZGVmaWNpdHMgaW4gYXV0aXNtPC90aXRsZT48c2Vjb25kYXJ5LXRpdGxlPlBy
b2cgQnJhaW4gUmVzPC9zZWNvbmRhcnktdGl0bGU+PGFsdC10aXRsZT5Qcm9ncmVzcyBpbiBicmFp
biByZXNlYXJjaDwvYWx0LXRpdGxlPjwvdGl0bGVzPjxwZXJpb2RpY2FsPjxmdWxsLXRpdGxlPlBy
b2cgQnJhaW4gUmVzPC9mdWxsLXRpdGxlPjxhYmJyLTE+UHJvZ3Jlc3MgaW4gYnJhaW4gcmVzZWFy
Y2g8L2FiYnItMT48L3BlcmlvZGljYWw+PGFsdC1wZXJpb2RpY2FsPjxmdWxsLXRpdGxlPlByb2cg
QnJhaW4gUmVzPC9mdWxsLXRpdGxlPjxhYmJyLTE+UHJvZ3Jlc3MgaW4gYnJhaW4gcmVzZWFyY2g8
L2FiYnItMT48L2FsdC1wZXJpb2RpY2FsPjxwYWdlcz4yNTUtNzI8L3BhZ2VzPjx2b2x1bWU+MjA3
PC92b2x1bWU+PGVkaXRpb24+MjAxMy8xMi8wNzwvZWRpdGlvbj48a2V5d29yZHM+PGtleXdvcmQ+
QnJhaW4vKnBoeXNpb3BhdGhvbG9neTwva2V5d29yZD48a2V5d29yZD5DaGlsZDwva2V5d29yZD48
a2V5d29yZD5DaGlsZCBEZXZlbG9wbWVudCBEaXNvcmRlcnMsIFBlcnZhc2l2ZS8qcGh5c2lvcGF0
aG9sb2d5Lyp0aGVyYXB5PC9rZXl3b3JkPjxrZXl3b3JkPkh1bWFuczwva2V5d29yZD48a2V5d29y
ZD5OZXVyb25hbCBQbGFzdGljaXR5LypwaHlzaW9sb2d5PC9rZXl3b3JkPjxrZXl3b3JkPkFzZDwv
a2V5d29yZD48a2V5d29yZD5hdXRpc208L2tleXdvcmQ+PGtleXdvcmQ+bmV1cm9pbWFnaW5nPC9r
ZXl3b3JkPjxrZXl3b3JkPnNvY2lhbCBicmFpbjwva2V5d29yZD48a2V5d29yZD5zb2NpYWwgY29n
bml0aW9uPC9rZXl3b3JkPjxrZXl3b3JkPnRyZWF0bWVudDwva2V5d29yZD48a2V5d29yZD50cmVh
dG1lbnQgcmVzcG9uc2U8L2tleXdvcmQ+PC9rZXl3b3Jkcz48ZGF0ZXM+PHllYXI+MjAxMzwveWVh
cj48L2RhdGVzPjxpc2JuPjAwNzktNjEyMzwvaXNibj48YWNjZXNzaW9uLW51bT4yNDMwOTI1ODwv
YWNjZXNzaW9uLW51bT48dXJscz48L3VybHM+PGVsZWN0cm9uaWMtcmVzb3VyY2UtbnVtPjEwLjEw
MTYvYjk3OC0wLTQ0NC02MzMyNy05LjAwMDA3LTI8L2VsZWN0cm9uaWMtcmVzb3VyY2UtbnVtPjxy
ZW1vdGUtZGF0YWJhc2UtcHJvdmlkZXI+TkxNPC9yZW1vdGUtZGF0YWJhc2UtcHJvdmlkZXI+PGxh
bmd1YWdlPmVuZzwvbGFuZ3VhZ2U+PC9yZWNvcmQ+PC9DaXRlPjwvRW5kTm90ZT5=
</w:fldData>
        </w:fldChar>
      </w:r>
      <w:r w:rsidR="00DD54D7" w:rsidRPr="008A5C51">
        <w:rPr>
          <w:rFonts w:ascii="Times New Roman" w:hAnsi="Times New Roman" w:cs="Times New Roman"/>
          <w:sz w:val="20"/>
          <w:szCs w:val="20"/>
        </w:rPr>
        <w:instrText xml:space="preserve"> ADDIN EN.CITE.DATA </w:instrText>
      </w:r>
      <w:r w:rsidR="00DD54D7" w:rsidRPr="008A5C51">
        <w:rPr>
          <w:rFonts w:ascii="Times New Roman" w:hAnsi="Times New Roman" w:cs="Times New Roman"/>
          <w:sz w:val="20"/>
          <w:szCs w:val="20"/>
        </w:rPr>
      </w:r>
      <w:r w:rsidR="00DD54D7" w:rsidRPr="008A5C51">
        <w:rPr>
          <w:rFonts w:ascii="Times New Roman" w:hAnsi="Times New Roman" w:cs="Times New Roman"/>
          <w:sz w:val="20"/>
          <w:szCs w:val="20"/>
        </w:rPr>
        <w:fldChar w:fldCharType="end"/>
      </w:r>
      <w:r w:rsidR="00DD54D7" w:rsidRPr="008A5C51">
        <w:rPr>
          <w:rFonts w:ascii="Times New Roman" w:hAnsi="Times New Roman" w:cs="Times New Roman"/>
          <w:sz w:val="20"/>
          <w:szCs w:val="20"/>
        </w:rPr>
      </w:r>
      <w:r w:rsidR="00DD54D7" w:rsidRPr="008A5C51">
        <w:rPr>
          <w:rFonts w:ascii="Times New Roman" w:hAnsi="Times New Roman" w:cs="Times New Roman"/>
          <w:sz w:val="20"/>
          <w:szCs w:val="20"/>
        </w:rPr>
        <w:fldChar w:fldCharType="separate"/>
      </w:r>
      <w:r w:rsidR="00DD54D7" w:rsidRPr="008A5C51">
        <w:rPr>
          <w:rFonts w:ascii="Times New Roman" w:hAnsi="Times New Roman" w:cs="Times New Roman"/>
          <w:noProof/>
          <w:sz w:val="20"/>
          <w:szCs w:val="20"/>
          <w:vertAlign w:val="superscript"/>
        </w:rPr>
        <w:t>41-43</w:t>
      </w:r>
      <w:r w:rsidR="00DD54D7"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2</w:t>
      </w:r>
      <w:r w:rsidR="00CE4001" w:rsidRPr="008A5C51">
        <w:rPr>
          <w:rFonts w:ascii="Times New Roman" w:hAnsi="Times New Roman" w:cs="Times New Roman"/>
          <w:sz w:val="20"/>
          <w:szCs w:val="20"/>
        </w:rPr>
        <w:t>) Confirmed</w:t>
      </w:r>
      <w:r w:rsidRPr="008A5C51">
        <w:rPr>
          <w:rFonts w:ascii="Times New Roman" w:hAnsi="Times New Roman" w:cs="Times New Roman"/>
          <w:sz w:val="20"/>
          <w:szCs w:val="20"/>
        </w:rPr>
        <w:t xml:space="preserve"> diagnosis of ASD based on DSM-5 criteria</w:t>
      </w:r>
      <w:r w:rsidR="009E0E38" w:rsidRPr="008A5C51">
        <w:rPr>
          <w:rFonts w:ascii="Times New Roman" w:hAnsi="Times New Roman" w:cs="Times New Roman"/>
          <w:sz w:val="20"/>
          <w:szCs w:val="20"/>
        </w:rPr>
        <w:t>.</w:t>
      </w:r>
      <w:r w:rsidR="00DD54D7" w:rsidRPr="008A5C51">
        <w:rPr>
          <w:rFonts w:ascii="Times New Roman" w:hAnsi="Times New Roman" w:cs="Times New Roman"/>
          <w:sz w:val="20"/>
          <w:szCs w:val="20"/>
        </w:rPr>
        <w:fldChar w:fldCharType="begin"/>
      </w:r>
      <w:r w:rsidR="00DD54D7" w:rsidRPr="008A5C51">
        <w:rPr>
          <w:rFonts w:ascii="Times New Roman" w:hAnsi="Times New Roman" w:cs="Times New Roman"/>
          <w:sz w:val="20"/>
          <w:szCs w:val="20"/>
        </w:rPr>
        <w:instrText xml:space="preserve"> ADDIN EN.CITE &lt;EndNote&gt;&lt;Cite&gt;&lt;Author&gt;Association&lt;/Author&gt;&lt;Year&gt;2013&lt;/Year&gt;&lt;RecNum&gt;6123&lt;/RecNum&gt;&lt;DisplayText&gt;&lt;style face="superscript"&gt;44&lt;/style&gt;&lt;/DisplayText&gt;&lt;record&gt;&lt;rec-number&gt;6123&lt;/rec-number&gt;&lt;foreign-keys&gt;&lt;key app="EN" db-id="a2vx52ewf00v9lew0r9xfee3arr29zts99z2" timestamp="1556519933"&gt;6123&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00DD54D7" w:rsidRPr="008A5C51">
        <w:rPr>
          <w:rFonts w:ascii="Times New Roman" w:hAnsi="Times New Roman" w:cs="Times New Roman"/>
          <w:sz w:val="20"/>
          <w:szCs w:val="20"/>
        </w:rPr>
        <w:fldChar w:fldCharType="separate"/>
      </w:r>
      <w:r w:rsidR="00DD54D7" w:rsidRPr="008A5C51">
        <w:rPr>
          <w:rFonts w:ascii="Times New Roman" w:hAnsi="Times New Roman" w:cs="Times New Roman"/>
          <w:noProof/>
          <w:sz w:val="20"/>
          <w:szCs w:val="20"/>
          <w:vertAlign w:val="superscript"/>
        </w:rPr>
        <w:t>44</w:t>
      </w:r>
      <w:r w:rsidR="00DD54D7"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p>
    <w:p w14:paraId="7CD68949" w14:textId="645FBF1D"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 xml:space="preserve">Exclusion criteria: </w:t>
      </w:r>
      <w:r w:rsidRPr="008A5C51">
        <w:rPr>
          <w:rFonts w:ascii="Times New Roman" w:hAnsi="Times New Roman" w:cs="Times New Roman"/>
          <w:sz w:val="20"/>
          <w:szCs w:val="20"/>
        </w:rPr>
        <w:t xml:space="preserve">(1) Major congenital anomalies (2) Epilepsy syndromes, significant sensory impairment (e.g., blindness, deafness), neonatal hypoxic ischemic encephalopathy requiring therapeutic cooling (3) Coeliac disease, inflammatory bowel disease (4) Use of probiotics for ≥4 weeks in the 90 days before enrolment (5) Current or recent (within 4 weeks before enrolment) exposure to antibiotics, chemotherapy or immunosuppressant agents, or laxatives. (6) Prosthetic devices including heart valves (7) Confirmed HIV, Hepatitis B, and/or Hepatitis C. (8) Known allergy to probiotics (9) Special </w:t>
      </w:r>
      <w:proofErr w:type="gramStart"/>
      <w:r w:rsidRPr="008A5C51">
        <w:rPr>
          <w:rFonts w:ascii="Times New Roman" w:hAnsi="Times New Roman" w:cs="Times New Roman"/>
          <w:sz w:val="20"/>
          <w:szCs w:val="20"/>
        </w:rPr>
        <w:t>diets</w:t>
      </w:r>
      <w:r w:rsidR="003E6D96">
        <w:rPr>
          <w:rFonts w:ascii="Times New Roman" w:hAnsi="Times New Roman" w:cs="Times New Roman"/>
          <w:sz w:val="20"/>
          <w:szCs w:val="20"/>
        </w:rPr>
        <w:t>(</w:t>
      </w:r>
      <w:proofErr w:type="gramEnd"/>
      <w:r w:rsidR="003E6D96">
        <w:rPr>
          <w:rFonts w:ascii="Times New Roman" w:hAnsi="Times New Roman" w:cs="Times New Roman"/>
          <w:sz w:val="20"/>
          <w:szCs w:val="20"/>
        </w:rPr>
        <w:t>10)</w:t>
      </w:r>
      <w:r w:rsidR="003E6D96">
        <w:t xml:space="preserve"> </w:t>
      </w:r>
      <w:r w:rsidR="003E6D96" w:rsidRPr="003E6D96">
        <w:rPr>
          <w:rFonts w:ascii="Times New Roman" w:hAnsi="Times New Roman" w:cs="Times New Roman"/>
          <w:sz w:val="20"/>
          <w:szCs w:val="20"/>
        </w:rPr>
        <w:t>Cows’ milk protein allergy, food allergy, or conditions such as atopic dermatitis, or eczema.</w:t>
      </w:r>
    </w:p>
    <w:p w14:paraId="4D5DABFB"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 xml:space="preserve">Intervention: </w:t>
      </w:r>
      <w:r w:rsidRPr="008A5C51">
        <w:rPr>
          <w:rFonts w:ascii="Times New Roman" w:hAnsi="Times New Roman" w:cs="Times New Roman"/>
          <w:sz w:val="20"/>
          <w:szCs w:val="20"/>
        </w:rPr>
        <w:t xml:space="preserve">The probiotic selected for this study is Vivomixx® Italy, with each sachet containing total 450 billion </w:t>
      </w:r>
      <w:r w:rsidR="007A6826" w:rsidRPr="008A5C51">
        <w:rPr>
          <w:rFonts w:ascii="Times New Roman" w:hAnsi="Times New Roman" w:cs="Times New Roman"/>
          <w:sz w:val="20"/>
          <w:szCs w:val="20"/>
        </w:rPr>
        <w:t xml:space="preserve">(450x10^9) </w:t>
      </w:r>
      <w:r w:rsidRPr="008A5C51">
        <w:rPr>
          <w:rFonts w:ascii="Times New Roman" w:hAnsi="Times New Roman" w:cs="Times New Roman"/>
          <w:sz w:val="20"/>
          <w:szCs w:val="20"/>
        </w:rPr>
        <w:t xml:space="preserve">lyophilized bacterial cells of eight probiotic strains: </w:t>
      </w:r>
      <w:r w:rsidRPr="008A5C51">
        <w:rPr>
          <w:rFonts w:ascii="Times New Roman" w:hAnsi="Times New Roman" w:cs="Times New Roman"/>
          <w:i/>
          <w:sz w:val="20"/>
          <w:szCs w:val="20"/>
        </w:rPr>
        <w:t>Streptococcus thermophilus</w:t>
      </w:r>
      <w:r w:rsidRPr="008A5C51">
        <w:rPr>
          <w:rFonts w:ascii="Times New Roman" w:hAnsi="Times New Roman" w:cs="Times New Roman"/>
          <w:sz w:val="20"/>
          <w:szCs w:val="20"/>
        </w:rPr>
        <w:t xml:space="preserve"> DSM 24731</w:t>
      </w:r>
      <w:r w:rsidRPr="008A5C51">
        <w:rPr>
          <w:rFonts w:ascii="Times New Roman" w:hAnsi="Times New Roman" w:cs="Times New Roman"/>
          <w:i/>
          <w:sz w:val="20"/>
          <w:szCs w:val="20"/>
        </w:rPr>
        <w:t>, B. breve</w:t>
      </w:r>
      <w:r w:rsidRPr="008A5C51">
        <w:rPr>
          <w:rFonts w:ascii="Times New Roman" w:hAnsi="Times New Roman" w:cs="Times New Roman"/>
          <w:sz w:val="20"/>
          <w:szCs w:val="20"/>
        </w:rPr>
        <w:t xml:space="preserve"> DSM 24732, </w:t>
      </w:r>
      <w:r w:rsidRPr="008A5C51">
        <w:rPr>
          <w:rFonts w:ascii="Times New Roman" w:hAnsi="Times New Roman" w:cs="Times New Roman"/>
          <w:i/>
          <w:sz w:val="20"/>
          <w:szCs w:val="20"/>
        </w:rPr>
        <w:t>B. longum</w:t>
      </w:r>
      <w:r w:rsidRPr="008A5C51">
        <w:rPr>
          <w:rFonts w:ascii="Times New Roman" w:hAnsi="Times New Roman" w:cs="Times New Roman"/>
          <w:sz w:val="20"/>
          <w:szCs w:val="20"/>
        </w:rPr>
        <w:t xml:space="preserve"> DSM 24736, </w:t>
      </w:r>
      <w:r w:rsidRPr="008A5C51">
        <w:rPr>
          <w:rFonts w:ascii="Times New Roman" w:hAnsi="Times New Roman" w:cs="Times New Roman"/>
          <w:i/>
          <w:sz w:val="20"/>
          <w:szCs w:val="20"/>
        </w:rPr>
        <w:t>B. infantis</w:t>
      </w:r>
      <w:r w:rsidRPr="008A5C51">
        <w:rPr>
          <w:rFonts w:ascii="Times New Roman" w:hAnsi="Times New Roman" w:cs="Times New Roman"/>
          <w:sz w:val="20"/>
          <w:szCs w:val="20"/>
        </w:rPr>
        <w:t xml:space="preserve"> DSM 24737), and </w:t>
      </w:r>
      <w:r w:rsidRPr="008A5C51">
        <w:rPr>
          <w:rFonts w:ascii="Times New Roman" w:hAnsi="Times New Roman" w:cs="Times New Roman"/>
          <w:i/>
          <w:sz w:val="20"/>
          <w:szCs w:val="20"/>
        </w:rPr>
        <w:t>L. acidophilus</w:t>
      </w:r>
      <w:r w:rsidRPr="008A5C51">
        <w:rPr>
          <w:rFonts w:ascii="Times New Roman" w:hAnsi="Times New Roman" w:cs="Times New Roman"/>
          <w:sz w:val="20"/>
          <w:szCs w:val="20"/>
        </w:rPr>
        <w:t xml:space="preserve"> DSM 24735, </w:t>
      </w:r>
      <w:r w:rsidRPr="008A5C51">
        <w:rPr>
          <w:rFonts w:ascii="Times New Roman" w:hAnsi="Times New Roman" w:cs="Times New Roman"/>
          <w:i/>
          <w:sz w:val="20"/>
          <w:szCs w:val="20"/>
        </w:rPr>
        <w:t xml:space="preserve">L. </w:t>
      </w:r>
      <w:proofErr w:type="spellStart"/>
      <w:r w:rsidRPr="008A5C51">
        <w:rPr>
          <w:rFonts w:ascii="Times New Roman" w:hAnsi="Times New Roman" w:cs="Times New Roman"/>
          <w:i/>
          <w:sz w:val="20"/>
          <w:szCs w:val="20"/>
        </w:rPr>
        <w:t>plantarum</w:t>
      </w:r>
      <w:proofErr w:type="spellEnd"/>
      <w:r w:rsidRPr="008A5C51">
        <w:rPr>
          <w:rFonts w:ascii="Times New Roman" w:hAnsi="Times New Roman" w:cs="Times New Roman"/>
          <w:sz w:val="20"/>
          <w:szCs w:val="20"/>
        </w:rPr>
        <w:t xml:space="preserve"> DSM 24730, </w:t>
      </w:r>
      <w:r w:rsidRPr="008A5C51">
        <w:rPr>
          <w:rFonts w:ascii="Times New Roman" w:hAnsi="Times New Roman" w:cs="Times New Roman"/>
          <w:i/>
          <w:sz w:val="20"/>
          <w:szCs w:val="20"/>
        </w:rPr>
        <w:t xml:space="preserve">L. </w:t>
      </w:r>
      <w:proofErr w:type="spellStart"/>
      <w:r w:rsidRPr="008A5C51">
        <w:rPr>
          <w:rFonts w:ascii="Times New Roman" w:hAnsi="Times New Roman" w:cs="Times New Roman"/>
          <w:i/>
          <w:sz w:val="20"/>
          <w:szCs w:val="20"/>
        </w:rPr>
        <w:t>paracasei</w:t>
      </w:r>
      <w:proofErr w:type="spellEnd"/>
      <w:r w:rsidRPr="008A5C51">
        <w:rPr>
          <w:rFonts w:ascii="Times New Roman" w:hAnsi="Times New Roman" w:cs="Times New Roman"/>
          <w:sz w:val="20"/>
          <w:szCs w:val="20"/>
        </w:rPr>
        <w:t xml:space="preserve"> DSM 24733</w:t>
      </w:r>
      <w:r w:rsidRPr="008A5C51">
        <w:rPr>
          <w:rFonts w:ascii="Times New Roman" w:hAnsi="Times New Roman" w:cs="Times New Roman"/>
          <w:i/>
          <w:sz w:val="20"/>
          <w:szCs w:val="20"/>
        </w:rPr>
        <w:t>, L.</w:t>
      </w:r>
      <w:r w:rsidRPr="008A5C51">
        <w:rPr>
          <w:rFonts w:ascii="Times New Roman" w:hAnsi="Times New Roman" w:cs="Times New Roman"/>
          <w:sz w:val="20"/>
          <w:szCs w:val="20"/>
        </w:rPr>
        <w:t xml:space="preserve"> </w:t>
      </w:r>
      <w:proofErr w:type="spellStart"/>
      <w:r w:rsidRPr="008A5C51">
        <w:rPr>
          <w:rFonts w:ascii="Times New Roman" w:hAnsi="Times New Roman" w:cs="Times New Roman"/>
          <w:i/>
          <w:sz w:val="20"/>
          <w:szCs w:val="20"/>
        </w:rPr>
        <w:t>delbrueckii</w:t>
      </w:r>
      <w:proofErr w:type="spellEnd"/>
      <w:r w:rsidRPr="008A5C51">
        <w:rPr>
          <w:rFonts w:ascii="Times New Roman" w:hAnsi="Times New Roman" w:cs="Times New Roman"/>
          <w:i/>
          <w:sz w:val="20"/>
          <w:szCs w:val="20"/>
        </w:rPr>
        <w:t xml:space="preserve"> subsp. </w:t>
      </w:r>
      <w:proofErr w:type="spellStart"/>
      <w:r w:rsidRPr="008A5C51">
        <w:rPr>
          <w:rFonts w:ascii="Times New Roman" w:hAnsi="Times New Roman" w:cs="Times New Roman"/>
          <w:i/>
          <w:sz w:val="20"/>
          <w:szCs w:val="20"/>
        </w:rPr>
        <w:t>bulgaricus</w:t>
      </w:r>
      <w:proofErr w:type="spellEnd"/>
      <w:r w:rsidR="006B3A69" w:rsidRPr="008A5C51">
        <w:rPr>
          <w:rFonts w:ascii="Times New Roman" w:hAnsi="Times New Roman" w:cs="Times New Roman"/>
          <w:sz w:val="20"/>
          <w:szCs w:val="20"/>
        </w:rPr>
        <w:t xml:space="preserve"> DSM 24734). </w:t>
      </w:r>
      <w:r w:rsidRPr="008A5C51">
        <w:rPr>
          <w:rFonts w:ascii="Times New Roman" w:hAnsi="Times New Roman" w:cs="Times New Roman"/>
          <w:sz w:val="20"/>
          <w:szCs w:val="20"/>
        </w:rPr>
        <w:t xml:space="preserve">All strains in Vivomixx work in synergy (http://www.vivomixx.eu/en/2017/09/06/product-facts-why-so-many-different-strains/) Vivomixx® is currently being studied for various conditions in children (non-alcoholic steatohepatitis, infantile colic and ASD) </w:t>
      </w:r>
      <w:r w:rsidR="00DD54D7" w:rsidRPr="008A5C51">
        <w:rPr>
          <w:rFonts w:ascii="Times New Roman" w:hAnsi="Times New Roman" w:cs="Times New Roman"/>
          <w:sz w:val="20"/>
          <w:szCs w:val="20"/>
        </w:rPr>
        <w:fldChar w:fldCharType="begin">
          <w:fldData xml:space="preserve">PEVuZE5vdGU+PENpdGU+PEF1dGhvcj5BbGlzaTwvQXV0aG9yPjxZZWFyPjIwMTQ8L1llYXI+PFJl
Y051bT42MTI0PC9SZWNOdW0+PERpc3BsYXlUZXh0PjxzdHlsZSBmYWNlPSJzdXBlcnNjcmlwdCI+
NDUtNDc8L3N0eWxlPjwvRGlzcGxheVRleHQ+PHJlY29yZD48cmVjLW51bWJlcj42MTI0PC9yZWMt
bnVtYmVyPjxmb3JlaWduLWtleXM+PGtleSBhcHA9IkVOIiBkYi1pZD0iYTJ2eDUyZXdmMDB2OWxl
dzByOXhmZWUzYXJyMjl6dHM5OXoyIiB0aW1lc3RhbXA9IjE1NTY1MjAwNDciPjYxMjQ8L2tleT48
L2ZvcmVpZ24ta2V5cz48cmVmLXR5cGUgbmFtZT0iSm91cm5hbCBBcnRpY2xlIj4xNzwvcmVmLXR5
cGU+PGNvbnRyaWJ1dG9ycz48YXV0aG9ycz48YXV0aG9yPkFsaXNpLCBBLjwvYXV0aG9yPjxhdXRo
b3I+QmVkb2duaSwgRy48L2F1dGhvcj48YXV0aG9yPkJhdmllcmEsIEcuPC9hdXRob3I+PGF1dGhv
cj5HaW9yZ2lvLCBWLjwvYXV0aG9yPjxhdXRob3I+UG9ycm8sIEUuPC9hdXRob3I+PGF1dGhvcj5Q
YXJpcywgQy48L2F1dGhvcj48YXV0aG9yPkdpYW1tYXJpYSwgUC48L2F1dGhvcj48YXV0aG9yPlJl
YWxpLCBMLjwvYXV0aG9yPjxhdXRob3I+QW5hbmlhLCBGLjwvYXV0aG9yPjxhdXRob3I+Tm9iaWxp
LCBWLjwvYXV0aG9yPjwvYXV0aG9ycz48L2NvbnRyaWJ1dG9ycz48YXV0aC1hZGRyZXNzPkhlcGF0
by1NZXRhYm9saWMgRGlzZWFzZSBVbml0IGFuZCBMaXZlciBSZXNlYXJjaCBVbml0LCAmcXVvdDtC
YW1iaW5vIEdlc3UmcXVvdDsgQ2hpbGRyZW4mYXBvcztzIEhvc3BpdGFsLCBJUkNDUywgUm9tZSwg
SXRhbHkuPC9hdXRoLWFkZHJlc3M+PHRpdGxlcz48dGl0bGU+UmFuZG9taXNlZCBjbGluaWNhbCB0
cmlhbDogVGhlIGJlbmVmaWNpYWwgZWZmZWN0cyBvZiBWU0wjMyBpbiBvYmVzZSBjaGlsZHJlbiB3
aXRoIG5vbi1hbGNvaG9saWMgc3RlYXRvaGVwYXR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jc2LTg1
PC9wYWdlcz48dm9sdW1lPjM5PC92b2x1bWU+PG51bWJlcj4xMTwvbnVtYmVyPjxlZGl0aW9uPjIw
MTQvMDQvMTg8L2VkaXRpb24+PGtleXdvcmRzPjxrZXl3b3JkPkFsYW5pbmUgVHJhbnNhbWluYXNl
L21ldGFib2xpc208L2tleXdvcmQ+PGtleXdvcmQ+QmlvcHN5PC9rZXl3b3JkPjxrZXl3b3JkPkJv
ZHkgTWFzcyBJbmRleDwva2V5d29yZD48a2V5d29yZD5DaGlsZDwva2V5d29yZD48a2V5d29yZD4q
RGlldGFyeSBTdXBwbGVtZW50czwva2V5d29yZD48a2V5d29yZD5Eb3VibGUtQmxpbmQgTWV0aG9k
PC9rZXl3b3JkPjxrZXl3b3JkPkZhdHR5IExpdmVyL2RpYWdub3N0aWMgaW1hZ2luZy9waHlzaW9w
YXRob2xvZ3kvKnRoZXJhcHk8L2tleXdvcmQ+PGtleXdvcmQ+RmVtYWxlPC9rZXl3b3JkPjxrZXl3
b3JkPkdsdWNhZ29uLUxpa2UgUGVwdGlkZSAxL21ldGFib2xpc208L2tleXdvcmQ+PGtleXdvcmQ+
SHVtYW5zPC9rZXl3b3JkPjxrZXl3b3JkPkluc3VsaW4gUmVzaXN0YW5jZTwva2V5d29yZD48a2V5
d29yZD5NYWxlPC9rZXl3b3JkPjxrZXl3b3JkPk5vbi1hbGNvaG9saWMgRmF0dHkgTGl2ZXIgRGlz
ZWFzZTwva2V5d29yZD48a2V5d29yZD5PYmVzaXR5Lypjb21wbGljYXRpb25zPC9rZXl3b3JkPjxr
ZXl3b3JkPlByb2Jpb3RpY3MvKnRoZXJhcGV1dGljIHVzZTwva2V5d29yZD48a2V5d29yZD5TZXZl
cml0eSBvZiBJbGxuZXNzIEluZGV4PC9rZXl3b3JkPjxrZXl3b3JkPlRyZWF0bWVudCBPdXRjb21l
PC9rZXl3b3JkPjxrZXl3b3JkPlVsdHJhc29ub2dyYXBoeTwva2V5d29yZD48L2tleXdvcmRzPjxk
YXRlcz48eWVhcj4yMDE0PC95ZWFyPjxwdWItZGF0ZXM+PGRhdGU+SnVuPC9kYXRlPjwvcHViLWRh
dGVzPjwvZGF0ZXM+PGlzYm4+MDI2OS0yODEzPC9pc2JuPjxhY2Nlc3Npb24tbnVtPjI0NzM4NzAx
PC9hY2Nlc3Npb24tbnVtPjx1cmxzPjwvdXJscz48Y3VzdG9tMj5QTUM0MDQ2MjcwPC9jdXN0b20y
PjxjdXN0b202Pk5JSE1TNTg1OTQxPC9jdXN0b202PjxlbGVjdHJvbmljLXJlc291cmNlLW51bT4x
MC4xMTExL2FwdC4xMjc1ODwvZWxlY3Ryb25pYy1yZXNvdXJjZS1udW0+PHJlbW90ZS1kYXRhYmFz
ZS1wcm92aWRlcj5OTE08L3JlbW90ZS1kYXRhYmFzZS1wcm92aWRlcj48bGFuZ3VhZ2U+ZW5nPC9s
YW5ndWFnZT48L3JlY29yZD48L0NpdGU+PENpdGU+PEF1dGhvcj5CYWxkYXNzYXJyZTwvQXV0aG9y
PjxZZWFyPjIwMTg8L1llYXI+PFJlY051bT41OTU1PC9SZWNOdW0+PHJlY29yZD48cmVjLW51bWJl
cj41OTU1PC9yZWMtbnVtYmVyPjxmb3JlaWduLWtleXM+PGtleSBhcHA9IkVOIiBkYi1pZD0iYTJ2
eDUyZXdmMDB2OWxldzByOXhmZWUzYXJyMjl6dHM5OXoyIiB0aW1lc3RhbXA9IjE1MTg2ODk1NDAi
PjU5NTU8L2tleT48L2ZvcmVpZ24ta2V5cz48cmVmLXR5cGUgbmFtZT0iSm91cm5hbCBBcnRpY2xl
Ij4xNzwvcmVmLXR5cGU+PGNvbnRyaWJ1dG9ycz48YXV0aG9ycz48YXV0aG9yPkJhbGRhc3NhcnJl
LCBNLiBFLjwvYXV0aG9yPjxhdXRob3I+RGkgTWF1cm8sIEEuPC9hdXRob3I+PGF1dGhvcj5UYWZ1
cmksIFMuPC9hdXRob3I+PGF1dGhvcj5SaXp6bywgVi48L2F1dGhvcj48YXV0aG9yPkdhbGxvbmUs
IE0uIFMuPC9hdXRob3I+PGF1dGhvcj5NYXN0cm9tYXJpbm8sIFAuPC9hdXRob3I+PGF1dGhvcj5D
YXBvYmlhbmNvLCBELjwvYXV0aG9yPjxhdXRob3I+TGFnaGksIEwuPC9hdXRob3I+PGF1dGhvcj5a
aHUsIEMuPC9hdXRob3I+PGF1dGhvcj5DYXBvenphLCBNLjwvYXV0aG9yPjxhdXRob3I+TGFmb3Jn
aWEsIE4uPC9hdXRob3I+PC9hdXRob3JzPjwvY29udHJpYnV0b3JzPjxhdXRoLWFkZHJlc3M+TmVv
bmF0b2xvZ3kgYW5kIE5lb25hdGFsIEludGVuc2l2ZSBDYXJlIFVuaXQsIERlcGFydG1lbnQgb2Yg
QmlvbWVkaWNhbCBTY2llbmNlIGFuZCBIdW1hbiBPbmNvbG9neSwgQWxkbyBNb3JvIFVuaXZlcnNp
dHkgb2YgQmFyaSwgNzAxMDAgQmFyaSwgSXRhbHkuIG1hcmlhZWxpc2FiZXR0YS5iYWxkYXNzYXJy
ZUB1bmliYS5pdC4mI3hEO1NJR0VOUCAoSXRhbGlhbiBTb2NpZXR5IG9mIFBlZGlhdHJpYyBHYXN0
cm9lbnRlcm9sb2d5LCBIZXBhdG9sb2d5LCBhbmQgTnV0cml0aW9uKSwgdmlhIExpYmVybyBUZW1v
bG8gNCAoVG9ycmUgVUIpLCAyMDEyNiBNaWxhbiwgSXRhbHkuIG1hcmlhZWxpc2FiZXR0YS5iYWxk
YXNzYXJyZUB1bmliYS5pdC4mI3hEO05lb25hdG9sb2d5IGFuZCBOZW9uYXRhbCBJbnRlbnNpdmUg
Q2FyZSBVbml0LCBEZXBhcnRtZW50IG9mIEJpb21lZGljYWwgU2NpZW5jZSBhbmQgSHVtYW4gT25j
b2xvZ3ksIEFsZG8gTW9ybyBVbml2ZXJzaXR5IG9mIEJhcmksIDcwMTAwIEJhcmksIEl0YWx5LiBh
bnRvbmlvLmRpbWF1cm9AdW5pYmEuaXQuJiN4RDtTZWN0aW9uIG9mIEh5Z2llbmUsIERlcGFydG1l
bnQgb2YgQmlvbWVkaWNhbCBTY2llbmNlIGFuZCBIdW1hbiBPbmNvbG9neSwgQWxkbyBNb3JvIFVu
aXZlcnNpdHkgb2YgQmFyaSwgNzAxMDAgQmFyaSwgSXRhbHkuIHNpbHZpby50YWZ1cmlAdW5pYmEu
aXQuJiN4RDtOZW9uYXRvbG9neSBhbmQgTmVvbmF0YWwgSW50ZW5zaXZlIENhcmUgVW5pdCwgRGVw
YXJ0bWVudCBvZiBCaW9tZWRpY2FsIFNjaWVuY2UgYW5kIEh1bWFuIE9uY29sb2d5LCBBbGRvIE1v
cm8gVW5pdmVyc2l0eSBvZiBCYXJpLCA3MDEwMCBCYXJpLCBJdGFseS4gcml6em8udmFsZUBsaWJl
cm8uaXQuJiN4RDtTZWN0aW9uIG9mIEh5Z2llbmUsIERlcGFydG1lbnQgb2YgQmlvbWVkaWNhbCBT
Y2llbmNlIGFuZCBIdW1hbiBPbmNvbG9neSwgQWxkbyBNb3JvIFVuaXZlcnNpdHkgb2YgQmFyaSwg
NzAxMDAgQmFyaSwgSXRhbHkuIHNlcmVuYWdhbGxvbmVAZ21haWwuY29tLiYjeEQ7RGVwYXJ0bWVu
dCBvZiBQdWJsaWMgSGVhbHRoIGFuZCBJbmZlY3Rpb3VzIERpc2Vhc2UsICZxdW90O1NhcGllbnph
JnF1b3Q7IFVuaXZlcnNpdHkgb2YgUm9tZSwgMDAxMDAgUm9tZSwgSXRhbHkuIHBhb2xhLm1hc3Ry
b21hcmlub0B1bmlyb21hMS5pdC4mI3hEO0RlcGFydG1lbnQgb2YgUHVibGljIEhlYWx0aCBhbmQg
SW5mZWN0aW91cyBEaXNlYXNlLCAmcXVvdDtTYXBpZW56YSZxdW90OyBVbml2ZXJzaXR5IG9mIFJv
bWUsIDAwMTAwIFJvbWUsIEl0YWx5LiBkYW5pZWxhLmNhcG9iaWFuY29AdW5pcm9tYTEuaXQuJiN4
RDtEZXBhcnRtZW50IG9mIEFncm8tRm9vZCBTY2llbmNlIGFuZCBUZWNobm9sb2d5LCBVbml2ZXJz
aXR5IG9mIEJvbG9nbmEsIFBpYXp6YSBHb2lkYW5pY2ggNjAsIDQ3NTIyIENlc2VuYSwgSXRhbHku
IGwubGFnaGlAdW5pYm8uaXQuJiN4RDtEZXBhcnRtZW50IG9mIEFncm8tRm9vZCBTY2llbmNlIGFu
ZCBUZWNobm9sb2d5LCBVbml2ZXJzaXR5IG9mIEJvbG9nbmEsIFBpYXp6YSBHb2lkYW5pY2ggNjAs
IDQ3NTIyIENlc2VuYSwgSXRhbHkuIGNoZW5nbGluLnpodTJAdW5pYm8uaXQuJiN4RDtOZW9uYXRv
bG9neSBhbmQgTmVvbmF0YWwgSW50ZW5zaXZlIENhcmUgVW5pdCwgRGVwYXJ0bWVudCBvZiBCaW9t
ZWRpY2FsIFNjaWVuY2UgYW5kIEh1bWFuIE9uY29sb2d5LCBBbGRvIE1vcm8gVW5pdmVyc2l0eSBv
ZiBCYXJpLCA3MDEwMCBCYXJpLCBJdGFseS4gbWFudWVsYS5jYXBvenphQHVuaWJhLml0LiYjeEQ7
TmVvbmF0b2xvZ3kgYW5kIE5lb25hdGFsIEludGVuc2l2ZSBDYXJlIFVuaXQsIERlcGFydG1lbnQg
b2YgQmlvbWVkaWNhbCBTY2llbmNlIGFuZCBIdW1hbiBPbmNvbG9neSwgQWxkbyBNb3JvIFVuaXZl
cnNpdHkgb2YgQmFyaSwgNzAxMDAgQmFyaSwgSXRhbHkuIG5pY29sYS5sYWZvcmdpYUB1bmliYS5p
dC48L2F1dGgtYWRkcmVzcz48dGl0bGVzPjx0aXRsZT5FZmZlY3RpdmVuZXNzIGFuZCBTYWZldHkg
b2YgYSBQcm9iaW90aWMtTWl4dHVyZSBmb3IgdGhlIFRyZWF0bWVudCBvZiBJbmZhbnRpbGUgQ29s
aWM6IEEgRG91YmxlLUJsaW5kLCBSYW5kb21pemVkLCBQbGFjZWJvLUNvbnRyb2xsZWQgQ2xpbmlj
YWwgVHJpYWwgd2l0aCBGZWNhbCBSZWFsLVRpbWUgUENSIGFuZCBOTVItQmFzZWQgTWV0YWJvbG9t
aWNzIEFuYWx5c2lz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A8L3ZvbHVtZT48bnVtYmVyPjI8L251bWJlcj48ZWRpdGlvbj4yMDE4LzAyLzE1PC9l
ZGl0aW9uPjxrZXl3b3Jkcz48a2V5d29yZD5pbmZhbnRpbGUgY29saWM8L2tleXdvcmQ+PGtleXdv
cmQ+bWV0YWJvbG9taWNzPC9rZXl3b3JkPjxrZXl3b3JkPm1pY3JvYmlvdGE8L2tleXdvcmQ+PGtl
eXdvcmQ+cHJvYmlvdGljczwva2V5d29yZD48L2tleXdvcmRzPjxkYXRlcz48eWVhcj4yMDE4PC95
ZWFyPjxwdWItZGF0ZXM+PGRhdGU+RmViIDEwPC9kYXRlPjwvcHViLWRhdGVzPjwvZGF0ZXM+PGlz
Ym4+MjA3Mi02NjQzPC9pc2JuPjxhY2Nlc3Npb24tbnVtPjI5NDM5Mzk1PC9hY2Nlc3Npb24tbnVt
Pjx1cmxzPjwvdXJscz48ZWxlY3Ryb25pYy1yZXNvdXJjZS1udW0+MTAuMzM5MC9udTEwMDIwMTk1
PC9lbGVjdHJvbmljLXJlc291cmNlLW51bT48cmVtb3RlLWRhdGFiYXNlLXByb3ZpZGVyPk5MTTwv
cmVtb3RlLWRhdGFiYXNlLXByb3ZpZGVyPjxsYW5ndWFnZT5lbmc8L2xhbmd1YWdlPjwvcmVjb3Jk
PjwvQ2l0ZT48Q2l0ZT48QXV0aG9yPlNhbnRvY2NoaTwvQXV0aG9yPjxZZWFyPjIwMTY8L1llYXI+
PFJlY051bT41OTYwPC9SZWNOdW0+PHJlY29yZD48cmVjLW51bWJlcj41OTYwPC9yZWMtbnVtYmVy
Pjxmb3JlaWduLWtleXM+PGtleSBhcHA9IkVOIiBkYi1pZD0iYTJ2eDUyZXdmMDB2OWxldzByOXhm
ZWUzYXJyMjl6dHM5OXoyIiB0aW1lc3RhbXA9IjE1MTg2ODk1NDEiPjU5NjA8L2tleT48L2ZvcmVp
Z24ta2V5cz48cmVmLXR5cGUgbmFtZT0iSm91cm5hbCBBcnRpY2xlIj4xNzwvcmVmLXR5cGU+PGNv
bnRyaWJ1dG9ycz48YXV0aG9ycz48YXV0aG9yPlNhbnRvY2NoaSwgRS48L2F1dGhvcj48YXV0aG9y
Pkd1aWR1Y2NpLCBMLjwvYXV0aG9yPjxhdXRob3I+RnVsY2VyaSwgRi48L2F1dGhvcj48YXV0aG9y
PkJpbGxlY2ksIEwuPC9hdXRob3I+PGF1dGhvcj5CdXp6aWdvbGksIEUuPC9hdXRob3I+PGF1dGhv
cj5BcGljZWxsYSwgRi48L2F1dGhvcj48YXV0aG9yPkNhbGRlcm9uaSwgUy48L2F1dGhvcj48YXV0
aG9yPkdyb3NzaSwgRS48L2F1dGhvcj48YXV0aG9yPk1vcmFsZXMsIE0uIEEuPC9hdXRob3I+PGF1
dGhvcj5NdXJhdG9yaSwgRi48L2F1dGhvcj48L2F1dGhvcnM+PC9jb250cmlidXRvcnM+PGF1dGgt
YWRkcmVzcz5JUkNDUyBTdGVsbGEgTWFyaXMgRm91bmRhdGlvbiwgVmlhbGUgZGVsIFRpcnJlbm8g
MzMxLCA1NjAxOCwgQ2FsYW1icm9uZSwgUGlzYSwgSXRhbHkuIGUuc2FudG9jY2hpQGZzbS51bmlw
aS5pdC4mI3hEO05hdGlvbmFsIFJlc2VhcmNoIENvdW5jaWwsIEluc3RpdHV0ZSBvZiBDbGluaWNh
bCBQaHlzaW9sb2d5LCBWaWEgTW9ydXp6aSAxLCBQaXNhLCA1NjEyNCwgSXRhbHkuJiN4RDtJUkND
UyBTdGVsbGEgTWFyaXMgRm91bmRhdGlvbiwgVmlhbGUgZGVsIFRpcnJlbm8gMzMxLCA1NjAxOCwg
Q2FsYW1icm9uZSwgUGlzYSwgSXRhbHkuJiN4RDtEZXBhcnRtZW50IG9mIENsaW5pY2FsIGFuZCBF
eHBlcmltZW50YWwgTWVkaWNpbmUsIFVuaXZlcnNpdHkgb2YgUGlzYSwgVmlhIFNhdmksIDEwLCA1
NjEyNiwgUGlzYSwgSXRhbHkuJiN4RDtEZXBhcnRtZW50IG9mIEF1dGlzbSBSZXNlYXJjaCwgVmls
bGEgU2FudGEgTWFyaWEgSW5zdGl0dXRlLCBWaWEgSVYgTm92ZW1icmUgMTUgMjIwMzgsIFRhdmVy
bmVyaW8sIEl0YWx5LjwvYXV0aC1hZGRyZXNzPjx0aXRsZXM+PHRpdGxlPkd1dCB0byBicmFpbiBp
bnRlcmFjdGlvbiBpbiBBdXRpc20gU3BlY3RydW0gRGlzb3JkZXJzOiBhIHJhbmRvbWl6ZWQgY29u
dHJvbGxlZCB0cmlhbCBvbiB0aGUgcm9sZSBvZiBwcm9iaW90aWNzIG9uIGNsaW5pY2FsLCBiaW9j
aGVtaWNhbCBhbmQgbmV1cm9waHlzaW9sb2dpY2FsIHBhcmFtZXRlcnM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4MzwvcGFnZXM+PHZvbHVtZT4xNjwvdm9sdW1lPjxlZGl0aW9uPjIwMTYvMDYvMDU8
L2VkaXRpb24+PGtleXdvcmRzPjxrZXl3b3JkPkF1dGlzbSBTcGVjdHJ1bSBEaXNvcmRlci9jb21w
bGljYXRpb25zLypkcnVnIHRoZXJhcHkvbWljcm9iaW9sb2d5PC9rZXl3b3JkPjxrZXl3b3JkPkJy
YWluL21ldGFib2xpc208L2tleXdvcmQ+PGtleXdvcmQ+Q2hpbGQ8L2tleXdvcmQ+PGtleXdvcmQ+
Q2hpbGQsIFByZXNjaG9vbDwva2V5d29yZD48a2V5d29yZD5Db21vcmJpZGl0eTwva2V5d29yZD48
a2V5d29yZD4qRGlldGFyeSBTdXBwbGVtZW50czwva2V5d29yZD48a2V5d29yZD5GZW1hbGU8L2tl
eXdvcmQ+PGtleXdvcmQ+R2FzdHJvaW50ZXN0aW5hbCBEaXNlYXNlcy9jb21wbGljYXRpb25zLypk
cnVnIHRoZXJhcHkvbWljcm9iaW9sb2d5PC9rZXl3b3JkPjxrZXl3b3JkPkdhc3Ryb2ludGVzdGlu
YWwgTWljcm9iaW9tZS9kcnVnIGVmZmVjdHM8L2tleXdvcmQ+PGtleXdvcmQ+SHVtYW5zPC9rZXl3
b3JkPjxrZXl3b3JkPk1hbGU8L2tleXdvcmQ+PGtleXdvcmQ+UHJldmFsZW5jZTwva2V5d29yZD48
a2V5d29yZD5Qcm9iaW90aWNzLyp0aGVyYXBldXRpYyB1c2U8L2tleXdvcmQ+PGtleXdvcmQ+KkF1
dGlzbSBTcGVjdHJ1bSBEaXNvcmRlcnMgKEFTRCk8L2tleXdvcmQ+PGtleXdvcmQ+KkVuZG9waGVu
b3R5cGU8L2tleXdvcmQ+PGtleXdvcmQ+Kkd1dC1icmFpbiBheGlzPC9rZXl3b3JkPjxrZXl3b3Jk
PipQaHRhbGF0ZXM8L2tleXdvcmQ+PGtleXdvcmQ+KlByb2Jpb3RpYyBWaXZvbWl4eChSKTwva2V5
d29yZD48a2V5d29yZD4qUXVhbnRpdGF0aXZlIGVsZWN0cm9lbmNlcGhhbG9ncmFwaHkgKFFFRUcp
PC9rZXl3b3JkPjwva2V5d29yZHM+PGRhdGVzPjx5ZWFyPjIwMTY8L3llYXI+PHB1Yi1kYXRlcz48
ZGF0ZT5KdW4gNDwvZGF0ZT48L3B1Yi1kYXRlcz48L2RhdGVzPjxpc2JuPjE0NzEtMjQ0eDwvaXNi
bj48YWNjZXNzaW9uLW51bT4yNzI2MDI3MTwvYWNjZXNzaW9uLW51bT48dXJscz48L3VybHM+PGN1
c3RvbTI+UE1DNDg5MzI0ODwvY3VzdG9tMj48ZWxlY3Ryb25pYy1yZXNvdXJjZS1udW0+MTAuMTE4
Ni9zMTI4ODgtMDE2LTA4ODctNTwvZWxlY3Ryb25pYy1yZXNvdXJjZS1udW0+PHJlbW90ZS1kYXRh
YmFzZS1wcm92aWRlcj5OTE08L3JlbW90ZS1kYXRhYmFzZS1wcm92aWRlcj48bGFuZ3VhZ2U+ZW5n
PC9sYW5ndWFnZT48L3JlY29yZD48L0NpdGU+PC9FbmROb3RlPgB=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BbGlzaTwvQXV0aG9yPjxZZWFyPjIwMTQ8L1llYXI+PFJl
Y051bT42MTI0PC9SZWNOdW0+PERpc3BsYXlUZXh0PjxzdHlsZSBmYWNlPSJzdXBlcnNjcmlwdCI+
NDUtNDc8L3N0eWxlPjwvRGlzcGxheVRleHQ+PHJlY29yZD48cmVjLW51bWJlcj42MTI0PC9yZWMt
bnVtYmVyPjxmb3JlaWduLWtleXM+PGtleSBhcHA9IkVOIiBkYi1pZD0iYTJ2eDUyZXdmMDB2OWxl
dzByOXhmZWUzYXJyMjl6dHM5OXoyIiB0aW1lc3RhbXA9IjE1NTY1MjAwNDciPjYxMjQ8L2tleT48
L2ZvcmVpZ24ta2V5cz48cmVmLXR5cGUgbmFtZT0iSm91cm5hbCBBcnRpY2xlIj4xNzwvcmVmLXR5
cGU+PGNvbnRyaWJ1dG9ycz48YXV0aG9ycz48YXV0aG9yPkFsaXNpLCBBLjwvYXV0aG9yPjxhdXRo
b3I+QmVkb2duaSwgRy48L2F1dGhvcj48YXV0aG9yPkJhdmllcmEsIEcuPC9hdXRob3I+PGF1dGhv
cj5HaW9yZ2lvLCBWLjwvYXV0aG9yPjxhdXRob3I+UG9ycm8sIEUuPC9hdXRob3I+PGF1dGhvcj5Q
YXJpcywgQy48L2F1dGhvcj48YXV0aG9yPkdpYW1tYXJpYSwgUC48L2F1dGhvcj48YXV0aG9yPlJl
YWxpLCBMLjwvYXV0aG9yPjxhdXRob3I+QW5hbmlhLCBGLjwvYXV0aG9yPjxhdXRob3I+Tm9iaWxp
LCBWLjwvYXV0aG9yPjwvYXV0aG9ycz48L2NvbnRyaWJ1dG9ycz48YXV0aC1hZGRyZXNzPkhlcGF0
by1NZXRhYm9saWMgRGlzZWFzZSBVbml0IGFuZCBMaXZlciBSZXNlYXJjaCBVbml0LCAmcXVvdDtC
YW1iaW5vIEdlc3UmcXVvdDsgQ2hpbGRyZW4mYXBvcztzIEhvc3BpdGFsLCBJUkNDUywgUm9tZSwg
SXRhbHkuPC9hdXRoLWFkZHJlc3M+PHRpdGxlcz48dGl0bGU+UmFuZG9taXNlZCBjbGluaWNhbCB0
cmlhbDogVGhlIGJlbmVmaWNpYWwgZWZmZWN0cyBvZiBWU0wjMyBpbiBvYmVzZSBjaGlsZHJlbiB3
aXRoIG5vbi1hbGNvaG9saWMgc3RlYXRvaGVwYXRpdG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jc2LTg1
PC9wYWdlcz48dm9sdW1lPjM5PC92b2x1bWU+PG51bWJlcj4xMTwvbnVtYmVyPjxlZGl0aW9uPjIw
MTQvMDQvMTg8L2VkaXRpb24+PGtleXdvcmRzPjxrZXl3b3JkPkFsYW5pbmUgVHJhbnNhbWluYXNl
L21ldGFib2xpc208L2tleXdvcmQ+PGtleXdvcmQ+QmlvcHN5PC9rZXl3b3JkPjxrZXl3b3JkPkJv
ZHkgTWFzcyBJbmRleDwva2V5d29yZD48a2V5d29yZD5DaGlsZDwva2V5d29yZD48a2V5d29yZD4q
RGlldGFyeSBTdXBwbGVtZW50czwva2V5d29yZD48a2V5d29yZD5Eb3VibGUtQmxpbmQgTWV0aG9k
PC9rZXl3b3JkPjxrZXl3b3JkPkZhdHR5IExpdmVyL2RpYWdub3N0aWMgaW1hZ2luZy9waHlzaW9w
YXRob2xvZ3kvKnRoZXJhcHk8L2tleXdvcmQ+PGtleXdvcmQ+RmVtYWxlPC9rZXl3b3JkPjxrZXl3
b3JkPkdsdWNhZ29uLUxpa2UgUGVwdGlkZSAxL21ldGFib2xpc208L2tleXdvcmQ+PGtleXdvcmQ+
SHVtYW5zPC9rZXl3b3JkPjxrZXl3b3JkPkluc3VsaW4gUmVzaXN0YW5jZTwva2V5d29yZD48a2V5
d29yZD5NYWxlPC9rZXl3b3JkPjxrZXl3b3JkPk5vbi1hbGNvaG9saWMgRmF0dHkgTGl2ZXIgRGlz
ZWFzZTwva2V5d29yZD48a2V5d29yZD5PYmVzaXR5Lypjb21wbGljYXRpb25zPC9rZXl3b3JkPjxr
ZXl3b3JkPlByb2Jpb3RpY3MvKnRoZXJhcGV1dGljIHVzZTwva2V5d29yZD48a2V5d29yZD5TZXZl
cml0eSBvZiBJbGxuZXNzIEluZGV4PC9rZXl3b3JkPjxrZXl3b3JkPlRyZWF0bWVudCBPdXRjb21l
PC9rZXl3b3JkPjxrZXl3b3JkPlVsdHJhc29ub2dyYXBoeTwva2V5d29yZD48L2tleXdvcmRzPjxk
YXRlcz48eWVhcj4yMDE0PC95ZWFyPjxwdWItZGF0ZXM+PGRhdGU+SnVuPC9kYXRlPjwvcHViLWRh
dGVzPjwvZGF0ZXM+PGlzYm4+MDI2OS0yODEzPC9pc2JuPjxhY2Nlc3Npb24tbnVtPjI0NzM4NzAx
PC9hY2Nlc3Npb24tbnVtPjx1cmxzPjwvdXJscz48Y3VzdG9tMj5QTUM0MDQ2MjcwPC9jdXN0b20y
PjxjdXN0b202Pk5JSE1TNTg1OTQxPC9jdXN0b202PjxlbGVjdHJvbmljLXJlc291cmNlLW51bT4x
MC4xMTExL2FwdC4xMjc1ODwvZWxlY3Ryb25pYy1yZXNvdXJjZS1udW0+PHJlbW90ZS1kYXRhYmFz
ZS1wcm92aWRlcj5OTE08L3JlbW90ZS1kYXRhYmFzZS1wcm92aWRlcj48bGFuZ3VhZ2U+ZW5nPC9s
YW5ndWFnZT48L3JlY29yZD48L0NpdGU+PENpdGU+PEF1dGhvcj5CYWxkYXNzYXJyZTwvQXV0aG9y
PjxZZWFyPjIwMTg8L1llYXI+PFJlY051bT41OTU1PC9SZWNOdW0+PHJlY29yZD48cmVjLW51bWJl
cj41OTU1PC9yZWMtbnVtYmVyPjxmb3JlaWduLWtleXM+PGtleSBhcHA9IkVOIiBkYi1pZD0iYTJ2
eDUyZXdmMDB2OWxldzByOXhmZWUzYXJyMjl6dHM5OXoyIiB0aW1lc3RhbXA9IjE1MTg2ODk1NDAi
PjU5NTU8L2tleT48L2ZvcmVpZ24ta2V5cz48cmVmLXR5cGUgbmFtZT0iSm91cm5hbCBBcnRpY2xl
Ij4xNzwvcmVmLXR5cGU+PGNvbnRyaWJ1dG9ycz48YXV0aG9ycz48YXV0aG9yPkJhbGRhc3NhcnJl
LCBNLiBFLjwvYXV0aG9yPjxhdXRob3I+RGkgTWF1cm8sIEEuPC9hdXRob3I+PGF1dGhvcj5UYWZ1
cmksIFMuPC9hdXRob3I+PGF1dGhvcj5SaXp6bywgVi48L2F1dGhvcj48YXV0aG9yPkdhbGxvbmUs
IE0uIFMuPC9hdXRob3I+PGF1dGhvcj5NYXN0cm9tYXJpbm8sIFAuPC9hdXRob3I+PGF1dGhvcj5D
YXBvYmlhbmNvLCBELjwvYXV0aG9yPjxhdXRob3I+TGFnaGksIEwuPC9hdXRob3I+PGF1dGhvcj5a
aHUsIEMuPC9hdXRob3I+PGF1dGhvcj5DYXBvenphLCBNLjwvYXV0aG9yPjxhdXRob3I+TGFmb3Jn
aWEsIE4uPC9hdXRob3I+PC9hdXRob3JzPjwvY29udHJpYnV0b3JzPjxhdXRoLWFkZHJlc3M+TmVv
bmF0b2xvZ3kgYW5kIE5lb25hdGFsIEludGVuc2l2ZSBDYXJlIFVuaXQsIERlcGFydG1lbnQgb2Yg
QmlvbWVkaWNhbCBTY2llbmNlIGFuZCBIdW1hbiBPbmNvbG9neSwgQWxkbyBNb3JvIFVuaXZlcnNp
dHkgb2YgQmFyaSwgNzAxMDAgQmFyaSwgSXRhbHkuIG1hcmlhZWxpc2FiZXR0YS5iYWxkYXNzYXJy
ZUB1bmliYS5pdC4mI3hEO1NJR0VOUCAoSXRhbGlhbiBTb2NpZXR5IG9mIFBlZGlhdHJpYyBHYXN0
cm9lbnRlcm9sb2d5LCBIZXBhdG9sb2d5LCBhbmQgTnV0cml0aW9uKSwgdmlhIExpYmVybyBUZW1v
bG8gNCAoVG9ycmUgVUIpLCAyMDEyNiBNaWxhbiwgSXRhbHkuIG1hcmlhZWxpc2FiZXR0YS5iYWxk
YXNzYXJyZUB1bmliYS5pdC4mI3hEO05lb25hdG9sb2d5IGFuZCBOZW9uYXRhbCBJbnRlbnNpdmUg
Q2FyZSBVbml0LCBEZXBhcnRtZW50IG9mIEJpb21lZGljYWwgU2NpZW5jZSBhbmQgSHVtYW4gT25j
b2xvZ3ksIEFsZG8gTW9ybyBVbml2ZXJzaXR5IG9mIEJhcmksIDcwMTAwIEJhcmksIEl0YWx5LiBh
bnRvbmlvLmRpbWF1cm9AdW5pYmEuaXQuJiN4RDtTZWN0aW9uIG9mIEh5Z2llbmUsIERlcGFydG1l
bnQgb2YgQmlvbWVkaWNhbCBTY2llbmNlIGFuZCBIdW1hbiBPbmNvbG9neSwgQWxkbyBNb3JvIFVu
aXZlcnNpdHkgb2YgQmFyaSwgNzAxMDAgQmFyaSwgSXRhbHkuIHNpbHZpby50YWZ1cmlAdW5pYmEu
aXQuJiN4RDtOZW9uYXRvbG9neSBhbmQgTmVvbmF0YWwgSW50ZW5zaXZlIENhcmUgVW5pdCwgRGVw
YXJ0bWVudCBvZiBCaW9tZWRpY2FsIFNjaWVuY2UgYW5kIEh1bWFuIE9uY29sb2d5LCBBbGRvIE1v
cm8gVW5pdmVyc2l0eSBvZiBCYXJpLCA3MDEwMCBCYXJpLCBJdGFseS4gcml6em8udmFsZUBsaWJl
cm8uaXQuJiN4RDtTZWN0aW9uIG9mIEh5Z2llbmUsIERlcGFydG1lbnQgb2YgQmlvbWVkaWNhbCBT
Y2llbmNlIGFuZCBIdW1hbiBPbmNvbG9neSwgQWxkbyBNb3JvIFVuaXZlcnNpdHkgb2YgQmFyaSwg
NzAxMDAgQmFyaSwgSXRhbHkuIHNlcmVuYWdhbGxvbmVAZ21haWwuY29tLiYjeEQ7RGVwYXJ0bWVu
dCBvZiBQdWJsaWMgSGVhbHRoIGFuZCBJbmZlY3Rpb3VzIERpc2Vhc2UsICZxdW90O1NhcGllbnph
JnF1b3Q7IFVuaXZlcnNpdHkgb2YgUm9tZSwgMDAxMDAgUm9tZSwgSXRhbHkuIHBhb2xhLm1hc3Ry
b21hcmlub0B1bmlyb21hMS5pdC4mI3hEO0RlcGFydG1lbnQgb2YgUHVibGljIEhlYWx0aCBhbmQg
SW5mZWN0aW91cyBEaXNlYXNlLCAmcXVvdDtTYXBpZW56YSZxdW90OyBVbml2ZXJzaXR5IG9mIFJv
bWUsIDAwMTAwIFJvbWUsIEl0YWx5LiBkYW5pZWxhLmNhcG9iaWFuY29AdW5pcm9tYTEuaXQuJiN4
RDtEZXBhcnRtZW50IG9mIEFncm8tRm9vZCBTY2llbmNlIGFuZCBUZWNobm9sb2d5LCBVbml2ZXJz
aXR5IG9mIEJvbG9nbmEsIFBpYXp6YSBHb2lkYW5pY2ggNjAsIDQ3NTIyIENlc2VuYSwgSXRhbHku
IGwubGFnaGlAdW5pYm8uaXQuJiN4RDtEZXBhcnRtZW50IG9mIEFncm8tRm9vZCBTY2llbmNlIGFu
ZCBUZWNobm9sb2d5LCBVbml2ZXJzaXR5IG9mIEJvbG9nbmEsIFBpYXp6YSBHb2lkYW5pY2ggNjAs
IDQ3NTIyIENlc2VuYSwgSXRhbHkuIGNoZW5nbGluLnpodTJAdW5pYm8uaXQuJiN4RDtOZW9uYXRv
bG9neSBhbmQgTmVvbmF0YWwgSW50ZW5zaXZlIENhcmUgVW5pdCwgRGVwYXJ0bWVudCBvZiBCaW9t
ZWRpY2FsIFNjaWVuY2UgYW5kIEh1bWFuIE9uY29sb2d5LCBBbGRvIE1vcm8gVW5pdmVyc2l0eSBv
ZiBCYXJpLCA3MDEwMCBCYXJpLCBJdGFseS4gbWFudWVsYS5jYXBvenphQHVuaWJhLml0LiYjeEQ7
TmVvbmF0b2xvZ3kgYW5kIE5lb25hdGFsIEludGVuc2l2ZSBDYXJlIFVuaXQsIERlcGFydG1lbnQg
b2YgQmlvbWVkaWNhbCBTY2llbmNlIGFuZCBIdW1hbiBPbmNvbG9neSwgQWxkbyBNb3JvIFVuaXZl
cnNpdHkgb2YgQmFyaSwgNzAxMDAgQmFyaSwgSXRhbHkuIG5pY29sYS5sYWZvcmdpYUB1bmliYS5p
dC48L2F1dGgtYWRkcmVzcz48dGl0bGVzPjx0aXRsZT5FZmZlY3RpdmVuZXNzIGFuZCBTYWZldHkg
b2YgYSBQcm9iaW90aWMtTWl4dHVyZSBmb3IgdGhlIFRyZWF0bWVudCBvZiBJbmZhbnRpbGUgQ29s
aWM6IEEgRG91YmxlLUJsaW5kLCBSYW5kb21pemVkLCBQbGFjZWJvLUNvbnRyb2xsZWQgQ2xpbmlj
YWwgVHJpYWwgd2l0aCBGZWNhbCBSZWFsLVRpbWUgUENSIGFuZCBOTVItQmFzZWQgTWV0YWJvbG9t
aWNzIEFuYWx5c2lzPC90aXRsZT48c2Vjb25kYXJ5LXRpdGxlPk51dHJpZW50czwvc2Vjb25kYXJ5
LXRpdGxlPjxhbHQtdGl0bGU+TnV0cmllbnRzPC9hbHQtdGl0bGU+PC90aXRsZXM+PHBlcmlvZGlj
YWw+PGZ1bGwtdGl0bGU+TnV0cmllbnRzPC9mdWxsLXRpdGxlPjxhYmJyLTE+TnV0cmllbnRzPC9h
YmJyLTE+PC9wZXJpb2RpY2FsPjxhbHQtcGVyaW9kaWNhbD48ZnVsbC10aXRsZT5OdXRyaWVudHM8
L2Z1bGwtdGl0bGU+PGFiYnItMT5OdXRyaWVudHM8L2FiYnItMT48L2FsdC1wZXJpb2RpY2FsPjx2
b2x1bWU+MTA8L3ZvbHVtZT48bnVtYmVyPjI8L251bWJlcj48ZWRpdGlvbj4yMDE4LzAyLzE1PC9l
ZGl0aW9uPjxrZXl3b3Jkcz48a2V5d29yZD5pbmZhbnRpbGUgY29saWM8L2tleXdvcmQ+PGtleXdv
cmQ+bWV0YWJvbG9taWNzPC9rZXl3b3JkPjxrZXl3b3JkPm1pY3JvYmlvdGE8L2tleXdvcmQ+PGtl
eXdvcmQ+cHJvYmlvdGljczwva2V5d29yZD48L2tleXdvcmRzPjxkYXRlcz48eWVhcj4yMDE4PC95
ZWFyPjxwdWItZGF0ZXM+PGRhdGU+RmViIDEwPC9kYXRlPjwvcHViLWRhdGVzPjwvZGF0ZXM+PGlz
Ym4+MjA3Mi02NjQzPC9pc2JuPjxhY2Nlc3Npb24tbnVtPjI5NDM5Mzk1PC9hY2Nlc3Npb24tbnVt
Pjx1cmxzPjwvdXJscz48ZWxlY3Ryb25pYy1yZXNvdXJjZS1udW0+MTAuMzM5MC9udTEwMDIwMTk1
PC9lbGVjdHJvbmljLXJlc291cmNlLW51bT48cmVtb3RlLWRhdGFiYXNlLXByb3ZpZGVyPk5MTTwv
cmVtb3RlLWRhdGFiYXNlLXByb3ZpZGVyPjxsYW5ndWFnZT5lbmc8L2xhbmd1YWdlPjwvcmVjb3Jk
PjwvQ2l0ZT48Q2l0ZT48QXV0aG9yPlNhbnRvY2NoaTwvQXV0aG9yPjxZZWFyPjIwMTY8L1llYXI+
PFJlY051bT41OTYwPC9SZWNOdW0+PHJlY29yZD48cmVjLW51bWJlcj41OTYwPC9yZWMtbnVtYmVy
Pjxmb3JlaWduLWtleXM+PGtleSBhcHA9IkVOIiBkYi1pZD0iYTJ2eDUyZXdmMDB2OWxldzByOXhm
ZWUzYXJyMjl6dHM5OXoyIiB0aW1lc3RhbXA9IjE1MTg2ODk1NDEiPjU5NjA8L2tleT48L2ZvcmVp
Z24ta2V5cz48cmVmLXR5cGUgbmFtZT0iSm91cm5hbCBBcnRpY2xlIj4xNzwvcmVmLXR5cGU+PGNv
bnRyaWJ1dG9ycz48YXV0aG9ycz48YXV0aG9yPlNhbnRvY2NoaSwgRS48L2F1dGhvcj48YXV0aG9y
Pkd1aWR1Y2NpLCBMLjwvYXV0aG9yPjxhdXRob3I+RnVsY2VyaSwgRi48L2F1dGhvcj48YXV0aG9y
PkJpbGxlY2ksIEwuPC9hdXRob3I+PGF1dGhvcj5CdXp6aWdvbGksIEUuPC9hdXRob3I+PGF1dGhv
cj5BcGljZWxsYSwgRi48L2F1dGhvcj48YXV0aG9yPkNhbGRlcm9uaSwgUy48L2F1dGhvcj48YXV0
aG9yPkdyb3NzaSwgRS48L2F1dGhvcj48YXV0aG9yPk1vcmFsZXMsIE0uIEEuPC9hdXRob3I+PGF1
dGhvcj5NdXJhdG9yaSwgRi48L2F1dGhvcj48L2F1dGhvcnM+PC9jb250cmlidXRvcnM+PGF1dGgt
YWRkcmVzcz5JUkNDUyBTdGVsbGEgTWFyaXMgRm91bmRhdGlvbiwgVmlhbGUgZGVsIFRpcnJlbm8g
MzMxLCA1NjAxOCwgQ2FsYW1icm9uZSwgUGlzYSwgSXRhbHkuIGUuc2FudG9jY2hpQGZzbS51bmlw
aS5pdC4mI3hEO05hdGlvbmFsIFJlc2VhcmNoIENvdW5jaWwsIEluc3RpdHV0ZSBvZiBDbGluaWNh
bCBQaHlzaW9sb2d5LCBWaWEgTW9ydXp6aSAxLCBQaXNhLCA1NjEyNCwgSXRhbHkuJiN4RDtJUkND
UyBTdGVsbGEgTWFyaXMgRm91bmRhdGlvbiwgVmlhbGUgZGVsIFRpcnJlbm8gMzMxLCA1NjAxOCwg
Q2FsYW1icm9uZSwgUGlzYSwgSXRhbHkuJiN4RDtEZXBhcnRtZW50IG9mIENsaW5pY2FsIGFuZCBF
eHBlcmltZW50YWwgTWVkaWNpbmUsIFVuaXZlcnNpdHkgb2YgUGlzYSwgVmlhIFNhdmksIDEwLCA1
NjEyNiwgUGlzYSwgSXRhbHkuJiN4RDtEZXBhcnRtZW50IG9mIEF1dGlzbSBSZXNlYXJjaCwgVmls
bGEgU2FudGEgTWFyaWEgSW5zdGl0dXRlLCBWaWEgSVYgTm92ZW1icmUgMTUgMjIwMzgsIFRhdmVy
bmVyaW8sIEl0YWx5LjwvYXV0aC1hZGRyZXNzPjx0aXRsZXM+PHRpdGxlPkd1dCB0byBicmFpbiBp
bnRlcmFjdGlvbiBpbiBBdXRpc20gU3BlY3RydW0gRGlzb3JkZXJzOiBhIHJhbmRvbWl6ZWQgY29u
dHJvbGxlZCB0cmlhbCBvbiB0aGUgcm9sZSBvZiBwcm9iaW90aWNzIG9uIGNsaW5pY2FsLCBiaW9j
aGVtaWNhbCBhbmQgbmV1cm9waHlzaW9sb2dpY2FsIHBhcmFtZXRlcnM8L3RpdGxlPjxzZWNvbmRh
cnktdGl0bGU+Qk1DIFBzeWNoaWF0cnk8L3NlY29uZGFyeS10aXRsZT48YWx0LXRpdGxlPkJNQyBw
c3ljaGlhdHJ5PC9hbHQtdGl0bGU+PC90aXRsZXM+PHBlcmlvZGljYWw+PGZ1bGwtdGl0bGU+Qk1D
IFBzeWNoaWF0cnk8L2Z1bGwtdGl0bGU+PGFiYnItMT5CTUMgcHN5Y2hpYXRyeTwvYWJici0xPjwv
cGVyaW9kaWNhbD48YWx0LXBlcmlvZGljYWw+PGZ1bGwtdGl0bGU+Qk1DIFBzeWNoaWF0cnk8L2Z1
bGwtdGl0bGU+PGFiYnItMT5CTUMgcHN5Y2hpYXRyeTwvYWJici0xPjwvYWx0LXBlcmlvZGljYWw+
PHBhZ2VzPjE4MzwvcGFnZXM+PHZvbHVtZT4xNjwvdm9sdW1lPjxlZGl0aW9uPjIwMTYvMDYvMDU8
L2VkaXRpb24+PGtleXdvcmRzPjxrZXl3b3JkPkF1dGlzbSBTcGVjdHJ1bSBEaXNvcmRlci9jb21w
bGljYXRpb25zLypkcnVnIHRoZXJhcHkvbWljcm9iaW9sb2d5PC9rZXl3b3JkPjxrZXl3b3JkPkJy
YWluL21ldGFib2xpc208L2tleXdvcmQ+PGtleXdvcmQ+Q2hpbGQ8L2tleXdvcmQ+PGtleXdvcmQ+
Q2hpbGQsIFByZXNjaG9vbDwva2V5d29yZD48a2V5d29yZD5Db21vcmJpZGl0eTwva2V5d29yZD48
a2V5d29yZD4qRGlldGFyeSBTdXBwbGVtZW50czwva2V5d29yZD48a2V5d29yZD5GZW1hbGU8L2tl
eXdvcmQ+PGtleXdvcmQ+R2FzdHJvaW50ZXN0aW5hbCBEaXNlYXNlcy9jb21wbGljYXRpb25zLypk
cnVnIHRoZXJhcHkvbWljcm9iaW9sb2d5PC9rZXl3b3JkPjxrZXl3b3JkPkdhc3Ryb2ludGVzdGlu
YWwgTWljcm9iaW9tZS9kcnVnIGVmZmVjdHM8L2tleXdvcmQ+PGtleXdvcmQ+SHVtYW5zPC9rZXl3
b3JkPjxrZXl3b3JkPk1hbGU8L2tleXdvcmQ+PGtleXdvcmQ+UHJldmFsZW5jZTwva2V5d29yZD48
a2V5d29yZD5Qcm9iaW90aWNzLyp0aGVyYXBldXRpYyB1c2U8L2tleXdvcmQ+PGtleXdvcmQ+KkF1
dGlzbSBTcGVjdHJ1bSBEaXNvcmRlcnMgKEFTRCk8L2tleXdvcmQ+PGtleXdvcmQ+KkVuZG9waGVu
b3R5cGU8L2tleXdvcmQ+PGtleXdvcmQ+Kkd1dC1icmFpbiBheGlzPC9rZXl3b3JkPjxrZXl3b3Jk
PipQaHRhbGF0ZXM8L2tleXdvcmQ+PGtleXdvcmQ+KlByb2Jpb3RpYyBWaXZvbWl4eChSKTwva2V5
d29yZD48a2V5d29yZD4qUXVhbnRpdGF0aXZlIGVsZWN0cm9lbmNlcGhhbG9ncmFwaHkgKFFFRUcp
PC9rZXl3b3JkPjwva2V5d29yZHM+PGRhdGVzPjx5ZWFyPjIwMTY8L3llYXI+PHB1Yi1kYXRlcz48
ZGF0ZT5KdW4gNDwvZGF0ZT48L3B1Yi1kYXRlcz48L2RhdGVzPjxpc2JuPjE0NzEtMjQ0eDwvaXNi
bj48YWNjZXNzaW9uLW51bT4yNzI2MDI3MTwvYWNjZXNzaW9uLW51bT48dXJscz48L3VybHM+PGN1
c3RvbTI+UE1DNDg5MzI0ODwvY3VzdG9tMj48ZWxlY3Ryb25pYy1yZXNvdXJjZS1udW0+MTAuMTE4
Ni9zMTI4ODgtMDE2LTA4ODctNTwvZWxlY3Ryb25pYy1yZXNvdXJjZS1udW0+PHJlbW90ZS1kYXRh
YmFzZS1wcm92aWRlcj5OTE08L3JlbW90ZS1kYXRhYmFzZS1wcm92aWRlcj48bGFuZ3VhZ2U+ZW5n
PC9sYW5ndWFnZT48L3JlY29yZD48L0NpdGU+PC9FbmROb3RlPgB=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DD54D7" w:rsidRPr="008A5C51">
        <w:rPr>
          <w:rFonts w:ascii="Times New Roman" w:hAnsi="Times New Roman" w:cs="Times New Roman"/>
          <w:sz w:val="20"/>
          <w:szCs w:val="20"/>
        </w:rPr>
      </w:r>
      <w:r w:rsidR="00DD54D7"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45-47</w:t>
      </w:r>
      <w:r w:rsidR="00DD54D7"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and adults (HIV) </w:t>
      </w:r>
      <w:r w:rsidR="001D2CB1" w:rsidRPr="008A5C51">
        <w:rPr>
          <w:rFonts w:ascii="Times New Roman" w:hAnsi="Times New Roman" w:cs="Times New Roman"/>
          <w:sz w:val="20"/>
          <w:szCs w:val="20"/>
        </w:rPr>
        <w:fldChar w:fldCharType="begin">
          <w:fldData xml:space="preserve">PEVuZE5vdGU+PENpdGU+PEF1dGhvcj5DZWNjYXJlbGxpPC9BdXRob3I+PFllYXI+MjAxNzwvWWVh
cj48UmVjTnVtPjU5NTY8L1JlY051bT48RGlzcGxheVRleHQ+PHN0eWxlIGZhY2U9InN1cGVyc2Ny
aXB0Ij40OCwgNDk8L3N0eWxlPjwvRGlzcGxheVRleHQ+PHJlY29yZD48cmVjLW51bWJlcj41OTU2
PC9yZWMtbnVtYmVyPjxmb3JlaWduLWtleXM+PGtleSBhcHA9IkVOIiBkYi1pZD0iYTJ2eDUyZXdm
MDB2OWxldzByOXhmZWUzYXJyMjl6dHM5OXoyIiB0aW1lc3RhbXA9IjE1MTg2ODk1NDAiPjU5NTY8
L2tleT48L2ZvcmVpZ24ta2V5cz48cmVmLXR5cGUgbmFtZT0iSm91cm5hbCBBcnRpY2xlIj4xNzwv
cmVmLXR5cGU+PGNvbnRyaWJ1dG9ycz48YXV0aG9ycz48YXV0aG9yPkNlY2NhcmVsbGksIEcuPC9h
dXRob3I+PGF1dGhvcj5GcmF0aW5vLCBNLjwvYXV0aG9yPjxhdXRob3I+U2VsdmFnZ2ksIEMuPC9h
dXRob3I+PGF1dGhvcj5HaXVzdGluaSwgTi48L2F1dGhvcj48YXV0aG9yPlNlcmFmaW5vLCBTLjwv
YXV0aG9yPjxhdXRob3I+U2NoaWV0cm9tYSwgSS48L2F1dGhvcj48YXV0aG9yPkNvcmFubyBTY2hl
cmksIEcuPC9hdXRob3I+PGF1dGhvcj5QYXZvbmUsIFAuPC9hdXRob3I+PGF1dGhvcj5QYXNzYXZh
bnRpLCBHLjwvYXV0aG9yPjxhdXRob3I+QWx1bm5pIEZlZ2F0ZWxsaSwgRC48L2F1dGhvcj48YXV0
aG9yPk1lenphcm9tYSwgSS48L2F1dGhvcj48YXV0aG9yPkFudG9uZWxsaSwgRy48L2F1dGhvcj48
YXV0aG9yPlZ1bGxvLCBWLjwvYXV0aG9yPjxhdXRob3I+U2NhZ25vbGFyaSwgQy48L2F1dGhvcj48
YXV0aG9yPmQmYXBvcztFdHRvcnJlLCBHLjwvYXV0aG9yPjwvYXV0aG9ycz48L2NvbnRyaWJ1dG9y
cz48YXV0aC1hZGRyZXNzPkRlcGFydG1lbnQgb2YgUHVibGljIEhlYWx0aCBhbmQgSW5mZWN0aW91
cyBEaXNlYXNlc1NhcGllbnphIFVuaXZlcnNpdHkgb2YgUm9tZVJvbWVJdGFseS4mI3hEO1Bhc3Rl
dXIgSW5zdGl0dXRlLUNlbmNpIEJvbG9nbmV0dGkgRm91bmRhdGlvblJvbWVJdGFseS4mI3hEO0Rl
cGFydG1lbnQgb2YgTmV1cm9sb2d5U2FwaWVuemEgVW5pdmVyc2l0eSBvZiBSb21lSXRhbHkuJiN4
RDtEZXBhcnRtZW50IG9mIE1vbGVjdWxhciBNZWRpY2luZUxhYm9yYXRvcnkgb2YgVmlyb2xvZ3lT
YXBpZW56YSBVbml2ZXJzaXR5IG9mIFJvbWVJdGFseS4mI3hEO0RlcGFydG1lbnQgb2YgQ2xpbmlj
YWwgTWVkaWNpbmVTYXBpZW56YSBVbml2ZXJzaXR5IG9mIFJvbWVJdGFseS48L2F1dGgtYWRkcmVz
cz48dGl0bGVzPjx0aXRsZT5BIHBpbG90IHN0dWR5IG9uIHRoZSBlZmZlY3RzIG9mIHByb2Jpb3Rp
YyBzdXBwbGVtZW50YXRpb24gb24gbmV1cm9wc3ljaG9sb2dpY2FsIHBlcmZvcm1hbmNlIGFuZCBt
aWNyb1JOQS0yOWEtYyBsZXZlbHMgaW4gYW50aXJldHJvdmlyYWwtdHJlYXRlZCBISVYtMS1pbmZl
Y3RlZCBwYXRpZW50czwvdGl0bGU+PHNlY29uZGFyeS10aXRsZT5CcmFpbiBCZWhhdjwvc2Vjb25k
YXJ5LXRpdGxlPjxhbHQtdGl0bGU+QnJhaW4gYW5kIGJlaGF2aW9yPC9hbHQtdGl0bGU+PC90aXRs
ZXM+PHBlcmlvZGljYWw+PGZ1bGwtdGl0bGU+QnJhaW4gQmVoYXY8L2Z1bGwtdGl0bGU+PGFiYnIt
MT5CcmFpbiBhbmQgYmVoYXZpb3I8L2FiYnItMT48L3BlcmlvZGljYWw+PGFsdC1wZXJpb2RpY2Fs
PjxmdWxsLXRpdGxlPkJyYWluIEJlaGF2PC9mdWxsLXRpdGxlPjxhYmJyLTE+QnJhaW4gYW5kIGJl
aGF2aW9yPC9hYmJyLTE+PC9hbHQtcGVyaW9kaWNhbD48cGFnZXM+ZTAwNzU2PC9wYWdlcz48dm9s
dW1lPjc8L3ZvbHVtZT48bnVtYmVyPjg8L251bWJlcj48ZWRpdGlvbj4yMDE3LzA4LzIzPC9lZGl0
aW9uPjxrZXl3b3Jkcz48a2V5d29yZD5IaXY8L2tleXdvcmQ+PGtleXdvcmQ+bWlSTkE8L2tleXdv
cmQ+PGtleXdvcmQ+bWlSTkEtMjk8L2tleXdvcmQ+PGtleXdvcmQ+bmV1cm9wc3ljaG9sb2dpY2Fs
IHBlcmZvcm1hbmNlPC9rZXl3b3JkPjxrZXl3b3JkPnByb2Jpb3RpY3M8L2tleXdvcmQ+PC9rZXl3
b3Jkcz48ZGF0ZXM+PHllYXI+MjAxNzwveWVhcj48cHViLWRhdGVzPjxkYXRlPkF1ZzwvZGF0ZT48
L3B1Yi1kYXRlcz48L2RhdGVzPjxhY2Nlc3Npb24tbnVtPjI4ODI4MjE3PC9hY2Nlc3Npb24tbnVt
Pjx1cmxzPjwvdXJscz48Y3VzdG9tMj5QTUM1NTYxMzE3PC9jdXN0b20yPjxlbGVjdHJvbmljLXJl
c291cmNlLW51bT4xMC4xMDAyL2JyYjMuNzU2PC9lbGVjdHJvbmljLXJlc291cmNlLW51bT48cmVt
b3RlLWRhdGFiYXNlLXByb3ZpZGVyPk5MTTwvcmVtb3RlLWRhdGFiYXNlLXByb3ZpZGVyPjxsYW5n
dWFnZT5lbmc8L2xhbmd1YWdlPjwvcmVjb3JkPjwvQ2l0ZT48Q2l0ZT48QXV0aG9yPlNjaGVyaTwv
QXV0aG9yPjxZZWFyPjIwMTc8L1llYXI+PFJlY051bT41OTU3PC9SZWNOdW0+PHJlY29yZD48cmVj
LW51bWJlcj41OTU3PC9yZWMtbnVtYmVyPjxmb3JlaWduLWtleXM+PGtleSBhcHA9IkVOIiBkYi1p
ZD0iYTJ2eDUyZXdmMDB2OWxldzByOXhmZWUzYXJyMjl6dHM5OXoyIiB0aW1lc3RhbXA9IjE1MTg2
ODk1NDAiPjU5NTc8L2tleT48L2ZvcmVpZ24ta2V5cz48cmVmLXR5cGUgbmFtZT0iSm91cm5hbCBB
cnRpY2xlIj4xNzwvcmVmLXR5cGU+PGNvbnRyaWJ1dG9ycz48YXV0aG9ycz48YXV0aG9yPlNjaGVy
aSwgRy4gQy48L2F1dGhvcj48YXV0aG9yPkZhcmQsIFMuIE4uPC9hdXRob3I+PGF1dGhvcj5TY2hp
ZXRyb21hLCBJLjwvYXV0aG9yPjxhdXRob3I+TWFzdHJhbmdlbG8sIEEuPC9hdXRob3I+PGF1dGhv
cj5QaW5hY2NoaW8sIEMuPC9hdXRob3I+PGF1dGhvcj5HaXVzdGluaSwgTi48L2F1dGhvcj48YXV0
aG9yPlNlcmFmaW5vLCBTLjwvYXV0aG9yPjxhdXRob3I+RGUgR2lyb2xhbW8sIEcuPC9hdXRob3I+
PGF1dGhvcj5DYXZhbGxhcmksIEUuIE4uPC9hdXRob3I+PGF1dGhvcj5TdGF0enUsIE0uPC9hdXRo
b3I+PGF1dGhvcj5MYWdoaSwgTC48L2F1dGhvcj48YXV0aG9yPlZ1bGxvLCBBLjwvYXV0aG9yPjxh
dXRob3I+Q2VjY2FyZWxsaSwgRy48L2F1dGhvcj48YXV0aG9yPlZ1bGxvLCBWLjwvYXV0aG9yPjxh
dXRob3I+ZCZhcG9zO0V0dG9ycmUsIEcuPC9hdXRob3I+PC9hdXRob3JzPjwvY29udHJpYnV0b3Jz
PjxhdXRoLWFkZHJlc3M+RGVwYXJ0bWVudCBvZiBQdWJsaWMgSGVhbHRoIGFuZCBJbmZlY3Rpb3Vz
IERpc2Vhc2VzLCBTYXBpZW56YSBVbml2ZXJzaXR5IG9mIFJvbWUsIFJvbWUsIEl0YWx5LiYjeEQ7
TGFib3JhdG9yeSBvZiBWaXJvbG9neSwgRGVwYXJ0bWVudCBvZiBNb2xlY3VsYXIgTWVkaWNpbmUs
IFNhcGllbnphIFVuaXZlcnNpdHkgb2YgUm9tZSwgUm9tZSwgSXRhbHkuJiN4RDtEZXBhcnRtZW50
IG9mIEFncm8tRm9vZCBTY2llbmNlIGFuZCBUZWNobm9sb2d5LCBVbml2ZXJzaXR5IG9mIEJvbG9n
bmEsIEJvbG9nbmEsIEl0YWx5LiYjeEQ7RGVwYXJ0bWVudCBvZiBBbmF0b21pY2FsLCBIaXN0b2xv
Z2ljYWwsIEZvcmVuc2ljIGFuZCBPcnRob3BhZWRpYyBTY2llbmNlcyxTYXBpZW56YSBVbml2ZXJz
aXR5IG9mIFJvbWUsIFJvbWUsIEl0YWx5LiYjeEQ7RGVwYXJ0bWVudCBvZiBQdWJsaWMgSGVhbHRo
IGFuZCBJbmZlY3Rpb3VzIERpc2Vhc2VzLCBBemllbmRhIFBvbGljbGluaWNvIFVtYmVydG8gSSwg
Um9tZSwgSXRhbHkuPC9hdXRoLWFkZHJlc3M+PHRpdGxlcz48dGl0bGU+TW9kdWxhdGlvbiBvZiBU
cnlwdG9waGFuL1Nlcm90b25pbiBQYXRod2F5IGJ5IFByb2Jpb3RpYyBTdXBwbGVtZW50YXRpb24g
aW4gSHVtYW4gSW1tdW5vZGVmaWNpZW5jeSBWaXJ1cy1Qb3NpdGl2ZSBQYXRpZW50czogUHJlbGlt
aW5hcnkgUmVzdWx0cyBvZiBhIE5ldyBTdHVkeSBBcHByb2FjaDwvdGl0bGU+PHNlY29uZGFyeS10
aXRsZT5JbnQgSiBUcnlwdG9waGFuIFJlczwvc2Vjb25kYXJ5LXRpdGxlPjxhbHQtdGl0bGU+SW50
ZXJuYXRpb25hbCBqb3VybmFsIG9mIHRyeXB0b3BoYW4gcmVzZWFyY2ggOiBJSlRSPC9hbHQtdGl0
bGU+PC90aXRsZXM+PHBlcmlvZGljYWw+PGZ1bGwtdGl0bGU+SW50IEogVHJ5cHRvcGhhbiBSZXM8
L2Z1bGwtdGl0bGU+PGFiYnItMT5JbnRlcm5hdGlvbmFsIGpvdXJuYWwgb2YgdHJ5cHRvcGhhbiBy
ZXNlYXJjaCA6IElKVFI8L2FiYnItMT48L3BlcmlvZGljYWw+PGFsdC1wZXJpb2RpY2FsPjxmdWxs
LXRpdGxlPkludCBKIFRyeXB0b3BoYW4gUmVzPC9mdWxsLXRpdGxlPjxhYmJyLTE+SW50ZXJuYXRp
b25hbCBqb3VybmFsIG9mIHRyeXB0b3BoYW4gcmVzZWFyY2ggOiBJSlRSPC9hYmJyLTE+PC9hbHQt
cGVyaW9kaWNhbD48cGFnZXM+MTE3ODY0NjkxNzcxMDY2ODwvcGFnZXM+PHZvbHVtZT4xMDwvdm9s
dW1lPjxlZGl0aW9uPjIwMTcvMDYvMTQ8L2VkaXRpb24+PGtleXdvcmRzPjxrZXl3b3JkPkhpdjwv
a2V5d29yZD48a2V5d29yZD5JZG8tMTwva2V5d29yZD48a2V5d29yZD5JRk4tZ2FtbWE8L2tleXdv
cmQ+PGtleXdvcmQ+UHJvYmlvdGljczwva2V5d29yZD48a2V5d29yZD5zZXJvdG9uaW48L2tleXdv
cmQ+PGtleXdvcmQ+dHJ5cHRvcGhhbjwva2V5d29yZD48a2V5d29yZD5jb25mbGljdHMgb2YgaW50
ZXJlc3Qgd2l0aCByZXNwZWN0IHRvIHRoZSByZXNlYXJjaCwgYXV0aG9yc2hpcCwgYW5kL29yPC9r
ZXl3b3JkPjxrZXl3b3JkPnB1YmxpY2F0aW9uIG9mIHRoaXMgYXJ0aWNsZS48L2tleXdvcmQ+PC9r
ZXl3b3Jkcz48ZGF0ZXM+PHllYXI+MjAxNzwveWVhcj48L2RhdGVzPjxpc2JuPjExNzgtNjQ2OSAo
UHJpbnQpJiN4RDsxMTc4LTY0Njk8L2lzYm4+PGFjY2Vzc2lvbi1udW0+Mjg2MDc1NDM8L2FjY2Vz
c2lvbi1udW0+PHVybHM+PC91cmxzPjxjdXN0b20yPlBNQzU0NTcxNzA8L2N1c3RvbTI+PGVsZWN0
cm9uaWMtcmVzb3VyY2UtbnVtPjEwLjExNzcvMTE3ODY0NjkxNzcxMDY2ODwvZWxlY3Ryb25pYy1y
ZXNvdXJjZS1udW0+PHJlbW90ZS1kYXRhYmFzZS1wcm92aWRlcj5OTE08L3JlbW90ZS1kYXRhYmFz
ZS1wcm92aWRlcj48bGFuZ3VhZ2U+ZW5nPC9sYW5ndWFnZT48L3JlY29yZD48L0NpdGU+PC9FbmRO
b3RlPgB=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DZWNjYXJlbGxpPC9BdXRob3I+PFllYXI+MjAxNzwvWWVh
cj48UmVjTnVtPjU5NTY8L1JlY051bT48RGlzcGxheVRleHQ+PHN0eWxlIGZhY2U9InN1cGVyc2Ny
aXB0Ij40OCwgNDk8L3N0eWxlPjwvRGlzcGxheVRleHQ+PHJlY29yZD48cmVjLW51bWJlcj41OTU2
PC9yZWMtbnVtYmVyPjxmb3JlaWduLWtleXM+PGtleSBhcHA9IkVOIiBkYi1pZD0iYTJ2eDUyZXdm
MDB2OWxldzByOXhmZWUzYXJyMjl6dHM5OXoyIiB0aW1lc3RhbXA9IjE1MTg2ODk1NDAiPjU5NTY8
L2tleT48L2ZvcmVpZ24ta2V5cz48cmVmLXR5cGUgbmFtZT0iSm91cm5hbCBBcnRpY2xlIj4xNzwv
cmVmLXR5cGU+PGNvbnRyaWJ1dG9ycz48YXV0aG9ycz48YXV0aG9yPkNlY2NhcmVsbGksIEcuPC9h
dXRob3I+PGF1dGhvcj5GcmF0aW5vLCBNLjwvYXV0aG9yPjxhdXRob3I+U2VsdmFnZ2ksIEMuPC9h
dXRob3I+PGF1dGhvcj5HaXVzdGluaSwgTi48L2F1dGhvcj48YXV0aG9yPlNlcmFmaW5vLCBTLjwv
YXV0aG9yPjxhdXRob3I+U2NoaWV0cm9tYSwgSS48L2F1dGhvcj48YXV0aG9yPkNvcmFubyBTY2hl
cmksIEcuPC9hdXRob3I+PGF1dGhvcj5QYXZvbmUsIFAuPC9hdXRob3I+PGF1dGhvcj5QYXNzYXZh
bnRpLCBHLjwvYXV0aG9yPjxhdXRob3I+QWx1bm5pIEZlZ2F0ZWxsaSwgRC48L2F1dGhvcj48YXV0
aG9yPk1lenphcm9tYSwgSS48L2F1dGhvcj48YXV0aG9yPkFudG9uZWxsaSwgRy48L2F1dGhvcj48
YXV0aG9yPlZ1bGxvLCBWLjwvYXV0aG9yPjxhdXRob3I+U2NhZ25vbGFyaSwgQy48L2F1dGhvcj48
YXV0aG9yPmQmYXBvcztFdHRvcnJlLCBHLjwvYXV0aG9yPjwvYXV0aG9ycz48L2NvbnRyaWJ1dG9y
cz48YXV0aC1hZGRyZXNzPkRlcGFydG1lbnQgb2YgUHVibGljIEhlYWx0aCBhbmQgSW5mZWN0aW91
cyBEaXNlYXNlc1NhcGllbnphIFVuaXZlcnNpdHkgb2YgUm9tZVJvbWVJdGFseS4mI3hEO1Bhc3Rl
dXIgSW5zdGl0dXRlLUNlbmNpIEJvbG9nbmV0dGkgRm91bmRhdGlvblJvbWVJdGFseS4mI3hEO0Rl
cGFydG1lbnQgb2YgTmV1cm9sb2d5U2FwaWVuemEgVW5pdmVyc2l0eSBvZiBSb21lSXRhbHkuJiN4
RDtEZXBhcnRtZW50IG9mIE1vbGVjdWxhciBNZWRpY2luZUxhYm9yYXRvcnkgb2YgVmlyb2xvZ3lT
YXBpZW56YSBVbml2ZXJzaXR5IG9mIFJvbWVJdGFseS4mI3hEO0RlcGFydG1lbnQgb2YgQ2xpbmlj
YWwgTWVkaWNpbmVTYXBpZW56YSBVbml2ZXJzaXR5IG9mIFJvbWVJdGFseS48L2F1dGgtYWRkcmVz
cz48dGl0bGVzPjx0aXRsZT5BIHBpbG90IHN0dWR5IG9uIHRoZSBlZmZlY3RzIG9mIHByb2Jpb3Rp
YyBzdXBwbGVtZW50YXRpb24gb24gbmV1cm9wc3ljaG9sb2dpY2FsIHBlcmZvcm1hbmNlIGFuZCBt
aWNyb1JOQS0yOWEtYyBsZXZlbHMgaW4gYW50aXJldHJvdmlyYWwtdHJlYXRlZCBISVYtMS1pbmZl
Y3RlZCBwYXRpZW50czwvdGl0bGU+PHNlY29uZGFyeS10aXRsZT5CcmFpbiBCZWhhdjwvc2Vjb25k
YXJ5LXRpdGxlPjxhbHQtdGl0bGU+QnJhaW4gYW5kIGJlaGF2aW9yPC9hbHQtdGl0bGU+PC90aXRs
ZXM+PHBlcmlvZGljYWw+PGZ1bGwtdGl0bGU+QnJhaW4gQmVoYXY8L2Z1bGwtdGl0bGU+PGFiYnIt
MT5CcmFpbiBhbmQgYmVoYXZpb3I8L2FiYnItMT48L3BlcmlvZGljYWw+PGFsdC1wZXJpb2RpY2Fs
PjxmdWxsLXRpdGxlPkJyYWluIEJlaGF2PC9mdWxsLXRpdGxlPjxhYmJyLTE+QnJhaW4gYW5kIGJl
aGF2aW9yPC9hYmJyLTE+PC9hbHQtcGVyaW9kaWNhbD48cGFnZXM+ZTAwNzU2PC9wYWdlcz48dm9s
dW1lPjc8L3ZvbHVtZT48bnVtYmVyPjg8L251bWJlcj48ZWRpdGlvbj4yMDE3LzA4LzIzPC9lZGl0
aW9uPjxrZXl3b3Jkcz48a2V5d29yZD5IaXY8L2tleXdvcmQ+PGtleXdvcmQ+bWlSTkE8L2tleXdv
cmQ+PGtleXdvcmQ+bWlSTkEtMjk8L2tleXdvcmQ+PGtleXdvcmQ+bmV1cm9wc3ljaG9sb2dpY2Fs
IHBlcmZvcm1hbmNlPC9rZXl3b3JkPjxrZXl3b3JkPnByb2Jpb3RpY3M8L2tleXdvcmQ+PC9rZXl3
b3Jkcz48ZGF0ZXM+PHllYXI+MjAxNzwveWVhcj48cHViLWRhdGVzPjxkYXRlPkF1ZzwvZGF0ZT48
L3B1Yi1kYXRlcz48L2RhdGVzPjxhY2Nlc3Npb24tbnVtPjI4ODI4MjE3PC9hY2Nlc3Npb24tbnVt
Pjx1cmxzPjwvdXJscz48Y3VzdG9tMj5QTUM1NTYxMzE3PC9jdXN0b20yPjxlbGVjdHJvbmljLXJl
c291cmNlLW51bT4xMC4xMDAyL2JyYjMuNzU2PC9lbGVjdHJvbmljLXJlc291cmNlLW51bT48cmVt
b3RlLWRhdGFiYXNlLXByb3ZpZGVyPk5MTTwvcmVtb3RlLWRhdGFiYXNlLXByb3ZpZGVyPjxsYW5n
dWFnZT5lbmc8L2xhbmd1YWdlPjwvcmVjb3JkPjwvQ2l0ZT48Q2l0ZT48QXV0aG9yPlNjaGVyaTwv
QXV0aG9yPjxZZWFyPjIwMTc8L1llYXI+PFJlY051bT41OTU3PC9SZWNOdW0+PHJlY29yZD48cmVj
LW51bWJlcj41OTU3PC9yZWMtbnVtYmVyPjxmb3JlaWduLWtleXM+PGtleSBhcHA9IkVOIiBkYi1p
ZD0iYTJ2eDUyZXdmMDB2OWxldzByOXhmZWUzYXJyMjl6dHM5OXoyIiB0aW1lc3RhbXA9IjE1MTg2
ODk1NDAiPjU5NTc8L2tleT48L2ZvcmVpZ24ta2V5cz48cmVmLXR5cGUgbmFtZT0iSm91cm5hbCBB
cnRpY2xlIj4xNzwvcmVmLXR5cGU+PGNvbnRyaWJ1dG9ycz48YXV0aG9ycz48YXV0aG9yPlNjaGVy
aSwgRy4gQy48L2F1dGhvcj48YXV0aG9yPkZhcmQsIFMuIE4uPC9hdXRob3I+PGF1dGhvcj5TY2hp
ZXRyb21hLCBJLjwvYXV0aG9yPjxhdXRob3I+TWFzdHJhbmdlbG8sIEEuPC9hdXRob3I+PGF1dGhv
cj5QaW5hY2NoaW8sIEMuPC9hdXRob3I+PGF1dGhvcj5HaXVzdGluaSwgTi48L2F1dGhvcj48YXV0
aG9yPlNlcmFmaW5vLCBTLjwvYXV0aG9yPjxhdXRob3I+RGUgR2lyb2xhbW8sIEcuPC9hdXRob3I+
PGF1dGhvcj5DYXZhbGxhcmksIEUuIE4uPC9hdXRob3I+PGF1dGhvcj5TdGF0enUsIE0uPC9hdXRo
b3I+PGF1dGhvcj5MYWdoaSwgTC48L2F1dGhvcj48YXV0aG9yPlZ1bGxvLCBBLjwvYXV0aG9yPjxh
dXRob3I+Q2VjY2FyZWxsaSwgRy48L2F1dGhvcj48YXV0aG9yPlZ1bGxvLCBWLjwvYXV0aG9yPjxh
dXRob3I+ZCZhcG9zO0V0dG9ycmUsIEcuPC9hdXRob3I+PC9hdXRob3JzPjwvY29udHJpYnV0b3Jz
PjxhdXRoLWFkZHJlc3M+RGVwYXJ0bWVudCBvZiBQdWJsaWMgSGVhbHRoIGFuZCBJbmZlY3Rpb3Vz
IERpc2Vhc2VzLCBTYXBpZW56YSBVbml2ZXJzaXR5IG9mIFJvbWUsIFJvbWUsIEl0YWx5LiYjeEQ7
TGFib3JhdG9yeSBvZiBWaXJvbG9neSwgRGVwYXJ0bWVudCBvZiBNb2xlY3VsYXIgTWVkaWNpbmUs
IFNhcGllbnphIFVuaXZlcnNpdHkgb2YgUm9tZSwgUm9tZSwgSXRhbHkuJiN4RDtEZXBhcnRtZW50
IG9mIEFncm8tRm9vZCBTY2llbmNlIGFuZCBUZWNobm9sb2d5LCBVbml2ZXJzaXR5IG9mIEJvbG9n
bmEsIEJvbG9nbmEsIEl0YWx5LiYjeEQ7RGVwYXJ0bWVudCBvZiBBbmF0b21pY2FsLCBIaXN0b2xv
Z2ljYWwsIEZvcmVuc2ljIGFuZCBPcnRob3BhZWRpYyBTY2llbmNlcyxTYXBpZW56YSBVbml2ZXJz
aXR5IG9mIFJvbWUsIFJvbWUsIEl0YWx5LiYjeEQ7RGVwYXJ0bWVudCBvZiBQdWJsaWMgSGVhbHRo
IGFuZCBJbmZlY3Rpb3VzIERpc2Vhc2VzLCBBemllbmRhIFBvbGljbGluaWNvIFVtYmVydG8gSSwg
Um9tZSwgSXRhbHkuPC9hdXRoLWFkZHJlc3M+PHRpdGxlcz48dGl0bGU+TW9kdWxhdGlvbiBvZiBU
cnlwdG9waGFuL1Nlcm90b25pbiBQYXRod2F5IGJ5IFByb2Jpb3RpYyBTdXBwbGVtZW50YXRpb24g
aW4gSHVtYW4gSW1tdW5vZGVmaWNpZW5jeSBWaXJ1cy1Qb3NpdGl2ZSBQYXRpZW50czogUHJlbGlt
aW5hcnkgUmVzdWx0cyBvZiBhIE5ldyBTdHVkeSBBcHByb2FjaDwvdGl0bGU+PHNlY29uZGFyeS10
aXRsZT5JbnQgSiBUcnlwdG9waGFuIFJlczwvc2Vjb25kYXJ5LXRpdGxlPjxhbHQtdGl0bGU+SW50
ZXJuYXRpb25hbCBqb3VybmFsIG9mIHRyeXB0b3BoYW4gcmVzZWFyY2ggOiBJSlRSPC9hbHQtdGl0
bGU+PC90aXRsZXM+PHBlcmlvZGljYWw+PGZ1bGwtdGl0bGU+SW50IEogVHJ5cHRvcGhhbiBSZXM8
L2Z1bGwtdGl0bGU+PGFiYnItMT5JbnRlcm5hdGlvbmFsIGpvdXJuYWwgb2YgdHJ5cHRvcGhhbiBy
ZXNlYXJjaCA6IElKVFI8L2FiYnItMT48L3BlcmlvZGljYWw+PGFsdC1wZXJpb2RpY2FsPjxmdWxs
LXRpdGxlPkludCBKIFRyeXB0b3BoYW4gUmVzPC9mdWxsLXRpdGxlPjxhYmJyLTE+SW50ZXJuYXRp
b25hbCBqb3VybmFsIG9mIHRyeXB0b3BoYW4gcmVzZWFyY2ggOiBJSlRSPC9hYmJyLTE+PC9hbHQt
cGVyaW9kaWNhbD48cGFnZXM+MTE3ODY0NjkxNzcxMDY2ODwvcGFnZXM+PHZvbHVtZT4xMDwvdm9s
dW1lPjxlZGl0aW9uPjIwMTcvMDYvMTQ8L2VkaXRpb24+PGtleXdvcmRzPjxrZXl3b3JkPkhpdjwv
a2V5d29yZD48a2V5d29yZD5JZG8tMTwva2V5d29yZD48a2V5d29yZD5JRk4tZ2FtbWE8L2tleXdv
cmQ+PGtleXdvcmQ+UHJvYmlvdGljczwva2V5d29yZD48a2V5d29yZD5zZXJvdG9uaW48L2tleXdv
cmQ+PGtleXdvcmQ+dHJ5cHRvcGhhbjwva2V5d29yZD48a2V5d29yZD5jb25mbGljdHMgb2YgaW50
ZXJlc3Qgd2l0aCByZXNwZWN0IHRvIHRoZSByZXNlYXJjaCwgYXV0aG9yc2hpcCwgYW5kL29yPC9r
ZXl3b3JkPjxrZXl3b3JkPnB1YmxpY2F0aW9uIG9mIHRoaXMgYXJ0aWNsZS48L2tleXdvcmQ+PC9r
ZXl3b3Jkcz48ZGF0ZXM+PHllYXI+MjAxNzwveWVhcj48L2RhdGVzPjxpc2JuPjExNzgtNjQ2OSAo
UHJpbnQpJiN4RDsxMTc4LTY0Njk8L2lzYm4+PGFjY2Vzc2lvbi1udW0+Mjg2MDc1NDM8L2FjY2Vz
c2lvbi1udW0+PHVybHM+PC91cmxzPjxjdXN0b20yPlBNQzU0NTcxNzA8L2N1c3RvbTI+PGVsZWN0
cm9uaWMtcmVzb3VyY2UtbnVtPjEwLjExNzcvMTE3ODY0NjkxNzcxMDY2ODwvZWxlY3Ryb25pYy1y
ZXNvdXJjZS1udW0+PHJlbW90ZS1kYXRhYmFzZS1wcm92aWRlcj5OTE08L3JlbW90ZS1kYXRhYmFz
ZS1wcm92aWRlcj48bGFuZ3VhZ2U+ZW5nPC9sYW5ndWFnZT48L3JlY29yZD48L0NpdGU+PC9FbmRO
b3RlPgB=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48, 49</w:t>
      </w:r>
      <w:r w:rsidR="001D2CB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and pregnant women.</w:t>
      </w:r>
      <w:r w:rsidR="009A1F46" w:rsidRPr="008A5C51">
        <w:rPr>
          <w:rFonts w:ascii="Times New Roman" w:hAnsi="Times New Roman" w:cs="Times New Roman"/>
          <w:sz w:val="20"/>
          <w:szCs w:val="20"/>
        </w:rPr>
        <w:t xml:space="preserve"> </w:t>
      </w:r>
      <w:r w:rsidR="001D2CB1" w:rsidRPr="008A5C51">
        <w:rPr>
          <w:rFonts w:ascii="Times New Roman" w:hAnsi="Times New Roman" w:cs="Times New Roman"/>
          <w:sz w:val="20"/>
          <w:szCs w:val="20"/>
        </w:rPr>
        <w:fldChar w:fldCharType="begin">
          <w:fldData xml:space="preserve">PEVuZE5vdGU+PENpdGU+PEF1dGhvcj5IYWxramFlcjwvQXV0aG9yPjxZZWFyPjIwMTY8L1llYXI+
PFJlY051bT41OTU5PC9SZWNOdW0+PERpc3BsYXlUZXh0PjxzdHlsZSBmYWNlPSJzdXBlcnNjcmlw
dCI+NTA8L3N0eWxlPjwvRGlzcGxheVRleHQ+PHJlY29yZD48cmVjLW51bWJlcj41OTU5PC9yZWMt
bnVtYmVyPjxmb3JlaWduLWtleXM+PGtleSBhcHA9IkVOIiBkYi1pZD0iYTJ2eDUyZXdmMDB2OWxl
dzByOXhmZWUzYXJyMjl6dHM5OXoyIiB0aW1lc3RhbXA9IjE1MTg2ODk1NDEiPjU5NTk8L2tleT48
L2ZvcmVpZ24ta2V5cz48cmVmLXR5cGUgbmFtZT0iSm91cm5hbCBBcnRpY2xlIj4xNzwvcmVmLXR5
cGU+PGNvbnRyaWJ1dG9ycz48YXV0aG9ycz48YXV0aG9yPkhhbGtqYWVyLCBTLiBJLjwvYXV0aG9y
PjxhdXRob3I+TmlsYXMsIEwuPC9hdXRob3I+PGF1dGhvcj5DYXJsc2VuLCBFLiBNLjwvYXV0aG9y
PjxhdXRob3I+Q29ydGVzLCBELjwvYXV0aG9yPjxhdXRob3I+SGFsbGRvcnNzb24sIFQuIEkuPC9h
dXRob3I+PGF1dGhvcj5PbHNlbiwgUy4gRi48L2F1dGhvcj48YXV0aG9yPlBlZGVyc2VuLCBBLiBF
LjwvYXV0aG9yPjxhdXRob3I+S3JvZ2ZlbHQsIEsuIEEuPC9hdXRob3I+PGF1dGhvcj5QZXRlcnNl
biwgQS4gTS48L2F1dGhvcj48L2F1dGhvcnM+PC9jb250cmlidXRvcnM+PGF1dGgtYWRkcmVzcz5E
ZXBhcnRtZW50IG9mIEdhc3Ryb2VudGVyb2xvZ3ksIENvcGVuaGFnZW4gVW5pdmVyc2l0eSBIb3Nw
aXRhbCBIdmlkb3ZyZSwgQ29wZW5oYWdlbiwgRGVubWFyay4mI3hEO0RlcGFydG1lbnQgb2YgT2Jz
dGV0cmljcyBhbmQgR3luZWNvbG9neSwgQ29wZW5oYWdlbiBVbml2ZXJzaXR5IEhvc3BpdGFsLCBI
dmlkb3ZyZSwgQ29wZW5oYWdlbiwgRGVubWFyay4mI3hEO0ZhY3VsdHkgb2YgSGVhbHRoIGFuZCBN
ZWRpY2FsIFNjaWVuY2VzLCBVbml2ZXJzaXR5IG9mIENvcGVuaGFnZW4sIENvcGVuaGFnZW4sIERl
bm1hcmsuJiN4RDtEZXBhcnRtZW50IG9mIFBlZGlhdHJpY3MsIENvcGVuaGFnZW4gVW5pdmVyc2l0
eSBIb3NwaXRhbCBIdmlkb3ZyZSwgQ29wZW5oYWdlbiwgRGVubWFyay4mI3hEO0RlcGFydG1lbnQg
b2YgRXBpZGVtaW9sb2d5IFJlc2VhcmNoLCBTdGF0ZW5zIFNlcnVtIEluc3RpdHV0LCBDb3Blbmhh
Z2VuLCBEZW5tYXJrLiYjeEQ7RmFjdWx0eSBvZiBGb29kIFNjaWVuY2UgYW5kIE51dHJpdGlvbiwg
VW5pdmVyc2l0eSBvZiBJY2VsYW5kLCBSZXlramF2aWssIEljZWxhbmQuJiN4RDtEZXBhcnRtZW50
IG9mIEltbXVub2xvZ3kgYW5kIE1pY3JvYmlvbG9neSwgRmFjdWx0eSBvZiBIZWFsdGggYW5kIE1l
ZGljYWwgU2NpZW5jZXMsIFVuaXZlcnNpdHkgb2YgQ29wZW5oYWdlbiwgQ29wZW5oYWdlbiwgRGVu
bWFyay4mI3hEO0RlcGFydG1lbnQgb2YgTWljcm9iaW9sb2d5IGFuZCBJbmZlY3Rpb24gQ29udHJv
bCwgU3RhdGVucyBTZXJ1bSBJbnN0aXR1dCwgQ29wZW5oYWdlbiwgRGVubWFyay4mI3hEO0RlcGFy
dG1lbnQgb2YgR2FzdHJvZW50ZXJvbG9neSwgQ29wZW5oYWdlbiBVbml2ZXJzaXR5IEhvc3BpdGFs
IEh2aWRvdnJlLCBDb3BlbmhhZ2VuLCBEZW5tYXJrLiBhbmRyZWFzLm11bmsucGV0ZXJzZW5AcmVn
aW9uaC5kay4mI3hEO0ZhY3VsdHkgb2YgSGVhbHRoIGFuZCBNZWRpY2FsIFNjaWVuY2VzLCBVbml2
ZXJzaXR5IG9mIENvcGVuaGFnZW4sIENvcGVuaGFnZW4sIERlbm1hcmsuIGFuZHJlYXMubXVuay5w
ZXRlcnNlbkByZWdpb25oLmRrLiYjeEQ7RGVwYXJ0bWVudCBvZiBDbGluaWNhbCBNaWNyb2Jpb2xv
Z3ksIENvcGVuaGFnZW4gVW5pdmVyc2l0eSBIb3NwaXRhbCBIdmlkb3ZyZSwgQ29wZW5oYWdlbiwg
RGVubWFyay4gYW5kcmVhcy5tdW5rLnBldGVyc2VuQHJlZ2lvbmguZGsuPC9hdXRoLWFkZHJlc3M+
PHRpdGxlcz48dGl0bGU+RWZmZWN0cyBvZiBwcm9iaW90aWNzIChWaXZvbWl4eChSKSkgaW4gb2Jl
c2UgcHJlZ25hbnQgd29tZW4gYW5kIHRoZWlyIG5ld2Jvcm46IHN0dWR5IHByb3RvY29sIGZvciBh
IH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NDkxPC9wYWdlcz48dm9sdW1lPjE3PC92b2x1bWU+PG51bWJlcj4xPC9udW1iZXI+PGVkaXRp
b24+MjAxNi8xMC8xMjwvZWRpdGlvbj48a2V5d29yZHM+PGtleXdvcmQ+Qmxvb2QgR2x1Y29zZS9h
bmFseXNpczwva2V5d29yZD48a2V5d29yZD4qRGlldGFyeSBTdXBwbGVtZW50czwva2V5d29yZD48
a2V5d29yZD5Eb3VibGUtQmxpbmQgTWV0aG9kPC9rZXl3b3JkPjxrZXl3b3JkPkZlbWFsZTwva2V5
d29yZD48a2V5d29yZD5HYXN0cm9pbnRlc3RpbmFsIE1pY3JvYmlvbWU8L2tleXdvcmQ+PGtleXdv
cmQ+SHVtYW5zPC9rZXl3b3JkPjxrZXl3b3JkPkluZmFudCwgTmV3Ym9ybjwva2V5d29yZD48a2V5
d29yZD5PYmVzaXR5Lypjb21wbGljYXRpb25zPC9rZXl3b3JkPjxrZXl3b3JkPlBpbG90IFByb2pl
Y3RzPC9rZXl3b3JkPjxrZXl3b3JkPlByZWduYW5jeTwva2V5d29yZD48a2V5d29yZD4qUHJlZ25h
bmN5IENvbXBsaWNhdGlvbnM8L2tleXdvcmQ+PGtleXdvcmQ+UHJvYmlvdGljcy8qYWRtaW5pc3Ry
YXRpb24gJmFtcDsgZG9zYWdlL2FkdmVyc2UgZWZmZWN0czwva2V5d29yZD48a2V5d29yZD5TYW1w
bGUgU2l6ZTwva2V5d29yZD48a2V5d29yZD5XZWlnaHQgR2Fpbjwva2V5d29yZD48a2V5d29yZD4q
R2VzdGF0aW9uYWwgZGlhYmV0ZXMgbWVsbGl0dXM8L2tleXdvcmQ+PGtleXdvcmQ+Kk1pY3JvYmlv
dGE8L2tleXdvcmQ+PGtleXdvcmQ+Kk9iZXNpdHk8L2tleXdvcmQ+PGtleXdvcmQ+KlByZWduYW5j
eTwva2V5d29yZD48a2V5d29yZD4qUHJvYmlvdGljczwva2V5d29yZD48a2V5d29yZD4qU3R1ZHkg
cHJvdG9jb2w8L2tleXdvcmQ+PGtleXdvcmQ+KlZpdm9taXh4KFIpPC9rZXl3b3JkPjwva2V5d29y
ZHM+PGRhdGVzPjx5ZWFyPjIwMTY8L3llYXI+PHB1Yi1kYXRlcz48ZGF0ZT5PY3QgMTE8L2RhdGU+
PC9wdWItZGF0ZXM+PC9kYXRlcz48aXNibj4xNzQ1LTYyMTU8L2lzYm4+PGFjY2Vzc2lvbi1udW0+
Mjc3MjQ5MjM8L2FjY2Vzc2lvbi1udW0+PHVybHM+PC91cmxzPjxjdXN0b20yPlBNQzUwNTc0MTU8
L2N1c3RvbTI+PGVsZWN0cm9uaWMtcmVzb3VyY2UtbnVtPjEwLjExODYvczEzMDYzLTAxNi0xNjE3
LTU8L2VsZWN0cm9uaWMtcmVzb3VyY2UtbnVtPjxyZW1vdGUtZGF0YWJhc2UtcHJvdmlkZXI+TkxN
PC9yZW1vdGUtZGF0YWJhc2UtcHJvdmlkZXI+PGxhbmd1YWdlPmVuZzwvbGFuZ3VhZ2U+PC9yZWNv
cmQ+PC9DaXRlPjwvRW5kTm90ZT4A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IYWxramFlcjwvQXV0aG9yPjxZZWFyPjIwMTY8L1llYXI+
PFJlY051bT41OTU5PC9SZWNOdW0+PERpc3BsYXlUZXh0PjxzdHlsZSBmYWNlPSJzdXBlcnNjcmlw
dCI+NTA8L3N0eWxlPjwvRGlzcGxheVRleHQ+PHJlY29yZD48cmVjLW51bWJlcj41OTU5PC9yZWMt
bnVtYmVyPjxmb3JlaWduLWtleXM+PGtleSBhcHA9IkVOIiBkYi1pZD0iYTJ2eDUyZXdmMDB2OWxl
dzByOXhmZWUzYXJyMjl6dHM5OXoyIiB0aW1lc3RhbXA9IjE1MTg2ODk1NDEiPjU5NTk8L2tleT48
L2ZvcmVpZ24ta2V5cz48cmVmLXR5cGUgbmFtZT0iSm91cm5hbCBBcnRpY2xlIj4xNzwvcmVmLXR5
cGU+PGNvbnRyaWJ1dG9ycz48YXV0aG9ycz48YXV0aG9yPkhhbGtqYWVyLCBTLiBJLjwvYXV0aG9y
PjxhdXRob3I+TmlsYXMsIEwuPC9hdXRob3I+PGF1dGhvcj5DYXJsc2VuLCBFLiBNLjwvYXV0aG9y
PjxhdXRob3I+Q29ydGVzLCBELjwvYXV0aG9yPjxhdXRob3I+SGFsbGRvcnNzb24sIFQuIEkuPC9h
dXRob3I+PGF1dGhvcj5PbHNlbiwgUy4gRi48L2F1dGhvcj48YXV0aG9yPlBlZGVyc2VuLCBBLiBF
LjwvYXV0aG9yPjxhdXRob3I+S3JvZ2ZlbHQsIEsuIEEuPC9hdXRob3I+PGF1dGhvcj5QZXRlcnNl
biwgQS4gTS48L2F1dGhvcj48L2F1dGhvcnM+PC9jb250cmlidXRvcnM+PGF1dGgtYWRkcmVzcz5E
ZXBhcnRtZW50IG9mIEdhc3Ryb2VudGVyb2xvZ3ksIENvcGVuaGFnZW4gVW5pdmVyc2l0eSBIb3Nw
aXRhbCBIdmlkb3ZyZSwgQ29wZW5oYWdlbiwgRGVubWFyay4mI3hEO0RlcGFydG1lbnQgb2YgT2Jz
dGV0cmljcyBhbmQgR3luZWNvbG9neSwgQ29wZW5oYWdlbiBVbml2ZXJzaXR5IEhvc3BpdGFsLCBI
dmlkb3ZyZSwgQ29wZW5oYWdlbiwgRGVubWFyay4mI3hEO0ZhY3VsdHkgb2YgSGVhbHRoIGFuZCBN
ZWRpY2FsIFNjaWVuY2VzLCBVbml2ZXJzaXR5IG9mIENvcGVuaGFnZW4sIENvcGVuaGFnZW4sIERl
bm1hcmsuJiN4RDtEZXBhcnRtZW50IG9mIFBlZGlhdHJpY3MsIENvcGVuaGFnZW4gVW5pdmVyc2l0
eSBIb3NwaXRhbCBIdmlkb3ZyZSwgQ29wZW5oYWdlbiwgRGVubWFyay4mI3hEO0RlcGFydG1lbnQg
b2YgRXBpZGVtaW9sb2d5IFJlc2VhcmNoLCBTdGF0ZW5zIFNlcnVtIEluc3RpdHV0LCBDb3Blbmhh
Z2VuLCBEZW5tYXJrLiYjeEQ7RmFjdWx0eSBvZiBGb29kIFNjaWVuY2UgYW5kIE51dHJpdGlvbiwg
VW5pdmVyc2l0eSBvZiBJY2VsYW5kLCBSZXlramF2aWssIEljZWxhbmQuJiN4RDtEZXBhcnRtZW50
IG9mIEltbXVub2xvZ3kgYW5kIE1pY3JvYmlvbG9neSwgRmFjdWx0eSBvZiBIZWFsdGggYW5kIE1l
ZGljYWwgU2NpZW5jZXMsIFVuaXZlcnNpdHkgb2YgQ29wZW5oYWdlbiwgQ29wZW5oYWdlbiwgRGVu
bWFyay4mI3hEO0RlcGFydG1lbnQgb2YgTWljcm9iaW9sb2d5IGFuZCBJbmZlY3Rpb24gQ29udHJv
bCwgU3RhdGVucyBTZXJ1bSBJbnN0aXR1dCwgQ29wZW5oYWdlbiwgRGVubWFyay4mI3hEO0RlcGFy
dG1lbnQgb2YgR2FzdHJvZW50ZXJvbG9neSwgQ29wZW5oYWdlbiBVbml2ZXJzaXR5IEhvc3BpdGFs
IEh2aWRvdnJlLCBDb3BlbmhhZ2VuLCBEZW5tYXJrLiBhbmRyZWFzLm11bmsucGV0ZXJzZW5AcmVn
aW9uaC5kay4mI3hEO0ZhY3VsdHkgb2YgSGVhbHRoIGFuZCBNZWRpY2FsIFNjaWVuY2VzLCBVbml2
ZXJzaXR5IG9mIENvcGVuaGFnZW4sIENvcGVuaGFnZW4sIERlbm1hcmsuIGFuZHJlYXMubXVuay5w
ZXRlcnNlbkByZWdpb25oLmRrLiYjeEQ7RGVwYXJ0bWVudCBvZiBDbGluaWNhbCBNaWNyb2Jpb2xv
Z3ksIENvcGVuaGFnZW4gVW5pdmVyc2l0eSBIb3NwaXRhbCBIdmlkb3ZyZSwgQ29wZW5oYWdlbiwg
RGVubWFyay4gYW5kcmVhcy5tdW5rLnBldGVyc2VuQHJlZ2lvbmguZGsuPC9hdXRoLWFkZHJlc3M+
PHRpdGxlcz48dGl0bGU+RWZmZWN0cyBvZiBwcm9iaW90aWNzIChWaXZvbWl4eChSKSkgaW4gb2Jl
c2UgcHJlZ25hbnQgd29tZW4gYW5kIHRoZWlyIG5ld2Jvcm46IHN0dWR5IHByb3RvY29sIGZvciBh
IHJhbmRvbWl6ZWQgY29udHJvbGxlZCB0cmlhbD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NDkxPC9wYWdlcz48dm9sdW1lPjE3PC92b2x1bWU+PG51bWJlcj4xPC9udW1iZXI+PGVkaXRp
b24+MjAxNi8xMC8xMjwvZWRpdGlvbj48a2V5d29yZHM+PGtleXdvcmQ+Qmxvb2QgR2x1Y29zZS9h
bmFseXNpczwva2V5d29yZD48a2V5d29yZD4qRGlldGFyeSBTdXBwbGVtZW50czwva2V5d29yZD48
a2V5d29yZD5Eb3VibGUtQmxpbmQgTWV0aG9kPC9rZXl3b3JkPjxrZXl3b3JkPkZlbWFsZTwva2V5
d29yZD48a2V5d29yZD5HYXN0cm9pbnRlc3RpbmFsIE1pY3JvYmlvbWU8L2tleXdvcmQ+PGtleXdv
cmQ+SHVtYW5zPC9rZXl3b3JkPjxrZXl3b3JkPkluZmFudCwgTmV3Ym9ybjwva2V5d29yZD48a2V5
d29yZD5PYmVzaXR5Lypjb21wbGljYXRpb25zPC9rZXl3b3JkPjxrZXl3b3JkPlBpbG90IFByb2pl
Y3RzPC9rZXl3b3JkPjxrZXl3b3JkPlByZWduYW5jeTwva2V5d29yZD48a2V5d29yZD4qUHJlZ25h
bmN5IENvbXBsaWNhdGlvbnM8L2tleXdvcmQ+PGtleXdvcmQ+UHJvYmlvdGljcy8qYWRtaW5pc3Ry
YXRpb24gJmFtcDsgZG9zYWdlL2FkdmVyc2UgZWZmZWN0czwva2V5d29yZD48a2V5d29yZD5TYW1w
bGUgU2l6ZTwva2V5d29yZD48a2V5d29yZD5XZWlnaHQgR2Fpbjwva2V5d29yZD48a2V5d29yZD4q
R2VzdGF0aW9uYWwgZGlhYmV0ZXMgbWVsbGl0dXM8L2tleXdvcmQ+PGtleXdvcmQ+Kk1pY3JvYmlv
dGE8L2tleXdvcmQ+PGtleXdvcmQ+Kk9iZXNpdHk8L2tleXdvcmQ+PGtleXdvcmQ+KlByZWduYW5j
eTwva2V5d29yZD48a2V5d29yZD4qUHJvYmlvdGljczwva2V5d29yZD48a2V5d29yZD4qU3R1ZHkg
cHJvdG9jb2w8L2tleXdvcmQ+PGtleXdvcmQ+KlZpdm9taXh4KFIpPC9rZXl3b3JkPjwva2V5d29y
ZHM+PGRhdGVzPjx5ZWFyPjIwMTY8L3llYXI+PHB1Yi1kYXRlcz48ZGF0ZT5PY3QgMTE8L2RhdGU+
PC9wdWItZGF0ZXM+PC9kYXRlcz48aXNibj4xNzQ1LTYyMTU8L2lzYm4+PGFjY2Vzc2lvbi1udW0+
Mjc3MjQ5MjM8L2FjY2Vzc2lvbi1udW0+PHVybHM+PC91cmxzPjxjdXN0b20yPlBNQzUwNTc0MTU8
L2N1c3RvbTI+PGVsZWN0cm9uaWMtcmVzb3VyY2UtbnVtPjEwLjExODYvczEzMDYzLTAxNi0xNjE3
LTU8L2VsZWN0cm9uaWMtcmVzb3VyY2UtbnVtPjxyZW1vdGUtZGF0YWJhc2UtcHJvdmlkZXI+TkxN
PC9yZW1vdGUtZGF0YWJhc2UtcHJvdmlkZXI+PGxhbmd1YWdlPmVuZzwvbGFuZ3VhZ2U+PC9yZWNv
cmQ+PC9DaXRlPjwvRW5kTm90ZT4A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50</w:t>
      </w:r>
      <w:r w:rsidR="001D2CB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It is available as water-soluble powder and administered orally. It can be dissolved directly in the mouth or mixed in a cold, but not carbonated drink. </w:t>
      </w:r>
    </w:p>
    <w:p w14:paraId="1D9B9CC5" w14:textId="77777777" w:rsidR="00D2294E"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 xml:space="preserve">Probiotic </w:t>
      </w:r>
      <w:r w:rsidR="005B5502" w:rsidRPr="008A5C51">
        <w:rPr>
          <w:rFonts w:ascii="Times New Roman" w:hAnsi="Times New Roman" w:cs="Times New Roman"/>
          <w:b/>
          <w:sz w:val="20"/>
          <w:szCs w:val="20"/>
        </w:rPr>
        <w:t>protocol</w:t>
      </w:r>
      <w:r w:rsidR="00D2294E" w:rsidRPr="008A5C51">
        <w:rPr>
          <w:rFonts w:ascii="Times New Roman" w:hAnsi="Times New Roman" w:cs="Times New Roman"/>
          <w:b/>
          <w:sz w:val="20"/>
          <w:szCs w:val="20"/>
        </w:rPr>
        <w:t>:</w:t>
      </w:r>
      <w:r w:rsidR="00EA22D6" w:rsidRPr="008A5C51">
        <w:rPr>
          <w:rFonts w:ascii="Times New Roman" w:hAnsi="Times New Roman" w:cs="Times New Roman"/>
          <w:sz w:val="20"/>
          <w:szCs w:val="20"/>
        </w:rPr>
        <w:t xml:space="preserve"> Our probiotic selection and protocol</w:t>
      </w:r>
      <w:r w:rsidRPr="008A5C51">
        <w:rPr>
          <w:rFonts w:ascii="Times New Roman" w:hAnsi="Times New Roman" w:cs="Times New Roman"/>
          <w:sz w:val="20"/>
          <w:szCs w:val="20"/>
        </w:rPr>
        <w:t xml:space="preserve"> is based on ongoing </w:t>
      </w:r>
      <w:r w:rsidRPr="008A5C51">
        <w:rPr>
          <w:rFonts w:ascii="Times New Roman" w:hAnsi="Times New Roman" w:cs="Times New Roman"/>
          <w:i/>
          <w:sz w:val="20"/>
          <w:szCs w:val="20"/>
        </w:rPr>
        <w:t>(ClinicalTrials.gov Identifier: NCT03369431,</w:t>
      </w:r>
      <w:r w:rsidRPr="008A5C51">
        <w:rPr>
          <w:rFonts w:ascii="Times New Roman" w:hAnsi="Times New Roman" w:cs="Times New Roman"/>
          <w:sz w:val="20"/>
          <w:szCs w:val="20"/>
        </w:rPr>
        <w:t xml:space="preserve"> </w:t>
      </w:r>
      <w:r w:rsidRPr="008A5C51">
        <w:rPr>
          <w:rFonts w:ascii="Times New Roman" w:hAnsi="Times New Roman" w:cs="Times New Roman"/>
          <w:i/>
          <w:sz w:val="20"/>
          <w:szCs w:val="20"/>
        </w:rPr>
        <w:t>NCT02708901,</w:t>
      </w:r>
      <w:r w:rsidRPr="008A5C51">
        <w:rPr>
          <w:rFonts w:ascii="Times New Roman" w:hAnsi="Times New Roman" w:cs="Times New Roman"/>
          <w:sz w:val="20"/>
          <w:szCs w:val="20"/>
        </w:rPr>
        <w:t xml:space="preserve"> </w:t>
      </w:r>
      <w:r w:rsidRPr="008A5C51">
        <w:rPr>
          <w:rFonts w:ascii="Times New Roman" w:hAnsi="Times New Roman" w:cs="Times New Roman"/>
          <w:i/>
          <w:sz w:val="20"/>
          <w:szCs w:val="20"/>
        </w:rPr>
        <w:t>NCT02903030)</w:t>
      </w:r>
      <w:r w:rsidR="00845781" w:rsidRPr="008A5C51">
        <w:rPr>
          <w:rFonts w:ascii="Times New Roman" w:hAnsi="Times New Roman" w:cs="Times New Roman"/>
          <w:i/>
          <w:sz w:val="20"/>
          <w:szCs w:val="20"/>
        </w:rPr>
        <w:t xml:space="preserve"> </w:t>
      </w:r>
      <w:r w:rsidR="005B5502" w:rsidRPr="008A5C51">
        <w:rPr>
          <w:rFonts w:ascii="Times New Roman" w:hAnsi="Times New Roman" w:cs="Times New Roman"/>
          <w:sz w:val="20"/>
          <w:szCs w:val="20"/>
        </w:rPr>
        <w:t>and previous</w:t>
      </w:r>
      <w:r w:rsidR="005B5502" w:rsidRPr="008A5C51">
        <w:rPr>
          <w:rFonts w:ascii="Times New Roman" w:hAnsi="Times New Roman" w:cs="Times New Roman"/>
          <w:i/>
          <w:sz w:val="20"/>
          <w:szCs w:val="20"/>
        </w:rPr>
        <w:t xml:space="preserve"> </w:t>
      </w:r>
      <w:r w:rsidR="001D2CB1" w:rsidRPr="008A5C51">
        <w:rPr>
          <w:rFonts w:ascii="Times New Roman" w:hAnsi="Times New Roman" w:cs="Times New Roman"/>
          <w:i/>
          <w:sz w:val="20"/>
          <w:szCs w:val="20"/>
        </w:rPr>
        <w:fldChar w:fldCharType="begin">
          <w:fldData xml:space="preserve">PEVuZE5vdGU+PENpdGU+PEF1dGhvcj5DaGFwbWFuPC9BdXRob3I+PFllYXI+MjAxMjwvWWVhcj48
UmVjTnVtPjYwNDQ8L1JlY051bT48RGlzcGxheVRleHQ+PHN0eWxlIGZhY2U9InN1cGVyc2NyaXB0
Ij41MS01NDwvc3R5bGU+PC9EaXNwbGF5VGV4dD48cmVjb3JkPjxyZWMtbnVtYmVyPjYwNDQ8L3Jl
Yy1udW1iZXI+PGZvcmVpZ24ta2V5cz48a2V5IGFwcD0iRU4iIGRiLWlkPSJhMnZ4NTJld2YwMHY5
bGV3MHI5eGZlZTNhcnIyOXp0czk5ejIiIHRpbWVzdGFtcD0iMTUzNzUwNzgzOSI+NjA0NDwva2V5
PjwvZm9yZWlnbi1rZXlzPjxyZWYtdHlwZSBuYW1lPSJKb3VybmFsIEFydGljbGUiPjE3PC9yZWYt
dHlwZT48Y29udHJpYnV0b3JzPjxhdXRob3JzPjxhdXRob3I+Q2hhcG1hbiwgQy4gTS48L2F1dGhv
cj48YXV0aG9yPkdpYnNvbiwgRy4gUi48L2F1dGhvcj48YXV0aG9yPlJvd2xhbmQsIEkuPC9hdXRo
b3I+PC9hdXRob3JzPjwvY29udHJpYnV0b3JzPjxhdXRoLWFkZHJlc3M+RGVwYXJ0bWVudCBvZiBG
b29kIGFuZCBOdXRyaXRpb25hbCBTY2llbmNlcywgVW5pdmVyc2l0eSBvZiBSZWFkaW5nLCBXaGl0
ZWtuaWdodHMsIFVuaXRlZCBLaW5nZG9tLiBjYjAxMDIwMkByZWFkaW5nLmFjLnVrPC9hdXRoLWFk
ZHJlc3M+PHRpdGxlcz48dGl0bGU+SW4gdml0cm8gZXZhbHVhdGlvbiBvZiBzaW5nbGUtIGFuZCBt
dWx0aS1zdHJhaW4gcHJvYmlvdGljczogSW50ZXItc3BlY2llcyBpbmhpYml0aW9uIGJldHdlZW4g
cHJvYmlvdGljIHN0cmFpbnMsIGFuZCBpbmhpYml0aW9uIG9mIHBhdGhvZ2VuczwvdGl0bGU+PHNl
Y29uZGFyeS10aXRsZT5BbmFlcm9iZTwvc2Vjb25kYXJ5LXRpdGxlPjxhbHQtdGl0bGU+QW5hZXJv
YmU8L2FsdC10aXRsZT48L3RpdGxlcz48cGVyaW9kaWNhbD48ZnVsbC10aXRsZT5BbmFlcm9iZTwv
ZnVsbC10aXRsZT48YWJici0xPkFuYWVyb2JlPC9hYmJyLTE+PC9wZXJpb2RpY2FsPjxhbHQtcGVy
aW9kaWNhbD48ZnVsbC10aXRsZT5BbmFlcm9iZTwvZnVsbC10aXRsZT48YWJici0xPkFuYWVyb2Jl
PC9hYmJyLTE+PC9hbHQtcGVyaW9kaWNhbD48cGFnZXM+NDA1LTEzPC9wYWdlcz48dm9sdW1lPjE4
PC92b2x1bWU+PG51bWJlcj40PC9udW1iZXI+PGVkaXRpb24+MjAxMi8wNi8wOTwvZWRpdGlvbj48
a2V5d29yZHM+PGtleXdvcmQ+KkFudGliaW9zaXM8L2tleXdvcmQ+PGtleXdvcmQ+QmFjdGVyaWFs
IExvYWQ8L2tleXdvcmQ+PGtleXdvcmQ+QmFjdGVyaW9sb2dpY2FsIFRlY2huaXF1ZXM8L2tleXdv
cmQ+PGtleXdvcmQ+Q2xvc3RyaWRpdW0gZGlmZmljaWxlL3BoeXNpb2xvZ3k8L2tleXdvcmQ+PGtl
eXdvcmQ+Q3VsdHVyZSBNZWRpYS8qbWV0YWJvbGlzbTwva2V5d29yZD48a2V5d29yZD5Fc2NoZXJp
Y2hpYSBjb2xpL3BoeXNpb2xvZ3k8L2tleXdvcmQ+PGtleXdvcmQ+SHVtYW5zPC9rZXl3b3JkPjxr
ZXl3b3JkPkxhY3RvYmFjaWxsdXMvbWV0YWJvbGlzbTwva2V5d29yZD48a2V5d29yZD5NaWNyb2Jp
YWwgU2Vuc2l0aXZpdHkgVGVzdHM8L2tleXdvcmQ+PGtleXdvcmQ+UHJvYmlvdGljcy8qbWV0YWJv
bGlzbS9waGFybWFjb2xvZ3k8L2tleXdvcmQ+PGtleXdvcmQ+U2FsbW9uZWxsYSB0eXBoaW11cml1
bS9waHlzaW9sb2d5PC9rZXl3b3JkPjxrZXl3b3JkPlNwZWNpZXMgU3BlY2lmaWNpdHk8L2tleXdv
cmQ+PC9rZXl3b3Jkcz48ZGF0ZXM+PHllYXI+MjAxMjwveWVhcj48cHViLWRhdGVzPjxkYXRlPkF1
ZzwvZGF0ZT48L3B1Yi1kYXRlcz48L2RhdGVzPjxpc2JuPjEwNzUtOTk2NDwvaXNibj48YWNjZXNz
aW9uLW51bT4yMjY3NzI2MjwvYWNjZXNzaW9uLW51bT48dXJscz48L3VybHM+PGVsZWN0cm9uaWMt
cmVzb3VyY2UtbnVtPjEwLjEwMTYvai5hbmFlcm9iZS4yMDEyLjA1LjAwNDwvZWxlY3Ryb25pYy1y
ZXNvdXJjZS1udW0+PHJlbW90ZS1kYXRhYmFzZS1wcm92aWRlcj5OTE08L3JlbW90ZS1kYXRhYmFz
ZS1wcm92aWRlcj48bGFuZ3VhZ2U+ZW5nPC9sYW5ndWFnZT48L3JlY29yZD48L0NpdGU+PENpdGU+
PEF1dGhvcj5UaW1tZXJtYW48L0F1dGhvcj48WWVhcj4yMDA0PC9ZZWFyPjxSZWNOdW0+NjA0OTwv
UmVjTnVtPjxyZWNvcmQ+PHJlYy1udW1iZXI+NjA0OTwvcmVjLW51bWJlcj48Zm9yZWlnbi1rZXlz
PjxrZXkgYXBwPSJFTiIgZGItaWQ9ImEydng1MmV3ZjAwdjlsZXcwcjl4ZmVlM2FycjI5enRzOTl6
MiIgdGltZXN0YW1wPSIxNTM4MDI4OTgxIj42MDQ5PC9rZXk+PC9mb3JlaWduLWtleXM+PHJlZi10
eXBlIG5hbWU9IkpvdXJuYWwgQXJ0aWNsZSI+MTc8L3JlZi10eXBlPjxjb250cmlidXRvcnM+PGF1
dGhvcnM+PGF1dGhvcj5UaW1tZXJtYW4sIEguIE0uPC9hdXRob3I+PGF1dGhvcj5Lb25pbmcsIEMu
IEouPC9hdXRob3I+PGF1dGhvcj5NdWxkZXIsIEwuPC9hdXRob3I+PGF1dGhvcj5Sb21ib3V0cywg
Ri4gTS48L2F1dGhvcj48YXV0aG9yPkJleW5lbiwgQS4gQy48L2F1dGhvcj48L2F1dGhvcnM+PC9j
b250cmlidXRvcnM+PGF1dGgtYWRkcmVzcz5EZXBhcnRtZW50IG9mIE51dHJpdGlvbiwgRmFjdWx0
eSBvZiBWZXRlcmluYXJ5IE1lZGljaW5lLCBVdHJlY2h0IFVuaXZlcnNpdHksIFAuTy4gQm94IDgw
LjE1MiwgMzUwOCBURCBVdHJlY2h0LCBUaGUgTmV0aGVybGFuZHMuIGgudGltbWVybWFuQHZldC51
dS5ubDwvYXV0aC1hZGRyZXNzPjx0aXRsZXM+PHRpdGxlPk1vbm9zdHJhaW4sIG11bHRpc3RyYWlu
IGFuZCBtdWx0aXNwZWNpZXMgcHJvYmlvdGljcy0tQSBjb21wYXJpc29uIG9mIGZ1bmN0aW9uYWxp
dHkgYW5kIGVmZmljYWN5PC90aXRsZT48c2Vjb25kYXJ5LXRpdGxlPkludCBKIEZvb2QgTWljcm9i
aW9sPC9zZWNvbmRhcnktdGl0bGU+PGFsdC10aXRsZT5JbnRlcm5hdGlvbmFsIGpvdXJuYWwgb2Yg
Zm9vZCBtaWNyb2Jpb2xvZ3k8L2FsdC10aXRsZT48L3RpdGxlcz48cGVyaW9kaWNhbD48ZnVsbC10
aXRsZT5JbnQgSiBGb29kIE1pY3JvYmlvbDwvZnVsbC10aXRsZT48YWJici0xPkludGVybmF0aW9u
YWwgam91cm5hbCBvZiBmb29kIG1pY3JvYmlvbG9neTwvYWJici0xPjwvcGVyaW9kaWNhbD48YWx0
LXBlcmlvZGljYWw+PGZ1bGwtdGl0bGU+SW50IEogRm9vZCBNaWNyb2Jpb2w8L2Z1bGwtdGl0bGU+
PGFiYnItMT5JbnRlcm5hdGlvbmFsIGpvdXJuYWwgb2YgZm9vZCBtaWNyb2Jpb2xvZ3k8L2FiYnIt
MT48L2FsdC1wZXJpb2RpY2FsPjxwYWdlcz4yMTktMzM8L3BhZ2VzPjx2b2x1bWU+OTY8L3ZvbHVt
ZT48bnVtYmVyPjM8L251bWJlcj48ZWRpdGlvbj4yMDA0LzA5LzMwPC9lZGl0aW9uPjxrZXl3b3Jk
cz48a2V5d29yZD5BbmltYWxzPC9rZXl3b3JkPjxrZXl3b3JkPkFudGliaW9zaXMvKnBoeXNpb2xv
Z3k8L2tleXdvcmQ+PGtleXdvcmQ+QmFjdGVyaWFsIEluZmVjdGlvbnMvKnByZXZlbnRpb24gJmFt
cDsgY29udHJvbDwva2V5d29yZD48a2V5d29yZD5IdW1hbnM8L2tleXdvcmQ+PGtleXdvcmQ+TGFj
dG9iYWNpbGx1cy8qcGh5c2lvbG9neTwva2V5d29yZD48a2V5d29yZD5Qcm9iaW90aWNzL2FkbWlu
aXN0cmF0aW9uICZhbXA7IGRvc2FnZS8qcGhhcm1hY29sb2d5L3RoZXJhcGV1dGljIHVzZTwva2V5
d29yZD48a2V5d29yZD5TcGVjaWVzIFNwZWNpZmljaXR5PC9rZXl3b3JkPjxrZXl3b3JkPlN5bWJp
b3Npcy9waHlzaW9sb2d5PC9rZXl3b3JkPjxrZXl3b3JkPlRyZWF0bWVudCBPdXRjb21lPC9rZXl3
b3JkPjwva2V5d29yZHM+PGRhdGVzPjx5ZWFyPjIwMDQ8L3llYXI+PHB1Yi1kYXRlcz48ZGF0ZT5O
b3YgMTU8L2RhdGU+PC9wdWItZGF0ZXM+PC9kYXRlcz48aXNibj4wMTY4LTE2MDUgKFByaW50KSYj
eEQ7MDE2OC0xNjA1PC9pc2JuPjxhY2Nlc3Npb24tbnVtPjE1NDU0MzEzPC9hY2Nlc3Npb24tbnVt
Pjx1cmxzPjwvdXJscz48ZWxlY3Ryb25pYy1yZXNvdXJjZS1udW0+MTAuMTAxNi9qLmlqZm9vZG1p
Y3JvLjIwMDQuMDUuMDEyPC9lbGVjdHJvbmljLXJlc291cmNlLW51bT48cmVtb3RlLWRhdGFiYXNl
LXByb3ZpZGVyPk5MTTwvcmVtb3RlLWRhdGFiYXNlLXByb3ZpZGVyPjxsYW5ndWFnZT5lbmc8L2xh
bmd1YWdlPjwvcmVjb3JkPjwvQ2l0ZT48Q2l0ZT48QXV0aG9yPkR1YmV5PC9BdXRob3I+PFllYXI+
MjAwODwvWWVhcj48UmVjTnVtPjU5Nzg8L1JlY051bT48cmVjb3JkPjxyZWMtbnVtYmVyPjU5Nzg8
L3JlYy1udW1iZXI+PGZvcmVpZ24ta2V5cz48a2V5IGFwcD0iRU4iIGRiLWlkPSJhMnZ4NTJld2Yw
MHY5bGV3MHI5eGZlZTNhcnIyOXp0czk5ejIiIHRpbWVzdGFtcD0iMTUyMTUxMzI5MiI+NTk3ODwv
a2V5PjwvZm9yZWlnbi1rZXlzPjxyZWYtdHlwZSBuYW1lPSJKb3VybmFsIEFydGljbGUiPjE3PC9y
ZWYtdHlwZT48Y29udHJpYnV0b3JzPjxhdXRob3JzPjxhdXRob3I+RHViZXksIEEuIFAuPC9hdXRo
b3I+PGF1dGhvcj5SYWplc2h3YXJpLCBLLjwvYXV0aG9yPjxhdXRob3I+Q2hha3JhdmFydHksIEEu
PC9hdXRob3I+PGF1dGhvcj5GYW11bGFybywgRy48L2F1dGhvcj48L2F1dGhvcnM+PC9jb250cmli
dXRvcnM+PGF1dGgtYWRkcmVzcz5EZXBhcnRtZW50IG9mIFBlZGlhdHJpY3MsIE1hdWxhbmEgQXph
ZCBNZWRpY2FsIENvbGxlZ2UsIE5ldyBEZWxoaSwgSW5kaWEuIGFwZHViZXk1MkByZWRpZmZtYWls
LmNvbTwvYXV0aC1hZGRyZXNzPjx0aXRsZXM+PHRpdGxlPlVzZSBvZiBWU0xbc2hhcnBdMyBpbiB0
aGUgdHJlYXRtZW50IG9mIHJvdGF2aXJ1cyBkaWFycmhlYSBpbiBjaGlsZHJlbjogcHJlbGltaW5h
cnkgcmVzdWx0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UzEyNi05PC9wYWdlcz48dm9sdW1lPjQyIFN1cHBsIDMgUHQgMTwvdm9sdW1lPjxlZGl0aW9u
PjIwMDgvMTAvMDE8L2VkaXRpb24+PGtleXdvcmRzPjxrZXl3b3JkPkFjdXRlIERpc2Vhc2U8L2tl
eXdvcmQ+PGtleXdvcmQ+KkJpZmlkb2JhY3Rlcml1bS9jbGFzc2lmaWNhdGlvbjwva2V5d29yZD48
a2V5d29yZD5DaGlsZCwgUHJlc2Nob29sPC9rZXl3b3JkPjxrZXl3b3JkPkRpYXJyaGVhL3RoZXJh
cHkvdmlyb2xvZ3k8L2tleXdvcmQ+PGtleXdvcmQ+RG91YmxlLUJsaW5kIE1ldGhvZDwva2V5d29y
ZD48a2V5d29yZD5GZW1hbGU8L2tleXdvcmQ+PGtleXdvcmQ+SHVtYW5zPC9rZXl3b3JkPjxrZXl3
b3JkPkluZGlhPC9rZXl3b3JkPjxrZXl3b3JkPkluZmFudDwva2V5d29yZD48a2V5d29yZD5MYWN0
b2JhY2lsbHVzL2NsYXNzaWZpY2F0aW9uPC9rZXl3b3JkPjxrZXl3b3JkPk1hbGU8L2tleXdvcmQ+
PGtleXdvcmQ+UHJvYmlvdGljcy9hZG1pbmlzdHJhdGlvbiAmYW1wOyBkb3NhZ2UvYWR2ZXJzZSBl
ZmZlY3RzLyp0aGVyYXBldXRpYyB1c2U8L2tleXdvcmQ+PGtleXdvcmQ+Um90YXZpcnVzPC9rZXl3
b3JkPjxrZXl3b3JkPlJvdGF2aXJ1cyBJbmZlY3Rpb25zLyp0aGVyYXB5L3Zpcm9sb2d5PC9rZXl3
b3JkPjxrZXl3b3JkPipTdHJlcHRvY29jY3VzIHRoZXJtb3BoaWx1czwva2V5d29yZD48a2V5d29y
ZD5UcmVhdG1lbnQgT3V0Y29tZTwva2V5d29yZD48L2tleXdvcmRzPjxkYXRlcz48eWVhcj4yMDA4
PC95ZWFyPjxwdWItZGF0ZXM+PGRhdGU+U2VwPC9kYXRlPjwvcHViLWRhdGVzPjwvZGF0ZXM+PGlz
Ym4+MDE5Mi0wNzkwPC9pc2JuPjxhY2Nlc3Npb24tbnVtPjE4ODA2NzAzPC9hY2Nlc3Npb24tbnVt
Pjx1cmxzPjwvdXJscz48ZWxlY3Ryb25pYy1yZXNvdXJjZS1udW0+MTAuMTA5Ny9NQ0cuMGIwMTNl
MzE4MTZmYzJmNjwvZWxlY3Ryb25pYy1yZXNvdXJjZS1udW0+PHJlbW90ZS1kYXRhYmFzZS1wcm92
aWRlcj5OTE08L3JlbW90ZS1kYXRhYmFzZS1wcm92aWRlcj48bGFuZ3VhZ2U+ZW5nPC9sYW5ndWFn
ZT48L3JlY29yZD48L0NpdGU+PENpdGU+PEF1dGhvcj5HdWFuZGFsaW5pPC9BdXRob3I+PFllYXI+
MjAxMDwvWWVhcj48UmVjTnVtPjYxMjU8L1JlY051bT48cmVjb3JkPjxyZWMtbnVtYmVyPjYxMjU8
L3JlYy1udW1iZXI+PGZvcmVpZ24ta2V5cz48a2V5IGFwcD0iRU4iIGRiLWlkPSJhMnZ4NTJld2Yw
MHY5bGV3MHI5eGZlZTNhcnIyOXp0czk5ejIiIHRpbWVzdGFtcD0iMTU1NjUyMDM4NiI+NjEyNTwv
a2V5PjwvZm9yZWlnbi1rZXlzPjxyZWYtdHlwZSBuYW1lPSJKb3VybmFsIEFydGljbGUiPjE3PC9y
ZWYtdHlwZT48Y29udHJpYnV0b3JzPjxhdXRob3JzPjxhdXRob3I+R3VhbmRhbGluaSwgUy48L2F1
dGhvcj48YXV0aG9yPk1hZ2F6enUsIEcuPC9hdXRob3I+PGF1dGhvcj5DaGlhcm8sIEEuPC9hdXRo
b3I+PGF1dGhvcj5MYSBCYWxlc3RyYSwgVi48L2F1dGhvcj48YXV0aG9yPkRpIE5hcmRvLCBHLjwv
YXV0aG9yPjxhdXRob3I+R29wYWxhbiwgUy48L2F1dGhvcj48YXV0aG9yPlNpYmFsLCBBLjwvYXV0
aG9yPjxhdXRob3I+Um9tYW5vLCBDLjwvYXV0aG9yPjxhdXRob3I+Q2FuYW5pLCBSLiBCLjwvYXV0
aG9yPjxhdXRob3I+TGlvbmV0dGksIFAuPC9hdXRob3I+PGF1dGhvcj5TZXR0eSwgTS48L2F1dGhv
cj48L2F1dGhvcnM+PC9jb250cmlidXRvcnM+PGF1dGgtYWRkcmVzcz5Vbml2ZXJzaXR5IG9mIENo
aWNhZ28gU2VjdGlvbiBvZiBQZWRpYXRyaWMgR2FzdHJvZW50ZXJvbG9neSwgSGVwYXRvbG9neSBh
bmQgTnV0cml0aW9uLCBDaGljYWdvLCBJTCwgVVNBLiBzZ3VhbmRhbGluaUBwZWRzLmJzZC51Y2hp
Y2Fnby5lZHU8L2F1dGgtYWRkcmVzcz48dGl0bGVzPjx0aXRsZT5WU0wjMyBpbXByb3ZlcyBzeW1w
dG9tcyBpbiBjaGlsZHJlbiB3aXRoIGlycml0YWJsZSBib3dlbCBzeW5kcm9tZTogYSBtdWx0aWNl
bnRlciwgcmFuZG9taXplZCwgcGxhY2Viby1jb250cm9sbGVkLCBkb3VibGUtYmxpbmQsIGNyb3Nz
b3ZlciBzdHVkeTwvdGl0bGU+PHNlY29uZGFyeS10aXRsZT5KIFBlZGlhdHIgR2FzdHJvZW50ZXJv
bCBOdXRyPC9zZWNvbmRhcnktdGl0bGU+PGFsdC10aXRsZT5Kb3VybmFsIG9mIHBlZGlhdHJpYyBn
YXN0cm9lbnRlcm9sb2d5IGFuZCBudXRyaXRpb248L2FsdC10aXRsZT48L3RpdGxlcz48YWx0LXBl
cmlvZGljYWw+PGZ1bGwtdGl0bGU+Sm91cm5hbCBvZiBQZWRpYXRyaWMgR2FzdHJvZW50ZXJvbG9n
eSBhbmQgTnV0cml0aW9uPC9mdWxsLXRpdGxlPjwvYWx0LXBlcmlvZGljYWw+PHBhZ2VzPjI0LTMw
PC9wYWdlcz48dm9sdW1lPjUxPC92b2x1bWU+PG51bWJlcj4xPC9udW1iZXI+PGVkaXRpb24+MjAx
MC8wNS8xMTwvZWRpdGlvbj48a2V5d29yZHM+PGtleXdvcmQ+QWJkb21pbmFsIFBhaW4vZHJ1ZyB0
aGVyYXB5L2V0aW9sb2d5PC9rZXl3b3JkPjxrZXl3b3JkPkFkb2xlc2NlbnQ8L2tleXdvcmQ+PGtl
eXdvcmQ+Q2hpbGQ8L2tleXdvcmQ+PGtleXdvcmQ+Q2hpbGQsIFByZXNjaG9vbDwva2V5d29yZD48
a2V5d29yZD5Dcm9zcy1PdmVyIFN0dWRpZXM8L2tleXdvcmQ+PGtleXdvcmQ+RG91YmxlLUJsaW5k
IE1ldGhvZDwva2V5d29yZD48a2V5d29yZD5GYW1pbHk8L2tleXdvcmQ+PGtleXdvcmQ+RmVtYWxl
PC9rZXl3b3JkPjxrZXl3b3JkPkh1bWFuczwva2V5d29yZD48a2V5d29yZD5JcnJpdGFibGUgQm93
ZWwgU3luZHJvbWUvY29tcGxpY2F0aW9ucy8qZHJ1ZyB0aGVyYXB5L21pY3JvYmlvbG9neTwva2V5
d29yZD48a2V5d29yZD5NYWxlPC9rZXl3b3JkPjxrZXl3b3JkPlByb2Jpb3RpY3MvKnRoZXJhcGV1
dGljIHVzZTwva2V5d29yZD48a2V5d29yZD5TdXJ2ZXlzIGFuZCBRdWVzdGlvbm5haXJlczwva2V5
d29yZD48a2V5d29yZD5UcmVhdG1lbnQgT3V0Y29tZTwva2V5d29yZD48L2tleXdvcmRzPjxkYXRl
cz48eWVhcj4yMDEwPC95ZWFyPjxwdWItZGF0ZXM+PGRhdGU+SnVsPC9kYXRlPjwvcHViLWRhdGVz
PjwvZGF0ZXM+PGlzYm4+MDI3Ny0yMTE2PC9pc2JuPjxhY2Nlc3Npb24tbnVtPjIwNDUzNjc4PC9h
Y2Nlc3Npb24tbnVtPjx1cmxzPjwvdXJscz48ZWxlY3Ryb25pYy1yZXNvdXJjZS1udW0+MTAuMTA5
Ny9NUEcuMGIwMTNlMzE4MWNhNGQ5NTwvZWxlY3Ryb25pYy1yZXNvdXJjZS1udW0+PHJlbW90ZS1k
YXRhYmFzZS1wcm92aWRlcj5OTE08L3JlbW90ZS1kYXRhYmFzZS1wcm92aWRlcj48bGFuZ3VhZ2U+
ZW5nPC9sYW5ndWFnZT48L3JlY29yZD48L0NpdGU+PC9FbmROb3RlPgB=
</w:fldData>
        </w:fldChar>
      </w:r>
      <w:r w:rsidR="00422BFE" w:rsidRPr="008A5C51">
        <w:rPr>
          <w:rFonts w:ascii="Times New Roman" w:hAnsi="Times New Roman" w:cs="Times New Roman"/>
          <w:i/>
          <w:sz w:val="20"/>
          <w:szCs w:val="20"/>
        </w:rPr>
        <w:instrText xml:space="preserve"> ADDIN EN.CITE </w:instrText>
      </w:r>
      <w:r w:rsidR="00422BFE" w:rsidRPr="008A5C51">
        <w:rPr>
          <w:rFonts w:ascii="Times New Roman" w:hAnsi="Times New Roman" w:cs="Times New Roman"/>
          <w:i/>
          <w:sz w:val="20"/>
          <w:szCs w:val="20"/>
        </w:rPr>
        <w:fldChar w:fldCharType="begin">
          <w:fldData xml:space="preserve">PEVuZE5vdGU+PENpdGU+PEF1dGhvcj5DaGFwbWFuPC9BdXRob3I+PFllYXI+MjAxMjwvWWVhcj48
UmVjTnVtPjYwNDQ8L1JlY051bT48RGlzcGxheVRleHQ+PHN0eWxlIGZhY2U9InN1cGVyc2NyaXB0
Ij41MS01NDwvc3R5bGU+PC9EaXNwbGF5VGV4dD48cmVjb3JkPjxyZWMtbnVtYmVyPjYwNDQ8L3Jl
Yy1udW1iZXI+PGZvcmVpZ24ta2V5cz48a2V5IGFwcD0iRU4iIGRiLWlkPSJhMnZ4NTJld2YwMHY5
bGV3MHI5eGZlZTNhcnIyOXp0czk5ejIiIHRpbWVzdGFtcD0iMTUzNzUwNzgzOSI+NjA0NDwva2V5
PjwvZm9yZWlnbi1rZXlzPjxyZWYtdHlwZSBuYW1lPSJKb3VybmFsIEFydGljbGUiPjE3PC9yZWYt
dHlwZT48Y29udHJpYnV0b3JzPjxhdXRob3JzPjxhdXRob3I+Q2hhcG1hbiwgQy4gTS48L2F1dGhv
cj48YXV0aG9yPkdpYnNvbiwgRy4gUi48L2F1dGhvcj48YXV0aG9yPlJvd2xhbmQsIEkuPC9hdXRo
b3I+PC9hdXRob3JzPjwvY29udHJpYnV0b3JzPjxhdXRoLWFkZHJlc3M+RGVwYXJ0bWVudCBvZiBG
b29kIGFuZCBOdXRyaXRpb25hbCBTY2llbmNlcywgVW5pdmVyc2l0eSBvZiBSZWFkaW5nLCBXaGl0
ZWtuaWdodHMsIFVuaXRlZCBLaW5nZG9tLiBjYjAxMDIwMkByZWFkaW5nLmFjLnVrPC9hdXRoLWFk
ZHJlc3M+PHRpdGxlcz48dGl0bGU+SW4gdml0cm8gZXZhbHVhdGlvbiBvZiBzaW5nbGUtIGFuZCBt
dWx0aS1zdHJhaW4gcHJvYmlvdGljczogSW50ZXItc3BlY2llcyBpbmhpYml0aW9uIGJldHdlZW4g
cHJvYmlvdGljIHN0cmFpbnMsIGFuZCBpbmhpYml0aW9uIG9mIHBhdGhvZ2VuczwvdGl0bGU+PHNl
Y29uZGFyeS10aXRsZT5BbmFlcm9iZTwvc2Vjb25kYXJ5LXRpdGxlPjxhbHQtdGl0bGU+QW5hZXJv
YmU8L2FsdC10aXRsZT48L3RpdGxlcz48cGVyaW9kaWNhbD48ZnVsbC10aXRsZT5BbmFlcm9iZTwv
ZnVsbC10aXRsZT48YWJici0xPkFuYWVyb2JlPC9hYmJyLTE+PC9wZXJpb2RpY2FsPjxhbHQtcGVy
aW9kaWNhbD48ZnVsbC10aXRsZT5BbmFlcm9iZTwvZnVsbC10aXRsZT48YWJici0xPkFuYWVyb2Jl
PC9hYmJyLTE+PC9hbHQtcGVyaW9kaWNhbD48cGFnZXM+NDA1LTEzPC9wYWdlcz48dm9sdW1lPjE4
PC92b2x1bWU+PG51bWJlcj40PC9udW1iZXI+PGVkaXRpb24+MjAxMi8wNi8wOTwvZWRpdGlvbj48
a2V5d29yZHM+PGtleXdvcmQ+KkFudGliaW9zaXM8L2tleXdvcmQ+PGtleXdvcmQ+QmFjdGVyaWFs
IExvYWQ8L2tleXdvcmQ+PGtleXdvcmQ+QmFjdGVyaW9sb2dpY2FsIFRlY2huaXF1ZXM8L2tleXdv
cmQ+PGtleXdvcmQ+Q2xvc3RyaWRpdW0gZGlmZmljaWxlL3BoeXNpb2xvZ3k8L2tleXdvcmQ+PGtl
eXdvcmQ+Q3VsdHVyZSBNZWRpYS8qbWV0YWJvbGlzbTwva2V5d29yZD48a2V5d29yZD5Fc2NoZXJp
Y2hpYSBjb2xpL3BoeXNpb2xvZ3k8L2tleXdvcmQ+PGtleXdvcmQ+SHVtYW5zPC9rZXl3b3JkPjxr
ZXl3b3JkPkxhY3RvYmFjaWxsdXMvbWV0YWJvbGlzbTwva2V5d29yZD48a2V5d29yZD5NaWNyb2Jp
YWwgU2Vuc2l0aXZpdHkgVGVzdHM8L2tleXdvcmQ+PGtleXdvcmQ+UHJvYmlvdGljcy8qbWV0YWJv
bGlzbS9waGFybWFjb2xvZ3k8L2tleXdvcmQ+PGtleXdvcmQ+U2FsbW9uZWxsYSB0eXBoaW11cml1
bS9waHlzaW9sb2d5PC9rZXl3b3JkPjxrZXl3b3JkPlNwZWNpZXMgU3BlY2lmaWNpdHk8L2tleXdv
cmQ+PC9rZXl3b3Jkcz48ZGF0ZXM+PHllYXI+MjAxMjwveWVhcj48cHViLWRhdGVzPjxkYXRlPkF1
ZzwvZGF0ZT48L3B1Yi1kYXRlcz48L2RhdGVzPjxpc2JuPjEwNzUtOTk2NDwvaXNibj48YWNjZXNz
aW9uLW51bT4yMjY3NzI2MjwvYWNjZXNzaW9uLW51bT48dXJscz48L3VybHM+PGVsZWN0cm9uaWMt
cmVzb3VyY2UtbnVtPjEwLjEwMTYvai5hbmFlcm9iZS4yMDEyLjA1LjAwNDwvZWxlY3Ryb25pYy1y
ZXNvdXJjZS1udW0+PHJlbW90ZS1kYXRhYmFzZS1wcm92aWRlcj5OTE08L3JlbW90ZS1kYXRhYmFz
ZS1wcm92aWRlcj48bGFuZ3VhZ2U+ZW5nPC9sYW5ndWFnZT48L3JlY29yZD48L0NpdGU+PENpdGU+
PEF1dGhvcj5UaW1tZXJtYW48L0F1dGhvcj48WWVhcj4yMDA0PC9ZZWFyPjxSZWNOdW0+NjA0OTwv
UmVjTnVtPjxyZWNvcmQ+PHJlYy1udW1iZXI+NjA0OTwvcmVjLW51bWJlcj48Zm9yZWlnbi1rZXlz
PjxrZXkgYXBwPSJFTiIgZGItaWQ9ImEydng1MmV3ZjAwdjlsZXcwcjl4ZmVlM2FycjI5enRzOTl6
MiIgdGltZXN0YW1wPSIxNTM4MDI4OTgxIj42MDQ5PC9rZXk+PC9mb3JlaWduLWtleXM+PHJlZi10
eXBlIG5hbWU9IkpvdXJuYWwgQXJ0aWNsZSI+MTc8L3JlZi10eXBlPjxjb250cmlidXRvcnM+PGF1
dGhvcnM+PGF1dGhvcj5UaW1tZXJtYW4sIEguIE0uPC9hdXRob3I+PGF1dGhvcj5Lb25pbmcsIEMu
IEouPC9hdXRob3I+PGF1dGhvcj5NdWxkZXIsIEwuPC9hdXRob3I+PGF1dGhvcj5Sb21ib3V0cywg
Ri4gTS48L2F1dGhvcj48YXV0aG9yPkJleW5lbiwgQS4gQy48L2F1dGhvcj48L2F1dGhvcnM+PC9j
b250cmlidXRvcnM+PGF1dGgtYWRkcmVzcz5EZXBhcnRtZW50IG9mIE51dHJpdGlvbiwgRmFjdWx0
eSBvZiBWZXRlcmluYXJ5IE1lZGljaW5lLCBVdHJlY2h0IFVuaXZlcnNpdHksIFAuTy4gQm94IDgw
LjE1MiwgMzUwOCBURCBVdHJlY2h0LCBUaGUgTmV0aGVybGFuZHMuIGgudGltbWVybWFuQHZldC51
dS5ubDwvYXV0aC1hZGRyZXNzPjx0aXRsZXM+PHRpdGxlPk1vbm9zdHJhaW4sIG11bHRpc3RyYWlu
IGFuZCBtdWx0aXNwZWNpZXMgcHJvYmlvdGljcy0tQSBjb21wYXJpc29uIG9mIGZ1bmN0aW9uYWxp
dHkgYW5kIGVmZmljYWN5PC90aXRsZT48c2Vjb25kYXJ5LXRpdGxlPkludCBKIEZvb2QgTWljcm9i
aW9sPC9zZWNvbmRhcnktdGl0bGU+PGFsdC10aXRsZT5JbnRlcm5hdGlvbmFsIGpvdXJuYWwgb2Yg
Zm9vZCBtaWNyb2Jpb2xvZ3k8L2FsdC10aXRsZT48L3RpdGxlcz48cGVyaW9kaWNhbD48ZnVsbC10
aXRsZT5JbnQgSiBGb29kIE1pY3JvYmlvbDwvZnVsbC10aXRsZT48YWJici0xPkludGVybmF0aW9u
YWwgam91cm5hbCBvZiBmb29kIG1pY3JvYmlvbG9neTwvYWJici0xPjwvcGVyaW9kaWNhbD48YWx0
LXBlcmlvZGljYWw+PGZ1bGwtdGl0bGU+SW50IEogRm9vZCBNaWNyb2Jpb2w8L2Z1bGwtdGl0bGU+
PGFiYnItMT5JbnRlcm5hdGlvbmFsIGpvdXJuYWwgb2YgZm9vZCBtaWNyb2Jpb2xvZ3k8L2FiYnIt
MT48L2FsdC1wZXJpb2RpY2FsPjxwYWdlcz4yMTktMzM8L3BhZ2VzPjx2b2x1bWU+OTY8L3ZvbHVt
ZT48bnVtYmVyPjM8L251bWJlcj48ZWRpdGlvbj4yMDA0LzA5LzMwPC9lZGl0aW9uPjxrZXl3b3Jk
cz48a2V5d29yZD5BbmltYWxzPC9rZXl3b3JkPjxrZXl3b3JkPkFudGliaW9zaXMvKnBoeXNpb2xv
Z3k8L2tleXdvcmQ+PGtleXdvcmQ+QmFjdGVyaWFsIEluZmVjdGlvbnMvKnByZXZlbnRpb24gJmFt
cDsgY29udHJvbDwva2V5d29yZD48a2V5d29yZD5IdW1hbnM8L2tleXdvcmQ+PGtleXdvcmQ+TGFj
dG9iYWNpbGx1cy8qcGh5c2lvbG9neTwva2V5d29yZD48a2V5d29yZD5Qcm9iaW90aWNzL2FkbWlu
aXN0cmF0aW9uICZhbXA7IGRvc2FnZS8qcGhhcm1hY29sb2d5L3RoZXJhcGV1dGljIHVzZTwva2V5
d29yZD48a2V5d29yZD5TcGVjaWVzIFNwZWNpZmljaXR5PC9rZXl3b3JkPjxrZXl3b3JkPlN5bWJp
b3Npcy9waHlzaW9sb2d5PC9rZXl3b3JkPjxrZXl3b3JkPlRyZWF0bWVudCBPdXRjb21lPC9rZXl3
b3JkPjwva2V5d29yZHM+PGRhdGVzPjx5ZWFyPjIwMDQ8L3llYXI+PHB1Yi1kYXRlcz48ZGF0ZT5O
b3YgMTU8L2RhdGU+PC9wdWItZGF0ZXM+PC9kYXRlcz48aXNibj4wMTY4LTE2MDUgKFByaW50KSYj
eEQ7MDE2OC0xNjA1PC9pc2JuPjxhY2Nlc3Npb24tbnVtPjE1NDU0MzEzPC9hY2Nlc3Npb24tbnVt
Pjx1cmxzPjwvdXJscz48ZWxlY3Ryb25pYy1yZXNvdXJjZS1udW0+MTAuMTAxNi9qLmlqZm9vZG1p
Y3JvLjIwMDQuMDUuMDEyPC9lbGVjdHJvbmljLXJlc291cmNlLW51bT48cmVtb3RlLWRhdGFiYXNl
LXByb3ZpZGVyPk5MTTwvcmVtb3RlLWRhdGFiYXNlLXByb3ZpZGVyPjxsYW5ndWFnZT5lbmc8L2xh
bmd1YWdlPjwvcmVjb3JkPjwvQ2l0ZT48Q2l0ZT48QXV0aG9yPkR1YmV5PC9BdXRob3I+PFllYXI+
MjAwODwvWWVhcj48UmVjTnVtPjU5Nzg8L1JlY051bT48cmVjb3JkPjxyZWMtbnVtYmVyPjU5Nzg8
L3JlYy1udW1iZXI+PGZvcmVpZ24ta2V5cz48a2V5IGFwcD0iRU4iIGRiLWlkPSJhMnZ4NTJld2Yw
MHY5bGV3MHI5eGZlZTNhcnIyOXp0czk5ejIiIHRpbWVzdGFtcD0iMTUyMTUxMzI5MiI+NTk3ODwv
a2V5PjwvZm9yZWlnbi1rZXlzPjxyZWYtdHlwZSBuYW1lPSJKb3VybmFsIEFydGljbGUiPjE3PC9y
ZWYtdHlwZT48Y29udHJpYnV0b3JzPjxhdXRob3JzPjxhdXRob3I+RHViZXksIEEuIFAuPC9hdXRo
b3I+PGF1dGhvcj5SYWplc2h3YXJpLCBLLjwvYXV0aG9yPjxhdXRob3I+Q2hha3JhdmFydHksIEEu
PC9hdXRob3I+PGF1dGhvcj5GYW11bGFybywgRy48L2F1dGhvcj48L2F1dGhvcnM+PC9jb250cmli
dXRvcnM+PGF1dGgtYWRkcmVzcz5EZXBhcnRtZW50IG9mIFBlZGlhdHJpY3MsIE1hdWxhbmEgQXph
ZCBNZWRpY2FsIENvbGxlZ2UsIE5ldyBEZWxoaSwgSW5kaWEuIGFwZHViZXk1MkByZWRpZmZtYWls
LmNvbTwvYXV0aC1hZGRyZXNzPjx0aXRsZXM+PHRpdGxlPlVzZSBvZiBWU0xbc2hhcnBdMyBpbiB0
aGUgdHJlYXRtZW50IG9mIHJvdGF2aXJ1cyBkaWFycmhlYSBpbiBjaGlsZHJlbjogcHJlbGltaW5h
cnkgcmVzdWx0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UzEyNi05PC9wYWdlcz48dm9sdW1lPjQyIFN1cHBsIDMgUHQgMTwvdm9sdW1lPjxlZGl0aW9u
PjIwMDgvMTAvMDE8L2VkaXRpb24+PGtleXdvcmRzPjxrZXl3b3JkPkFjdXRlIERpc2Vhc2U8L2tl
eXdvcmQ+PGtleXdvcmQ+KkJpZmlkb2JhY3Rlcml1bS9jbGFzc2lmaWNhdGlvbjwva2V5d29yZD48
a2V5d29yZD5DaGlsZCwgUHJlc2Nob29sPC9rZXl3b3JkPjxrZXl3b3JkPkRpYXJyaGVhL3RoZXJh
cHkvdmlyb2xvZ3k8L2tleXdvcmQ+PGtleXdvcmQ+RG91YmxlLUJsaW5kIE1ldGhvZDwva2V5d29y
ZD48a2V5d29yZD5GZW1hbGU8L2tleXdvcmQ+PGtleXdvcmQ+SHVtYW5zPC9rZXl3b3JkPjxrZXl3
b3JkPkluZGlhPC9rZXl3b3JkPjxrZXl3b3JkPkluZmFudDwva2V5d29yZD48a2V5d29yZD5MYWN0
b2JhY2lsbHVzL2NsYXNzaWZpY2F0aW9uPC9rZXl3b3JkPjxrZXl3b3JkPk1hbGU8L2tleXdvcmQ+
PGtleXdvcmQ+UHJvYmlvdGljcy9hZG1pbmlzdHJhdGlvbiAmYW1wOyBkb3NhZ2UvYWR2ZXJzZSBl
ZmZlY3RzLyp0aGVyYXBldXRpYyB1c2U8L2tleXdvcmQ+PGtleXdvcmQ+Um90YXZpcnVzPC9rZXl3
b3JkPjxrZXl3b3JkPlJvdGF2aXJ1cyBJbmZlY3Rpb25zLyp0aGVyYXB5L3Zpcm9sb2d5PC9rZXl3
b3JkPjxrZXl3b3JkPipTdHJlcHRvY29jY3VzIHRoZXJtb3BoaWx1czwva2V5d29yZD48a2V5d29y
ZD5UcmVhdG1lbnQgT3V0Y29tZTwva2V5d29yZD48L2tleXdvcmRzPjxkYXRlcz48eWVhcj4yMDA4
PC95ZWFyPjxwdWItZGF0ZXM+PGRhdGU+U2VwPC9kYXRlPjwvcHViLWRhdGVzPjwvZGF0ZXM+PGlz
Ym4+MDE5Mi0wNzkwPC9pc2JuPjxhY2Nlc3Npb24tbnVtPjE4ODA2NzAzPC9hY2Nlc3Npb24tbnVt
Pjx1cmxzPjwvdXJscz48ZWxlY3Ryb25pYy1yZXNvdXJjZS1udW0+MTAuMTA5Ny9NQ0cuMGIwMTNl
MzE4MTZmYzJmNjwvZWxlY3Ryb25pYy1yZXNvdXJjZS1udW0+PHJlbW90ZS1kYXRhYmFzZS1wcm92
aWRlcj5OTE08L3JlbW90ZS1kYXRhYmFzZS1wcm92aWRlcj48bGFuZ3VhZ2U+ZW5nPC9sYW5ndWFn
ZT48L3JlY29yZD48L0NpdGU+PENpdGU+PEF1dGhvcj5HdWFuZGFsaW5pPC9BdXRob3I+PFllYXI+
MjAxMDwvWWVhcj48UmVjTnVtPjYxMjU8L1JlY051bT48cmVjb3JkPjxyZWMtbnVtYmVyPjYxMjU8
L3JlYy1udW1iZXI+PGZvcmVpZ24ta2V5cz48a2V5IGFwcD0iRU4iIGRiLWlkPSJhMnZ4NTJld2Yw
MHY5bGV3MHI5eGZlZTNhcnIyOXp0czk5ejIiIHRpbWVzdGFtcD0iMTU1NjUyMDM4NiI+NjEyNTwv
a2V5PjwvZm9yZWlnbi1rZXlzPjxyZWYtdHlwZSBuYW1lPSJKb3VybmFsIEFydGljbGUiPjE3PC9y
ZWYtdHlwZT48Y29udHJpYnV0b3JzPjxhdXRob3JzPjxhdXRob3I+R3VhbmRhbGluaSwgUy48L2F1
dGhvcj48YXV0aG9yPk1hZ2F6enUsIEcuPC9hdXRob3I+PGF1dGhvcj5DaGlhcm8sIEEuPC9hdXRo
b3I+PGF1dGhvcj5MYSBCYWxlc3RyYSwgVi48L2F1dGhvcj48YXV0aG9yPkRpIE5hcmRvLCBHLjwv
YXV0aG9yPjxhdXRob3I+R29wYWxhbiwgUy48L2F1dGhvcj48YXV0aG9yPlNpYmFsLCBBLjwvYXV0
aG9yPjxhdXRob3I+Um9tYW5vLCBDLjwvYXV0aG9yPjxhdXRob3I+Q2FuYW5pLCBSLiBCLjwvYXV0
aG9yPjxhdXRob3I+TGlvbmV0dGksIFAuPC9hdXRob3I+PGF1dGhvcj5TZXR0eSwgTS48L2F1dGhv
cj48L2F1dGhvcnM+PC9jb250cmlidXRvcnM+PGF1dGgtYWRkcmVzcz5Vbml2ZXJzaXR5IG9mIENo
aWNhZ28gU2VjdGlvbiBvZiBQZWRpYXRyaWMgR2FzdHJvZW50ZXJvbG9neSwgSGVwYXRvbG9neSBh
bmQgTnV0cml0aW9uLCBDaGljYWdvLCBJTCwgVVNBLiBzZ3VhbmRhbGluaUBwZWRzLmJzZC51Y2hp
Y2Fnby5lZHU8L2F1dGgtYWRkcmVzcz48dGl0bGVzPjx0aXRsZT5WU0wjMyBpbXByb3ZlcyBzeW1w
dG9tcyBpbiBjaGlsZHJlbiB3aXRoIGlycml0YWJsZSBib3dlbCBzeW5kcm9tZTogYSBtdWx0aWNl
bnRlciwgcmFuZG9taXplZCwgcGxhY2Viby1jb250cm9sbGVkLCBkb3VibGUtYmxpbmQsIGNyb3Nz
b3ZlciBzdHVkeTwvdGl0bGU+PHNlY29uZGFyeS10aXRsZT5KIFBlZGlhdHIgR2FzdHJvZW50ZXJv
bCBOdXRyPC9zZWNvbmRhcnktdGl0bGU+PGFsdC10aXRsZT5Kb3VybmFsIG9mIHBlZGlhdHJpYyBn
YXN0cm9lbnRlcm9sb2d5IGFuZCBudXRyaXRpb248L2FsdC10aXRsZT48L3RpdGxlcz48YWx0LXBl
cmlvZGljYWw+PGZ1bGwtdGl0bGU+Sm91cm5hbCBvZiBQZWRpYXRyaWMgR2FzdHJvZW50ZXJvbG9n
eSBhbmQgTnV0cml0aW9uPC9mdWxsLXRpdGxlPjwvYWx0LXBlcmlvZGljYWw+PHBhZ2VzPjI0LTMw
PC9wYWdlcz48dm9sdW1lPjUxPC92b2x1bWU+PG51bWJlcj4xPC9udW1iZXI+PGVkaXRpb24+MjAx
MC8wNS8xMTwvZWRpdGlvbj48a2V5d29yZHM+PGtleXdvcmQ+QWJkb21pbmFsIFBhaW4vZHJ1ZyB0
aGVyYXB5L2V0aW9sb2d5PC9rZXl3b3JkPjxrZXl3b3JkPkFkb2xlc2NlbnQ8L2tleXdvcmQ+PGtl
eXdvcmQ+Q2hpbGQ8L2tleXdvcmQ+PGtleXdvcmQ+Q2hpbGQsIFByZXNjaG9vbDwva2V5d29yZD48
a2V5d29yZD5Dcm9zcy1PdmVyIFN0dWRpZXM8L2tleXdvcmQ+PGtleXdvcmQ+RG91YmxlLUJsaW5k
IE1ldGhvZDwva2V5d29yZD48a2V5d29yZD5GYW1pbHk8L2tleXdvcmQ+PGtleXdvcmQ+RmVtYWxl
PC9rZXl3b3JkPjxrZXl3b3JkPkh1bWFuczwva2V5d29yZD48a2V5d29yZD5JcnJpdGFibGUgQm93
ZWwgU3luZHJvbWUvY29tcGxpY2F0aW9ucy8qZHJ1ZyB0aGVyYXB5L21pY3JvYmlvbG9neTwva2V5
d29yZD48a2V5d29yZD5NYWxlPC9rZXl3b3JkPjxrZXl3b3JkPlByb2Jpb3RpY3MvKnRoZXJhcGV1
dGljIHVzZTwva2V5d29yZD48a2V5d29yZD5TdXJ2ZXlzIGFuZCBRdWVzdGlvbm5haXJlczwva2V5
d29yZD48a2V5d29yZD5UcmVhdG1lbnQgT3V0Y29tZTwva2V5d29yZD48L2tleXdvcmRzPjxkYXRl
cz48eWVhcj4yMDEwPC95ZWFyPjxwdWItZGF0ZXM+PGRhdGU+SnVsPC9kYXRlPjwvcHViLWRhdGVz
PjwvZGF0ZXM+PGlzYm4+MDI3Ny0yMTE2PC9pc2JuPjxhY2Nlc3Npb24tbnVtPjIwNDUzNjc4PC9h
Y2Nlc3Npb24tbnVtPjx1cmxzPjwvdXJscz48ZWxlY3Ryb25pYy1yZXNvdXJjZS1udW0+MTAuMTA5
Ny9NUEcuMGIwMTNlMzE4MWNhNGQ5NTwvZWxlY3Ryb25pYy1yZXNvdXJjZS1udW0+PHJlbW90ZS1k
YXRhYmFzZS1wcm92aWRlcj5OTE08L3JlbW90ZS1kYXRhYmFzZS1wcm92aWRlcj48bGFuZ3VhZ2U+
ZW5nPC9sYW5ndWFnZT48L3JlY29yZD48L0NpdGU+PC9FbmROb3RlPgB=
</w:fldData>
        </w:fldChar>
      </w:r>
      <w:r w:rsidR="00422BFE" w:rsidRPr="008A5C51">
        <w:rPr>
          <w:rFonts w:ascii="Times New Roman" w:hAnsi="Times New Roman" w:cs="Times New Roman"/>
          <w:i/>
          <w:sz w:val="20"/>
          <w:szCs w:val="20"/>
        </w:rPr>
        <w:instrText xml:space="preserve"> ADDIN EN.CITE.DATA </w:instrText>
      </w:r>
      <w:r w:rsidR="00422BFE" w:rsidRPr="008A5C51">
        <w:rPr>
          <w:rFonts w:ascii="Times New Roman" w:hAnsi="Times New Roman" w:cs="Times New Roman"/>
          <w:i/>
          <w:sz w:val="20"/>
          <w:szCs w:val="20"/>
        </w:rPr>
      </w:r>
      <w:r w:rsidR="00422BFE" w:rsidRPr="008A5C51">
        <w:rPr>
          <w:rFonts w:ascii="Times New Roman" w:hAnsi="Times New Roman" w:cs="Times New Roman"/>
          <w:i/>
          <w:sz w:val="20"/>
          <w:szCs w:val="20"/>
        </w:rPr>
        <w:fldChar w:fldCharType="end"/>
      </w:r>
      <w:r w:rsidR="001D2CB1" w:rsidRPr="008A5C51">
        <w:rPr>
          <w:rFonts w:ascii="Times New Roman" w:hAnsi="Times New Roman" w:cs="Times New Roman"/>
          <w:i/>
          <w:sz w:val="20"/>
          <w:szCs w:val="20"/>
        </w:rPr>
      </w:r>
      <w:r w:rsidR="001D2CB1" w:rsidRPr="008A5C51">
        <w:rPr>
          <w:rFonts w:ascii="Times New Roman" w:hAnsi="Times New Roman" w:cs="Times New Roman"/>
          <w:i/>
          <w:sz w:val="20"/>
          <w:szCs w:val="20"/>
        </w:rPr>
        <w:fldChar w:fldCharType="separate"/>
      </w:r>
      <w:r w:rsidR="00422BFE" w:rsidRPr="008A5C51">
        <w:rPr>
          <w:rFonts w:ascii="Times New Roman" w:hAnsi="Times New Roman" w:cs="Times New Roman"/>
          <w:i/>
          <w:noProof/>
          <w:sz w:val="20"/>
          <w:szCs w:val="20"/>
          <w:vertAlign w:val="superscript"/>
        </w:rPr>
        <w:t>51-54</w:t>
      </w:r>
      <w:r w:rsidR="001D2CB1" w:rsidRPr="008A5C51">
        <w:rPr>
          <w:rFonts w:ascii="Times New Roman" w:hAnsi="Times New Roman" w:cs="Times New Roman"/>
          <w:i/>
          <w:sz w:val="20"/>
          <w:szCs w:val="20"/>
        </w:rPr>
        <w:fldChar w:fldCharType="end"/>
      </w:r>
      <w:r w:rsidR="005B5502" w:rsidRPr="008A5C51">
        <w:rPr>
          <w:rFonts w:ascii="Times New Roman" w:hAnsi="Times New Roman" w:cs="Times New Roman"/>
          <w:sz w:val="20"/>
          <w:szCs w:val="20"/>
        </w:rPr>
        <w:t xml:space="preserve"> studies</w:t>
      </w:r>
      <w:r w:rsidR="005B5502" w:rsidRPr="008A5C51">
        <w:rPr>
          <w:rFonts w:ascii="Times New Roman" w:hAnsi="Times New Roman" w:cs="Times New Roman"/>
          <w:i/>
          <w:sz w:val="20"/>
          <w:szCs w:val="20"/>
        </w:rPr>
        <w:t xml:space="preserve"> </w:t>
      </w:r>
      <w:r w:rsidR="00845781" w:rsidRPr="008A5C51">
        <w:rPr>
          <w:rFonts w:ascii="Times New Roman" w:hAnsi="Times New Roman" w:cs="Times New Roman"/>
          <w:sz w:val="20"/>
          <w:szCs w:val="20"/>
        </w:rPr>
        <w:t xml:space="preserve">including a survey reporting that multi-strain high dose probiotics may be more effective in conditions associated with severe and chronic gut </w:t>
      </w:r>
      <w:r w:rsidR="008507C1" w:rsidRPr="008A5C51">
        <w:rPr>
          <w:rFonts w:ascii="Times New Roman" w:hAnsi="Times New Roman" w:cs="Times New Roman"/>
          <w:sz w:val="20"/>
          <w:szCs w:val="20"/>
        </w:rPr>
        <w:t>dysbiosis</w:t>
      </w:r>
      <w:r w:rsidR="00422BFE" w:rsidRPr="008A5C51">
        <w:rPr>
          <w:rFonts w:ascii="Times New Roman" w:hAnsi="Times New Roman" w:cs="Times New Roman"/>
          <w:sz w:val="20"/>
          <w:szCs w:val="20"/>
        </w:rPr>
        <w:fldChar w:fldCharType="begin"/>
      </w:r>
      <w:r w:rsidR="00422BFE" w:rsidRPr="008A5C51">
        <w:rPr>
          <w:rFonts w:ascii="Times New Roman" w:hAnsi="Times New Roman" w:cs="Times New Roman"/>
          <w:sz w:val="20"/>
          <w:szCs w:val="20"/>
        </w:rPr>
        <w:instrText xml:space="preserve"> ADDIN EN.CITE &lt;EndNote&gt;&lt;Cite&gt;&lt;RecNum&gt;6046&lt;/RecNum&gt;&lt;DisplayText&gt;&lt;style face="superscript"&gt;55&lt;/style&gt;&lt;/DisplayText&gt;&lt;record&gt;&lt;rec-number&gt;6046&lt;/rec-number&gt;&lt;foreign-keys&gt;&lt;key app="EN" db-id="a2vx52ewf00v9lew0r9xfee3arr29zts99z2" timestamp="1537508385"&gt;6046&lt;/key&gt;&lt;/foreign-keys&gt;&lt;ref-type name="Report"&gt;27&lt;/ref-type&gt;&lt;contributors&gt;&lt;/contributors&gt;&lt;titles&gt;&lt;title&gt;Technical Report:An Emerging Trend of High Dose Probiotic Use in Clinical Practice :A brief survey:October 2011,http://www.pointinstitute.org/wp-content/uploads/2012/10/High-Dose-Probiotics-in-Clinical-Practice.pdf&amp;#xD;&lt;/title&gt;&lt;/titles&gt;&lt;dates&gt;&lt;/dates&gt;&lt;urls&gt;&lt;/urls&gt;&lt;/record&gt;&lt;/Cite&gt;&lt;/EndNote&gt;</w:instrText>
      </w:r>
      <w:r w:rsidR="00422BFE" w:rsidRPr="008A5C51">
        <w:rPr>
          <w:rFonts w:ascii="Times New Roman" w:hAnsi="Times New Roman" w:cs="Times New Roman"/>
          <w:sz w:val="20"/>
          <w:szCs w:val="20"/>
        </w:rPr>
        <w:fldChar w:fldCharType="separate"/>
      </w:r>
      <w:r w:rsidR="00422BFE" w:rsidRPr="008A5C51">
        <w:rPr>
          <w:rFonts w:ascii="Times New Roman" w:hAnsi="Times New Roman" w:cs="Times New Roman"/>
          <w:noProof/>
          <w:sz w:val="20"/>
          <w:szCs w:val="20"/>
          <w:vertAlign w:val="superscript"/>
        </w:rPr>
        <w:t>55</w:t>
      </w:r>
      <w:r w:rsidR="00422BFE" w:rsidRPr="008A5C51">
        <w:rPr>
          <w:rFonts w:ascii="Times New Roman" w:hAnsi="Times New Roman" w:cs="Times New Roman"/>
          <w:sz w:val="20"/>
          <w:szCs w:val="20"/>
        </w:rPr>
        <w:fldChar w:fldCharType="end"/>
      </w:r>
      <w:r w:rsidR="007E3819" w:rsidRPr="008A5C51">
        <w:rPr>
          <w:rFonts w:ascii="Times New Roman" w:hAnsi="Times New Roman" w:cs="Times New Roman"/>
          <w:sz w:val="20"/>
          <w:szCs w:val="20"/>
        </w:rPr>
        <w:t xml:space="preserve"> </w:t>
      </w:r>
      <w:r w:rsidR="00EA22D6" w:rsidRPr="008A5C51">
        <w:rPr>
          <w:rFonts w:ascii="Times New Roman" w:hAnsi="Times New Roman" w:cs="Times New Roman"/>
          <w:sz w:val="20"/>
          <w:szCs w:val="20"/>
        </w:rPr>
        <w:t xml:space="preserve">, and </w:t>
      </w:r>
      <w:r w:rsidRPr="008A5C51">
        <w:rPr>
          <w:rFonts w:ascii="Times New Roman" w:hAnsi="Times New Roman" w:cs="Times New Roman"/>
          <w:sz w:val="20"/>
          <w:szCs w:val="20"/>
        </w:rPr>
        <w:t>the recommendation</w:t>
      </w:r>
      <w:r w:rsidR="005B5502" w:rsidRPr="008A5C51">
        <w:rPr>
          <w:rFonts w:ascii="Times New Roman" w:hAnsi="Times New Roman" w:cs="Times New Roman"/>
          <w:sz w:val="20"/>
          <w:szCs w:val="20"/>
        </w:rPr>
        <w:t>s</w:t>
      </w:r>
      <w:r w:rsidRPr="008A5C51">
        <w:rPr>
          <w:rFonts w:ascii="Times New Roman" w:hAnsi="Times New Roman" w:cs="Times New Roman"/>
          <w:sz w:val="20"/>
          <w:szCs w:val="20"/>
        </w:rPr>
        <w:t xml:space="preserve"> of an expert group for probiotic RCTs in ASD. </w:t>
      </w:r>
      <w:r w:rsidR="001D2CB1" w:rsidRPr="008A5C51">
        <w:rPr>
          <w:rFonts w:ascii="Times New Roman" w:hAnsi="Times New Roman" w:cs="Times New Roman"/>
          <w:sz w:val="20"/>
          <w:szCs w:val="20"/>
        </w:rPr>
        <w:fldChar w:fldCharType="begin">
          <w:fldData xml:space="preserve">PEVuZE5vdGU+PENpdGU+PEF1dGhvcj5GcnllPC9BdXRob3I+PFllYXI+MjAxNTwvWWVhcj48UmVj
TnVtPjYwNDc8L1JlY051bT48RGlzcGxheVRleHQ+PHN0eWxlIGZhY2U9InN1cGVyc2NyaXB0Ij4z
Nzwvc3R5bGU+PC9EaXNwbGF5VGV4dD48cmVjb3JkPjxyZWMtbnVtYmVyPjYwNDc8L3JlYy1udW1i
ZXI+PGZvcmVpZ24ta2V5cz48a2V5IGFwcD0iRU4iIGRiLWlkPSJhMnZ4NTJld2YwMHY5bGV3MHI5
eGZlZTNhcnIyOXp0czk5ejIiIHRpbWVzdGFtcD0iMTUzNzkzOTUzMyI+NjA0Nzwva2V5PjwvZm9y
ZWlnbi1rZXlzPjxyZWYtdHlwZSBuYW1lPSJKb3VybmFsIEFydGljbGUiPjE3PC9yZWYtdHlwZT48
Y29udHJpYnV0b3JzPjxhdXRob3JzPjxhdXRob3I+RnJ5ZSwgUi4gRS48L2F1dGhvcj48YXV0aG9y
PlNsYXR0ZXJ5LCBKLjwvYXV0aG9yPjxhdXRob3I+TWFjRmFiZSwgRC4gRi48L2F1dGhvcj48YXV0
aG9yPkFsbGVuLVZlcmNvZSwgRS48L2F1dGhvcj48YXV0aG9yPlBhcmtlciwgVy48L2F1dGhvcj48
YXV0aG9yPlJvZGFraXMsIEouPC9hdXRob3I+PGF1dGhvcj5BZGFtcywgSi4gQi48L2F1dGhvcj48
YXV0aG9yPktyYWptYWxuaWstQnJvd24sIFIuPC9hdXRob3I+PGF1dGhvcj5Cb2x0ZSwgRS48L2F1
dGhvcj48YXV0aG9yPkthaGxlciwgUy48L2F1dGhvcj48YXV0aG9yPkplbm5pbmdzLCBKLjwvYXV0
aG9yPjxhdXRob3I+SmFtZXMsIEouPC9hdXRob3I+PGF1dGhvcj5DZXJuaWdsaWEsIEMuIEUuPC9h
dXRob3I+PGF1dGhvcj5NaWR0dmVkdCwgVC48L2F1dGhvcj48L2F1dGhvcnM+PC9jb250cmlidXRv
cnM+PGF1dGgtYWRkcmVzcz5EaXZpc2lvbiBvZiBOZXVyb2xvZ3ksIEFya2Fuc2FzIENoaWxkcmVu
JmFwb3M7cyBIb3NwaXRhbCBSZXNlYXJjaCBJbnN0aXR1dGUsIExpdHRsZSBSb2NrLCBBUiwgVVNB
LiYjeEQ7RGVwYXJ0bWVudCBvZiBQZWRpYXRyaWNzLCBVbml2ZXJzaXR5IG9mIEFya2Fuc2FzIGZv
ciBNZWRpY2FsIFNjaWVuY2VzLCBMaXR0bGUgUm9jaywgQVIsIFVTQTsgUkVGcnllQHVhbXMuZWR1
LiYjeEQ7RGVwYXJ0bWVudCBvZiBQZWRpYXRyaWNzLCBVbml2ZXJzaXR5IG9mIEFya2Fuc2FzIGZv
ciBNZWRpY2FsIFNjaWVuY2VzLCBMaXR0bGUgUm9jaywgQVIsIFVTQS4mI3hEO0RlcGFydG1lbnQg
b2YgUHN5Y2hvbG9neSBhbmQgUHN5Y2hpYXRyeSwgV2VzdGVybiBVbml2ZXJzaXR5LCBMb25kb24s
IE9OLCBDYW5hZGEuJiN4RDtEZXBhcnRtZW50IG9mIE1vbGVjdWxhciBhbmQgQ2VsbHVsYXIgQmlv
bG9neSwgVW5pdmVyc2l0eSBvZiBHdWVscGgsIEd1ZWxwaCwgT04sIENhbmFkYS4mI3hEO0RlcGFy
dG1lbnQgb2YgU3VyZ2VyeSwgRHVrZSBVbml2ZXJzaXR5LCBEdXJoYW0sIE5DIFVTQS4mI3hEO04g
b2YgT25lOiBBdXRpc20gUmVzZWFyY2ggRm91bmRhdGlvbiwgRGFsbGFzLCBUWCwgVVNBLiYjeEQ7
U2Nob29sIGZvciBFbmdpbmVlcmluZyBvZiBNYXR0ZXIsIFRyYW5zcG9ydCBhbmQgRW5lcmd5LCBB
cml6b25hIFN0YXRlIFVuaXZlcnNpdHksIFRlbXBlLCBBWiwgVVNBLiYjeEQ7U3dldHRlIENlbnRl
ciBmb3IgRW52aXJvbm1lbnRhbCBCaW90ZWNobm9sb2d5LCBCaW9kZXNpZ24gSW5zdGl0dXRlLCBB
cml6b25hIFN0YXRlIFVuaXZlcnNpdHksIFRlbXBlLCBBWiwgVVNBLiYjeEQ7UHJpdmF0ZSBQcmFj
dGljZSwgQmVudG9uLCBBUiwgVVNBLiYjeEQ7RGVwYXJ0bWVudCBvZiBEZXZlbG9wbWVudGFsIE1l
ZGljaW5lLCBVbml2ZXJzaXR5IG9mIEFya2Fuc2FzIGZvciBNZWRpY2FsIFNjaWVuY2VzLCBMaXR0
bGUgUm9jaywgQVIsIFVTQS4mI3hEO05hdGlvbmFsIENlbnRlciBmb3IgVG94aWNvbG9naWNhbCBS
ZXNlYXJjaCwgSmVmZmVyc29uLCBBUiwgVVNBLiYjeEQ7TVRDLCBLYXJvbGluc2thIEluc3RpdHV0
ZXQsIFN0b2NraG9sbSwgU3dlZGVuLjwvYXV0aC1hZGRyZXNzPjx0aXRsZXM+PHRpdGxlPkFwcHJv
YWNoZXMgdG8gc3R1ZHlpbmcgYW5kIG1hbmlwdWxhdGluZyB0aGUgZW50ZXJpYyBtaWNyb2Jpb21l
IHRvIGltcHJvdmUgYXV0aXNtIHN5bXB0b21zPC90aXRsZT48c2Vjb25kYXJ5LXRpdGxlPk1pY3Jv
YiBFY29sIEhlYWx0aCBEaXM8L3NlY29uZGFyeS10aXRsZT48YWx0LXRpdGxlPk1pY3JvYmlhbCBl
Y29sb2d5IGluIGhlYWx0aCBhbmQgZGlzZWFzZTwvYWx0LXRpdGxlPjwvdGl0bGVzPjxwZXJpb2Rp
Y2FsPjxmdWxsLXRpdGxlPk1pY3JvYiBFY29sIEhlYWx0aCBEaXM8L2Z1bGwtdGl0bGU+PGFiYnIt
MT5NaWNyb2JpYWwgZWNvbG9neSBpbiBoZWFsdGggYW5kIGRpc2Vhc2U8L2FiYnItMT48L3Blcmlv
ZGljYWw+PGFsdC1wZXJpb2RpY2FsPjxmdWxsLXRpdGxlPk1pY3JvYiBFY29sIEhlYWx0aCBEaXM8
L2Z1bGwtdGl0bGU+PGFiYnItMT5NaWNyb2JpYWwgZWNvbG9neSBpbiBoZWFsdGggYW5kIGRpc2Vh
c2U8L2FiYnItMT48L2FsdC1wZXJpb2RpY2FsPjxwYWdlcz4yNjg3ODwvcGFnZXM+PHZvbHVtZT4y
Njwvdm9sdW1lPjxlZGl0aW9uPjIwMTUvMDUvMTA8L2VkaXRpb24+PGtleXdvcmRzPjxrZXl3b3Jk
PkNsb3N0cmlkaWE8L2tleXdvcmQ+PGtleXdvcmQ+YXV0aXNtIHNwZWN0cnVtIGRpc29yZGVyPC9r
ZXl3b3JkPjxrZXl3b3JkPmNsaW5pY2FsIHRyaWFsczwva2V5d29yZD48a2V5d29yZD5mZWNhbCBt
aWNyb2Jpb3RhIHRyYW5zcGxhbnRhdGlvbiAoRk1UKTwva2V5d29yZD48a2V5d29yZD5nYXN0cm9p
bnRlc3RpbmFsPC9rZXl3b3JkPjxrZXl3b3JkPm1pY3JvYmlvbWU8L2tleXdvcmQ+PGtleXdvcmQ+
bWl0b2Nob25kcmlhPC9rZXl3b3JkPjxrZXl3b3JkPnByb2Jpb3RpYzwva2V5d29yZD48a2V5d29y
ZD5zaG9ydCBjaGFpbiBmYXR0eSBhY2lkczwva2V5d29yZD48a2V5d29yZD52YW5jb215Y2luPC9r
ZXl3b3JkPjwva2V5d29yZHM+PGRhdGVzPjx5ZWFyPjIwMTU8L3llYXI+PC9kYXRlcz48aXNibj4w
ODkxLTA2MFggKFByaW50KSYjeEQ7MDg5MS0wNjB4PC9pc2JuPjxhY2Nlc3Npb24tbnVtPjI1OTU2
MjM3PC9hY2Nlc3Npb24tbnVtPjx1cmxzPjwvdXJscz48Y3VzdG9tMj5QbWM0NDI1ODE0PC9jdXN0
b20yPjxlbGVjdHJvbmljLXJlc291cmNlLW51bT4xMC4zNDAyL21laGQudjI2LjI2ODc4PC9lbGVj
dHJvbmljLXJlc291cmNlLW51bT48cmVtb3RlLWRhdGFiYXNlLXByb3ZpZGVyPk5MTTwvcmVtb3Rl
LWRhdGFiYXNlLXByb3ZpZGVyPjxsYW5ndWFnZT5lbmc8L2xhbmd1YWdlPjwvcmVjb3JkPjwvQ2l0
ZT48L0VuZE5vdGU+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GcnllPC9BdXRob3I+PFllYXI+MjAxNTwvWWVhcj48UmVj
TnVtPjYwNDc8L1JlY051bT48RGlzcGxheVRleHQ+PHN0eWxlIGZhY2U9InN1cGVyc2NyaXB0Ij4z
Nzwvc3R5bGU+PC9EaXNwbGF5VGV4dD48cmVjb3JkPjxyZWMtbnVtYmVyPjYwNDc8L3JlYy1udW1i
ZXI+PGZvcmVpZ24ta2V5cz48a2V5IGFwcD0iRU4iIGRiLWlkPSJhMnZ4NTJld2YwMHY5bGV3MHI5
eGZlZTNhcnIyOXp0czk5ejIiIHRpbWVzdGFtcD0iMTUzNzkzOTUzMyI+NjA0Nzwva2V5PjwvZm9y
ZWlnbi1rZXlzPjxyZWYtdHlwZSBuYW1lPSJKb3VybmFsIEFydGljbGUiPjE3PC9yZWYtdHlwZT48
Y29udHJpYnV0b3JzPjxhdXRob3JzPjxhdXRob3I+RnJ5ZSwgUi4gRS48L2F1dGhvcj48YXV0aG9y
PlNsYXR0ZXJ5LCBKLjwvYXV0aG9yPjxhdXRob3I+TWFjRmFiZSwgRC4gRi48L2F1dGhvcj48YXV0
aG9yPkFsbGVuLVZlcmNvZSwgRS48L2F1dGhvcj48YXV0aG9yPlBhcmtlciwgVy48L2F1dGhvcj48
YXV0aG9yPlJvZGFraXMsIEouPC9hdXRob3I+PGF1dGhvcj5BZGFtcywgSi4gQi48L2F1dGhvcj48
YXV0aG9yPktyYWptYWxuaWstQnJvd24sIFIuPC9hdXRob3I+PGF1dGhvcj5Cb2x0ZSwgRS48L2F1
dGhvcj48YXV0aG9yPkthaGxlciwgUy48L2F1dGhvcj48YXV0aG9yPkplbm5pbmdzLCBKLjwvYXV0
aG9yPjxhdXRob3I+SmFtZXMsIEouPC9hdXRob3I+PGF1dGhvcj5DZXJuaWdsaWEsIEMuIEUuPC9h
dXRob3I+PGF1dGhvcj5NaWR0dmVkdCwgVC48L2F1dGhvcj48L2F1dGhvcnM+PC9jb250cmlidXRv
cnM+PGF1dGgtYWRkcmVzcz5EaXZpc2lvbiBvZiBOZXVyb2xvZ3ksIEFya2Fuc2FzIENoaWxkcmVu
JmFwb3M7cyBIb3NwaXRhbCBSZXNlYXJjaCBJbnN0aXR1dGUsIExpdHRsZSBSb2NrLCBBUiwgVVNB
LiYjeEQ7RGVwYXJ0bWVudCBvZiBQZWRpYXRyaWNzLCBVbml2ZXJzaXR5IG9mIEFya2Fuc2FzIGZv
ciBNZWRpY2FsIFNjaWVuY2VzLCBMaXR0bGUgUm9jaywgQVIsIFVTQTsgUkVGcnllQHVhbXMuZWR1
LiYjeEQ7RGVwYXJ0bWVudCBvZiBQZWRpYXRyaWNzLCBVbml2ZXJzaXR5IG9mIEFya2Fuc2FzIGZv
ciBNZWRpY2FsIFNjaWVuY2VzLCBMaXR0bGUgUm9jaywgQVIsIFVTQS4mI3hEO0RlcGFydG1lbnQg
b2YgUHN5Y2hvbG9neSBhbmQgUHN5Y2hpYXRyeSwgV2VzdGVybiBVbml2ZXJzaXR5LCBMb25kb24s
IE9OLCBDYW5hZGEuJiN4RDtEZXBhcnRtZW50IG9mIE1vbGVjdWxhciBhbmQgQ2VsbHVsYXIgQmlv
bG9neSwgVW5pdmVyc2l0eSBvZiBHdWVscGgsIEd1ZWxwaCwgT04sIENhbmFkYS4mI3hEO0RlcGFy
dG1lbnQgb2YgU3VyZ2VyeSwgRHVrZSBVbml2ZXJzaXR5LCBEdXJoYW0sIE5DIFVTQS4mI3hEO04g
b2YgT25lOiBBdXRpc20gUmVzZWFyY2ggRm91bmRhdGlvbiwgRGFsbGFzLCBUWCwgVVNBLiYjeEQ7
U2Nob29sIGZvciBFbmdpbmVlcmluZyBvZiBNYXR0ZXIsIFRyYW5zcG9ydCBhbmQgRW5lcmd5LCBB
cml6b25hIFN0YXRlIFVuaXZlcnNpdHksIFRlbXBlLCBBWiwgVVNBLiYjeEQ7U3dldHRlIENlbnRl
ciBmb3IgRW52aXJvbm1lbnRhbCBCaW90ZWNobm9sb2d5LCBCaW9kZXNpZ24gSW5zdGl0dXRlLCBB
cml6b25hIFN0YXRlIFVuaXZlcnNpdHksIFRlbXBlLCBBWiwgVVNBLiYjeEQ7UHJpdmF0ZSBQcmFj
dGljZSwgQmVudG9uLCBBUiwgVVNBLiYjeEQ7RGVwYXJ0bWVudCBvZiBEZXZlbG9wbWVudGFsIE1l
ZGljaW5lLCBVbml2ZXJzaXR5IG9mIEFya2Fuc2FzIGZvciBNZWRpY2FsIFNjaWVuY2VzLCBMaXR0
bGUgUm9jaywgQVIsIFVTQS4mI3hEO05hdGlvbmFsIENlbnRlciBmb3IgVG94aWNvbG9naWNhbCBS
ZXNlYXJjaCwgSmVmZmVyc29uLCBBUiwgVVNBLiYjeEQ7TVRDLCBLYXJvbGluc2thIEluc3RpdHV0
ZXQsIFN0b2NraG9sbSwgU3dlZGVuLjwvYXV0aC1hZGRyZXNzPjx0aXRsZXM+PHRpdGxlPkFwcHJv
YWNoZXMgdG8gc3R1ZHlpbmcgYW5kIG1hbmlwdWxhdGluZyB0aGUgZW50ZXJpYyBtaWNyb2Jpb21l
IHRvIGltcHJvdmUgYXV0aXNtIHN5bXB0b21zPC90aXRsZT48c2Vjb25kYXJ5LXRpdGxlPk1pY3Jv
YiBFY29sIEhlYWx0aCBEaXM8L3NlY29uZGFyeS10aXRsZT48YWx0LXRpdGxlPk1pY3JvYmlhbCBl
Y29sb2d5IGluIGhlYWx0aCBhbmQgZGlzZWFzZTwvYWx0LXRpdGxlPjwvdGl0bGVzPjxwZXJpb2Rp
Y2FsPjxmdWxsLXRpdGxlPk1pY3JvYiBFY29sIEhlYWx0aCBEaXM8L2Z1bGwtdGl0bGU+PGFiYnIt
MT5NaWNyb2JpYWwgZWNvbG9neSBpbiBoZWFsdGggYW5kIGRpc2Vhc2U8L2FiYnItMT48L3Blcmlv
ZGljYWw+PGFsdC1wZXJpb2RpY2FsPjxmdWxsLXRpdGxlPk1pY3JvYiBFY29sIEhlYWx0aCBEaXM8
L2Z1bGwtdGl0bGU+PGFiYnItMT5NaWNyb2JpYWwgZWNvbG9neSBpbiBoZWFsdGggYW5kIGRpc2Vh
c2U8L2FiYnItMT48L2FsdC1wZXJpb2RpY2FsPjxwYWdlcz4yNjg3ODwvcGFnZXM+PHZvbHVtZT4y
Njwvdm9sdW1lPjxlZGl0aW9uPjIwMTUvMDUvMTA8L2VkaXRpb24+PGtleXdvcmRzPjxrZXl3b3Jk
PkNsb3N0cmlkaWE8L2tleXdvcmQ+PGtleXdvcmQ+YXV0aXNtIHNwZWN0cnVtIGRpc29yZGVyPC9r
ZXl3b3JkPjxrZXl3b3JkPmNsaW5pY2FsIHRyaWFsczwva2V5d29yZD48a2V5d29yZD5mZWNhbCBt
aWNyb2Jpb3RhIHRyYW5zcGxhbnRhdGlvbiAoRk1UKTwva2V5d29yZD48a2V5d29yZD5nYXN0cm9p
bnRlc3RpbmFsPC9rZXl3b3JkPjxrZXl3b3JkPm1pY3JvYmlvbWU8L2tleXdvcmQ+PGtleXdvcmQ+
bWl0b2Nob25kcmlhPC9rZXl3b3JkPjxrZXl3b3JkPnByb2Jpb3RpYzwva2V5d29yZD48a2V5d29y
ZD5zaG9ydCBjaGFpbiBmYXR0eSBhY2lkczwva2V5d29yZD48a2V5d29yZD52YW5jb215Y2luPC9r
ZXl3b3JkPjwva2V5d29yZHM+PGRhdGVzPjx5ZWFyPjIwMTU8L3llYXI+PC9kYXRlcz48aXNibj4w
ODkxLTA2MFggKFByaW50KSYjeEQ7MDg5MS0wNjB4PC9pc2JuPjxhY2Nlc3Npb24tbnVtPjI1OTU2
MjM3PC9hY2Nlc3Npb24tbnVtPjx1cmxzPjwvdXJscz48Y3VzdG9tMj5QbWM0NDI1ODE0PC9jdXN0
b20yPjxlbGVjdHJvbmljLXJlc291cmNlLW51bT4xMC4zNDAyL21laGQudjI2LjI2ODc4PC9lbGVj
dHJvbmljLXJlc291cmNlLW51bT48cmVtb3RlLWRhdGFiYXNlLXByb3ZpZGVyPk5MTTwvcmVtb3Rl
LWRhdGFiYXNlLXByb3ZpZGVyPjxsYW5ndWFnZT5lbmc8L2xhbmd1YWdlPjwvcmVjb3JkPjwvQ2l0
ZT48L0VuZE5vdGU+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37</w:t>
      </w:r>
      <w:r w:rsidR="001D2CB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p>
    <w:p w14:paraId="75D9EA36" w14:textId="77777777" w:rsidR="006B3A69"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 xml:space="preserve">The participants will receive 450 billion CFU of probiotics </w:t>
      </w:r>
      <w:r w:rsidR="004A07B6" w:rsidRPr="008A5C51">
        <w:rPr>
          <w:rFonts w:ascii="Times New Roman" w:hAnsi="Times New Roman" w:cs="Times New Roman"/>
          <w:sz w:val="20"/>
          <w:szCs w:val="20"/>
        </w:rPr>
        <w:t>(</w:t>
      </w:r>
      <w:r w:rsidRPr="008A5C51">
        <w:rPr>
          <w:rFonts w:ascii="Times New Roman" w:hAnsi="Times New Roman" w:cs="Times New Roman"/>
          <w:i/>
          <w:sz w:val="20"/>
          <w:szCs w:val="20"/>
        </w:rPr>
        <w:t xml:space="preserve">or </w:t>
      </w:r>
      <w:r w:rsidR="004A07B6" w:rsidRPr="008A5C51">
        <w:rPr>
          <w:rFonts w:ascii="Times New Roman" w:hAnsi="Times New Roman" w:cs="Times New Roman"/>
          <w:i/>
          <w:sz w:val="20"/>
          <w:szCs w:val="20"/>
        </w:rPr>
        <w:t xml:space="preserve">an </w:t>
      </w:r>
      <w:r w:rsidRPr="008A5C51">
        <w:rPr>
          <w:rFonts w:ascii="Times New Roman" w:hAnsi="Times New Roman" w:cs="Times New Roman"/>
          <w:i/>
          <w:sz w:val="20"/>
          <w:szCs w:val="20"/>
        </w:rPr>
        <w:t>equivalent volume of placebo</w:t>
      </w:r>
      <w:r w:rsidR="004A07B6" w:rsidRPr="008A5C51">
        <w:rPr>
          <w:rFonts w:ascii="Times New Roman" w:hAnsi="Times New Roman" w:cs="Times New Roman"/>
          <w:i/>
          <w:sz w:val="20"/>
          <w:szCs w:val="20"/>
        </w:rPr>
        <w:t>)</w:t>
      </w:r>
      <w:r w:rsidRPr="008A5C51">
        <w:rPr>
          <w:rFonts w:ascii="Times New Roman" w:hAnsi="Times New Roman" w:cs="Times New Roman"/>
          <w:sz w:val="20"/>
          <w:szCs w:val="20"/>
        </w:rPr>
        <w:t xml:space="preserve"> twice a day for one month followed by 450 billion CFU </w:t>
      </w:r>
      <w:r w:rsidR="004A07B6" w:rsidRPr="008A5C51">
        <w:rPr>
          <w:rFonts w:ascii="Times New Roman" w:hAnsi="Times New Roman" w:cs="Times New Roman"/>
          <w:sz w:val="20"/>
          <w:szCs w:val="20"/>
        </w:rPr>
        <w:t>(</w:t>
      </w:r>
      <w:r w:rsidR="006B3A69" w:rsidRPr="008A5C51">
        <w:rPr>
          <w:rFonts w:ascii="Times New Roman" w:hAnsi="Times New Roman" w:cs="Times New Roman"/>
          <w:i/>
          <w:sz w:val="20"/>
          <w:szCs w:val="20"/>
        </w:rPr>
        <w:t>or an equivalent volume of placebo</w:t>
      </w:r>
      <w:r w:rsidR="004A07B6" w:rsidRPr="008A5C51">
        <w:rPr>
          <w:rFonts w:ascii="Times New Roman" w:hAnsi="Times New Roman" w:cs="Times New Roman"/>
          <w:i/>
          <w:sz w:val="20"/>
          <w:szCs w:val="20"/>
        </w:rPr>
        <w:t>)</w:t>
      </w:r>
      <w:r w:rsidR="006B3A69" w:rsidRPr="008A5C51">
        <w:rPr>
          <w:rFonts w:ascii="Times New Roman" w:hAnsi="Times New Roman" w:cs="Times New Roman"/>
          <w:sz w:val="20"/>
          <w:szCs w:val="20"/>
        </w:rPr>
        <w:t xml:space="preserve"> </w:t>
      </w:r>
      <w:r w:rsidRPr="008A5C51">
        <w:rPr>
          <w:rFonts w:ascii="Times New Roman" w:hAnsi="Times New Roman" w:cs="Times New Roman"/>
          <w:sz w:val="20"/>
          <w:szCs w:val="20"/>
        </w:rPr>
        <w:t>once a day for three months.</w:t>
      </w:r>
      <w:r w:rsidR="001D2CB1" w:rsidRPr="008A5C51">
        <w:rPr>
          <w:rFonts w:ascii="Times New Roman" w:hAnsi="Times New Roman" w:cs="Times New Roman"/>
          <w:sz w:val="20"/>
          <w:szCs w:val="20"/>
        </w:rPr>
        <w:fldChar w:fldCharType="begin">
          <w:fldData xml:space="preserve">PEVuZE5vdGU+PENpdGU+PEF1dGhvcj5TYW50b2NjaGk8L0F1dGhvcj48WWVhcj4yMDE2PC9ZZWFy
PjxSZWNOdW0+NTk2MDwvUmVjTnVtPjxEaXNwbGF5VGV4dD48c3R5bGUgZmFjZT0ic3VwZXJzY3Jp
cHQiPjQ3PC9zdHlsZT48L0Rpc3BsYXlUZXh0PjxyZWNvcmQ+PHJlYy1udW1iZXI+NTk2MDwvcmVj
LW51bWJlcj48Zm9yZWlnbi1rZXlzPjxrZXkgYXBwPSJFTiIgZGItaWQ9ImEydng1MmV3ZjAwdjls
ZXcwcjl4ZmVlM2FycjI5enRzOTl6MiIgdGltZXN0YW1wPSIxNTE4Njg5NTQxIj41OTYwPC9rZXk+
PC9mb3JlaWduLWtleXM+PHJlZi10eXBlIG5hbWU9IkpvdXJuYWwgQXJ0aWNsZSI+MTc8L3JlZi10
eXBlPjxjb250cmlidXRvcnM+PGF1dGhvcnM+PGF1dGhvcj5TYW50b2NjaGksIEUuPC9hdXRob3I+
PGF1dGhvcj5HdWlkdWNjaSwgTC48L2F1dGhvcj48YXV0aG9yPkZ1bGNlcmksIEYuPC9hdXRob3I+
PGF1dGhvcj5CaWxsZWNpLCBMLjwvYXV0aG9yPjxhdXRob3I+QnV6emlnb2xpLCBFLjwvYXV0aG9y
PjxhdXRob3I+QXBpY2VsbGEsIEYuPC9hdXRob3I+PGF1dGhvcj5DYWxkZXJvbmksIFMuPC9hdXRo
b3I+PGF1dGhvcj5Hcm9zc2ksIEUuPC9hdXRob3I+PGF1dGhvcj5Nb3JhbGVzLCBNLiBBLjwvYXV0
aG9yPjxhdXRob3I+TXVyYXRvcmksIEYuPC9hdXRob3I+PC9hdXRob3JzPjwvY29udHJpYnV0b3Jz
PjxhdXRoLWFkZHJlc3M+SVJDQ1MgU3RlbGxhIE1hcmlzIEZvdW5kYXRpb24sIFZpYWxlIGRlbCBU
aXJyZW5vIDMzMSwgNTYwMTgsIENhbGFtYnJvbmUsIFBpc2EsIEl0YWx5LiBlLnNhbnRvY2NoaUBm
c20udW5pcGkuaXQuJiN4RDtOYXRpb25hbCBSZXNlYXJjaCBDb3VuY2lsLCBJbnN0aXR1dGUgb2Yg
Q2xpbmljYWwgUGh5c2lvbG9neSwgVmlhIE1vcnV6emkgMSwgUGlzYSwgNTYxMjQsIEl0YWx5LiYj
eEQ7SVJDQ1MgU3RlbGxhIE1hcmlzIEZvdW5kYXRpb24sIFZpYWxlIGRlbCBUaXJyZW5vIDMzMSwg
NTYwMTgsIENhbGFtYnJvbmUsIFBpc2EsIEl0YWx5LiYjeEQ7RGVwYXJ0bWVudCBvZiBDbGluaWNh
bCBhbmQgRXhwZXJpbWVudGFsIE1lZGljaW5lLCBVbml2ZXJzaXR5IG9mIFBpc2EsIFZpYSBTYXZp
LCAxMCwgNTYxMjYsIFBpc2EsIEl0YWx5LiYjeEQ7RGVwYXJ0bWVudCBvZiBBdXRpc20gUmVzZWFy
Y2gsIFZpbGxhIFNhbnRhIE1hcmlhIEluc3RpdHV0ZSwgVmlhIElWIE5vdmVtYnJlIDE1IDIyMDM4
LCBUYXZlcm5lcmlvLCBJdGFseS48L2F1dGgtYWRkcmVzcz48dGl0bGVzPjx0aXRsZT5HdXQgdG8g
YnJhaW4gaW50ZXJhY3Rpb24gaW4gQXV0aXNtIFNwZWN0cnVtIERpc29yZGVyczogYSByYW5kb21p
emVkIGNvbnRyb2xsZWQgdHJpYWwgb24gdGhlIHJvbGUgb2YgcHJvYmlvdGljcyBvbiBjbGluaWNh
bCwgYmlvY2hlbWljYWwgYW5kIG5ldXJvcGh5c2lvbG9naWNhbCBwYXJhbWV0ZXJzPC90aXRsZT48
c2Vjb25kYXJ5LXRpdGxlPkJNQyBQc3ljaGlhdHJ5PC9zZWNvbmRhcnktdGl0bGU+PGFsdC10aXRs
ZT5CTUMgcHN5Y2hpYXRyeTwvYWx0LXRpdGxlPjwvdGl0bGVzPjxwZXJpb2RpY2FsPjxmdWxsLXRp
dGxlPkJNQyBQc3ljaGlhdHJ5PC9mdWxsLXRpdGxlPjxhYmJyLTE+Qk1DIHBzeWNoaWF0cnk8L2Fi
YnItMT48L3BlcmlvZGljYWw+PGFsdC1wZXJpb2RpY2FsPjxmdWxsLXRpdGxlPkJNQyBQc3ljaGlh
dHJ5PC9mdWxsLXRpdGxlPjxhYmJyLTE+Qk1DIHBzeWNoaWF0cnk8L2FiYnItMT48L2FsdC1wZXJp
b2RpY2FsPjxwYWdlcz4xODM8L3BhZ2VzPjx2b2x1bWU+MTY8L3ZvbHVtZT48ZWRpdGlvbj4yMDE2
LzA2LzA1PC9lZGl0aW9uPjxrZXl3b3Jkcz48a2V5d29yZD5BdXRpc20gU3BlY3RydW0gRGlzb3Jk
ZXIvY29tcGxpY2F0aW9ucy8qZHJ1ZyB0aGVyYXB5L21pY3JvYmlvbG9neTwva2V5d29yZD48a2V5
d29yZD5CcmFpbi9tZXRhYm9saXNtPC9rZXl3b3JkPjxrZXl3b3JkPkNoaWxkPC9rZXl3b3JkPjxr
ZXl3b3JkPkNoaWxkLCBQcmVzY2hvb2w8L2tleXdvcmQ+PGtleXdvcmQ+Q29tb3JiaWRpdHk8L2tl
eXdvcmQ+PGtleXdvcmQ+KkRpZXRhcnkgU3VwcGxlbWVudHM8L2tleXdvcmQ+PGtleXdvcmQ+RmVt
YWxlPC9rZXl3b3JkPjxrZXl3b3JkPkdhc3Ryb2ludGVzdGluYWwgRGlzZWFzZXMvY29tcGxpY2F0
aW9ucy8qZHJ1ZyB0aGVyYXB5L21pY3JvYmlvbG9neTwva2V5d29yZD48a2V5d29yZD5HYXN0cm9p
bnRlc3RpbmFsIE1pY3JvYmlvbWUvZHJ1ZyBlZmZlY3RzPC9rZXl3b3JkPjxrZXl3b3JkPkh1bWFu
czwva2V5d29yZD48a2V5d29yZD5NYWxlPC9rZXl3b3JkPjxrZXl3b3JkPlByZXZhbGVuY2U8L2tl
eXdvcmQ+PGtleXdvcmQ+UHJvYmlvdGljcy8qdGhlcmFwZXV0aWMgdXNlPC9rZXl3b3JkPjxrZXl3
b3JkPipBdXRpc20gU3BlY3RydW0gRGlzb3JkZXJzIChBU0QpPC9rZXl3b3JkPjxrZXl3b3JkPipF
bmRvcGhlbm90eXBlPC9rZXl3b3JkPjxrZXl3b3JkPipHdXQtYnJhaW4gYXhpczwva2V5d29yZD48
a2V5d29yZD4qUGh0YWxhdGVzPC9rZXl3b3JkPjxrZXl3b3JkPipQcm9iaW90aWMgVml2b21peHgo
Uik8L2tleXdvcmQ+PGtleXdvcmQ+KlF1YW50aXRhdGl2ZSBlbGVjdHJvZW5jZXBoYWxvZ3JhcGh5
IChRRUVHKTwva2V5d29yZD48L2tleXdvcmRzPjxkYXRlcz48eWVhcj4yMDE2PC95ZWFyPjxwdWIt
ZGF0ZXM+PGRhdGU+SnVuIDQ8L2RhdGU+PC9wdWItZGF0ZXM+PC9kYXRlcz48aXNibj4xNDcxLTI0
NHg8L2lzYm4+PGFjY2Vzc2lvbi1udW0+MjcyNjAyNzE8L2FjY2Vzc2lvbi1udW0+PHVybHM+PC91
cmxzPjxjdXN0b20yPlBNQzQ4OTMyNDg8L2N1c3RvbTI+PGVsZWN0cm9uaWMtcmVzb3VyY2UtbnVt
PjEwLjExODYvczEyODg4LTAxNi0wODg3LTU8L2VsZWN0cm9uaWMtcmVzb3VyY2UtbnVtPjxyZW1v
dGUtZGF0YWJhc2UtcHJvdmlkZXI+TkxNPC9yZW1vdGUtZGF0YWJhc2UtcHJvdmlkZXI+PGxhbmd1
YWdlPmVuZzwvbGFuZ3VhZ2U+PC9yZWNvcmQ+PC9DaXRlPjwvRW5kTm90ZT4A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TYW50b2NjaGk8L0F1dGhvcj48WWVhcj4yMDE2PC9ZZWFy
PjxSZWNOdW0+NTk2MDwvUmVjTnVtPjxEaXNwbGF5VGV4dD48c3R5bGUgZmFjZT0ic3VwZXJzY3Jp
cHQiPjQ3PC9zdHlsZT48L0Rpc3BsYXlUZXh0PjxyZWNvcmQ+PHJlYy1udW1iZXI+NTk2MDwvcmVj
LW51bWJlcj48Zm9yZWlnbi1rZXlzPjxrZXkgYXBwPSJFTiIgZGItaWQ9ImEydng1MmV3ZjAwdjls
ZXcwcjl4ZmVlM2FycjI5enRzOTl6MiIgdGltZXN0YW1wPSIxNTE4Njg5NTQxIj41OTYwPC9rZXk+
PC9mb3JlaWduLWtleXM+PHJlZi10eXBlIG5hbWU9IkpvdXJuYWwgQXJ0aWNsZSI+MTc8L3JlZi10
eXBlPjxjb250cmlidXRvcnM+PGF1dGhvcnM+PGF1dGhvcj5TYW50b2NjaGksIEUuPC9hdXRob3I+
PGF1dGhvcj5HdWlkdWNjaSwgTC48L2F1dGhvcj48YXV0aG9yPkZ1bGNlcmksIEYuPC9hdXRob3I+
PGF1dGhvcj5CaWxsZWNpLCBMLjwvYXV0aG9yPjxhdXRob3I+QnV6emlnb2xpLCBFLjwvYXV0aG9y
PjxhdXRob3I+QXBpY2VsbGEsIEYuPC9hdXRob3I+PGF1dGhvcj5DYWxkZXJvbmksIFMuPC9hdXRo
b3I+PGF1dGhvcj5Hcm9zc2ksIEUuPC9hdXRob3I+PGF1dGhvcj5Nb3JhbGVzLCBNLiBBLjwvYXV0
aG9yPjxhdXRob3I+TXVyYXRvcmksIEYuPC9hdXRob3I+PC9hdXRob3JzPjwvY29udHJpYnV0b3Jz
PjxhdXRoLWFkZHJlc3M+SVJDQ1MgU3RlbGxhIE1hcmlzIEZvdW5kYXRpb24sIFZpYWxlIGRlbCBU
aXJyZW5vIDMzMSwgNTYwMTgsIENhbGFtYnJvbmUsIFBpc2EsIEl0YWx5LiBlLnNhbnRvY2NoaUBm
c20udW5pcGkuaXQuJiN4RDtOYXRpb25hbCBSZXNlYXJjaCBDb3VuY2lsLCBJbnN0aXR1dGUgb2Yg
Q2xpbmljYWwgUGh5c2lvbG9neSwgVmlhIE1vcnV6emkgMSwgUGlzYSwgNTYxMjQsIEl0YWx5LiYj
eEQ7SVJDQ1MgU3RlbGxhIE1hcmlzIEZvdW5kYXRpb24sIFZpYWxlIGRlbCBUaXJyZW5vIDMzMSwg
NTYwMTgsIENhbGFtYnJvbmUsIFBpc2EsIEl0YWx5LiYjeEQ7RGVwYXJ0bWVudCBvZiBDbGluaWNh
bCBhbmQgRXhwZXJpbWVudGFsIE1lZGljaW5lLCBVbml2ZXJzaXR5IG9mIFBpc2EsIFZpYSBTYXZp
LCAxMCwgNTYxMjYsIFBpc2EsIEl0YWx5LiYjeEQ7RGVwYXJ0bWVudCBvZiBBdXRpc20gUmVzZWFy
Y2gsIFZpbGxhIFNhbnRhIE1hcmlhIEluc3RpdHV0ZSwgVmlhIElWIE5vdmVtYnJlIDE1IDIyMDM4
LCBUYXZlcm5lcmlvLCBJdGFseS48L2F1dGgtYWRkcmVzcz48dGl0bGVzPjx0aXRsZT5HdXQgdG8g
YnJhaW4gaW50ZXJhY3Rpb24gaW4gQXV0aXNtIFNwZWN0cnVtIERpc29yZGVyczogYSByYW5kb21p
emVkIGNvbnRyb2xsZWQgdHJpYWwgb24gdGhlIHJvbGUgb2YgcHJvYmlvdGljcyBvbiBjbGluaWNh
bCwgYmlvY2hlbWljYWwgYW5kIG5ldXJvcGh5c2lvbG9naWNhbCBwYXJhbWV0ZXJzPC90aXRsZT48
c2Vjb25kYXJ5LXRpdGxlPkJNQyBQc3ljaGlhdHJ5PC9zZWNvbmRhcnktdGl0bGU+PGFsdC10aXRs
ZT5CTUMgcHN5Y2hpYXRyeTwvYWx0LXRpdGxlPjwvdGl0bGVzPjxwZXJpb2RpY2FsPjxmdWxsLXRp
dGxlPkJNQyBQc3ljaGlhdHJ5PC9mdWxsLXRpdGxlPjxhYmJyLTE+Qk1DIHBzeWNoaWF0cnk8L2Fi
YnItMT48L3BlcmlvZGljYWw+PGFsdC1wZXJpb2RpY2FsPjxmdWxsLXRpdGxlPkJNQyBQc3ljaGlh
dHJ5PC9mdWxsLXRpdGxlPjxhYmJyLTE+Qk1DIHBzeWNoaWF0cnk8L2FiYnItMT48L2FsdC1wZXJp
b2RpY2FsPjxwYWdlcz4xODM8L3BhZ2VzPjx2b2x1bWU+MTY8L3ZvbHVtZT48ZWRpdGlvbj4yMDE2
LzA2LzA1PC9lZGl0aW9uPjxrZXl3b3Jkcz48a2V5d29yZD5BdXRpc20gU3BlY3RydW0gRGlzb3Jk
ZXIvY29tcGxpY2F0aW9ucy8qZHJ1ZyB0aGVyYXB5L21pY3JvYmlvbG9neTwva2V5d29yZD48a2V5
d29yZD5CcmFpbi9tZXRhYm9saXNtPC9rZXl3b3JkPjxrZXl3b3JkPkNoaWxkPC9rZXl3b3JkPjxr
ZXl3b3JkPkNoaWxkLCBQcmVzY2hvb2w8L2tleXdvcmQ+PGtleXdvcmQ+Q29tb3JiaWRpdHk8L2tl
eXdvcmQ+PGtleXdvcmQ+KkRpZXRhcnkgU3VwcGxlbWVudHM8L2tleXdvcmQ+PGtleXdvcmQ+RmVt
YWxlPC9rZXl3b3JkPjxrZXl3b3JkPkdhc3Ryb2ludGVzdGluYWwgRGlzZWFzZXMvY29tcGxpY2F0
aW9ucy8qZHJ1ZyB0aGVyYXB5L21pY3JvYmlvbG9neTwva2V5d29yZD48a2V5d29yZD5HYXN0cm9p
bnRlc3RpbmFsIE1pY3JvYmlvbWUvZHJ1ZyBlZmZlY3RzPC9rZXl3b3JkPjxrZXl3b3JkPkh1bWFu
czwva2V5d29yZD48a2V5d29yZD5NYWxlPC9rZXl3b3JkPjxrZXl3b3JkPlByZXZhbGVuY2U8L2tl
eXdvcmQ+PGtleXdvcmQ+UHJvYmlvdGljcy8qdGhlcmFwZXV0aWMgdXNlPC9rZXl3b3JkPjxrZXl3
b3JkPipBdXRpc20gU3BlY3RydW0gRGlzb3JkZXJzIChBU0QpPC9rZXl3b3JkPjxrZXl3b3JkPipF
bmRvcGhlbm90eXBlPC9rZXl3b3JkPjxrZXl3b3JkPipHdXQtYnJhaW4gYXhpczwva2V5d29yZD48
a2V5d29yZD4qUGh0YWxhdGVzPC9rZXl3b3JkPjxrZXl3b3JkPipQcm9iaW90aWMgVml2b21peHgo
Uik8L2tleXdvcmQ+PGtleXdvcmQ+KlF1YW50aXRhdGl2ZSBlbGVjdHJvZW5jZXBoYWxvZ3JhcGh5
IChRRUVHKTwva2V5d29yZD48L2tleXdvcmRzPjxkYXRlcz48eWVhcj4yMDE2PC95ZWFyPjxwdWIt
ZGF0ZXM+PGRhdGU+SnVuIDQ8L2RhdGU+PC9wdWItZGF0ZXM+PC9kYXRlcz48aXNibj4xNDcxLTI0
NHg8L2lzYm4+PGFjY2Vzc2lvbi1udW0+MjcyNjAyNzE8L2FjY2Vzc2lvbi1udW0+PHVybHM+PC91
cmxzPjxjdXN0b20yPlBNQzQ4OTMyNDg8L2N1c3RvbTI+PGVsZWN0cm9uaWMtcmVzb3VyY2UtbnVt
PjEwLjExODYvczEyODg4LTAxNi0wODg3LTU8L2VsZWN0cm9uaWMtcmVzb3VyY2UtbnVtPjxyZW1v
dGUtZGF0YWJhc2UtcHJvdmlkZXI+TkxNPC9yZW1vdGUtZGF0YWJhc2UtcHJvdmlkZXI+PGxhbmd1
YWdlPmVuZzwvbGFuZ3VhZ2U+PC9yZWNvcmQ+PC9DaXRlPjwvRW5kTm90ZT4A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47</w:t>
      </w:r>
      <w:r w:rsidR="001D2CB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r w:rsidR="006B3A69" w:rsidRPr="008A5C51">
        <w:rPr>
          <w:rFonts w:ascii="Times New Roman" w:hAnsi="Times New Roman" w:cs="Times New Roman"/>
          <w:sz w:val="20"/>
          <w:szCs w:val="20"/>
        </w:rPr>
        <w:t xml:space="preserve">The placebo sachets will contain 4.4 g of maltose and silicon dioxide. </w:t>
      </w:r>
      <w:r w:rsidRPr="008A5C51">
        <w:rPr>
          <w:rFonts w:ascii="Times New Roman" w:hAnsi="Times New Roman" w:cs="Times New Roman"/>
          <w:sz w:val="20"/>
          <w:szCs w:val="20"/>
        </w:rPr>
        <w:t xml:space="preserve">The trial supplement will be administered to children at home </w:t>
      </w:r>
      <w:r w:rsidR="006B3A69" w:rsidRPr="008A5C51">
        <w:rPr>
          <w:rFonts w:ascii="Times New Roman" w:hAnsi="Times New Roman" w:cs="Times New Roman"/>
          <w:sz w:val="20"/>
          <w:szCs w:val="20"/>
        </w:rPr>
        <w:lastRenderedPageBreak/>
        <w:t xml:space="preserve">by their parents/legal guardian. </w:t>
      </w:r>
      <w:r w:rsidRPr="008A5C51">
        <w:rPr>
          <w:rFonts w:ascii="Times New Roman" w:hAnsi="Times New Roman" w:cs="Times New Roman"/>
          <w:sz w:val="20"/>
          <w:szCs w:val="20"/>
        </w:rPr>
        <w:t xml:space="preserve">The duration of supplementation ensures adequate time for gut colonization, which requires 2–3 weeks on an average </w:t>
      </w:r>
      <w:r w:rsidR="001D2CB1" w:rsidRPr="008A5C51">
        <w:rPr>
          <w:rFonts w:ascii="Times New Roman" w:hAnsi="Times New Roman" w:cs="Times New Roman"/>
          <w:sz w:val="20"/>
          <w:szCs w:val="20"/>
        </w:rPr>
        <w:fldChar w:fldCharType="begin">
          <w:fldData xml:space="preserve">PEVuZE5vdGU+PENpdGU+PEF1dGhvcj5QYXRlbDwvQXV0aG9yPjxZZWFyPjIwMTI8L1llYXI+PFJl
Y051bT41OTUwPC9SZWNOdW0+PERpc3BsYXlUZXh0PjxzdHlsZSBmYWNlPSJzdXBlcnNjcmlwdCI+
NTY8L3N0eWxlPjwvRGlzcGxheVRleHQ+PHJlY29yZD48cmVjLW51bWJlcj41OTUwPC9yZWMtbnVt
YmVyPjxmb3JlaWduLWtleXM+PGtleSBhcHA9IkVOIiBkYi1pZD0iYTJ2eDUyZXdmMDB2OWxldzBy
OXhmZWUzYXJyMjl6dHM5OXoyIiB0aW1lc3RhbXA9IjE1MTg1MTQ5MjMiPjU5NTA8L2tleT48L2Zv
cmVpZ24ta2V5cz48cmVmLXR5cGUgbmFtZT0iSm91cm5hbCBBcnRpY2xlIj4xNzwvcmVmLXR5cGU+
PGNvbnRyaWJ1dG9ycz48YXV0aG9ycz48YXV0aG9yPlBhdGVsLCBSLiBNLjwvYXV0aG9yPjxhdXRo
b3I+TXllcnMsIEwuIFMuPC9hdXRob3I+PGF1dGhvcj5LdXJ1bmRrYXIsIEEuIFIuPC9hdXRob3I+
PGF1dGhvcj5NYWhlc2h3YXJpLCBBLjwvYXV0aG9yPjxhdXRob3I+TnVzcmF0LCBBLjwvYXV0aG9y
PjxhdXRob3I+TGluLCBQLiBXLjwvYXV0aG9yPjwvYXV0aG9ycz48L2NvbnRyaWJ1dG9ycz48YXV0
aC1hZGRyZXNzPkRpdmlzaW9uIG9mIE5lb25hdG9sb2d5LCBEZXBhcnRtZW50IG9mIFBlZGlhdHJp
Y3MsIEVtb3J5IFVuaXZlcnNpdHkgU2Nob29sIG9mIE1lZGljaW5lLCBBdGxhbnRhLCBHZW9yZ2lh
LjwvYXV0aC1hZGRyZXNzPjx0aXRsZXM+PHRpdGxlPlByb2Jpb3RpYyBiYWN0ZXJpYSBpbmR1Y2Ug
bWF0dXJhdGlvbiBvZiBpbnRlc3RpbmFsIGNsYXVkaW4gMyBleHByZXNzaW9uIGFuZCBiYXJyaWVy
IGZ1bmN0aW9u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2MjYtMzU8L3BhZ2VzPjx2b2x1bWU+MTgwPC92b2x1bWU+
PG51bWJlcj4yPC9udW1iZXI+PGVkaXRpb24+MjAxMS8xMi8xNDwvZWRpdGlvbj48a2V5d29yZHM+
PGtleXdvcmQ+QW5pbWFsczwva2V5d29yZD48a2V5d29yZD5BbmltYWxzLCBOZXdib3JuPC9rZXl3
b3JkPjxrZXl3b3JkPkFudGktQmFjdGVyaWFsIEFnZW50cy9waGFybWFjb2xvZ3k8L2tleXdvcmQ+
PGtleXdvcmQ+Q2xhdWRpbi0zPC9rZXl3b3JkPjxrZXl3b3JkPkNsYXVkaW5zLyptZXRhYm9saXNt
PC9rZXl3b3JkPjxrZXl3b3JkPkZlbWFsZTwva2V5d29yZD48a2V5d29yZD5JbnRlc3RpbmVzLypt
ZXRhYm9saXNtL21pY3JvYmlvbG9neTwva2V5d29yZD48a2V5d29yZD5MYWN0b2JhY2lsbHVzIHJo
YW1ub3N1cy8qcGh5c2lvbG9neTwva2V5d29yZD48a2V5d29yZD5NYWxlPC9rZXl3b3JkPjxrZXl3
b3JkPk1pY2U8L2tleXdvcmQ+PGtleXdvcmQ+TWljZSwgSW5icmVkIEM1N0JMPC9rZXl3b3JkPjxr
ZXl3b3JkPk15ZWxvaWQgRGlmZmVyZW50aWF0aW9uIEZhY3RvciA4OC9kZWZpY2llbmN5PC9rZXl3
b3JkPjxrZXl3b3JkPlBlcm1lYWJpbGl0eTwva2V5d29yZD48a2V5d29yZD5Qcm9iaW90aWNzLypw
aGFybWFjb2xvZ3k8L2tleXdvcmQ+PGtleXdvcmQ+Uk5BLCBNZXNzZW5nZXIvbWV0YWJvbGlzbTwv
a2V5d29yZD48a2V5d29yZD5TaWduYWwgVHJhbnNkdWN0aW9uL3BoeXNpb2xvZ3k8L2tleXdvcmQ+
PGtleXdvcmQ+VG9sbC1MaWtlIFJlY2VwdG9ycy9waHlzaW9sb2d5PC9rZXl3b3JkPjwva2V5d29y
ZHM+PGRhdGVzPjx5ZWFyPjIwMTI8L3llYXI+PHB1Yi1kYXRlcz48ZGF0ZT5GZWI8L2RhdGU+PC9w
dWItZGF0ZXM+PC9kYXRlcz48aXNibj4wMDAyLTk0NDA8L2lzYm4+PGFjY2Vzc2lvbi1udW0+MjIx
NTUxMDk8L2FjY2Vzc2lvbi1udW0+PHVybHM+PC91cmxzPjxjdXN0b20yPlBNQzMzNDk4NjM8L2N1
c3RvbTI+PGVsZWN0cm9uaWMtcmVzb3VyY2UtbnVtPjEwLjEwMTYvai5hanBhdGguMjAxMS4xMC4w
MjU8L2VsZWN0cm9uaWMtcmVzb3VyY2UtbnVtPjxyZW1vdGUtZGF0YWJhc2UtcHJvdmlkZXI+TkxN
PC9yZW1vdGUtZGF0YWJhc2UtcHJvdmlkZXI+PGxhbmd1YWdlPmVuZzwvbGFuZ3VhZ2U+PC9yZWNv
cmQ+PC9DaXRlPjwvRW5kTm90ZT5=
</w:fldData>
        </w:fldChar>
      </w:r>
      <w:r w:rsidR="001D2CB1" w:rsidRPr="008A5C51">
        <w:rPr>
          <w:rFonts w:ascii="Times New Roman" w:hAnsi="Times New Roman" w:cs="Times New Roman"/>
          <w:sz w:val="20"/>
          <w:szCs w:val="20"/>
        </w:rPr>
        <w:instrText xml:space="preserve"> ADDIN EN.CITE </w:instrText>
      </w:r>
      <w:r w:rsidR="001D2CB1" w:rsidRPr="008A5C51">
        <w:rPr>
          <w:rFonts w:ascii="Times New Roman" w:hAnsi="Times New Roman" w:cs="Times New Roman"/>
          <w:sz w:val="20"/>
          <w:szCs w:val="20"/>
        </w:rPr>
        <w:fldChar w:fldCharType="begin">
          <w:fldData xml:space="preserve">PEVuZE5vdGU+PENpdGU+PEF1dGhvcj5QYXRlbDwvQXV0aG9yPjxZZWFyPjIwMTI8L1llYXI+PFJl
Y051bT41OTUwPC9SZWNOdW0+PERpc3BsYXlUZXh0PjxzdHlsZSBmYWNlPSJzdXBlcnNjcmlwdCI+
NTY8L3N0eWxlPjwvRGlzcGxheVRleHQ+PHJlY29yZD48cmVjLW51bWJlcj41OTUwPC9yZWMtbnVt
YmVyPjxmb3JlaWduLWtleXM+PGtleSBhcHA9IkVOIiBkYi1pZD0iYTJ2eDUyZXdmMDB2OWxldzBy
OXhmZWUzYXJyMjl6dHM5OXoyIiB0aW1lc3RhbXA9IjE1MTg1MTQ5MjMiPjU5NTA8L2tleT48L2Zv
cmVpZ24ta2V5cz48cmVmLXR5cGUgbmFtZT0iSm91cm5hbCBBcnRpY2xlIj4xNzwvcmVmLXR5cGU+
PGNvbnRyaWJ1dG9ycz48YXV0aG9ycz48YXV0aG9yPlBhdGVsLCBSLiBNLjwvYXV0aG9yPjxhdXRo
b3I+TXllcnMsIEwuIFMuPC9hdXRob3I+PGF1dGhvcj5LdXJ1bmRrYXIsIEEuIFIuPC9hdXRob3I+
PGF1dGhvcj5NYWhlc2h3YXJpLCBBLjwvYXV0aG9yPjxhdXRob3I+TnVzcmF0LCBBLjwvYXV0aG9y
PjxhdXRob3I+TGluLCBQLiBXLjwvYXV0aG9yPjwvYXV0aG9ycz48L2NvbnRyaWJ1dG9ycz48YXV0
aC1hZGRyZXNzPkRpdmlzaW9uIG9mIE5lb25hdG9sb2d5LCBEZXBhcnRtZW50IG9mIFBlZGlhdHJp
Y3MsIEVtb3J5IFVuaXZlcnNpdHkgU2Nob29sIG9mIE1lZGljaW5lLCBBdGxhbnRhLCBHZW9yZ2lh
LjwvYXV0aC1hZGRyZXNzPjx0aXRsZXM+PHRpdGxlPlByb2Jpb3RpYyBiYWN0ZXJpYSBpbmR1Y2Ug
bWF0dXJhdGlvbiBvZiBpbnRlc3RpbmFsIGNsYXVkaW4gMyBleHByZXNzaW9uIGFuZCBiYXJyaWVy
IGZ1bmN0aW9uPC90aXRsZT48c2Vjb25kYXJ5LXRpdGxlPkFtIEogUGF0aG9sPC9zZWNvbmRhcnkt
dGl0bGU+PGFsdC10aXRsZT5UaGUgQW1lcmljYW4gam91cm5hbCBvZiBwYXRob2xvZ3k8L2FsdC10
aXRsZT48L3RpdGxlcz48cGVyaW9kaWNhbD48ZnVsbC10aXRsZT5BbSBKIFBhdGhvbDwvZnVsbC10
aXRsZT48YWJici0xPlRoZSBBbWVyaWNhbiBqb3VybmFsIG9mIHBhdGhvbG9neTwvYWJici0xPjwv
cGVyaW9kaWNhbD48YWx0LXBlcmlvZGljYWw+PGZ1bGwtdGl0bGU+QW0gSiBQYXRob2w8L2Z1bGwt
dGl0bGU+PGFiYnItMT5UaGUgQW1lcmljYW4gam91cm5hbCBvZiBwYXRob2xvZ3k8L2FiYnItMT48
L2FsdC1wZXJpb2RpY2FsPjxwYWdlcz42MjYtMzU8L3BhZ2VzPjx2b2x1bWU+MTgwPC92b2x1bWU+
PG51bWJlcj4yPC9udW1iZXI+PGVkaXRpb24+MjAxMS8xMi8xNDwvZWRpdGlvbj48a2V5d29yZHM+
PGtleXdvcmQ+QW5pbWFsczwva2V5d29yZD48a2V5d29yZD5BbmltYWxzLCBOZXdib3JuPC9rZXl3
b3JkPjxrZXl3b3JkPkFudGktQmFjdGVyaWFsIEFnZW50cy9waGFybWFjb2xvZ3k8L2tleXdvcmQ+
PGtleXdvcmQ+Q2xhdWRpbi0zPC9rZXl3b3JkPjxrZXl3b3JkPkNsYXVkaW5zLyptZXRhYm9saXNt
PC9rZXl3b3JkPjxrZXl3b3JkPkZlbWFsZTwva2V5d29yZD48a2V5d29yZD5JbnRlc3RpbmVzLypt
ZXRhYm9saXNtL21pY3JvYmlvbG9neTwva2V5d29yZD48a2V5d29yZD5MYWN0b2JhY2lsbHVzIHJo
YW1ub3N1cy8qcGh5c2lvbG9neTwva2V5d29yZD48a2V5d29yZD5NYWxlPC9rZXl3b3JkPjxrZXl3
b3JkPk1pY2U8L2tleXdvcmQ+PGtleXdvcmQ+TWljZSwgSW5icmVkIEM1N0JMPC9rZXl3b3JkPjxr
ZXl3b3JkPk15ZWxvaWQgRGlmZmVyZW50aWF0aW9uIEZhY3RvciA4OC9kZWZpY2llbmN5PC9rZXl3
b3JkPjxrZXl3b3JkPlBlcm1lYWJpbGl0eTwva2V5d29yZD48a2V5d29yZD5Qcm9iaW90aWNzLypw
aGFybWFjb2xvZ3k8L2tleXdvcmQ+PGtleXdvcmQ+Uk5BLCBNZXNzZW5nZXIvbWV0YWJvbGlzbTwv
a2V5d29yZD48a2V5d29yZD5TaWduYWwgVHJhbnNkdWN0aW9uL3BoeXNpb2xvZ3k8L2tleXdvcmQ+
PGtleXdvcmQ+VG9sbC1MaWtlIFJlY2VwdG9ycy9waHlzaW9sb2d5PC9rZXl3b3JkPjwva2V5d29y
ZHM+PGRhdGVzPjx5ZWFyPjIwMTI8L3llYXI+PHB1Yi1kYXRlcz48ZGF0ZT5GZWI8L2RhdGU+PC9w
dWItZGF0ZXM+PC9kYXRlcz48aXNibj4wMDAyLTk0NDA8L2lzYm4+PGFjY2Vzc2lvbi1udW0+MjIx
NTUxMDk8L2FjY2Vzc2lvbi1udW0+PHVybHM+PC91cmxzPjxjdXN0b20yPlBNQzMzNDk4NjM8L2N1
c3RvbTI+PGVsZWN0cm9uaWMtcmVzb3VyY2UtbnVtPjEwLjEwMTYvai5hanBhdGguMjAxMS4xMC4w
MjU8L2VsZWN0cm9uaWMtcmVzb3VyY2UtbnVtPjxyZW1vdGUtZGF0YWJhc2UtcHJvdmlkZXI+TkxN
PC9yZW1vdGUtZGF0YWJhc2UtcHJvdmlkZXI+PGxhbmd1YWdlPmVuZzwvbGFuZ3VhZ2U+PC9yZWNv
cmQ+PC9DaXRlPjwvRW5kTm90ZT5=
</w:fldData>
        </w:fldChar>
      </w:r>
      <w:r w:rsidR="001D2CB1" w:rsidRPr="008A5C51">
        <w:rPr>
          <w:rFonts w:ascii="Times New Roman" w:hAnsi="Times New Roman" w:cs="Times New Roman"/>
          <w:sz w:val="20"/>
          <w:szCs w:val="20"/>
        </w:rPr>
        <w:instrText xml:space="preserve"> ADDIN EN.CITE.DATA </w:instrText>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end"/>
      </w:r>
      <w:r w:rsidR="001D2CB1" w:rsidRPr="008A5C51">
        <w:rPr>
          <w:rFonts w:ascii="Times New Roman" w:hAnsi="Times New Roman" w:cs="Times New Roman"/>
          <w:sz w:val="20"/>
          <w:szCs w:val="20"/>
        </w:rPr>
      </w:r>
      <w:r w:rsidR="001D2CB1" w:rsidRPr="008A5C51">
        <w:rPr>
          <w:rFonts w:ascii="Times New Roman" w:hAnsi="Times New Roman" w:cs="Times New Roman"/>
          <w:sz w:val="20"/>
          <w:szCs w:val="20"/>
        </w:rPr>
        <w:fldChar w:fldCharType="separate"/>
      </w:r>
      <w:r w:rsidR="001D2CB1" w:rsidRPr="008A5C51">
        <w:rPr>
          <w:rFonts w:ascii="Times New Roman" w:hAnsi="Times New Roman" w:cs="Times New Roman"/>
          <w:noProof/>
          <w:sz w:val="20"/>
          <w:szCs w:val="20"/>
          <w:vertAlign w:val="superscript"/>
        </w:rPr>
        <w:t>56</w:t>
      </w:r>
      <w:r w:rsidR="001D2CB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and for influencing clinical outcomes. </w:t>
      </w:r>
    </w:p>
    <w:p w14:paraId="43FAFFBF" w14:textId="21553C81"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To ensure compliance</w:t>
      </w:r>
      <w:r w:rsidR="00D969C6" w:rsidRPr="008A5C51">
        <w:rPr>
          <w:rFonts w:ascii="Times New Roman" w:hAnsi="Times New Roman" w:cs="Times New Roman"/>
          <w:sz w:val="20"/>
          <w:szCs w:val="20"/>
        </w:rPr>
        <w:t xml:space="preserve"> or for any adverse effect</w:t>
      </w:r>
      <w:r w:rsidRPr="008A5C51">
        <w:rPr>
          <w:rFonts w:ascii="Times New Roman" w:hAnsi="Times New Roman" w:cs="Times New Roman"/>
          <w:sz w:val="20"/>
          <w:szCs w:val="20"/>
        </w:rPr>
        <w:t xml:space="preserve">, the research team will contact the parents/caregivers </w:t>
      </w:r>
      <w:r w:rsidR="000B394E" w:rsidRPr="008A5C51">
        <w:rPr>
          <w:rFonts w:ascii="Times New Roman" w:hAnsi="Times New Roman" w:cs="Times New Roman"/>
          <w:sz w:val="20"/>
          <w:szCs w:val="20"/>
        </w:rPr>
        <w:t>weekly basis</w:t>
      </w:r>
      <w:r w:rsidRPr="008A5C51">
        <w:rPr>
          <w:rFonts w:ascii="Times New Roman" w:hAnsi="Times New Roman" w:cs="Times New Roman"/>
          <w:sz w:val="20"/>
          <w:szCs w:val="20"/>
        </w:rPr>
        <w:t xml:space="preserve">. Participants will be allowed to stop the trial supplement in case of intolerance (vomiting, diarrhoea) or if requested by their parents/legal guardians. Parents/legal guardians will be provided contact details of the research team for round the clock communication. </w:t>
      </w:r>
    </w:p>
    <w:p w14:paraId="41A9A2BE" w14:textId="5752C439" w:rsidR="00F546CB" w:rsidRPr="008A5C51" w:rsidRDefault="00F546CB"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Stool sample collection and analysis:</w:t>
      </w:r>
      <w:r w:rsidRPr="008A5C51">
        <w:rPr>
          <w:rFonts w:ascii="Times New Roman" w:hAnsi="Times New Roman" w:cs="Times New Roman"/>
          <w:sz w:val="20"/>
          <w:szCs w:val="20"/>
        </w:rPr>
        <w:t xml:space="preserve"> Fecal microbiota will be assessed using the 2 samples collected from each participant (before and after completing 4 months of study supplementation). Metagenomics studies will be performed by extracting the fecal DNA and creating an amplicon 16s rRNA library for analysis by high throughput 454 pyrosequencing to allow calculation of diversity indices and rarefaction curves. (Appendix)</w:t>
      </w:r>
    </w:p>
    <w:p w14:paraId="0CC8DEEB" w14:textId="45357C58" w:rsidR="00F546CB" w:rsidRPr="008A5C51" w:rsidRDefault="00A8609A" w:rsidP="00F546CB">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Primary outcome</w:t>
      </w:r>
    </w:p>
    <w:p w14:paraId="132F4101" w14:textId="10B49E38" w:rsidR="000C0534" w:rsidRPr="008A5C51" w:rsidRDefault="00AE7E7E" w:rsidP="000C0534">
      <w:pPr>
        <w:spacing w:after="0" w:line="360" w:lineRule="auto"/>
        <w:jc w:val="both"/>
        <w:rPr>
          <w:rFonts w:ascii="Times New Roman" w:eastAsia="Calibri" w:hAnsi="Times New Roman" w:cs="Times New Roman"/>
          <w:b/>
          <w:sz w:val="20"/>
          <w:szCs w:val="20"/>
        </w:rPr>
      </w:pPr>
      <w:r w:rsidRPr="008A5C51">
        <w:rPr>
          <w:rFonts w:ascii="Times New Roman" w:hAnsi="Times New Roman" w:cs="Times New Roman"/>
          <w:sz w:val="20"/>
          <w:szCs w:val="20"/>
        </w:rPr>
        <w:t xml:space="preserve">This will be the </w:t>
      </w:r>
      <w:r w:rsidR="00F546CB" w:rsidRPr="008A5C51">
        <w:rPr>
          <w:rFonts w:ascii="Times New Roman" w:hAnsi="Times New Roman" w:cs="Times New Roman"/>
          <w:sz w:val="20"/>
          <w:szCs w:val="20"/>
        </w:rPr>
        <w:t>“Compositional differences</w:t>
      </w:r>
      <w:r w:rsidRPr="008A5C51">
        <w:rPr>
          <w:rFonts w:ascii="Times New Roman" w:hAnsi="Times New Roman" w:cs="Times New Roman"/>
          <w:sz w:val="20"/>
          <w:szCs w:val="20"/>
        </w:rPr>
        <w:t>”</w:t>
      </w:r>
      <w:r w:rsidR="00F546CB" w:rsidRPr="008A5C51">
        <w:rPr>
          <w:rFonts w:ascii="Times New Roman" w:hAnsi="Times New Roman" w:cs="Times New Roman"/>
          <w:sz w:val="20"/>
          <w:szCs w:val="20"/>
        </w:rPr>
        <w:t xml:space="preserve"> in gut mic</w:t>
      </w:r>
      <w:r w:rsidRPr="008A5C51">
        <w:rPr>
          <w:rFonts w:ascii="Times New Roman" w:hAnsi="Times New Roman" w:cs="Times New Roman"/>
          <w:sz w:val="20"/>
          <w:szCs w:val="20"/>
        </w:rPr>
        <w:t>robiome</w:t>
      </w:r>
      <w:r w:rsidR="000C7976" w:rsidRPr="008A5C51">
        <w:rPr>
          <w:rFonts w:ascii="Times New Roman" w:hAnsi="Times New Roman" w:cs="Times New Roman"/>
          <w:sz w:val="20"/>
          <w:szCs w:val="20"/>
        </w:rPr>
        <w:t xml:space="preserve">. </w:t>
      </w:r>
      <w:proofErr w:type="gramStart"/>
      <w:r w:rsidR="000C7976" w:rsidRPr="008A5C51">
        <w:rPr>
          <w:rFonts w:ascii="Times New Roman" w:hAnsi="Times New Roman" w:cs="Times New Roman"/>
          <w:sz w:val="20"/>
          <w:szCs w:val="20"/>
        </w:rPr>
        <w:t xml:space="preserve">The </w:t>
      </w:r>
      <w:r w:rsidR="009F029E" w:rsidRPr="008A5C51">
        <w:rPr>
          <w:rFonts w:ascii="Times New Roman" w:hAnsi="Times New Roman" w:cs="Times New Roman"/>
          <w:sz w:val="20"/>
          <w:szCs w:val="20"/>
        </w:rPr>
        <w:t xml:space="preserve">selected markers </w:t>
      </w:r>
      <w:r w:rsidR="00F546CB" w:rsidRPr="008A5C51">
        <w:rPr>
          <w:rFonts w:ascii="Times New Roman" w:hAnsi="Times New Roman" w:cs="Times New Roman"/>
          <w:sz w:val="20"/>
          <w:szCs w:val="20"/>
        </w:rPr>
        <w:t xml:space="preserve">of ‘compositional differences’ </w:t>
      </w:r>
      <w:r w:rsidR="00A8609A" w:rsidRPr="008A5C51">
        <w:rPr>
          <w:rFonts w:ascii="Times New Roman" w:hAnsi="Times New Roman" w:cs="Times New Roman"/>
          <w:sz w:val="20"/>
          <w:szCs w:val="20"/>
        </w:rPr>
        <w:t xml:space="preserve">will </w:t>
      </w:r>
      <w:r w:rsidR="00F546CB" w:rsidRPr="008A5C51">
        <w:rPr>
          <w:rFonts w:ascii="Times New Roman" w:hAnsi="Times New Roman" w:cs="Times New Roman"/>
          <w:sz w:val="20"/>
          <w:szCs w:val="20"/>
        </w:rPr>
        <w:t xml:space="preserve">include alpha-diversity, richness, </w:t>
      </w:r>
      <w:r w:rsidR="00A8609A" w:rsidRPr="008A5C51">
        <w:rPr>
          <w:rFonts w:ascii="Times New Roman" w:hAnsi="Times New Roman" w:cs="Times New Roman"/>
          <w:sz w:val="20"/>
          <w:szCs w:val="20"/>
        </w:rPr>
        <w:t xml:space="preserve">and </w:t>
      </w:r>
      <w:r w:rsidR="00F546CB" w:rsidRPr="008A5C51">
        <w:rPr>
          <w:rFonts w:ascii="Times New Roman" w:hAnsi="Times New Roman" w:cs="Times New Roman"/>
          <w:sz w:val="20"/>
          <w:szCs w:val="20"/>
        </w:rPr>
        <w:t>abundance of particular species/pathways, or clusters based on unsupervised clustering of gut microbiome.</w:t>
      </w:r>
      <w:proofErr w:type="gramEnd"/>
      <w:r w:rsidR="00F546CB" w:rsidRPr="008A5C51">
        <w:rPr>
          <w:rFonts w:ascii="Times New Roman" w:hAnsi="Times New Roman" w:cs="Times New Roman"/>
          <w:sz w:val="20"/>
          <w:szCs w:val="20"/>
        </w:rPr>
        <w:t xml:space="preserve"> </w:t>
      </w:r>
    </w:p>
    <w:p w14:paraId="68E03007" w14:textId="64648729" w:rsidR="002329DF" w:rsidRPr="008A5C51" w:rsidRDefault="000767E3" w:rsidP="00CC2DCC">
      <w:pPr>
        <w:spacing w:after="0" w:line="360" w:lineRule="auto"/>
        <w:jc w:val="both"/>
        <w:rPr>
          <w:rFonts w:ascii="Times New Roman" w:eastAsia="Calibri" w:hAnsi="Times New Roman" w:cs="Times New Roman"/>
          <w:sz w:val="20"/>
          <w:szCs w:val="20"/>
        </w:rPr>
      </w:pPr>
      <w:r w:rsidRPr="008A5C51">
        <w:rPr>
          <w:rFonts w:ascii="Times New Roman" w:eastAsia="Calibri" w:hAnsi="Times New Roman" w:cs="Times New Roman"/>
          <w:b/>
          <w:sz w:val="20"/>
          <w:szCs w:val="20"/>
        </w:rPr>
        <w:t>Secondary outcomes</w:t>
      </w:r>
      <w:r w:rsidRPr="008A5C51">
        <w:rPr>
          <w:rFonts w:ascii="Times New Roman" w:eastAsia="Calibri" w:hAnsi="Times New Roman" w:cs="Times New Roman"/>
          <w:sz w:val="20"/>
          <w:szCs w:val="20"/>
        </w:rPr>
        <w:t xml:space="preserve"> </w:t>
      </w:r>
    </w:p>
    <w:p w14:paraId="7B9F6CEF" w14:textId="23DCCC8E" w:rsidR="002329DF" w:rsidRPr="008A5C51" w:rsidRDefault="0067382A" w:rsidP="00643308">
      <w:pPr>
        <w:spacing w:after="0" w:line="360" w:lineRule="auto"/>
        <w:jc w:val="both"/>
        <w:rPr>
          <w:rFonts w:ascii="Times New Roman" w:eastAsia="Calibri" w:hAnsi="Times New Roman" w:cs="Times New Roman"/>
          <w:sz w:val="20"/>
          <w:szCs w:val="20"/>
        </w:rPr>
      </w:pPr>
      <w:r w:rsidRPr="008A5C51">
        <w:rPr>
          <w:rFonts w:ascii="Times New Roman" w:eastAsia="Calibri" w:hAnsi="Times New Roman" w:cs="Times New Roman"/>
          <w:sz w:val="20"/>
          <w:szCs w:val="20"/>
        </w:rPr>
        <w:t>(1)</w:t>
      </w:r>
      <w:r w:rsidR="00A8609A" w:rsidRPr="008A5C51">
        <w:rPr>
          <w:rFonts w:ascii="Times New Roman" w:eastAsia="Calibri" w:hAnsi="Times New Roman" w:cs="Times New Roman"/>
          <w:sz w:val="20"/>
          <w:szCs w:val="20"/>
        </w:rPr>
        <w:t xml:space="preserve"> </w:t>
      </w:r>
      <w:r w:rsidRPr="008A5C51">
        <w:rPr>
          <w:rFonts w:ascii="Times New Roman" w:eastAsia="Calibri" w:hAnsi="Times New Roman" w:cs="Times New Roman"/>
          <w:i/>
          <w:sz w:val="20"/>
          <w:szCs w:val="20"/>
        </w:rPr>
        <w:t>Developmental outcomes:</w:t>
      </w:r>
      <w:r w:rsidRPr="008A5C51">
        <w:rPr>
          <w:rFonts w:ascii="Times New Roman" w:eastAsia="Calibri" w:hAnsi="Times New Roman" w:cs="Times New Roman"/>
          <w:sz w:val="20"/>
          <w:szCs w:val="20"/>
        </w:rPr>
        <w:t xml:space="preserve"> </w:t>
      </w:r>
      <w:r w:rsidR="000767E3" w:rsidRPr="008A5C51">
        <w:rPr>
          <w:rFonts w:ascii="Times New Roman" w:eastAsia="Calibri" w:hAnsi="Times New Roman" w:cs="Times New Roman"/>
          <w:sz w:val="20"/>
          <w:szCs w:val="20"/>
        </w:rPr>
        <w:t xml:space="preserve">Participants will undergo </w:t>
      </w:r>
      <w:r w:rsidRPr="008A5C51">
        <w:rPr>
          <w:rFonts w:ascii="Times New Roman" w:eastAsia="Calibri" w:hAnsi="Times New Roman" w:cs="Times New Roman"/>
          <w:sz w:val="20"/>
          <w:szCs w:val="20"/>
        </w:rPr>
        <w:t xml:space="preserve">following </w:t>
      </w:r>
      <w:r w:rsidR="000767E3" w:rsidRPr="008A5C51">
        <w:rPr>
          <w:rFonts w:ascii="Times New Roman" w:eastAsia="Calibri" w:hAnsi="Times New Roman" w:cs="Times New Roman"/>
          <w:sz w:val="20"/>
          <w:szCs w:val="20"/>
        </w:rPr>
        <w:t xml:space="preserve">developmental assessments </w:t>
      </w:r>
      <w:r w:rsidR="002329DF" w:rsidRPr="008A5C51">
        <w:rPr>
          <w:rFonts w:ascii="Times New Roman" w:eastAsia="Calibri" w:hAnsi="Times New Roman" w:cs="Times New Roman"/>
          <w:sz w:val="20"/>
          <w:szCs w:val="20"/>
        </w:rPr>
        <w:t xml:space="preserve">and parenteral questionnaire </w:t>
      </w:r>
      <w:r w:rsidR="000767E3" w:rsidRPr="008A5C51">
        <w:rPr>
          <w:rFonts w:ascii="Times New Roman" w:eastAsia="Calibri" w:hAnsi="Times New Roman" w:cs="Times New Roman"/>
          <w:sz w:val="20"/>
          <w:szCs w:val="20"/>
        </w:rPr>
        <w:t>at the time of enrolment and after four months of trial supplementation performed by accredited and experienced multidisciplinary research team members</w:t>
      </w:r>
      <w:r w:rsidRPr="008A5C51">
        <w:rPr>
          <w:rFonts w:ascii="Times New Roman" w:eastAsia="Calibri" w:hAnsi="Times New Roman" w:cs="Times New Roman"/>
          <w:sz w:val="20"/>
          <w:szCs w:val="20"/>
        </w:rPr>
        <w:t xml:space="preserve"> (Appendix)</w:t>
      </w:r>
      <w:r w:rsidR="000767E3" w:rsidRPr="008A5C51">
        <w:rPr>
          <w:rFonts w:ascii="Times New Roman" w:eastAsia="Calibri" w:hAnsi="Times New Roman" w:cs="Times New Roman"/>
          <w:sz w:val="20"/>
          <w:szCs w:val="20"/>
        </w:rPr>
        <w:t xml:space="preserve"> </w:t>
      </w:r>
    </w:p>
    <w:p w14:paraId="2E22F859" w14:textId="77777777" w:rsidR="000767E3" w:rsidRPr="008A5C51" w:rsidRDefault="002329DF" w:rsidP="00643308">
      <w:pPr>
        <w:spacing w:after="0" w:line="360" w:lineRule="auto"/>
        <w:jc w:val="both"/>
        <w:rPr>
          <w:rFonts w:ascii="Times New Roman" w:eastAsia="Calibri" w:hAnsi="Times New Roman" w:cs="Times New Roman"/>
          <w:sz w:val="20"/>
          <w:szCs w:val="20"/>
        </w:rPr>
      </w:pPr>
      <w:r w:rsidRPr="008A5C51">
        <w:rPr>
          <w:rFonts w:ascii="Times New Roman" w:eastAsia="Calibri" w:hAnsi="Times New Roman" w:cs="Times New Roman"/>
          <w:sz w:val="20"/>
          <w:szCs w:val="20"/>
        </w:rPr>
        <w:t xml:space="preserve">(a) </w:t>
      </w:r>
      <w:r w:rsidRPr="008A5C51">
        <w:rPr>
          <w:rFonts w:ascii="Times New Roman" w:eastAsia="Calibri" w:hAnsi="Times New Roman" w:cs="Times New Roman"/>
          <w:i/>
          <w:sz w:val="20"/>
          <w:szCs w:val="20"/>
        </w:rPr>
        <w:t>Psychosocial and cognitive outcomes:</w:t>
      </w:r>
      <w:r w:rsidRPr="008A5C51">
        <w:rPr>
          <w:rFonts w:ascii="Times New Roman" w:eastAsia="Calibri" w:hAnsi="Times New Roman" w:cs="Times New Roman"/>
          <w:sz w:val="20"/>
          <w:szCs w:val="20"/>
        </w:rPr>
        <w:t xml:space="preserve"> The Preschool Language Scale – 5</w:t>
      </w:r>
      <w:r w:rsidRPr="008A5C51">
        <w:rPr>
          <w:rFonts w:ascii="Times New Roman" w:hAnsi="Times New Roman" w:cs="Times New Roman"/>
          <w:sz w:val="20"/>
          <w:szCs w:val="20"/>
        </w:rPr>
        <w:t xml:space="preserve"> , Repetitive Behaviour Scale – Revised (RBS-R), </w:t>
      </w:r>
      <w:r w:rsidRPr="008A5C51">
        <w:rPr>
          <w:rFonts w:ascii="Times New Roman" w:eastAsia="Calibri" w:hAnsi="Times New Roman" w:cs="Times New Roman"/>
          <w:sz w:val="20"/>
          <w:szCs w:val="20"/>
        </w:rPr>
        <w:t>The Short Sensory Profile (SSP-2),</w:t>
      </w:r>
      <w:r w:rsidR="000767E3" w:rsidRPr="008A5C51">
        <w:rPr>
          <w:rFonts w:ascii="Times New Roman" w:hAnsi="Times New Roman" w:cs="Times New Roman"/>
          <w:sz w:val="20"/>
          <w:szCs w:val="20"/>
        </w:rPr>
        <w:t>Vineland Adaptive Behavioural Scales – 2</w:t>
      </w:r>
      <w:r w:rsidR="000767E3" w:rsidRPr="008A5C51">
        <w:rPr>
          <w:rFonts w:ascii="Times New Roman" w:hAnsi="Times New Roman" w:cs="Times New Roman"/>
          <w:sz w:val="20"/>
          <w:szCs w:val="20"/>
          <w:vertAlign w:val="superscript"/>
        </w:rPr>
        <w:t>nd</w:t>
      </w:r>
      <w:r w:rsidR="000767E3" w:rsidRPr="008A5C51">
        <w:rPr>
          <w:rFonts w:ascii="Times New Roman" w:hAnsi="Times New Roman" w:cs="Times New Roman"/>
          <w:sz w:val="20"/>
          <w:szCs w:val="20"/>
        </w:rPr>
        <w:t xml:space="preserve"> edition (VABS-II), Mullen’s Scale of Early Learning (MSEL) </w:t>
      </w:r>
    </w:p>
    <w:p w14:paraId="0E9E3AFD" w14:textId="77777777" w:rsidR="000767E3" w:rsidRPr="008A5C51" w:rsidRDefault="000767E3" w:rsidP="00643308">
      <w:pPr>
        <w:spacing w:after="0" w:line="360" w:lineRule="auto"/>
        <w:rPr>
          <w:rFonts w:ascii="Times New Roman" w:hAnsi="Times New Roman" w:cs="Times New Roman"/>
          <w:sz w:val="20"/>
          <w:szCs w:val="20"/>
        </w:rPr>
      </w:pPr>
      <w:r w:rsidRPr="008A5C51">
        <w:rPr>
          <w:rFonts w:ascii="Times New Roman" w:hAnsi="Times New Roman" w:cs="Times New Roman"/>
          <w:sz w:val="20"/>
          <w:szCs w:val="20"/>
        </w:rPr>
        <w:t>(2)</w:t>
      </w:r>
      <w:r w:rsidRPr="008A5C51">
        <w:rPr>
          <w:rFonts w:ascii="Times New Roman" w:hAnsi="Times New Roman" w:cs="Times New Roman"/>
          <w:i/>
          <w:sz w:val="20"/>
          <w:szCs w:val="20"/>
        </w:rPr>
        <w:t xml:space="preserve"> Gastrointestinal outcomes: </w:t>
      </w:r>
      <w:r w:rsidRPr="008A5C51">
        <w:rPr>
          <w:rFonts w:ascii="Times New Roman" w:hAnsi="Times New Roman" w:cs="Times New Roman"/>
          <w:sz w:val="20"/>
          <w:szCs w:val="20"/>
        </w:rPr>
        <w:t>These will be assessed by the</w:t>
      </w:r>
      <w:r w:rsidRPr="008A5C51">
        <w:rPr>
          <w:rFonts w:ascii="Times New Roman" w:hAnsi="Times New Roman" w:cs="Times New Roman"/>
          <w:i/>
          <w:sz w:val="20"/>
          <w:szCs w:val="20"/>
        </w:rPr>
        <w:t xml:space="preserve"> </w:t>
      </w:r>
      <w:r w:rsidRPr="008A5C51">
        <w:rPr>
          <w:rFonts w:ascii="Times New Roman" w:hAnsi="Times New Roman" w:cs="Times New Roman"/>
          <w:sz w:val="20"/>
          <w:szCs w:val="20"/>
        </w:rPr>
        <w:t xml:space="preserve">GSI (Appendix). </w:t>
      </w:r>
    </w:p>
    <w:p w14:paraId="44C13437" w14:textId="42FCFEE4" w:rsidR="00A8609A"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3)</w:t>
      </w:r>
      <w:r w:rsidRPr="008A5C51">
        <w:rPr>
          <w:rFonts w:ascii="Times New Roman" w:hAnsi="Times New Roman" w:cs="Times New Roman"/>
          <w:i/>
          <w:sz w:val="20"/>
          <w:szCs w:val="20"/>
        </w:rPr>
        <w:t xml:space="preserve"> Fecal SCFA:</w:t>
      </w:r>
      <w:r w:rsidRPr="008A5C51">
        <w:rPr>
          <w:rFonts w:ascii="Times New Roman" w:hAnsi="Times New Roman" w:cs="Times New Roman"/>
          <w:b/>
          <w:sz w:val="20"/>
          <w:szCs w:val="20"/>
        </w:rPr>
        <w:t xml:space="preserve"> </w:t>
      </w:r>
      <w:r w:rsidRPr="008A5C51">
        <w:rPr>
          <w:rFonts w:ascii="Times New Roman" w:hAnsi="Times New Roman" w:cs="Times New Roman"/>
          <w:sz w:val="20"/>
          <w:szCs w:val="20"/>
        </w:rPr>
        <w:t xml:space="preserve">Fecal acetate, propionate, and butyrate levels will be analysed using gas chromatography. </w:t>
      </w:r>
    </w:p>
    <w:p w14:paraId="002DAF1D" w14:textId="77777777" w:rsidR="000C7976" w:rsidRPr="008A5C51" w:rsidRDefault="000C7976" w:rsidP="001D2CB1">
      <w:pPr>
        <w:spacing w:after="0" w:line="360" w:lineRule="auto"/>
        <w:jc w:val="both"/>
        <w:rPr>
          <w:rFonts w:ascii="Times New Roman" w:hAnsi="Times New Roman" w:cs="Times New Roman"/>
          <w:b/>
          <w:sz w:val="20"/>
          <w:szCs w:val="20"/>
        </w:rPr>
      </w:pPr>
    </w:p>
    <w:p w14:paraId="316158C5" w14:textId="6A63580A" w:rsidR="000C7976" w:rsidRPr="008A5C51" w:rsidRDefault="000C7976" w:rsidP="001D2CB1">
      <w:pPr>
        <w:spacing w:after="0" w:line="360" w:lineRule="auto"/>
        <w:jc w:val="both"/>
        <w:rPr>
          <w:rFonts w:ascii="Times New Roman" w:hAnsi="Times New Roman" w:cs="Times New Roman"/>
          <w:b/>
          <w:sz w:val="20"/>
          <w:szCs w:val="20"/>
        </w:rPr>
      </w:pPr>
      <w:r w:rsidRPr="008A5C51">
        <w:rPr>
          <w:rFonts w:ascii="Times New Roman" w:hAnsi="Times New Roman" w:cs="Times New Roman"/>
          <w:b/>
          <w:sz w:val="20"/>
          <w:szCs w:val="20"/>
        </w:rPr>
        <w:t>Approach to bioinformatics analysis for primary outcome</w:t>
      </w:r>
    </w:p>
    <w:p w14:paraId="1A10EA3B" w14:textId="7E974E69" w:rsidR="000C7976"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Sample size estimation:</w:t>
      </w:r>
      <w:r w:rsidRPr="008A5C51">
        <w:rPr>
          <w:rFonts w:ascii="Times New Roman" w:hAnsi="Times New Roman" w:cs="Times New Roman"/>
          <w:sz w:val="20"/>
          <w:szCs w:val="20"/>
        </w:rPr>
        <w:t xml:space="preserve"> </w:t>
      </w:r>
      <w:r w:rsidR="00664E0D" w:rsidRPr="008A5C51">
        <w:rPr>
          <w:rFonts w:ascii="Times New Roman" w:hAnsi="Times New Roman" w:cs="Times New Roman"/>
          <w:sz w:val="20"/>
          <w:szCs w:val="20"/>
        </w:rPr>
        <w:t xml:space="preserve">Based on the simulated </w:t>
      </w:r>
      <w:r w:rsidR="00017B7A" w:rsidRPr="008A5C51">
        <w:rPr>
          <w:rFonts w:ascii="Times New Roman" w:hAnsi="Times New Roman" w:cs="Times New Roman"/>
          <w:sz w:val="20"/>
          <w:szCs w:val="20"/>
        </w:rPr>
        <w:t xml:space="preserve">gamma parameter of </w:t>
      </w:r>
      <w:proofErr w:type="spellStart"/>
      <w:r w:rsidR="00664E0D" w:rsidRPr="008A5C51">
        <w:rPr>
          <w:rFonts w:ascii="Times New Roman" w:hAnsi="Times New Roman" w:cs="Times New Roman"/>
          <w:sz w:val="20"/>
          <w:szCs w:val="20"/>
        </w:rPr>
        <w:t>Dirichlet</w:t>
      </w:r>
      <w:proofErr w:type="spellEnd"/>
      <w:r w:rsidR="00664E0D" w:rsidRPr="008A5C51">
        <w:rPr>
          <w:rFonts w:ascii="Times New Roman" w:hAnsi="Times New Roman" w:cs="Times New Roman"/>
          <w:sz w:val="20"/>
          <w:szCs w:val="20"/>
        </w:rPr>
        <w:t>-multinomial distribution</w:t>
      </w:r>
      <w:r w:rsidR="00882ED2" w:rsidRPr="008A5C51">
        <w:rPr>
          <w:rFonts w:ascii="Times New Roman" w:hAnsi="Times New Roman" w:cs="Times New Roman"/>
          <w:sz w:val="20"/>
          <w:szCs w:val="20"/>
        </w:rPr>
        <w:fldChar w:fldCharType="begin"/>
      </w:r>
      <w:r w:rsidR="00882ED2" w:rsidRPr="008A5C51">
        <w:rPr>
          <w:rFonts w:ascii="Times New Roman" w:hAnsi="Times New Roman" w:cs="Times New Roman"/>
          <w:sz w:val="20"/>
          <w:szCs w:val="20"/>
        </w:rPr>
        <w:instrText xml:space="preserve"> ADDIN EN.CITE &lt;EndNote&gt;&lt;Cite&gt;&lt;Author&gt;La Rosa&lt;/Author&gt;&lt;Year&gt;2012&lt;/Year&gt;&lt;RecNum&gt;6031&lt;/RecNum&gt;&lt;DisplayText&gt;&lt;style face="superscript"&gt;57&lt;/style&gt;&lt;/DisplayText&gt;&lt;record&gt;&lt;rec-number&gt;6031&lt;/rec-number&gt;&lt;foreign-keys&gt;&lt;key app="EN" db-id="a2vx52ewf00v9lew0r9xfee3arr29zts99z2" timestamp="1535086644"&gt;6031&lt;/key&gt;&lt;/foreign-keys&gt;&lt;ref-type name="Journal Article"&gt;17&lt;/ref-type&gt;&lt;contributors&gt;&lt;authors&gt;&lt;author&gt;La Rosa, Patricio S&lt;/author&gt;&lt;author&gt;Brooks, J Paul&lt;/author&gt;&lt;author&gt;Deych, Elena&lt;/author&gt;&lt;author&gt;Boone, Edward L&lt;/author&gt;&lt;author&gt;Edwards, David J&lt;/author&gt;&lt;author&gt;Wang, Qin&lt;/author&gt;&lt;author&gt;Sodergren, Erica&lt;/author&gt;&lt;author&gt;Weinstock, George&lt;/author&gt;&lt;author&gt;Shannon, William D&lt;/author&gt;&lt;/authors&gt;&lt;/contributors&gt;&lt;titles&gt;&lt;title&gt;Hypothesis testing and power calculations for taxonomic-based human microbiome data&lt;/title&gt;&lt;secondary-title&gt;PloS one&lt;/secondary-title&gt;&lt;/titles&gt;&lt;periodical&gt;&lt;full-title&gt;PLoS ONE&lt;/full-title&gt;&lt;/periodical&gt;&lt;pages&gt;e52078&lt;/pages&gt;&lt;volume&gt;7&lt;/volume&gt;&lt;number&gt;12&lt;/number&gt;&lt;dates&gt;&lt;year&gt;2012&lt;/year&gt;&lt;/dates&gt;&lt;isbn&gt;1932-6203&lt;/isbn&gt;&lt;urls&gt;&lt;/urls&gt;&lt;/record&gt;&lt;/Cite&gt;&lt;/EndNote&gt;</w:instrText>
      </w:r>
      <w:r w:rsidR="00882ED2" w:rsidRPr="008A5C51">
        <w:rPr>
          <w:rFonts w:ascii="Times New Roman" w:hAnsi="Times New Roman" w:cs="Times New Roman"/>
          <w:sz w:val="20"/>
          <w:szCs w:val="20"/>
        </w:rPr>
        <w:fldChar w:fldCharType="separate"/>
      </w:r>
      <w:r w:rsidR="00882ED2" w:rsidRPr="008A5C51">
        <w:rPr>
          <w:rFonts w:ascii="Times New Roman" w:hAnsi="Times New Roman" w:cs="Times New Roman"/>
          <w:noProof/>
          <w:sz w:val="20"/>
          <w:szCs w:val="20"/>
          <w:vertAlign w:val="superscript"/>
        </w:rPr>
        <w:t>57</w:t>
      </w:r>
      <w:r w:rsidR="00882ED2" w:rsidRPr="008A5C51">
        <w:rPr>
          <w:rFonts w:ascii="Times New Roman" w:hAnsi="Times New Roman" w:cs="Times New Roman"/>
          <w:sz w:val="20"/>
          <w:szCs w:val="20"/>
        </w:rPr>
        <w:fldChar w:fldCharType="end"/>
      </w:r>
      <w:r w:rsidR="00396391" w:rsidRPr="008A5C51">
        <w:rPr>
          <w:rFonts w:ascii="Times New Roman" w:hAnsi="Times New Roman" w:cs="Times New Roman"/>
          <w:sz w:val="20"/>
          <w:szCs w:val="20"/>
        </w:rPr>
        <w:t xml:space="preserve"> (R p</w:t>
      </w:r>
      <w:r w:rsidR="00A8609A" w:rsidRPr="008A5C51">
        <w:rPr>
          <w:rFonts w:ascii="Times New Roman" w:hAnsi="Times New Roman" w:cs="Times New Roman"/>
          <w:sz w:val="20"/>
          <w:szCs w:val="20"/>
        </w:rPr>
        <w:t>ackage 'HMP'</w:t>
      </w:r>
      <w:r w:rsidR="00396391" w:rsidRPr="008A5C51">
        <w:rPr>
          <w:rFonts w:ascii="Times New Roman" w:hAnsi="Times New Roman" w:cs="Times New Roman"/>
          <w:sz w:val="20"/>
          <w:szCs w:val="20"/>
        </w:rPr>
        <w:t xml:space="preserve">) </w:t>
      </w:r>
      <w:r w:rsidR="00664E0D" w:rsidRPr="008A5C51">
        <w:rPr>
          <w:rFonts w:ascii="Times New Roman" w:hAnsi="Times New Roman" w:cs="Times New Roman"/>
          <w:sz w:val="20"/>
          <w:szCs w:val="20"/>
        </w:rPr>
        <w:t>in the autism metagenomics data</w:t>
      </w:r>
      <w:r w:rsidR="00882ED2" w:rsidRPr="008A5C51">
        <w:rPr>
          <w:rFonts w:ascii="Times New Roman" w:hAnsi="Times New Roman" w:cs="Times New Roman"/>
          <w:sz w:val="20"/>
          <w:szCs w:val="20"/>
        </w:rPr>
        <w:fldChar w:fldCharType="begin"/>
      </w:r>
      <w:r w:rsidR="00882ED2" w:rsidRPr="008A5C51">
        <w:rPr>
          <w:rFonts w:ascii="Times New Roman" w:hAnsi="Times New Roman" w:cs="Times New Roman"/>
          <w:sz w:val="20"/>
          <w:szCs w:val="20"/>
        </w:rPr>
        <w:instrText xml:space="preserve"> ADDIN EN.CITE &lt;EndNote&gt;&lt;Cite&gt;&lt;Author&gt;Strati&lt;/Author&gt;&lt;Year&gt;2017&lt;/Year&gt;&lt;RecNum&gt;6032&lt;/RecNum&gt;&lt;DisplayText&gt;&lt;style face="superscript"&gt;58&lt;/style&gt;&lt;/DisplayText&gt;&lt;record&gt;&lt;rec-number&gt;6032&lt;/rec-number&gt;&lt;foreign-keys&gt;&lt;key app="EN" db-id="a2vx52ewf00v9lew0r9xfee3arr29zts99z2" timestamp="1535086713"&gt;6032&lt;/key&gt;&lt;/foreign-keys&gt;&lt;ref-type name="Journal Article"&gt;17&lt;/ref-type&gt;&lt;contributors&gt;&lt;authors&gt;&lt;author&gt;Strati, Francesco&lt;/author&gt;&lt;author&gt;Cavalieri, Duccio&lt;/author&gt;&lt;author&gt;Albanese, Davide&lt;/author&gt;&lt;author&gt;De Felice, Claudio&lt;/author&gt;&lt;author&gt;Donati, Claudio&lt;/author&gt;&lt;author&gt;Hayek, Joussef&lt;/author&gt;&lt;author&gt;Jousson, Olivier&lt;/author&gt;&lt;author&gt;Leoncini, Silvia&lt;/author&gt;&lt;author&gt;Renzi, Daniela&lt;/author&gt;&lt;author&gt;Calabrò, Antonio&lt;/author&gt;&lt;/authors&gt;&lt;/contributors&gt;&lt;titles&gt;&lt;title&gt;New evidences on the altered gut microbiota in autism spectrum disorders&lt;/title&gt;&lt;secondary-title&gt;Microbiome&lt;/secondary-title&gt;&lt;/titles&gt;&lt;periodical&gt;&lt;full-title&gt;Microbiome&lt;/full-title&gt;&lt;/periodical&gt;&lt;pages&gt;24&lt;/pages&gt;&lt;volume&gt;5&lt;/volume&gt;&lt;number&gt;1&lt;/number&gt;&lt;dates&gt;&lt;year&gt;2017&lt;/year&gt;&lt;/dates&gt;&lt;isbn&gt;2049-2618&lt;/isbn&gt;&lt;urls&gt;&lt;/urls&gt;&lt;/record&gt;&lt;/Cite&gt;&lt;/EndNote&gt;</w:instrText>
      </w:r>
      <w:r w:rsidR="00882ED2" w:rsidRPr="008A5C51">
        <w:rPr>
          <w:rFonts w:ascii="Times New Roman" w:hAnsi="Times New Roman" w:cs="Times New Roman"/>
          <w:sz w:val="20"/>
          <w:szCs w:val="20"/>
        </w:rPr>
        <w:fldChar w:fldCharType="separate"/>
      </w:r>
      <w:r w:rsidR="00882ED2" w:rsidRPr="008A5C51">
        <w:rPr>
          <w:rFonts w:ascii="Times New Roman" w:hAnsi="Times New Roman" w:cs="Times New Roman"/>
          <w:noProof/>
          <w:sz w:val="20"/>
          <w:szCs w:val="20"/>
          <w:vertAlign w:val="superscript"/>
        </w:rPr>
        <w:t>58</w:t>
      </w:r>
      <w:r w:rsidR="00882ED2" w:rsidRPr="008A5C51">
        <w:rPr>
          <w:rFonts w:ascii="Times New Roman" w:hAnsi="Times New Roman" w:cs="Times New Roman"/>
          <w:sz w:val="20"/>
          <w:szCs w:val="20"/>
        </w:rPr>
        <w:fldChar w:fldCharType="end"/>
      </w:r>
      <w:r w:rsidR="000C7976" w:rsidRPr="008A5C51">
        <w:rPr>
          <w:rFonts w:ascii="Times New Roman" w:hAnsi="Times New Roman" w:cs="Times New Roman"/>
          <w:sz w:val="20"/>
          <w:szCs w:val="20"/>
        </w:rPr>
        <w:t xml:space="preserve">, </w:t>
      </w:r>
      <w:r w:rsidR="00017B7A" w:rsidRPr="008A5C51">
        <w:rPr>
          <w:rFonts w:ascii="Times New Roman" w:hAnsi="Times New Roman" w:cs="Times New Roman"/>
          <w:sz w:val="20"/>
          <w:szCs w:val="20"/>
        </w:rPr>
        <w:t xml:space="preserve">the frequency profile of the top 14 most abundant genera (cumulative frequency &gt;95% of the total quantifiable reads) from 40 autism and 31 </w:t>
      </w:r>
      <w:proofErr w:type="spellStart"/>
      <w:r w:rsidR="00017B7A" w:rsidRPr="008A5C51">
        <w:rPr>
          <w:rFonts w:ascii="Times New Roman" w:hAnsi="Times New Roman" w:cs="Times New Roman"/>
          <w:sz w:val="20"/>
          <w:szCs w:val="20"/>
        </w:rPr>
        <w:t>neurotypical</w:t>
      </w:r>
      <w:proofErr w:type="spellEnd"/>
      <w:r w:rsidR="00017B7A" w:rsidRPr="008A5C51">
        <w:rPr>
          <w:rFonts w:ascii="Times New Roman" w:hAnsi="Times New Roman" w:cs="Times New Roman"/>
          <w:sz w:val="20"/>
          <w:szCs w:val="20"/>
        </w:rPr>
        <w:t xml:space="preserve"> individuals of public data was used as input.</w:t>
      </w:r>
      <w:r w:rsidR="00664E0D" w:rsidRPr="008A5C51">
        <w:rPr>
          <w:rFonts w:ascii="Times New Roman" w:hAnsi="Times New Roman" w:cs="Times New Roman"/>
          <w:sz w:val="20"/>
          <w:szCs w:val="20"/>
        </w:rPr>
        <w:t xml:space="preserve"> </w:t>
      </w:r>
      <w:r w:rsidR="00A8609A" w:rsidRPr="008A5C51">
        <w:rPr>
          <w:rFonts w:ascii="Times New Roman" w:hAnsi="Times New Roman" w:cs="Times New Roman"/>
          <w:sz w:val="20"/>
          <w:szCs w:val="20"/>
        </w:rPr>
        <w:t>S</w:t>
      </w:r>
      <w:r w:rsidR="00664E0D" w:rsidRPr="008A5C51">
        <w:rPr>
          <w:rFonts w:ascii="Times New Roman" w:hAnsi="Times New Roman" w:cs="Times New Roman"/>
          <w:sz w:val="20"/>
          <w:szCs w:val="20"/>
        </w:rPr>
        <w:t>amples from 20 children in each group (50,000 16S reads; ~50M shotgun reads) would have ~80% power to detect the compositional taxonomic difference of gut microbiome at 5% α level.</w:t>
      </w:r>
      <w:r w:rsidR="00017B7A" w:rsidRPr="008A5C51">
        <w:rPr>
          <w:rFonts w:ascii="Times New Roman" w:hAnsi="Times New Roman" w:cs="Times New Roman"/>
          <w:sz w:val="20"/>
          <w:szCs w:val="20"/>
        </w:rPr>
        <w:t xml:space="preserve"> </w:t>
      </w:r>
      <w:r w:rsidR="000C7976" w:rsidRPr="008A5C51">
        <w:rPr>
          <w:rFonts w:ascii="Times New Roman" w:hAnsi="Times New Roman" w:cs="Times New Roman"/>
          <w:sz w:val="20"/>
          <w:szCs w:val="20"/>
        </w:rPr>
        <w:t>Most of the parametric and non-parametric test (Wilcoxon Rank-Sum Tests) will have 80% power for individual metagenomics markers (e.g. abundance of particular species) given a non-negligible effect size (fold change or Cohen's d) at sample size 20. T-test will be preferred in our analysis by converting the raw variables into normal-distribution variables.</w:t>
      </w:r>
    </w:p>
    <w:p w14:paraId="0FCEE6AB" w14:textId="732E8D02" w:rsidR="00664E0D" w:rsidRPr="008A5C51" w:rsidRDefault="00017B7A"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The power of detecting compositional difference between two groups (autism and healthy control) at a give</w:t>
      </w:r>
      <w:r w:rsidR="00A8609A" w:rsidRPr="008A5C51">
        <w:rPr>
          <w:rFonts w:ascii="Times New Roman" w:hAnsi="Times New Roman" w:cs="Times New Roman"/>
          <w:sz w:val="20"/>
          <w:szCs w:val="20"/>
        </w:rPr>
        <w:t>n level of type 1 error (5%</w:t>
      </w:r>
      <w:r w:rsidRPr="008A5C51">
        <w:rPr>
          <w:rFonts w:ascii="Times New Roman" w:hAnsi="Times New Roman" w:cs="Times New Roman"/>
          <w:sz w:val="20"/>
          <w:szCs w:val="20"/>
        </w:rPr>
        <w:t>) depends on two factors— the sample size and the number of reads. The reads number of 50,000 is one of the common throughputs of 16S rRNA sequencing (it corresponds to around 5</w:t>
      </w:r>
      <w:proofErr w:type="gramStart"/>
      <w:r w:rsidRPr="008A5C51">
        <w:rPr>
          <w:rFonts w:ascii="Times New Roman" w:hAnsi="Times New Roman" w:cs="Times New Roman"/>
          <w:sz w:val="20"/>
          <w:szCs w:val="20"/>
        </w:rPr>
        <w:t>Gb</w:t>
      </w:r>
      <w:proofErr w:type="gramEnd"/>
      <w:r w:rsidRPr="008A5C51">
        <w:rPr>
          <w:rFonts w:ascii="Times New Roman" w:hAnsi="Times New Roman" w:cs="Times New Roman"/>
          <w:sz w:val="20"/>
          <w:szCs w:val="20"/>
        </w:rPr>
        <w:t xml:space="preserve"> </w:t>
      </w:r>
      <w:r w:rsidR="000C7976" w:rsidRPr="008A5C51">
        <w:rPr>
          <w:rFonts w:ascii="Times New Roman" w:hAnsi="Times New Roman" w:cs="Times New Roman"/>
          <w:sz w:val="20"/>
          <w:szCs w:val="20"/>
        </w:rPr>
        <w:t xml:space="preserve">shotgun </w:t>
      </w:r>
      <w:proofErr w:type="spellStart"/>
      <w:r w:rsidR="000C7976" w:rsidRPr="008A5C51">
        <w:rPr>
          <w:rFonts w:ascii="Times New Roman" w:hAnsi="Times New Roman" w:cs="Times New Roman"/>
          <w:sz w:val="20"/>
          <w:szCs w:val="20"/>
        </w:rPr>
        <w:t>metagenomic</w:t>
      </w:r>
      <w:proofErr w:type="spellEnd"/>
      <w:r w:rsidR="000C7976" w:rsidRPr="008A5C51">
        <w:rPr>
          <w:rFonts w:ascii="Times New Roman" w:hAnsi="Times New Roman" w:cs="Times New Roman"/>
          <w:sz w:val="20"/>
          <w:szCs w:val="20"/>
        </w:rPr>
        <w:t xml:space="preserve"> sequencing). W</w:t>
      </w:r>
      <w:r w:rsidRPr="008A5C51">
        <w:rPr>
          <w:rFonts w:ascii="Times New Roman" w:hAnsi="Times New Roman" w:cs="Times New Roman"/>
          <w:sz w:val="20"/>
          <w:szCs w:val="20"/>
        </w:rPr>
        <w:t>e have used this fixed number of reads in our power evaluation. The number of samples in each group will influence the</w:t>
      </w:r>
      <w:r w:rsidR="000C7976" w:rsidRPr="008A5C51">
        <w:rPr>
          <w:rFonts w:ascii="Times New Roman" w:hAnsi="Times New Roman" w:cs="Times New Roman"/>
          <w:sz w:val="20"/>
          <w:szCs w:val="20"/>
        </w:rPr>
        <w:t xml:space="preserve"> type 2 error (and power)</w:t>
      </w:r>
      <w:r w:rsidRPr="008A5C51">
        <w:rPr>
          <w:rFonts w:ascii="Times New Roman" w:hAnsi="Times New Roman" w:cs="Times New Roman"/>
          <w:sz w:val="20"/>
          <w:szCs w:val="20"/>
        </w:rPr>
        <w:t xml:space="preserve"> detecting the compositional differences between two groups based on </w:t>
      </w:r>
      <w:proofErr w:type="spellStart"/>
      <w:r w:rsidRPr="008A5C51">
        <w:rPr>
          <w:rFonts w:ascii="Times New Roman" w:hAnsi="Times New Roman" w:cs="Times New Roman"/>
          <w:sz w:val="20"/>
          <w:szCs w:val="20"/>
        </w:rPr>
        <w:t>metagenomic</w:t>
      </w:r>
      <w:proofErr w:type="spellEnd"/>
      <w:r w:rsidRPr="008A5C51">
        <w:rPr>
          <w:rFonts w:ascii="Times New Roman" w:hAnsi="Times New Roman" w:cs="Times New Roman"/>
          <w:sz w:val="20"/>
          <w:szCs w:val="20"/>
        </w:rPr>
        <w:t xml:space="preserve"> simulations</w:t>
      </w:r>
      <w:r w:rsidR="00396391" w:rsidRPr="008A5C51">
        <w:rPr>
          <w:rFonts w:ascii="Times New Roman" w:hAnsi="Times New Roman" w:cs="Times New Roman"/>
          <w:sz w:val="20"/>
          <w:szCs w:val="20"/>
        </w:rPr>
        <w:t xml:space="preserve">. </w:t>
      </w:r>
      <w:r w:rsidRPr="008A5C51">
        <w:rPr>
          <w:rFonts w:ascii="Times New Roman" w:hAnsi="Times New Roman" w:cs="Times New Roman"/>
          <w:sz w:val="20"/>
          <w:szCs w:val="20"/>
        </w:rPr>
        <w:t>The number of Monte-Carlo experiments was set to 5000 for each simulated sample.</w:t>
      </w:r>
    </w:p>
    <w:p w14:paraId="1DE4BEB7" w14:textId="3BA5F56A" w:rsidR="00A8609A" w:rsidRPr="008A5C51" w:rsidRDefault="000C7976" w:rsidP="00A8609A">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The a</w:t>
      </w:r>
      <w:r w:rsidR="00A8609A" w:rsidRPr="008A5C51">
        <w:rPr>
          <w:rFonts w:ascii="Times New Roman" w:hAnsi="Times New Roman" w:cs="Times New Roman"/>
          <w:sz w:val="20"/>
          <w:szCs w:val="20"/>
        </w:rPr>
        <w:t>pproach to bioinformatics analysis</w:t>
      </w:r>
      <w:r w:rsidRPr="008A5C51">
        <w:rPr>
          <w:rFonts w:ascii="Times New Roman" w:hAnsi="Times New Roman" w:cs="Times New Roman"/>
          <w:b/>
          <w:sz w:val="20"/>
          <w:szCs w:val="20"/>
        </w:rPr>
        <w:t xml:space="preserve"> </w:t>
      </w:r>
      <w:r w:rsidR="00A8609A" w:rsidRPr="008A5C51">
        <w:rPr>
          <w:rFonts w:ascii="Times New Roman" w:hAnsi="Times New Roman" w:cs="Times New Roman"/>
          <w:sz w:val="20"/>
          <w:szCs w:val="20"/>
        </w:rPr>
        <w:t>will be based on the principle of intention to treat</w:t>
      </w:r>
      <w:r w:rsidR="00A8609A" w:rsidRPr="008A5C51">
        <w:rPr>
          <w:rFonts w:ascii="Times New Roman" w:hAnsi="Times New Roman" w:cs="Times New Roman"/>
          <w:i/>
          <w:sz w:val="20"/>
          <w:szCs w:val="20"/>
        </w:rPr>
        <w:t>.</w:t>
      </w:r>
      <w:r w:rsidR="00A8609A" w:rsidRPr="008A5C51">
        <w:rPr>
          <w:rFonts w:ascii="Times New Roman" w:hAnsi="Times New Roman" w:cs="Times New Roman"/>
          <w:sz w:val="20"/>
          <w:szCs w:val="20"/>
        </w:rPr>
        <w:t xml:space="preserve"> </w:t>
      </w:r>
    </w:p>
    <w:p w14:paraId="01CA1768" w14:textId="722674BE" w:rsidR="000C0534" w:rsidRPr="008A5C51" w:rsidRDefault="000C0534" w:rsidP="000C7976">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lastRenderedPageBreak/>
        <w:t>Type of variables</w:t>
      </w:r>
      <w:r w:rsidR="000C7976" w:rsidRPr="008A5C51">
        <w:rPr>
          <w:rFonts w:ascii="Times New Roman" w:hAnsi="Times New Roman" w:cs="Times New Roman"/>
          <w:sz w:val="20"/>
          <w:szCs w:val="20"/>
        </w:rPr>
        <w:t xml:space="preserve">: </w:t>
      </w:r>
      <w:r w:rsidR="00AE7E7E" w:rsidRPr="008A5C51">
        <w:rPr>
          <w:rFonts w:ascii="Times New Roman" w:hAnsi="Times New Roman" w:cs="Times New Roman"/>
          <w:sz w:val="20"/>
          <w:szCs w:val="20"/>
        </w:rPr>
        <w:t>(1) Categorical: P</w:t>
      </w:r>
      <w:r w:rsidRPr="008A5C51">
        <w:rPr>
          <w:rFonts w:ascii="Times New Roman" w:hAnsi="Times New Roman" w:cs="Times New Roman"/>
          <w:sz w:val="20"/>
          <w:szCs w:val="20"/>
        </w:rPr>
        <w:t>resence/absence of particular species or pathways; the clusters based on unsupervised clustering of gut microbial</w:t>
      </w:r>
      <w:r w:rsidR="00AE7E7E" w:rsidRPr="008A5C51">
        <w:rPr>
          <w:rFonts w:ascii="Times New Roman" w:hAnsi="Times New Roman" w:cs="Times New Roman"/>
          <w:sz w:val="20"/>
          <w:szCs w:val="20"/>
        </w:rPr>
        <w:t xml:space="preserve"> profile, etc. (2) Continuous: A</w:t>
      </w:r>
      <w:r w:rsidRPr="008A5C51">
        <w:rPr>
          <w:rFonts w:ascii="Times New Roman" w:hAnsi="Times New Roman" w:cs="Times New Roman"/>
          <w:sz w:val="20"/>
          <w:szCs w:val="20"/>
        </w:rPr>
        <w:t>lpha-diversity, richness, abundance of particular species or pathways, or the difference of these numeric variables (treatment vs baseline) etc.</w:t>
      </w:r>
    </w:p>
    <w:p w14:paraId="2082A6D9" w14:textId="243A0D17" w:rsidR="000C0534" w:rsidRPr="008A5C51" w:rsidRDefault="000C0534" w:rsidP="000C0534">
      <w:pPr>
        <w:spacing w:after="0" w:line="360" w:lineRule="auto"/>
        <w:jc w:val="both"/>
        <w:rPr>
          <w:rFonts w:ascii="Times New Roman" w:hAnsi="Times New Roman" w:cs="Times New Roman"/>
          <w:b/>
          <w:sz w:val="20"/>
          <w:szCs w:val="20"/>
        </w:rPr>
      </w:pPr>
      <w:r w:rsidRPr="008A5C51">
        <w:rPr>
          <w:rFonts w:ascii="Times New Roman" w:hAnsi="Times New Roman" w:cs="Times New Roman"/>
          <w:b/>
          <w:sz w:val="20"/>
          <w:szCs w:val="20"/>
        </w:rPr>
        <w:t xml:space="preserve">Odds ratio </w:t>
      </w:r>
      <w:r w:rsidR="000C7976" w:rsidRPr="008A5C51">
        <w:rPr>
          <w:rFonts w:ascii="Times New Roman" w:hAnsi="Times New Roman" w:cs="Times New Roman"/>
          <w:b/>
          <w:sz w:val="20"/>
          <w:szCs w:val="20"/>
        </w:rPr>
        <w:t xml:space="preserve">(OR) </w:t>
      </w:r>
      <w:r w:rsidRPr="008A5C51">
        <w:rPr>
          <w:rFonts w:ascii="Times New Roman" w:hAnsi="Times New Roman" w:cs="Times New Roman"/>
          <w:b/>
          <w:sz w:val="20"/>
          <w:szCs w:val="20"/>
        </w:rPr>
        <w:t>vs relative risk</w:t>
      </w:r>
      <w:r w:rsidR="000C7976" w:rsidRPr="008A5C51">
        <w:rPr>
          <w:rFonts w:ascii="Times New Roman" w:hAnsi="Times New Roman" w:cs="Times New Roman"/>
          <w:b/>
          <w:sz w:val="20"/>
          <w:szCs w:val="20"/>
        </w:rPr>
        <w:t xml:space="preserve"> (RR): </w:t>
      </w:r>
      <w:r w:rsidRPr="008A5C51">
        <w:rPr>
          <w:rFonts w:ascii="Times New Roman" w:hAnsi="Times New Roman" w:cs="Times New Roman"/>
          <w:sz w:val="20"/>
          <w:szCs w:val="20"/>
        </w:rPr>
        <w:t>The R package "</w:t>
      </w:r>
      <w:proofErr w:type="spellStart"/>
      <w:r w:rsidRPr="008A5C51">
        <w:rPr>
          <w:rFonts w:ascii="Times New Roman" w:hAnsi="Times New Roman" w:cs="Times New Roman"/>
          <w:sz w:val="20"/>
          <w:szCs w:val="20"/>
        </w:rPr>
        <w:t>sjstats</w:t>
      </w:r>
      <w:proofErr w:type="spellEnd"/>
      <w:r w:rsidRPr="008A5C51">
        <w:rPr>
          <w:rFonts w:ascii="Times New Roman" w:hAnsi="Times New Roman" w:cs="Times New Roman"/>
          <w:sz w:val="20"/>
          <w:szCs w:val="20"/>
        </w:rPr>
        <w:t>" and “</w:t>
      </w:r>
      <w:proofErr w:type="spellStart"/>
      <w:r w:rsidRPr="008A5C51">
        <w:rPr>
          <w:rFonts w:ascii="Times New Roman" w:hAnsi="Times New Roman" w:cs="Times New Roman"/>
          <w:sz w:val="20"/>
          <w:szCs w:val="20"/>
        </w:rPr>
        <w:t>logisticRR</w:t>
      </w:r>
      <w:proofErr w:type="spellEnd"/>
      <w:r w:rsidRPr="008A5C51">
        <w:rPr>
          <w:rFonts w:ascii="Times New Roman" w:hAnsi="Times New Roman" w:cs="Times New Roman"/>
          <w:sz w:val="20"/>
          <w:szCs w:val="20"/>
        </w:rPr>
        <w:t>” can be us</w:t>
      </w:r>
      <w:r w:rsidR="000C7976" w:rsidRPr="008A5C51">
        <w:rPr>
          <w:rFonts w:ascii="Times New Roman" w:hAnsi="Times New Roman" w:cs="Times New Roman"/>
          <w:sz w:val="20"/>
          <w:szCs w:val="20"/>
        </w:rPr>
        <w:t>ed to calculate the OR and the RR</w:t>
      </w:r>
      <w:r w:rsidRPr="008A5C51">
        <w:rPr>
          <w:rFonts w:ascii="Times New Roman" w:hAnsi="Times New Roman" w:cs="Times New Roman"/>
          <w:sz w:val="20"/>
          <w:szCs w:val="20"/>
        </w:rPr>
        <w:t xml:space="preserve"> between binary outcomes (e.g. presence/absence of a particular species or a pathway) and the treatment options</w:t>
      </w:r>
      <w:r w:rsidRPr="008A5C51">
        <w:rPr>
          <w:rFonts w:ascii="Times New Roman" w:eastAsia="Calibri" w:hAnsi="Times New Roman" w:cs="Times New Roman"/>
          <w:b/>
          <w:sz w:val="20"/>
          <w:szCs w:val="20"/>
        </w:rPr>
        <w:t xml:space="preserve"> </w:t>
      </w:r>
    </w:p>
    <w:p w14:paraId="242EAD9C" w14:textId="77777777" w:rsidR="000C7976" w:rsidRPr="008A5C51" w:rsidRDefault="000C0534" w:rsidP="000C0534">
      <w:pPr>
        <w:spacing w:after="0" w:line="360" w:lineRule="auto"/>
        <w:jc w:val="both"/>
        <w:rPr>
          <w:rFonts w:ascii="Times New Roman" w:hAnsi="Times New Roman" w:cs="Times New Roman"/>
          <w:b/>
          <w:sz w:val="20"/>
          <w:szCs w:val="20"/>
        </w:rPr>
      </w:pPr>
      <w:r w:rsidRPr="008A5C51">
        <w:rPr>
          <w:rFonts w:ascii="Times New Roman" w:hAnsi="Times New Roman" w:cs="Times New Roman"/>
          <w:b/>
          <w:sz w:val="20"/>
          <w:szCs w:val="20"/>
        </w:rPr>
        <w:t>Approach to statistical analysis for</w:t>
      </w:r>
      <w:r w:rsidRPr="008A5C51">
        <w:rPr>
          <w:rFonts w:ascii="Times New Roman" w:hAnsi="Times New Roman" w:cs="Times New Roman"/>
          <w:sz w:val="20"/>
          <w:szCs w:val="20"/>
        </w:rPr>
        <w:t xml:space="preserve"> </w:t>
      </w:r>
      <w:r w:rsidRPr="008A5C51">
        <w:rPr>
          <w:rFonts w:ascii="Times New Roman" w:hAnsi="Times New Roman" w:cs="Times New Roman"/>
          <w:b/>
          <w:sz w:val="20"/>
          <w:szCs w:val="20"/>
        </w:rPr>
        <w:t xml:space="preserve">clinical </w:t>
      </w:r>
      <w:r w:rsidR="000C7976" w:rsidRPr="008A5C51">
        <w:rPr>
          <w:rFonts w:ascii="Times New Roman" w:hAnsi="Times New Roman" w:cs="Times New Roman"/>
          <w:b/>
          <w:sz w:val="20"/>
          <w:szCs w:val="20"/>
        </w:rPr>
        <w:t xml:space="preserve">(secondary) </w:t>
      </w:r>
      <w:r w:rsidRPr="008A5C51">
        <w:rPr>
          <w:rFonts w:ascii="Times New Roman" w:hAnsi="Times New Roman" w:cs="Times New Roman"/>
          <w:b/>
          <w:sz w:val="20"/>
          <w:szCs w:val="20"/>
        </w:rPr>
        <w:t>outcome</w:t>
      </w:r>
      <w:r w:rsidR="000C7976" w:rsidRPr="008A5C51">
        <w:rPr>
          <w:rFonts w:ascii="Times New Roman" w:hAnsi="Times New Roman" w:cs="Times New Roman"/>
          <w:b/>
          <w:sz w:val="20"/>
          <w:szCs w:val="20"/>
        </w:rPr>
        <w:t>s</w:t>
      </w:r>
    </w:p>
    <w:p w14:paraId="243ED2D2" w14:textId="78521648" w:rsidR="000767E3" w:rsidRPr="008A5C51" w:rsidRDefault="000767E3" w:rsidP="000C0534">
      <w:pPr>
        <w:spacing w:after="0" w:line="360" w:lineRule="auto"/>
        <w:jc w:val="both"/>
        <w:rPr>
          <w:rFonts w:ascii="Times New Roman" w:hAnsi="Times New Roman" w:cs="Times New Roman"/>
          <w:sz w:val="20"/>
          <w:szCs w:val="20"/>
        </w:rPr>
      </w:pPr>
      <w:r w:rsidRPr="008A5C51">
        <w:rPr>
          <w:rFonts w:ascii="Times New Roman" w:hAnsi="Times New Roman" w:cs="Times New Roman"/>
          <w:sz w:val="20"/>
          <w:szCs w:val="20"/>
        </w:rPr>
        <w:t>Continuous variables will be compared using the t test for normally distributed data and Wilcoxon rank sum test for skewed data. Categorical variables will be compared using the fisher’s exact test. Logistic regression analysis will be used for analysis of binary outcomes (primary outcome) to derive relative risk and 95% confidence intervals</w:t>
      </w:r>
      <w:r w:rsidR="00772FDF" w:rsidRPr="008A5C51">
        <w:rPr>
          <w:rFonts w:ascii="Times New Roman" w:hAnsi="Times New Roman" w:cs="Times New Roman"/>
          <w:sz w:val="20"/>
          <w:szCs w:val="20"/>
        </w:rPr>
        <w:t xml:space="preserve"> (CI)</w:t>
      </w:r>
      <w:r w:rsidRPr="008A5C51">
        <w:rPr>
          <w:rFonts w:ascii="Times New Roman" w:hAnsi="Times New Roman" w:cs="Times New Roman"/>
          <w:sz w:val="20"/>
          <w:szCs w:val="20"/>
        </w:rPr>
        <w:t xml:space="preserve">. Linear regression analysis will be used for continuous outcomes to derive regression coefficients and respective </w:t>
      </w:r>
      <w:r w:rsidR="00772FDF" w:rsidRPr="008A5C51">
        <w:rPr>
          <w:rFonts w:ascii="Times New Roman" w:hAnsi="Times New Roman" w:cs="Times New Roman"/>
          <w:sz w:val="20"/>
          <w:szCs w:val="20"/>
        </w:rPr>
        <w:t>CI</w:t>
      </w:r>
      <w:r w:rsidRPr="008A5C51">
        <w:rPr>
          <w:rFonts w:ascii="Times New Roman" w:hAnsi="Times New Roman" w:cs="Times New Roman"/>
          <w:sz w:val="20"/>
          <w:szCs w:val="20"/>
        </w:rPr>
        <w:t xml:space="preserve">. A p value &lt;0.05 will be considered statistically significant. </w:t>
      </w:r>
    </w:p>
    <w:p w14:paraId="192A85E1" w14:textId="7207AD4E" w:rsidR="000767E3" w:rsidRPr="008A5C51" w:rsidRDefault="000767E3" w:rsidP="001D2CB1">
      <w:pPr>
        <w:spacing w:after="0" w:line="360" w:lineRule="auto"/>
        <w:jc w:val="both"/>
        <w:rPr>
          <w:rFonts w:ascii="Times New Roman" w:hAnsi="Times New Roman" w:cs="Times New Roman"/>
          <w:i/>
          <w:sz w:val="20"/>
          <w:szCs w:val="20"/>
        </w:rPr>
      </w:pPr>
      <w:r w:rsidRPr="008A5C51">
        <w:rPr>
          <w:rFonts w:ascii="Times New Roman" w:hAnsi="Times New Roman" w:cs="Times New Roman"/>
          <w:b/>
          <w:sz w:val="20"/>
          <w:szCs w:val="20"/>
        </w:rPr>
        <w:t>Data and safety monitoring:</w:t>
      </w:r>
      <w:r w:rsidRPr="008A5C51">
        <w:rPr>
          <w:rFonts w:ascii="Times New Roman" w:hAnsi="Times New Roman" w:cs="Times New Roman"/>
          <w:sz w:val="20"/>
          <w:szCs w:val="20"/>
        </w:rPr>
        <w:t xml:space="preserve"> An independent data and safety monitoring committee (DSMC) will be established to monitor the safety of participants, and quality of data collection </w:t>
      </w:r>
      <w:r w:rsidR="00882ED2" w:rsidRPr="008A5C51">
        <w:rPr>
          <w:rFonts w:ascii="Times New Roman" w:hAnsi="Times New Roman" w:cs="Times New Roman"/>
          <w:sz w:val="20"/>
          <w:szCs w:val="20"/>
        </w:rPr>
        <w:fldChar w:fldCharType="begin"/>
      </w:r>
      <w:r w:rsidR="00882ED2" w:rsidRPr="008A5C51">
        <w:rPr>
          <w:rFonts w:ascii="Times New Roman" w:hAnsi="Times New Roman" w:cs="Times New Roman"/>
          <w:sz w:val="20"/>
          <w:szCs w:val="20"/>
        </w:rPr>
        <w:instrText xml:space="preserve"> ADDIN EN.CITE &lt;EndNote&gt;&lt;Cite&gt;&lt;Year&gt;2005&lt;/Year&gt;&lt;RecNum&gt;6126&lt;/RecNum&gt;&lt;DisplayText&gt;&lt;style face="superscript"&gt;59&lt;/style&gt;&lt;/DisplayText&gt;&lt;record&gt;&lt;rec-number&gt;6126&lt;/rec-number&gt;&lt;foreign-keys&gt;&lt;key app="EN" db-id="a2vx52ewf00v9lew0r9xfee3arr29zts99z2" timestamp="1556520915"&gt;6126&lt;/key&gt;&lt;/foreign-keys&gt;&lt;ref-type name="Journal Article"&gt;17&lt;/ref-type&gt;&lt;contributors&gt;&lt;/contributors&gt;&lt;titles&gt;&lt;title&gt;A proposed charter for clinical trial data monitoring committees: helping them to do their job well&lt;/title&gt;&lt;secondary-title&gt;Lancet&lt;/secondary-title&gt;&lt;alt-title&gt;Lancet (London, England)&lt;/alt-title&gt;&lt;/titles&gt;&lt;periodical&gt;&lt;full-title&gt;Lancet&lt;/full-title&gt;&lt;/periodical&gt;&lt;pages&gt;711-22&lt;/pages&gt;&lt;volume&gt;365&lt;/volume&gt;&lt;number&gt;9460&lt;/number&gt;&lt;edition&gt;2005/02/22&lt;/edition&gt;&lt;keywords&gt;&lt;keyword&gt;Clinical Trials Data Monitoring Committees/organization &amp;amp;&lt;/keyword&gt;&lt;keyword&gt;administration/*standards&lt;/keyword&gt;&lt;keyword&gt;United Kingdom&lt;/keyword&gt;&lt;keyword&gt;*Biomedical and Behavioral Research&lt;/keyword&gt;&lt;/keywords&gt;&lt;dates&gt;&lt;year&gt;2005&lt;/year&gt;&lt;pub-dates&gt;&lt;date&gt;Feb 19-25&lt;/date&gt;&lt;/pub-dates&gt;&lt;/dates&gt;&lt;isbn&gt;0140-6736&lt;/isbn&gt;&lt;accession-num&gt;15721478&lt;/accession-num&gt;&lt;urls&gt;&lt;/urls&gt;&lt;electronic-resource-num&gt;10.1016/s0140-6736(05)17965-3&lt;/electronic-resource-num&gt;&lt;remote-database-provider&gt;NLM&lt;/remote-database-provider&gt;&lt;language&gt;eng&lt;/language&gt;&lt;/record&gt;&lt;/Cite&gt;&lt;/EndNote&gt;</w:instrText>
      </w:r>
      <w:r w:rsidR="00882ED2" w:rsidRPr="008A5C51">
        <w:rPr>
          <w:rFonts w:ascii="Times New Roman" w:hAnsi="Times New Roman" w:cs="Times New Roman"/>
          <w:sz w:val="20"/>
          <w:szCs w:val="20"/>
        </w:rPr>
        <w:fldChar w:fldCharType="separate"/>
      </w:r>
      <w:r w:rsidR="00882ED2" w:rsidRPr="008A5C51">
        <w:rPr>
          <w:rFonts w:ascii="Times New Roman" w:hAnsi="Times New Roman" w:cs="Times New Roman"/>
          <w:noProof/>
          <w:sz w:val="20"/>
          <w:szCs w:val="20"/>
          <w:vertAlign w:val="superscript"/>
        </w:rPr>
        <w:t>59</w:t>
      </w:r>
      <w:r w:rsidR="00882ED2"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The DSMC will comprise of a chair, clinician and a statistician who are not involved in the trial. Interim analyses will be done after recruiting 20 participants. We will use unadjusted chi-squared test to compare the probiotic vs. placebo group outcomes. </w:t>
      </w:r>
      <w:r w:rsidR="00D969C6" w:rsidRPr="008A5C51">
        <w:rPr>
          <w:rFonts w:ascii="Times New Roman" w:hAnsi="Times New Roman" w:cs="Times New Roman"/>
          <w:sz w:val="20"/>
          <w:szCs w:val="20"/>
        </w:rPr>
        <w:t>The t</w:t>
      </w:r>
      <w:r w:rsidR="00AE7E7E" w:rsidRPr="008A5C51">
        <w:rPr>
          <w:rFonts w:ascii="Times New Roman" w:hAnsi="Times New Roman" w:cs="Times New Roman"/>
          <w:sz w:val="20"/>
          <w:szCs w:val="20"/>
        </w:rPr>
        <w:t>rial will be stopped if</w:t>
      </w:r>
      <w:r w:rsidR="00D969C6" w:rsidRPr="008A5C51">
        <w:rPr>
          <w:rFonts w:ascii="Times New Roman" w:hAnsi="Times New Roman" w:cs="Times New Roman"/>
          <w:sz w:val="20"/>
          <w:szCs w:val="20"/>
        </w:rPr>
        <w:t xml:space="preserve"> significantly more individuals in the probiotic group </w:t>
      </w:r>
      <w:r w:rsidR="00AE7E7E" w:rsidRPr="008A5C51">
        <w:rPr>
          <w:rFonts w:ascii="Times New Roman" w:hAnsi="Times New Roman" w:cs="Times New Roman"/>
          <w:sz w:val="20"/>
          <w:szCs w:val="20"/>
        </w:rPr>
        <w:t>will have</w:t>
      </w:r>
      <w:r w:rsidR="00C87D7E" w:rsidRPr="008A5C51">
        <w:rPr>
          <w:rFonts w:ascii="Times New Roman" w:hAnsi="Times New Roman" w:cs="Times New Roman"/>
          <w:sz w:val="20"/>
          <w:szCs w:val="20"/>
        </w:rPr>
        <w:t xml:space="preserve"> significant</w:t>
      </w:r>
      <w:r w:rsidR="000C7976" w:rsidRPr="008A5C51">
        <w:rPr>
          <w:rFonts w:ascii="Times New Roman" w:hAnsi="Times New Roman" w:cs="Times New Roman"/>
          <w:sz w:val="20"/>
          <w:szCs w:val="20"/>
        </w:rPr>
        <w:t xml:space="preserve"> </w:t>
      </w:r>
      <w:r w:rsidR="00D969C6" w:rsidRPr="008A5C51">
        <w:rPr>
          <w:rFonts w:ascii="Times New Roman" w:hAnsi="Times New Roman" w:cs="Times New Roman"/>
          <w:sz w:val="20"/>
          <w:szCs w:val="20"/>
        </w:rPr>
        <w:t>adverse event</w:t>
      </w:r>
      <w:r w:rsidR="00AE7E7E" w:rsidRPr="008A5C51">
        <w:rPr>
          <w:rFonts w:ascii="Times New Roman" w:hAnsi="Times New Roman" w:cs="Times New Roman"/>
          <w:sz w:val="20"/>
          <w:szCs w:val="20"/>
        </w:rPr>
        <w:t>s</w:t>
      </w:r>
      <w:r w:rsidR="00D969C6" w:rsidRPr="008A5C51">
        <w:rPr>
          <w:rFonts w:ascii="Times New Roman" w:hAnsi="Times New Roman" w:cs="Times New Roman"/>
          <w:sz w:val="20"/>
          <w:szCs w:val="20"/>
        </w:rPr>
        <w:t xml:space="preserve"> such as anaphylaxis or probiotic sepsis compared to those receiving pla</w:t>
      </w:r>
      <w:r w:rsidR="00AE7E7E" w:rsidRPr="008A5C51">
        <w:rPr>
          <w:rFonts w:ascii="Times New Roman" w:hAnsi="Times New Roman" w:cs="Times New Roman"/>
          <w:sz w:val="20"/>
          <w:szCs w:val="20"/>
        </w:rPr>
        <w:t xml:space="preserve">cebo (p&lt;0.0294, binomial test). Stopping the trial under such circumstances will be guided by the </w:t>
      </w:r>
      <w:proofErr w:type="spellStart"/>
      <w:r w:rsidRPr="008A5C51">
        <w:rPr>
          <w:rFonts w:ascii="Times New Roman" w:hAnsi="Times New Roman" w:cs="Times New Roman"/>
          <w:sz w:val="20"/>
          <w:szCs w:val="20"/>
        </w:rPr>
        <w:t>Pocock</w:t>
      </w:r>
      <w:proofErr w:type="spellEnd"/>
      <w:r w:rsidRPr="008A5C51">
        <w:rPr>
          <w:rFonts w:ascii="Times New Roman" w:hAnsi="Times New Roman" w:cs="Times New Roman"/>
          <w:sz w:val="20"/>
          <w:szCs w:val="20"/>
        </w:rPr>
        <w:t xml:space="preserve"> rule</w:t>
      </w:r>
      <w:r w:rsidR="00882ED2" w:rsidRPr="008A5C51">
        <w:rPr>
          <w:rFonts w:ascii="Times New Roman" w:hAnsi="Times New Roman" w:cs="Times New Roman"/>
          <w:sz w:val="20"/>
          <w:szCs w:val="20"/>
        </w:rPr>
        <w:fldChar w:fldCharType="begin"/>
      </w:r>
      <w:r w:rsidR="00882ED2" w:rsidRPr="008A5C51">
        <w:rPr>
          <w:rFonts w:ascii="Times New Roman" w:hAnsi="Times New Roman" w:cs="Times New Roman"/>
          <w:sz w:val="20"/>
          <w:szCs w:val="20"/>
        </w:rPr>
        <w:instrText xml:space="preserve"> ADDIN EN.CITE &lt;EndNote&gt;&lt;Cite&gt;&lt;Author&gt;Pocock&lt;/Author&gt;&lt;Year&gt;1977&lt;/Year&gt;&lt;RecNum&gt;5951&lt;/RecNum&gt;&lt;DisplayText&gt;&lt;style face="superscript"&gt;60&lt;/style&gt;&lt;/DisplayText&gt;&lt;record&gt;&lt;rec-number&gt;5951&lt;/rec-number&gt;&lt;foreign-keys&gt;&lt;key app="EN" db-id="a2vx52ewf00v9lew0r9xfee3arr29zts99z2" timestamp="1518515638"&gt;5951&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dates&gt;&lt;isbn&gt;0006-3444&lt;/isbn&gt;&lt;urls&gt;&lt;related-urls&gt;&lt;url&gt;http://dx.doi.org/10.1093/biomet/64.2.191&lt;/url&gt;&lt;/related-urls&gt;&lt;/urls&gt;&lt;electronic-resource-num&gt;10.1093/biomet/64.2.191&lt;/electronic-resource-num&gt;&lt;/record&gt;&lt;/Cite&gt;&lt;/EndNote&gt;</w:instrText>
      </w:r>
      <w:r w:rsidR="00882ED2" w:rsidRPr="008A5C51">
        <w:rPr>
          <w:rFonts w:ascii="Times New Roman" w:hAnsi="Times New Roman" w:cs="Times New Roman"/>
          <w:sz w:val="20"/>
          <w:szCs w:val="20"/>
        </w:rPr>
        <w:fldChar w:fldCharType="separate"/>
      </w:r>
      <w:r w:rsidR="00882ED2" w:rsidRPr="008A5C51">
        <w:rPr>
          <w:rFonts w:ascii="Times New Roman" w:hAnsi="Times New Roman" w:cs="Times New Roman"/>
          <w:noProof/>
          <w:sz w:val="20"/>
          <w:szCs w:val="20"/>
          <w:vertAlign w:val="superscript"/>
        </w:rPr>
        <w:t>60</w:t>
      </w:r>
      <w:r w:rsidR="00882ED2" w:rsidRPr="008A5C51">
        <w:rPr>
          <w:rFonts w:ascii="Times New Roman" w:hAnsi="Times New Roman" w:cs="Times New Roman"/>
          <w:sz w:val="20"/>
          <w:szCs w:val="20"/>
        </w:rPr>
        <w:fldChar w:fldCharType="end"/>
      </w:r>
      <w:r w:rsidR="00AE7E7E" w:rsidRPr="008A5C51">
        <w:rPr>
          <w:rFonts w:ascii="Times New Roman" w:hAnsi="Times New Roman" w:cs="Times New Roman"/>
          <w:sz w:val="20"/>
          <w:szCs w:val="20"/>
        </w:rPr>
        <w:t xml:space="preserve"> and advice from the DSMC.</w:t>
      </w:r>
    </w:p>
    <w:p w14:paraId="0F5EB613"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Independent assessment of trial supplements</w:t>
      </w:r>
      <w:r w:rsidRPr="008A5C51">
        <w:rPr>
          <w:rFonts w:ascii="Times New Roman" w:hAnsi="Times New Roman" w:cs="Times New Roman"/>
          <w:sz w:val="20"/>
          <w:szCs w:val="20"/>
        </w:rPr>
        <w:t xml:space="preserve">: Dr </w:t>
      </w:r>
      <w:r w:rsidR="00DF13B3" w:rsidRPr="008A5C51">
        <w:rPr>
          <w:rFonts w:ascii="Times New Roman" w:hAnsi="Times New Roman" w:cs="Times New Roman"/>
          <w:sz w:val="20"/>
          <w:szCs w:val="20"/>
        </w:rPr>
        <w:t xml:space="preserve">AD </w:t>
      </w:r>
      <w:r w:rsidRPr="008A5C51">
        <w:rPr>
          <w:rFonts w:ascii="Times New Roman" w:hAnsi="Times New Roman" w:cs="Times New Roman"/>
          <w:sz w:val="20"/>
          <w:szCs w:val="20"/>
        </w:rPr>
        <w:t>Keil (Department of Microbiology, </w:t>
      </w:r>
      <w:r w:rsidR="00DF13B3" w:rsidRPr="008A5C51">
        <w:rPr>
          <w:rFonts w:ascii="Times New Roman" w:hAnsi="Times New Roman" w:cs="Times New Roman"/>
          <w:sz w:val="20"/>
          <w:szCs w:val="20"/>
        </w:rPr>
        <w:t xml:space="preserve">PathWest Laboratory Medicine WA, </w:t>
      </w:r>
      <w:r w:rsidRPr="008A5C51">
        <w:rPr>
          <w:rFonts w:ascii="Times New Roman" w:hAnsi="Times New Roman" w:cs="Times New Roman"/>
          <w:sz w:val="20"/>
          <w:szCs w:val="20"/>
        </w:rPr>
        <w:t>Perth Children’s Hospital) will assess the probiotic and placebo in the NATA certified laboratories, to (1) confirm the presence of lactobacilli and bifidobacteria and (2) test for contaminant viruses (adenovirus type 40/41, rotavirus and norovirus by PCR) and bacteria (</w:t>
      </w:r>
      <w:r w:rsidRPr="008A5C51">
        <w:rPr>
          <w:rFonts w:ascii="Times New Roman" w:hAnsi="Times New Roman" w:cs="Times New Roman"/>
          <w:i/>
          <w:sz w:val="20"/>
          <w:szCs w:val="20"/>
        </w:rPr>
        <w:t>Campylobacter, Shigella, Salmonella</w:t>
      </w:r>
      <w:r w:rsidRPr="008A5C51">
        <w:rPr>
          <w:rFonts w:ascii="Times New Roman" w:hAnsi="Times New Roman" w:cs="Times New Roman"/>
          <w:sz w:val="20"/>
          <w:szCs w:val="20"/>
        </w:rPr>
        <w:t xml:space="preserve"> species and </w:t>
      </w:r>
      <w:r w:rsidRPr="008A5C51">
        <w:rPr>
          <w:rFonts w:ascii="Times New Roman" w:hAnsi="Times New Roman" w:cs="Times New Roman"/>
          <w:i/>
          <w:sz w:val="20"/>
          <w:szCs w:val="20"/>
        </w:rPr>
        <w:t>Clostridium difficile</w:t>
      </w:r>
      <w:r w:rsidRPr="008A5C51">
        <w:rPr>
          <w:rFonts w:ascii="Times New Roman" w:hAnsi="Times New Roman" w:cs="Times New Roman"/>
          <w:sz w:val="20"/>
          <w:szCs w:val="20"/>
        </w:rPr>
        <w:t xml:space="preserve"> toxin gene by PCR).</w:t>
      </w:r>
    </w:p>
    <w:p w14:paraId="3F7BA642" w14:textId="23148B1A"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 xml:space="preserve">Team and track record: </w:t>
      </w:r>
      <w:r w:rsidRPr="008A5C51">
        <w:rPr>
          <w:rFonts w:ascii="Times New Roman" w:hAnsi="Times New Roman" w:cs="Times New Roman"/>
          <w:sz w:val="20"/>
          <w:szCs w:val="20"/>
        </w:rPr>
        <w:t xml:space="preserve">Guided by Prof Whitehouse and Prof Patole, the research team has international recognition in autism as well as probiotic research. Furthermore, the team has excellent track record in clinical trials, translational research, and evidence based practice of medicine. Considering the expertise </w:t>
      </w:r>
      <w:r w:rsidR="00AE7E7E" w:rsidRPr="008A5C51">
        <w:rPr>
          <w:rFonts w:ascii="Times New Roman" w:hAnsi="Times New Roman" w:cs="Times New Roman"/>
          <w:sz w:val="20"/>
          <w:szCs w:val="20"/>
        </w:rPr>
        <w:t xml:space="preserve">and track record </w:t>
      </w:r>
      <w:r w:rsidRPr="008A5C51">
        <w:rPr>
          <w:rFonts w:ascii="Times New Roman" w:hAnsi="Times New Roman" w:cs="Times New Roman"/>
          <w:sz w:val="20"/>
          <w:szCs w:val="20"/>
        </w:rPr>
        <w:t xml:space="preserve">of </w:t>
      </w:r>
      <w:r w:rsidR="007C3183" w:rsidRPr="008A5C51">
        <w:rPr>
          <w:rFonts w:ascii="Times New Roman" w:hAnsi="Times New Roman" w:cs="Times New Roman"/>
          <w:sz w:val="20"/>
          <w:szCs w:val="20"/>
        </w:rPr>
        <w:t>CliniKids</w:t>
      </w:r>
      <w:r w:rsidR="007C3183" w:rsidRPr="008A5C51" w:rsidDel="007C3183">
        <w:rPr>
          <w:rFonts w:ascii="Times New Roman" w:hAnsi="Times New Roman" w:cs="Times New Roman"/>
          <w:sz w:val="20"/>
          <w:szCs w:val="20"/>
        </w:rPr>
        <w:t xml:space="preserve"> </w:t>
      </w:r>
      <w:r w:rsidRPr="008A5C51">
        <w:rPr>
          <w:rFonts w:ascii="Times New Roman" w:hAnsi="Times New Roman" w:cs="Times New Roman"/>
          <w:sz w:val="20"/>
          <w:szCs w:val="20"/>
        </w:rPr>
        <w:t>in resear</w:t>
      </w:r>
      <w:r w:rsidR="00AE7E7E" w:rsidRPr="008A5C51">
        <w:rPr>
          <w:rFonts w:ascii="Times New Roman" w:hAnsi="Times New Roman" w:cs="Times New Roman"/>
          <w:sz w:val="20"/>
          <w:szCs w:val="20"/>
        </w:rPr>
        <w:t>ch on community-based children</w:t>
      </w:r>
      <w:r w:rsidRPr="008A5C51">
        <w:rPr>
          <w:rFonts w:ascii="Times New Roman" w:hAnsi="Times New Roman" w:cs="Times New Roman"/>
          <w:sz w:val="20"/>
          <w:szCs w:val="20"/>
        </w:rPr>
        <w:t xml:space="preserve">, we will complete the recruitment in 2 years. </w:t>
      </w:r>
    </w:p>
    <w:p w14:paraId="05A60407"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Data handling, storage, confidentiality:</w:t>
      </w:r>
      <w:r w:rsidRPr="008A5C51">
        <w:rPr>
          <w:rFonts w:ascii="Times New Roman" w:hAnsi="Times New Roman" w:cs="Times New Roman"/>
          <w:sz w:val="20"/>
          <w:szCs w:val="20"/>
        </w:rPr>
        <w:t xml:space="preserve"> The NHMRC Australian guidelines will be followed for data handling, storage and protecting confidentiality </w:t>
      </w:r>
      <w:r w:rsidR="00C95831" w:rsidRPr="008A5C51">
        <w:rPr>
          <w:rFonts w:ascii="Times New Roman" w:hAnsi="Times New Roman" w:cs="Times New Roman"/>
          <w:sz w:val="20"/>
          <w:szCs w:val="20"/>
        </w:rPr>
        <w:fldChar w:fldCharType="begin"/>
      </w:r>
      <w:r w:rsidR="00C95831" w:rsidRPr="008A5C51">
        <w:rPr>
          <w:rFonts w:ascii="Times New Roman" w:hAnsi="Times New Roman" w:cs="Times New Roman"/>
          <w:sz w:val="20"/>
          <w:szCs w:val="20"/>
        </w:rPr>
        <w:instrText xml:space="preserve"> ADDIN EN.CITE &lt;EndNote&gt;&lt;Cite&gt;&lt;Author&gt;Health&lt;/Author&gt;&lt;Year&gt;2007&lt;/Year&gt;&lt;RecNum&gt;6127&lt;/RecNum&gt;&lt;DisplayText&gt;&lt;style face="superscript"&gt;61&lt;/style&gt;&lt;/DisplayText&gt;&lt;record&gt;&lt;rec-number&gt;6127&lt;/rec-number&gt;&lt;foreign-keys&gt;&lt;key app="EN" db-id="a2vx52ewf00v9lew0r9xfee3arr29zts99z2" timestamp="1556521278"&gt;6127&lt;/key&gt;&lt;/foreign-keys&gt;&lt;ref-type name="Book"&gt;6&lt;/ref-type&gt;&lt;contributors&gt;&lt;authors&gt;&lt;author&gt;National Health&lt;/author&gt;&lt;author&gt;Medical Research Council&lt;/author&gt;&lt;/authors&gt;&lt;/contributors&gt;&lt;titles&gt;&lt;title&gt;National statement on ethical conduct in human research&lt;/title&gt;&lt;/titles&gt;&lt;dates&gt;&lt;year&gt;2007&lt;/year&gt;&lt;/dates&gt;&lt;publisher&gt;National Health and Medical Research Council&lt;/publisher&gt;&lt;urls&gt;&lt;/urls&gt;&lt;/record&gt;&lt;/Cite&gt;&lt;/EndNote&gt;</w:instrText>
      </w:r>
      <w:r w:rsidR="00C95831" w:rsidRPr="008A5C51">
        <w:rPr>
          <w:rFonts w:ascii="Times New Roman" w:hAnsi="Times New Roman" w:cs="Times New Roman"/>
          <w:sz w:val="20"/>
          <w:szCs w:val="20"/>
        </w:rPr>
        <w:fldChar w:fldCharType="separate"/>
      </w:r>
      <w:r w:rsidR="00C95831" w:rsidRPr="008A5C51">
        <w:rPr>
          <w:rFonts w:ascii="Times New Roman" w:hAnsi="Times New Roman" w:cs="Times New Roman"/>
          <w:noProof/>
          <w:sz w:val="20"/>
          <w:szCs w:val="20"/>
          <w:vertAlign w:val="superscript"/>
        </w:rPr>
        <w:t>61</w:t>
      </w:r>
      <w:r w:rsidR="00C95831" w:rsidRPr="008A5C51">
        <w:rPr>
          <w:rFonts w:ascii="Times New Roman" w:hAnsi="Times New Roman" w:cs="Times New Roman"/>
          <w:sz w:val="20"/>
          <w:szCs w:val="20"/>
        </w:rPr>
        <w:fldChar w:fldCharType="end"/>
      </w:r>
      <w:r w:rsidRPr="008A5C51">
        <w:rPr>
          <w:rFonts w:ascii="Times New Roman" w:hAnsi="Times New Roman" w:cs="Times New Roman"/>
          <w:sz w:val="20"/>
          <w:szCs w:val="20"/>
        </w:rPr>
        <w:t>.</w:t>
      </w:r>
    </w:p>
    <w:p w14:paraId="4CF5300C"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Reporting:</w:t>
      </w:r>
      <w:r w:rsidRPr="008A5C51">
        <w:rPr>
          <w:rFonts w:ascii="Times New Roman" w:hAnsi="Times New Roman" w:cs="Times New Roman"/>
          <w:sz w:val="20"/>
          <w:szCs w:val="20"/>
        </w:rPr>
        <w:t xml:space="preserve"> CONSORT check list will be followed for reporting the results</w:t>
      </w:r>
      <w:r w:rsidR="00C95831" w:rsidRPr="008A5C51">
        <w:rPr>
          <w:rFonts w:ascii="Times New Roman" w:hAnsi="Times New Roman" w:cs="Times New Roman"/>
          <w:sz w:val="20"/>
          <w:szCs w:val="20"/>
        </w:rPr>
        <w:fldChar w:fldCharType="begin"/>
      </w:r>
      <w:r w:rsidR="00C95831" w:rsidRPr="008A5C51">
        <w:rPr>
          <w:rFonts w:ascii="Times New Roman" w:hAnsi="Times New Roman" w:cs="Times New Roman"/>
          <w:sz w:val="20"/>
          <w:szCs w:val="20"/>
        </w:rPr>
        <w:instrText xml:space="preserve"> ADDIN EN.CITE &lt;EndNote&gt;&lt;Cite&gt;&lt;Author&gt;Moher&lt;/Author&gt;&lt;Year&gt;2010&lt;/Year&gt;&lt;RecNum&gt;5952&lt;/RecNum&gt;&lt;DisplayText&gt;&lt;style face="superscript"&gt;62&lt;/style&gt;&lt;/DisplayText&gt;&lt;record&gt;&lt;rec-number&gt;5952&lt;/rec-number&gt;&lt;foreign-keys&gt;&lt;key app="EN" db-id="a2vx52ewf00v9lew0r9xfee3arr29zts99z2" timestamp="1518515952"&gt;5952&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s&gt;&lt;/contributors&gt;&lt;auth-address&gt;Ottawa Methods Centre, Clinical Epidemiology Program, Ottawa Hospital Research Institute, Ottawa Hospital, Ottawa, Ontario, Canada. dmoher@ohri.ca&lt;/auth-address&gt;&lt;titles&gt;&lt;title&gt;CONSORT 2010 explanation and elaboration: updated guidelines for reporting parallel group randomised trials&lt;/title&gt;&lt;secondary-title&gt;Bmj&lt;/secondary-title&gt;&lt;alt-title&gt;BMJ (Clinical research ed.)&lt;/alt-title&gt;&lt;/titles&gt;&lt;periodical&gt;&lt;full-title&gt;BMJ&lt;/full-title&gt;&lt;/periodical&gt;&lt;alt-periodical&gt;&lt;full-title&gt;BMJ (Clinical research ed.)&lt;/full-title&gt;&lt;/alt-periodical&gt;&lt;pages&gt;c869&lt;/pages&gt;&lt;volume&gt;340&lt;/volume&gt;&lt;edition&gt;2010/03/25&lt;/edition&gt;&lt;keywords&gt;&lt;keyword&gt;Consensus&lt;/keyword&gt;&lt;keyword&gt;Practice Guidelines as Topic/*standards&lt;/keyword&gt;&lt;keyword&gt;Randomized Controlled Trials as Topic/*standards&lt;/keyword&gt;&lt;keyword&gt;Research Design/*standards&lt;/keyword&gt;&lt;/keywords&gt;&lt;dates&gt;&lt;year&gt;2010&lt;/year&gt;&lt;pub-dates&gt;&lt;date&gt;Mar 23&lt;/date&gt;&lt;/pub-dates&gt;&lt;/dates&gt;&lt;isbn&gt;0959-535x&lt;/isbn&gt;&lt;accession-num&gt;20332511&lt;/accession-num&gt;&lt;urls&gt;&lt;/urls&gt;&lt;custom2&gt;PMC2844943&lt;/custom2&gt;&lt;electronic-resource-num&gt;10.1136/bmj.c869&lt;/electronic-resource-num&gt;&lt;remote-database-provider&gt;NLM&lt;/remote-database-provider&gt;&lt;language&gt;eng&lt;/language&gt;&lt;/record&gt;&lt;/Cite&gt;&lt;/EndNote&gt;</w:instrText>
      </w:r>
      <w:r w:rsidR="00C95831" w:rsidRPr="008A5C51">
        <w:rPr>
          <w:rFonts w:ascii="Times New Roman" w:hAnsi="Times New Roman" w:cs="Times New Roman"/>
          <w:sz w:val="20"/>
          <w:szCs w:val="20"/>
        </w:rPr>
        <w:fldChar w:fldCharType="separate"/>
      </w:r>
      <w:r w:rsidR="00C95831" w:rsidRPr="008A5C51">
        <w:rPr>
          <w:rFonts w:ascii="Times New Roman" w:hAnsi="Times New Roman" w:cs="Times New Roman"/>
          <w:noProof/>
          <w:sz w:val="20"/>
          <w:szCs w:val="20"/>
          <w:vertAlign w:val="superscript"/>
        </w:rPr>
        <w:t>62</w:t>
      </w:r>
      <w:r w:rsidR="00C95831"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w:t>
      </w:r>
      <w:hyperlink w:anchor="_ENREF_33" w:tooltip="Vandenbroucke, 2014 #36" w:history="1"/>
      <w:r w:rsidRPr="008A5C51">
        <w:rPr>
          <w:rFonts w:ascii="Times New Roman" w:hAnsi="Times New Roman" w:cs="Times New Roman"/>
          <w:sz w:val="20"/>
          <w:szCs w:val="20"/>
        </w:rPr>
        <w:t>.</w:t>
      </w:r>
    </w:p>
    <w:p w14:paraId="75411C57"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Conflict of interest:</w:t>
      </w:r>
      <w:r w:rsidRPr="008A5C51">
        <w:rPr>
          <w:rFonts w:ascii="Times New Roman" w:hAnsi="Times New Roman" w:cs="Times New Roman"/>
          <w:sz w:val="20"/>
          <w:szCs w:val="20"/>
        </w:rPr>
        <w:t xml:space="preserve"> None of the investigators have any conflict of interest of any kind; </w:t>
      </w:r>
    </w:p>
    <w:p w14:paraId="5DE92998" w14:textId="37AFABAF"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Sponsorship:</w:t>
      </w:r>
      <w:r w:rsidR="00AE7E7E" w:rsidRPr="008A5C51">
        <w:rPr>
          <w:rFonts w:ascii="Times New Roman" w:hAnsi="Times New Roman" w:cs="Times New Roman"/>
          <w:sz w:val="20"/>
          <w:szCs w:val="20"/>
        </w:rPr>
        <w:t xml:space="preserve"> </w:t>
      </w:r>
      <w:r w:rsidR="00AE7E7E" w:rsidRPr="008A5C51">
        <w:rPr>
          <w:rFonts w:ascii="Times New Roman" w:hAnsi="Times New Roman" w:cs="Times New Roman"/>
          <w:i/>
          <w:sz w:val="20"/>
          <w:szCs w:val="20"/>
        </w:rPr>
        <w:t>TKI/CAHS will be the sponsor of the study (to be finalised ASAP)</w:t>
      </w:r>
    </w:p>
    <w:p w14:paraId="54ED8CF3" w14:textId="77777777"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Role of Manufacturer:</w:t>
      </w:r>
      <w:r w:rsidRPr="008A5C51">
        <w:rPr>
          <w:rFonts w:ascii="Times New Roman" w:hAnsi="Times New Roman" w:cs="Times New Roman"/>
          <w:sz w:val="20"/>
          <w:szCs w:val="20"/>
        </w:rPr>
        <w:t xml:space="preserve"> The manufacturer will only supply the product free and not have any role in the design, conduct, analysis, and reporting of results</w:t>
      </w:r>
    </w:p>
    <w:p w14:paraId="38453339" w14:textId="49469C29" w:rsidR="000767E3" w:rsidRPr="008A5C51" w:rsidRDefault="000767E3" w:rsidP="001D2CB1">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Funding:</w:t>
      </w:r>
      <w:r w:rsidRPr="008A5C51">
        <w:rPr>
          <w:rFonts w:ascii="Times New Roman" w:hAnsi="Times New Roman" w:cs="Times New Roman"/>
          <w:sz w:val="20"/>
          <w:szCs w:val="20"/>
        </w:rPr>
        <w:t xml:space="preserve"> </w:t>
      </w:r>
      <w:r w:rsidR="00AE7E7E" w:rsidRPr="008A5C51">
        <w:rPr>
          <w:rFonts w:ascii="Times New Roman" w:hAnsi="Times New Roman" w:cs="Times New Roman"/>
          <w:sz w:val="20"/>
          <w:szCs w:val="20"/>
        </w:rPr>
        <w:t>We have internal funding to support the trial.</w:t>
      </w:r>
    </w:p>
    <w:p w14:paraId="51CAEF97" w14:textId="763C1C54" w:rsidR="000767E3" w:rsidRPr="008A5C51" w:rsidRDefault="000C0833" w:rsidP="000C0833">
      <w:pPr>
        <w:spacing w:after="0" w:line="360" w:lineRule="auto"/>
        <w:jc w:val="both"/>
        <w:rPr>
          <w:rFonts w:ascii="Times New Roman" w:hAnsi="Times New Roman" w:cs="Times New Roman"/>
          <w:sz w:val="20"/>
          <w:szCs w:val="20"/>
        </w:rPr>
      </w:pPr>
      <w:r w:rsidRPr="008A5C51">
        <w:rPr>
          <w:rFonts w:ascii="Times New Roman" w:hAnsi="Times New Roman" w:cs="Times New Roman"/>
          <w:b/>
          <w:sz w:val="20"/>
          <w:szCs w:val="20"/>
        </w:rPr>
        <w:t>Translational s</w:t>
      </w:r>
      <w:r w:rsidR="000767E3" w:rsidRPr="008A5C51">
        <w:rPr>
          <w:rFonts w:ascii="Times New Roman" w:hAnsi="Times New Roman" w:cs="Times New Roman"/>
          <w:b/>
          <w:sz w:val="20"/>
          <w:szCs w:val="20"/>
        </w:rPr>
        <w:t>ignificance:</w:t>
      </w:r>
      <w:r w:rsidR="000767E3" w:rsidRPr="008A5C51">
        <w:rPr>
          <w:rFonts w:ascii="Times New Roman" w:hAnsi="Times New Roman" w:cs="Times New Roman"/>
          <w:sz w:val="20"/>
          <w:szCs w:val="20"/>
        </w:rPr>
        <w:t xml:space="preserve"> </w:t>
      </w:r>
      <w:r w:rsidRPr="008A5C51">
        <w:rPr>
          <w:rFonts w:ascii="Times New Roman" w:hAnsi="Times New Roman" w:cs="Times New Roman"/>
          <w:sz w:val="20"/>
          <w:szCs w:val="20"/>
        </w:rPr>
        <w:t xml:space="preserve">The novel and robust data generated from our study will help in designing an adequately powered definitive RCT assessing the effect of probiotics on clinically important core </w:t>
      </w:r>
      <w:r w:rsidR="00237A81" w:rsidRPr="008A5C51">
        <w:rPr>
          <w:rFonts w:ascii="Times New Roman" w:hAnsi="Times New Roman" w:cs="Times New Roman"/>
          <w:sz w:val="20"/>
          <w:szCs w:val="20"/>
        </w:rPr>
        <w:t>behavioural</w:t>
      </w:r>
      <w:r w:rsidRPr="008A5C51">
        <w:rPr>
          <w:rFonts w:ascii="Times New Roman" w:hAnsi="Times New Roman" w:cs="Times New Roman"/>
          <w:sz w:val="20"/>
          <w:szCs w:val="20"/>
        </w:rPr>
        <w:t xml:space="preserve"> symptoms in children with ASD. The probiotic selected for the study is commercially available. Given their simplicity, availability, and low cost, translation of probiotics into clinical practice is expected to be easy. The increasing use of probiotic supplementation as standard treatment for high-risk preterm infants supports our expectation. </w:t>
      </w:r>
    </w:p>
    <w:p w14:paraId="1A5C2FE5" w14:textId="2B9078AE" w:rsidR="000767E3" w:rsidRPr="008A5C51" w:rsidRDefault="00546A10" w:rsidP="00AE7E7E">
      <w:pPr>
        <w:spacing w:after="200" w:line="276" w:lineRule="auto"/>
        <w:rPr>
          <w:rFonts w:ascii="Times New Roman" w:hAnsi="Times New Roman" w:cs="Times New Roman"/>
          <w:b/>
          <w:sz w:val="20"/>
          <w:szCs w:val="20"/>
        </w:rPr>
      </w:pPr>
      <w:r w:rsidRPr="008A5C51">
        <w:rPr>
          <w:rFonts w:ascii="Times New Roman" w:hAnsi="Times New Roman" w:cs="Times New Roman"/>
          <w:b/>
          <w:sz w:val="20"/>
          <w:szCs w:val="20"/>
        </w:rPr>
        <w:br w:type="page"/>
      </w:r>
      <w:r w:rsidR="000767E3" w:rsidRPr="008A5C51">
        <w:rPr>
          <w:rFonts w:ascii="Times New Roman" w:hAnsi="Times New Roman" w:cs="Times New Roman"/>
          <w:b/>
          <w:sz w:val="20"/>
          <w:szCs w:val="20"/>
        </w:rPr>
        <w:lastRenderedPageBreak/>
        <w:t>Appendix</w:t>
      </w:r>
    </w:p>
    <w:p w14:paraId="5DA6205B" w14:textId="77777777" w:rsidR="000767E3" w:rsidRPr="008A5C51" w:rsidRDefault="000767E3" w:rsidP="001D2CB1">
      <w:pPr>
        <w:spacing w:after="0"/>
        <w:jc w:val="both"/>
        <w:rPr>
          <w:rFonts w:ascii="Times New Roman" w:hAnsi="Times New Roman" w:cs="Times New Roman"/>
          <w:b/>
          <w:sz w:val="20"/>
          <w:szCs w:val="20"/>
        </w:rPr>
      </w:pPr>
      <w:r w:rsidRPr="008A5C51">
        <w:rPr>
          <w:rFonts w:ascii="Times New Roman" w:hAnsi="Times New Roman" w:cs="Times New Roman"/>
          <w:b/>
          <w:sz w:val="20"/>
          <w:szCs w:val="20"/>
        </w:rPr>
        <w:t xml:space="preserve">(1) Gastrointestinal severity index (GSI): </w:t>
      </w:r>
      <w:r w:rsidRPr="008A5C51">
        <w:rPr>
          <w:rFonts w:ascii="Times New Roman" w:hAnsi="Times New Roman" w:cs="Times New Roman"/>
          <w:spacing w:val="2"/>
          <w:sz w:val="20"/>
          <w:szCs w:val="20"/>
          <w:shd w:val="clear" w:color="auto" w:fill="FCFCFC"/>
        </w:rPr>
        <w:t>The GSI</w:t>
      </w:r>
      <w:r w:rsidR="00174EF4" w:rsidRPr="008A5C51">
        <w:rPr>
          <w:rFonts w:ascii="Times New Roman" w:hAnsi="Times New Roman" w:cs="Times New Roman"/>
          <w:spacing w:val="2"/>
          <w:sz w:val="20"/>
          <w:szCs w:val="20"/>
          <w:shd w:val="clear" w:color="auto" w:fill="FCFCFC"/>
        </w:rPr>
        <w:fldChar w:fldCharType="begin">
          <w:fldData xml:space="preserve">PEVuZE5vdGU+PENpdGU+PEF1dGhvcj5TY2huZWlkZXI8L0F1dGhvcj48WWVhcj4yMDA2PC9ZZWFy
PjxSZWNOdW0+NjEyMjwvUmVjTnVtPjxEaXNwbGF5VGV4dD48c3R5bGUgZmFjZT0ic3VwZXJzY3Jp
cHQiPjQwPC9zdHlsZT48L0Rpc3BsYXlUZXh0PjxyZWNvcmQ+PHJlYy1udW1iZXI+NjEyMjwvcmVj
LW51bWJlcj48Zm9yZWlnbi1rZXlzPjxrZXkgYXBwPSJFTiIgZGItaWQ9ImEydng1MmV3ZjAwdjls
ZXcwcjl4ZmVlM2FycjI5enRzOTl6MiIgdGltZXN0YW1wPSIxNTU2NTE5NzA4Ij42MTIyPC9rZXk+
PC9mb3JlaWduLWtleXM+PHJlZi10eXBlIG5hbWU9IkpvdXJuYWwgQXJ0aWNsZSI+MTc8L3JlZi10
eXBlPjxjb250cmlidXRvcnM+PGF1dGhvcnM+PGF1dGhvcj5TY2huZWlkZXIsIEMuIEsuPC9hdXRo
b3I+PGF1dGhvcj5NZWxtZWQsIFIuIEQuPC9hdXRob3I+PGF1dGhvcj5CYXJzdG93LCBMLiBFLjwv
YXV0aG9yPjxhdXRob3I+RW5yaXF1ZXosIEYuIEouPC9hdXRob3I+PGF1dGhvcj5SYW5nZXItTW9v
cmUsIEouPC9hdXRob3I+PGF1dGhvcj5Pc3RyZW0sIEouIEEuPC9hdXRob3I+PC9hdXRob3JzPjwv
Y29udHJpYnV0b3JzPjxhdXRoLWFkZHJlc3M+U291dGh3ZXN0IEF1dGlzbSBSZXNlYXJjaCBhbmQg
UmVzb3VyY2UgQ2VudGVyLCBQaG9lbml4LCBBWiwgVVNBLjwvYXV0aC1hZGRyZXNzPjx0aXRsZXM+
PHRpdGxlPk9yYWwgaHVtYW4gaW1tdW5vZ2xvYnVsaW4gZm9yIGNoaWxkcmVuIHdpdGggYXV0aXNt
IGFuZCBnYXN0cm9pbnRlc3RpbmFsIGR5c2Z1bmN0aW9uOiBhIHByb3NwZWN0aXZlLCBvcGVuLWxh
YmVsIHN0dWR5PC90aXRsZT48c2Vjb25kYXJ5LXRpdGxlPkogQXV0aXNtIERldiBEaXNvcmQ8L3Nl
Y29uZGFyeS10aXRsZT48YWx0LXRpdGxlPkpvdXJuYWwgb2YgYXV0aXNtIGFuZCBkZXZlbG9wbWVu
dGFsIGRpc29yZGVyczwvYWx0LXRpdGxlPjwvdGl0bGVzPjxhbHQtcGVyaW9kaWNhbD48ZnVsbC10
aXRsZT5Kb3VybmFsIG9mIEF1dGlzbSBhbmQgRGV2ZWxvcG1lbnRhbCBEaXNvcmRlcnM8L2Z1bGwt
dGl0bGU+PC9hbHQtcGVyaW9kaWNhbD48cGFnZXM+MTA1My02NDwvcGFnZXM+PHZvbHVtZT4zNjwv
dm9sdW1lPjxudW1iZXI+ODwvbnVtYmVyPjxlZGl0aW9uPjIwMDYvMDcvMTg8L2VkaXRpb24+PGtl
eXdvcmRzPjxrZXl3b3JkPkFkbWluaXN0cmF0aW9uLCBPcmFsPC9rZXl3b3JkPjxrZXl3b3JkPkF1
dGlzdGljIERpc29yZGVyL2RpYWdub3Npcy8qZHJ1ZyB0aGVyYXB5LyplcGlkZW1pb2xvZ3k8L2tl
eXdvcmQ+PGtleXdvcmQ+Q2hpbGQ8L2tleXdvcmQ+PGtleXdvcmQ+Q2hpbGQsIFByZXNjaG9vbDwv
a2V5d29yZD48a2V5d29yZD5EcnVnIEFkbWluaXN0cmF0aW9uIFNjaGVkdWxlPC9rZXl3b3JkPjxr
ZXl3b3JkPkZvbGxvdy1VcCBTdHVkaWVzPC9rZXl3b3JkPjxrZXl3b3JkPkdhc3Ryb2ludGVzdGlu
YWwgRGlzZWFzZXMvZGlhZ25vc2lzLyplcGlkZW1pb2xvZ3k8L2tleXdvcmQ+PGtleXdvcmQ+SHVt
YW5zPC9rZXl3b3JkPjxrZXl3b3JkPkltbXVub2dsb2J1bGluIEEvYmxvb2Q8L2tleXdvcmQ+PGtl
eXdvcmQ+SW1tdW5vZ2xvYnVsaW4gRy9hZG1pbmlzdHJhdGlvbiAmYW1wOyBkb3NhZ2UvYmxvb2Qv
KnRoZXJhcGV1dGljIHVzZTwva2V5d29yZD48a2V5d29yZD5JbW11bm9nbG9idWxpbiBNL2Jsb29k
PC9rZXl3b3JkPjxrZXl3b3JkPk1hbGU8L2tleXdvcmQ+PGtleXdvcmQ+UHJvc3BlY3RpdmUgU3R1
ZGllczwva2V5d29yZD48a2V5d29yZD5TZXZlcml0eSBvZiBJbGxuZXNzIEluZGV4PC9rZXl3b3Jk
PjxrZXl3b3JkPlN1cnZleXMgYW5kIFF1ZXN0aW9ubmFpcmVzPC9rZXl3b3JkPjwva2V5d29yZHM+
PGRhdGVzPjx5ZWFyPjIwMDY8L3llYXI+PHB1Yi1kYXRlcz48ZGF0ZT5Ob3Y8L2RhdGU+PC9wdWIt
ZGF0ZXM+PC9kYXRlcz48aXNibj4wMTYyLTMyNTcgKFByaW50KSYjeEQ7MDE2Mi0zMjU3PC9pc2Ju
PjxhY2Nlc3Npb24tbnVtPjE2ODQ1NTc3PC9hY2Nlc3Npb24tbnVtPjx1cmxzPjwvdXJscz48ZWxl
Y3Ryb25pYy1yZXNvdXJjZS1udW0+MTAuMTAwNy9zMTA4MDMtMDA2LTAxNDEteTwvZWxlY3Ryb25p
Yy1yZXNvdXJjZS1udW0+PHJlbW90ZS1kYXRhYmFzZS1wcm92aWRlcj5OTE08L3JlbW90ZS1kYXRh
YmFzZS1wcm92aWRlcj48bGFuZ3VhZ2U+ZW5nPC9sYW5ndWFnZT48L3JlY29yZD48L0NpdGU+PC9F
bmROb3RlPgB=
</w:fldData>
        </w:fldChar>
      </w:r>
      <w:r w:rsidR="00174EF4" w:rsidRPr="008A5C51">
        <w:rPr>
          <w:rFonts w:ascii="Times New Roman" w:hAnsi="Times New Roman" w:cs="Times New Roman"/>
          <w:spacing w:val="2"/>
          <w:sz w:val="20"/>
          <w:szCs w:val="20"/>
          <w:shd w:val="clear" w:color="auto" w:fill="FCFCFC"/>
        </w:rPr>
        <w:instrText xml:space="preserve"> ADDIN EN.CITE </w:instrText>
      </w:r>
      <w:r w:rsidR="00174EF4" w:rsidRPr="008A5C51">
        <w:rPr>
          <w:rFonts w:ascii="Times New Roman" w:hAnsi="Times New Roman" w:cs="Times New Roman"/>
          <w:spacing w:val="2"/>
          <w:sz w:val="20"/>
          <w:szCs w:val="20"/>
          <w:shd w:val="clear" w:color="auto" w:fill="FCFCFC"/>
        </w:rPr>
        <w:fldChar w:fldCharType="begin">
          <w:fldData xml:space="preserve">PEVuZE5vdGU+PENpdGU+PEF1dGhvcj5TY2huZWlkZXI8L0F1dGhvcj48WWVhcj4yMDA2PC9ZZWFy
PjxSZWNOdW0+NjEyMjwvUmVjTnVtPjxEaXNwbGF5VGV4dD48c3R5bGUgZmFjZT0ic3VwZXJzY3Jp
cHQiPjQwPC9zdHlsZT48L0Rpc3BsYXlUZXh0PjxyZWNvcmQ+PHJlYy1udW1iZXI+NjEyMjwvcmVj
LW51bWJlcj48Zm9yZWlnbi1rZXlzPjxrZXkgYXBwPSJFTiIgZGItaWQ9ImEydng1MmV3ZjAwdjls
ZXcwcjl4ZmVlM2FycjI5enRzOTl6MiIgdGltZXN0YW1wPSIxNTU2NTE5NzA4Ij42MTIyPC9rZXk+
PC9mb3JlaWduLWtleXM+PHJlZi10eXBlIG5hbWU9IkpvdXJuYWwgQXJ0aWNsZSI+MTc8L3JlZi10
eXBlPjxjb250cmlidXRvcnM+PGF1dGhvcnM+PGF1dGhvcj5TY2huZWlkZXIsIEMuIEsuPC9hdXRo
b3I+PGF1dGhvcj5NZWxtZWQsIFIuIEQuPC9hdXRob3I+PGF1dGhvcj5CYXJzdG93LCBMLiBFLjwv
YXV0aG9yPjxhdXRob3I+RW5yaXF1ZXosIEYuIEouPC9hdXRob3I+PGF1dGhvcj5SYW5nZXItTW9v
cmUsIEouPC9hdXRob3I+PGF1dGhvcj5Pc3RyZW0sIEouIEEuPC9hdXRob3I+PC9hdXRob3JzPjwv
Y29udHJpYnV0b3JzPjxhdXRoLWFkZHJlc3M+U291dGh3ZXN0IEF1dGlzbSBSZXNlYXJjaCBhbmQg
UmVzb3VyY2UgQ2VudGVyLCBQaG9lbml4LCBBWiwgVVNBLjwvYXV0aC1hZGRyZXNzPjx0aXRsZXM+
PHRpdGxlPk9yYWwgaHVtYW4gaW1tdW5vZ2xvYnVsaW4gZm9yIGNoaWxkcmVuIHdpdGggYXV0aXNt
IGFuZCBnYXN0cm9pbnRlc3RpbmFsIGR5c2Z1bmN0aW9uOiBhIHByb3NwZWN0aXZlLCBvcGVuLWxh
YmVsIHN0dWR5PC90aXRsZT48c2Vjb25kYXJ5LXRpdGxlPkogQXV0aXNtIERldiBEaXNvcmQ8L3Nl
Y29uZGFyeS10aXRsZT48YWx0LXRpdGxlPkpvdXJuYWwgb2YgYXV0aXNtIGFuZCBkZXZlbG9wbWVu
dGFsIGRpc29yZGVyczwvYWx0LXRpdGxlPjwvdGl0bGVzPjxhbHQtcGVyaW9kaWNhbD48ZnVsbC10
aXRsZT5Kb3VybmFsIG9mIEF1dGlzbSBhbmQgRGV2ZWxvcG1lbnRhbCBEaXNvcmRlcnM8L2Z1bGwt
dGl0bGU+PC9hbHQtcGVyaW9kaWNhbD48cGFnZXM+MTA1My02NDwvcGFnZXM+PHZvbHVtZT4zNjwv
dm9sdW1lPjxudW1iZXI+ODwvbnVtYmVyPjxlZGl0aW9uPjIwMDYvMDcvMTg8L2VkaXRpb24+PGtl
eXdvcmRzPjxrZXl3b3JkPkFkbWluaXN0cmF0aW9uLCBPcmFsPC9rZXl3b3JkPjxrZXl3b3JkPkF1
dGlzdGljIERpc29yZGVyL2RpYWdub3Npcy8qZHJ1ZyB0aGVyYXB5LyplcGlkZW1pb2xvZ3k8L2tl
eXdvcmQ+PGtleXdvcmQ+Q2hpbGQ8L2tleXdvcmQ+PGtleXdvcmQ+Q2hpbGQsIFByZXNjaG9vbDwv
a2V5d29yZD48a2V5d29yZD5EcnVnIEFkbWluaXN0cmF0aW9uIFNjaGVkdWxlPC9rZXl3b3JkPjxr
ZXl3b3JkPkZvbGxvdy1VcCBTdHVkaWVzPC9rZXl3b3JkPjxrZXl3b3JkPkdhc3Ryb2ludGVzdGlu
YWwgRGlzZWFzZXMvZGlhZ25vc2lzLyplcGlkZW1pb2xvZ3k8L2tleXdvcmQ+PGtleXdvcmQ+SHVt
YW5zPC9rZXl3b3JkPjxrZXl3b3JkPkltbXVub2dsb2J1bGluIEEvYmxvb2Q8L2tleXdvcmQ+PGtl
eXdvcmQ+SW1tdW5vZ2xvYnVsaW4gRy9hZG1pbmlzdHJhdGlvbiAmYW1wOyBkb3NhZ2UvYmxvb2Qv
KnRoZXJhcGV1dGljIHVzZTwva2V5d29yZD48a2V5d29yZD5JbW11bm9nbG9idWxpbiBNL2Jsb29k
PC9rZXl3b3JkPjxrZXl3b3JkPk1hbGU8L2tleXdvcmQ+PGtleXdvcmQ+UHJvc3BlY3RpdmUgU3R1
ZGllczwva2V5d29yZD48a2V5d29yZD5TZXZlcml0eSBvZiBJbGxuZXNzIEluZGV4PC9rZXl3b3Jk
PjxrZXl3b3JkPlN1cnZleXMgYW5kIFF1ZXN0aW9ubmFpcmVzPC9rZXl3b3JkPjwva2V5d29yZHM+
PGRhdGVzPjx5ZWFyPjIwMDY8L3llYXI+PHB1Yi1kYXRlcz48ZGF0ZT5Ob3Y8L2RhdGU+PC9wdWIt
ZGF0ZXM+PC9kYXRlcz48aXNibj4wMTYyLTMyNTcgKFByaW50KSYjeEQ7MDE2Mi0zMjU3PC9pc2Ju
PjxhY2Nlc3Npb24tbnVtPjE2ODQ1NTc3PC9hY2Nlc3Npb24tbnVtPjx1cmxzPjwvdXJscz48ZWxl
Y3Ryb25pYy1yZXNvdXJjZS1udW0+MTAuMTAwNy9zMTA4MDMtMDA2LTAxNDEteTwvZWxlY3Ryb25p
Yy1yZXNvdXJjZS1udW0+PHJlbW90ZS1kYXRhYmFzZS1wcm92aWRlcj5OTE08L3JlbW90ZS1kYXRh
YmFzZS1wcm92aWRlcj48bGFuZ3VhZ2U+ZW5nPC9sYW5ndWFnZT48L3JlY29yZD48L0NpdGU+PC9F
bmROb3RlPgB=
</w:fldData>
        </w:fldChar>
      </w:r>
      <w:r w:rsidR="00174EF4" w:rsidRPr="008A5C51">
        <w:rPr>
          <w:rFonts w:ascii="Times New Roman" w:hAnsi="Times New Roman" w:cs="Times New Roman"/>
          <w:spacing w:val="2"/>
          <w:sz w:val="20"/>
          <w:szCs w:val="20"/>
          <w:shd w:val="clear" w:color="auto" w:fill="FCFCFC"/>
        </w:rPr>
        <w:instrText xml:space="preserve"> ADDIN EN.CITE.DATA </w:instrText>
      </w:r>
      <w:r w:rsidR="00174EF4" w:rsidRPr="008A5C51">
        <w:rPr>
          <w:rFonts w:ascii="Times New Roman" w:hAnsi="Times New Roman" w:cs="Times New Roman"/>
          <w:spacing w:val="2"/>
          <w:sz w:val="20"/>
          <w:szCs w:val="20"/>
          <w:shd w:val="clear" w:color="auto" w:fill="FCFCFC"/>
        </w:rPr>
      </w:r>
      <w:r w:rsidR="00174EF4" w:rsidRPr="008A5C51">
        <w:rPr>
          <w:rFonts w:ascii="Times New Roman" w:hAnsi="Times New Roman" w:cs="Times New Roman"/>
          <w:spacing w:val="2"/>
          <w:sz w:val="20"/>
          <w:szCs w:val="20"/>
          <w:shd w:val="clear" w:color="auto" w:fill="FCFCFC"/>
        </w:rPr>
        <w:fldChar w:fldCharType="end"/>
      </w:r>
      <w:r w:rsidR="00174EF4" w:rsidRPr="008A5C51">
        <w:rPr>
          <w:rFonts w:ascii="Times New Roman" w:hAnsi="Times New Roman" w:cs="Times New Roman"/>
          <w:spacing w:val="2"/>
          <w:sz w:val="20"/>
          <w:szCs w:val="20"/>
          <w:shd w:val="clear" w:color="auto" w:fill="FCFCFC"/>
        </w:rPr>
      </w:r>
      <w:r w:rsidR="00174EF4" w:rsidRPr="008A5C51">
        <w:rPr>
          <w:rFonts w:ascii="Times New Roman" w:hAnsi="Times New Roman" w:cs="Times New Roman"/>
          <w:spacing w:val="2"/>
          <w:sz w:val="20"/>
          <w:szCs w:val="20"/>
          <w:shd w:val="clear" w:color="auto" w:fill="FCFCFC"/>
        </w:rPr>
        <w:fldChar w:fldCharType="separate"/>
      </w:r>
      <w:r w:rsidR="00174EF4" w:rsidRPr="008A5C51">
        <w:rPr>
          <w:rFonts w:ascii="Times New Roman" w:hAnsi="Times New Roman" w:cs="Times New Roman"/>
          <w:noProof/>
          <w:spacing w:val="2"/>
          <w:sz w:val="20"/>
          <w:szCs w:val="20"/>
          <w:shd w:val="clear" w:color="auto" w:fill="FCFCFC"/>
          <w:vertAlign w:val="superscript"/>
        </w:rPr>
        <w:t>40</w:t>
      </w:r>
      <w:r w:rsidR="00174EF4" w:rsidRPr="008A5C51">
        <w:rPr>
          <w:rFonts w:ascii="Times New Roman" w:hAnsi="Times New Roman" w:cs="Times New Roman"/>
          <w:spacing w:val="2"/>
          <w:sz w:val="20"/>
          <w:szCs w:val="20"/>
          <w:shd w:val="clear" w:color="auto" w:fill="FCFCFC"/>
        </w:rPr>
        <w:fldChar w:fldCharType="end"/>
      </w:r>
      <w:r w:rsidRPr="008A5C51">
        <w:rPr>
          <w:rFonts w:ascii="Times New Roman" w:hAnsi="Times New Roman" w:cs="Times New Roman"/>
          <w:spacing w:val="2"/>
          <w:sz w:val="20"/>
          <w:szCs w:val="20"/>
          <w:shd w:val="clear" w:color="auto" w:fill="FCFCFC"/>
        </w:rPr>
        <w:t xml:space="preserve"> is a composite score designed to capture signs and symptoms of gastrointestinal distress reported very commonly by parents of children with ASD. It was constructed by adapting a modified Truelove and </w:t>
      </w:r>
      <w:proofErr w:type="spellStart"/>
      <w:r w:rsidRPr="008A5C51">
        <w:rPr>
          <w:rFonts w:ascii="Times New Roman" w:hAnsi="Times New Roman" w:cs="Times New Roman"/>
          <w:spacing w:val="2"/>
          <w:sz w:val="20"/>
          <w:szCs w:val="20"/>
          <w:shd w:val="clear" w:color="auto" w:fill="FCFCFC"/>
        </w:rPr>
        <w:t>Witts</w:t>
      </w:r>
      <w:proofErr w:type="spellEnd"/>
      <w:r w:rsidRPr="008A5C51">
        <w:rPr>
          <w:rFonts w:ascii="Times New Roman" w:hAnsi="Times New Roman" w:cs="Times New Roman"/>
          <w:spacing w:val="2"/>
          <w:sz w:val="20"/>
          <w:szCs w:val="20"/>
          <w:shd w:val="clear" w:color="auto" w:fill="FCFCFC"/>
        </w:rPr>
        <w:t xml:space="preserve"> Severity Index used for clinical trials in ulcerative colitis (</w:t>
      </w:r>
      <w:proofErr w:type="spellStart"/>
      <w:r w:rsidRPr="008A5C51">
        <w:rPr>
          <w:rFonts w:ascii="Times New Roman" w:hAnsi="Times New Roman" w:cs="Times New Roman"/>
          <w:spacing w:val="2"/>
          <w:sz w:val="20"/>
          <w:szCs w:val="20"/>
          <w:shd w:val="clear" w:color="auto" w:fill="FCFCFC"/>
        </w:rPr>
        <w:t>Lichtiger</w:t>
      </w:r>
      <w:proofErr w:type="spellEnd"/>
      <w:r w:rsidRPr="008A5C51">
        <w:rPr>
          <w:rFonts w:ascii="Times New Roman" w:hAnsi="Times New Roman" w:cs="Times New Roman"/>
          <w:spacing w:val="2"/>
          <w:sz w:val="20"/>
          <w:szCs w:val="20"/>
          <w:shd w:val="clear" w:color="auto" w:fill="FCFCFC"/>
        </w:rPr>
        <w:t xml:space="preserve"> et al. </w:t>
      </w:r>
      <w:hyperlink r:id="rId9" w:anchor="CR24" w:tooltip="View reference" w:history="1">
        <w:r w:rsidRPr="008A5C51">
          <w:rPr>
            <w:rFonts w:ascii="Times New Roman" w:hAnsi="Times New Roman" w:cs="Times New Roman"/>
            <w:spacing w:val="2"/>
            <w:sz w:val="20"/>
            <w:szCs w:val="20"/>
          </w:rPr>
          <w:t>1994</w:t>
        </w:r>
      </w:hyperlink>
      <w:r w:rsidRPr="008A5C51">
        <w:rPr>
          <w:rFonts w:ascii="Times New Roman" w:hAnsi="Times New Roman" w:cs="Times New Roman"/>
          <w:spacing w:val="2"/>
          <w:sz w:val="20"/>
          <w:szCs w:val="20"/>
          <w:shd w:val="clear" w:color="auto" w:fill="FCFCFC"/>
        </w:rPr>
        <w:t>)</w:t>
      </w:r>
      <w:r w:rsidR="00C95831" w:rsidRPr="008A5C51">
        <w:rPr>
          <w:rFonts w:ascii="Times New Roman" w:hAnsi="Times New Roman" w:cs="Times New Roman"/>
          <w:spacing w:val="2"/>
          <w:sz w:val="20"/>
          <w:szCs w:val="20"/>
          <w:shd w:val="clear" w:color="auto" w:fill="FCFCFC"/>
        </w:rPr>
        <w:fldChar w:fldCharType="begin"/>
      </w:r>
      <w:r w:rsidR="00C95831" w:rsidRPr="008A5C51">
        <w:rPr>
          <w:rFonts w:ascii="Times New Roman" w:hAnsi="Times New Roman" w:cs="Times New Roman"/>
          <w:spacing w:val="2"/>
          <w:sz w:val="20"/>
          <w:szCs w:val="20"/>
          <w:shd w:val="clear" w:color="auto" w:fill="FCFCFC"/>
        </w:rPr>
        <w:instrText xml:space="preserve"> ADDIN EN.CITE &lt;EndNote&gt;&lt;Cite&gt;&lt;Author&gt;Lichtiger&lt;/Author&gt;&lt;Year&gt;1994&lt;/Year&gt;&lt;RecNum&gt;5962&lt;/RecNum&gt;&lt;DisplayText&gt;&lt;style face="superscript"&gt;63&lt;/style&gt;&lt;/DisplayText&gt;&lt;record&gt;&lt;rec-number&gt;5962&lt;/rec-number&gt;&lt;foreign-keys&gt;&lt;key app="EN" db-id="a2vx52ewf00v9lew0r9xfee3arr29zts99z2" timestamp="1518708197"&gt;5962&lt;/key&gt;&lt;/foreign-keys&gt;&lt;ref-type name="Journal Article"&gt;17&lt;/ref-type&gt;&lt;contributors&gt;&lt;authors&gt;&lt;author&gt;Lichtiger, S.&lt;/author&gt;&lt;author&gt;Present, D. H.&lt;/author&gt;&lt;author&gt;Kornbluth, A.&lt;/author&gt;&lt;author&gt;Gelernt, I.&lt;/author&gt;&lt;author&gt;Bauer, J.&lt;/author&gt;&lt;author&gt;Galler, G.&lt;/author&gt;&lt;author&gt;Michelassi, F.&lt;/author&gt;&lt;author&gt;Hanauer, S.&lt;/author&gt;&lt;/authors&gt;&lt;/contributors&gt;&lt;auth-address&gt;Department of Medicine, Mt. Sinai School of Medicine, New York, NY.&lt;/auth-address&gt;&lt;titles&gt;&lt;title&gt;Cyclosporine in severe ulcerative colitis refractory to steroid therapy&lt;/title&gt;&lt;secondary-title&gt;N Engl J Med&lt;/secondary-title&gt;&lt;alt-title&gt;The New England journal of medicine&lt;/alt-title&gt;&lt;/titles&gt;&lt;alt-periodical&gt;&lt;full-title&gt;The New England journal of medicine&lt;/full-title&gt;&lt;/alt-periodical&gt;&lt;pages&gt;1841-5&lt;/pages&gt;&lt;volume&gt;330&lt;/volume&gt;&lt;number&gt;26&lt;/number&gt;&lt;edition&gt;1994/06/30&lt;/edition&gt;&lt;keywords&gt;&lt;keyword&gt;Adolescent&lt;/keyword&gt;&lt;keyword&gt;Adult&lt;/keyword&gt;&lt;keyword&gt;Aged&lt;/keyword&gt;&lt;keyword&gt;Colectomy&lt;/keyword&gt;&lt;keyword&gt;Colitis, Ulcerative/*drug therapy/surgery&lt;/keyword&gt;&lt;keyword&gt;Cyclosporine/administration &amp;amp; dosage/adverse effects/*therapeutic use&lt;/keyword&gt;&lt;keyword&gt;Double-Blind Method&lt;/keyword&gt;&lt;keyword&gt;Female&lt;/keyword&gt;&lt;keyword&gt;Humans&lt;/keyword&gt;&lt;keyword&gt;Hydrocortisone/therapeutic use&lt;/keyword&gt;&lt;keyword&gt;Infusions, Intravenous&lt;/keyword&gt;&lt;keyword&gt;Male&lt;/keyword&gt;&lt;keyword&gt;Middle Aged&lt;/keyword&gt;&lt;keyword&gt;Monitoring, Physiologic&lt;/keyword&gt;&lt;/keywords&gt;&lt;dates&gt;&lt;year&gt;1994&lt;/year&gt;&lt;pub-dates&gt;&lt;date&gt;Jun 30&lt;/date&gt;&lt;/pub-dates&gt;&lt;/dates&gt;&lt;isbn&gt;0028-4793 (Print)&amp;#xD;0028-4793&lt;/isbn&gt;&lt;accession-num&gt;8196726&lt;/accession-num&gt;&lt;urls&gt;&lt;/urls&gt;&lt;electronic-resource-num&gt;10.1056/nejm199406303302601&lt;/electronic-resource-num&gt;&lt;remote-database-provider&gt;NLM&lt;/remote-database-provider&gt;&lt;language&gt;eng&lt;/language&gt;&lt;/record&gt;&lt;/Cite&gt;&lt;/EndNote&gt;</w:instrText>
      </w:r>
      <w:r w:rsidR="00C95831" w:rsidRPr="008A5C51">
        <w:rPr>
          <w:rFonts w:ascii="Times New Roman" w:hAnsi="Times New Roman" w:cs="Times New Roman"/>
          <w:spacing w:val="2"/>
          <w:sz w:val="20"/>
          <w:szCs w:val="20"/>
          <w:shd w:val="clear" w:color="auto" w:fill="FCFCFC"/>
        </w:rPr>
        <w:fldChar w:fldCharType="separate"/>
      </w:r>
      <w:r w:rsidR="00C95831" w:rsidRPr="008A5C51">
        <w:rPr>
          <w:rFonts w:ascii="Times New Roman" w:hAnsi="Times New Roman" w:cs="Times New Roman"/>
          <w:noProof/>
          <w:spacing w:val="2"/>
          <w:sz w:val="20"/>
          <w:szCs w:val="20"/>
          <w:shd w:val="clear" w:color="auto" w:fill="FCFCFC"/>
          <w:vertAlign w:val="superscript"/>
        </w:rPr>
        <w:t>63</w:t>
      </w:r>
      <w:r w:rsidR="00C95831" w:rsidRPr="008A5C51">
        <w:rPr>
          <w:rFonts w:ascii="Times New Roman" w:hAnsi="Times New Roman" w:cs="Times New Roman"/>
          <w:spacing w:val="2"/>
          <w:sz w:val="20"/>
          <w:szCs w:val="20"/>
          <w:shd w:val="clear" w:color="auto" w:fill="FCFCFC"/>
        </w:rPr>
        <w:fldChar w:fldCharType="end"/>
      </w:r>
      <w:r w:rsidRPr="008A5C51">
        <w:rPr>
          <w:rFonts w:ascii="Times New Roman" w:hAnsi="Times New Roman" w:cs="Times New Roman"/>
          <w:spacing w:val="2"/>
          <w:sz w:val="20"/>
          <w:szCs w:val="20"/>
          <w:shd w:val="clear" w:color="auto" w:fill="FCFCFC"/>
        </w:rPr>
        <w:t xml:space="preserve"> to incorporate a total of nine variables relating to GI signs and symptoms.</w:t>
      </w:r>
      <w:r w:rsidRPr="008A5C51">
        <w:rPr>
          <w:rFonts w:ascii="Times New Roman" w:hAnsi="Times New Roman" w:cs="Times New Roman"/>
          <w:b/>
          <w:sz w:val="20"/>
          <w:szCs w:val="20"/>
        </w:rPr>
        <w:t xml:space="preserve"> </w:t>
      </w:r>
      <w:r w:rsidRPr="008A5C51">
        <w:rPr>
          <w:rFonts w:ascii="Times New Roman" w:hAnsi="Times New Roman" w:cs="Times New Roman"/>
          <w:spacing w:val="2"/>
          <w:sz w:val="20"/>
          <w:szCs w:val="20"/>
          <w:shd w:val="clear" w:color="auto" w:fill="FCFCFC"/>
        </w:rPr>
        <w:t>GSI score ≥7 (Total score: 0–15, with higher values corresponding to greater severity) indicates moderate to severe gastrointestinal distress.</w:t>
      </w:r>
    </w:p>
    <w:p w14:paraId="49343DCA" w14:textId="77777777" w:rsidR="00B94210" w:rsidRPr="008A5C51" w:rsidRDefault="000767E3" w:rsidP="002329DF">
      <w:pPr>
        <w:spacing w:after="0"/>
        <w:jc w:val="both"/>
        <w:rPr>
          <w:rFonts w:ascii="Times New Roman" w:hAnsi="Times New Roman" w:cs="Times New Roman"/>
          <w:sz w:val="20"/>
          <w:szCs w:val="20"/>
        </w:rPr>
      </w:pPr>
      <w:r w:rsidRPr="008A5C51">
        <w:rPr>
          <w:rFonts w:ascii="Times New Roman" w:hAnsi="Times New Roman" w:cs="Times New Roman"/>
          <w:b/>
          <w:sz w:val="20"/>
          <w:szCs w:val="20"/>
        </w:rPr>
        <w:t>(2) Developmental assessments</w:t>
      </w:r>
      <w:r w:rsidRPr="008A5C51">
        <w:rPr>
          <w:rFonts w:ascii="Times New Roman" w:hAnsi="Times New Roman" w:cs="Times New Roman"/>
          <w:sz w:val="20"/>
          <w:szCs w:val="20"/>
        </w:rPr>
        <w:t>:</w:t>
      </w:r>
    </w:p>
    <w:p w14:paraId="74335C73" w14:textId="77777777" w:rsidR="00B94210" w:rsidRPr="008A5C51" w:rsidRDefault="00B94210" w:rsidP="00B94210">
      <w:pPr>
        <w:spacing w:after="0"/>
        <w:jc w:val="both"/>
        <w:rPr>
          <w:rFonts w:ascii="Times New Roman" w:hAnsi="Times New Roman" w:cs="Times New Roman"/>
          <w:sz w:val="20"/>
          <w:szCs w:val="20"/>
        </w:rPr>
      </w:pPr>
      <w:r w:rsidRPr="008A5C51">
        <w:rPr>
          <w:rFonts w:ascii="Times New Roman" w:hAnsi="Times New Roman" w:cs="Times New Roman"/>
          <w:b/>
          <w:i/>
          <w:sz w:val="20"/>
          <w:szCs w:val="20"/>
        </w:rPr>
        <w:t xml:space="preserve">(a) </w:t>
      </w:r>
      <w:r w:rsidRPr="008A5C51">
        <w:rPr>
          <w:rFonts w:ascii="Times New Roman" w:hAnsi="Times New Roman" w:cs="Times New Roman"/>
          <w:b/>
          <w:sz w:val="20"/>
          <w:szCs w:val="20"/>
        </w:rPr>
        <w:t>The Preschool Language Scale – 5</w:t>
      </w:r>
      <w:r w:rsidRPr="008A5C51">
        <w:rPr>
          <w:rFonts w:ascii="Times New Roman" w:hAnsi="Times New Roman" w:cs="Times New Roman"/>
          <w:sz w:val="20"/>
          <w:szCs w:val="20"/>
        </w:rPr>
        <w:t xml:space="preserve"> (PLS-5)</w:t>
      </w:r>
      <w:r w:rsidR="00772FDF" w:rsidRPr="008A5C51">
        <w:rPr>
          <w:rFonts w:ascii="Times New Roman" w:hAnsi="Times New Roman" w:cs="Times New Roman"/>
          <w:sz w:val="20"/>
          <w:szCs w:val="20"/>
        </w:rPr>
        <w:t xml:space="preserve">: </w:t>
      </w:r>
      <w:r w:rsidRPr="008A5C51">
        <w:rPr>
          <w:rFonts w:ascii="Times New Roman" w:hAnsi="Times New Roman" w:cs="Times New Roman"/>
          <w:sz w:val="20"/>
          <w:szCs w:val="20"/>
        </w:rPr>
        <w:t xml:space="preserve">The PLS-5 is a clinician-administered assessment tool designed to evaluate Auditory Comprehension (receptive language), Expressive Communication (expressive language), and overall language functioning in children from birth to age 7 years, 11 months </w:t>
      </w:r>
      <w:r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CITE &lt;EndNote&gt;&lt;Cite&gt;&lt;Author&gt;Zimmerman&lt;/Author&gt;&lt;Year&gt;2011&lt;/Year&gt;&lt;RecNum&gt;6133&lt;/RecNum&gt;&lt;DisplayText&gt;&lt;style face="superscript"&gt;64&lt;/style&gt;&lt;/DisplayText&gt;&lt;record&gt;&lt;rec-number&gt;6133&lt;/rec-number&gt;&lt;foreign-keys&gt;&lt;key app="EN" db-id="a2vx52ewf00v9lew0r9xfee3arr29zts99z2" timestamp="1556603502"&gt;6133&lt;/key&gt;&lt;/foreign-keys&gt;&lt;ref-type name="Generic"&gt;13&lt;/ref-type&gt;&lt;contributors&gt;&lt;authors&gt;&lt;author&gt;Zimmerman, IL&lt;/author&gt;&lt;author&gt;Steiner, VG&lt;/author&gt;&lt;author&gt;Pond, RE&lt;/author&gt;&lt;/authors&gt;&lt;/contributors&gt;&lt;titles&gt;&lt;title&gt;Preschool Language Scales, (PLSTM-5)&lt;/title&gt;&lt;/titles&gt;&lt;dates&gt;&lt;year&gt;2011&lt;/year&gt;&lt;/dates&gt;&lt;publisher&gt;San Antonio, TX: Pearson Education, Inc&lt;/publisher&gt;&lt;urls&gt;&lt;/urls&gt;&lt;/record&gt;&lt;/Cite&gt;&lt;/EndNote&gt;</w:instrText>
      </w:r>
      <w:r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64</w:t>
      </w:r>
      <w:r w:rsidRPr="008A5C51">
        <w:rPr>
          <w:rFonts w:ascii="Times New Roman" w:hAnsi="Times New Roman" w:cs="Times New Roman"/>
          <w:sz w:val="20"/>
          <w:szCs w:val="20"/>
        </w:rPr>
        <w:fldChar w:fldCharType="end"/>
      </w:r>
      <w:r w:rsidRPr="008A5C51">
        <w:rPr>
          <w:rFonts w:ascii="Times New Roman" w:hAnsi="Times New Roman" w:cs="Times New Roman"/>
          <w:sz w:val="20"/>
          <w:szCs w:val="20"/>
        </w:rPr>
        <w:t>. It has been shown to be a psychometrically valid and reliable measure of language skills. Cronbach’s alpha is fair to excellent for children under 2 years, 5 months (α = 0.80–0.96), and excellent for older children (α = 0.91–0.97).</w:t>
      </w:r>
    </w:p>
    <w:p w14:paraId="716EA175" w14:textId="77777777" w:rsidR="00B94210" w:rsidRPr="008A5C51" w:rsidRDefault="00B94210" w:rsidP="00B94210">
      <w:pPr>
        <w:spacing w:after="0"/>
        <w:jc w:val="both"/>
        <w:rPr>
          <w:rFonts w:ascii="Times New Roman" w:hAnsi="Times New Roman" w:cs="Times New Roman"/>
          <w:sz w:val="20"/>
          <w:szCs w:val="20"/>
        </w:rPr>
      </w:pPr>
      <w:r w:rsidRPr="008A5C51">
        <w:rPr>
          <w:rFonts w:ascii="Times New Roman" w:hAnsi="Times New Roman" w:cs="Times New Roman"/>
          <w:b/>
          <w:i/>
          <w:sz w:val="20"/>
          <w:szCs w:val="20"/>
        </w:rPr>
        <w:t>(b)</w:t>
      </w:r>
      <w:r w:rsidRPr="008A5C51">
        <w:rPr>
          <w:rFonts w:ascii="Times New Roman" w:hAnsi="Times New Roman" w:cs="Times New Roman"/>
          <w:b/>
          <w:sz w:val="20"/>
          <w:szCs w:val="20"/>
        </w:rPr>
        <w:t>The Short Sensory Profile (SSP-2</w:t>
      </w:r>
      <w:r w:rsidRPr="008A5C51">
        <w:rPr>
          <w:rFonts w:ascii="Times New Roman" w:hAnsi="Times New Roman" w:cs="Times New Roman"/>
          <w:sz w:val="20"/>
          <w:szCs w:val="20"/>
        </w:rPr>
        <w:t>)</w:t>
      </w:r>
      <w:r w:rsidR="00772FDF" w:rsidRPr="008A5C51">
        <w:rPr>
          <w:rFonts w:ascii="Times New Roman" w:hAnsi="Times New Roman" w:cs="Times New Roman"/>
          <w:sz w:val="20"/>
          <w:szCs w:val="20"/>
        </w:rPr>
        <w:t xml:space="preserve">: </w:t>
      </w:r>
      <w:r w:rsidRPr="008A5C51">
        <w:rPr>
          <w:rFonts w:ascii="Times New Roman" w:hAnsi="Times New Roman" w:cs="Times New Roman"/>
          <w:sz w:val="20"/>
          <w:szCs w:val="20"/>
        </w:rPr>
        <w:t>The SSP is a caregiver-report questionnaire that is applicable for children aged 3–14.</w:t>
      </w:r>
      <w:r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CITE &lt;EndNote&gt;&lt;Cite&gt;&lt;Author&gt;Dunn&lt;/Author&gt;&lt;Year&gt;2014&lt;/Year&gt;&lt;RecNum&gt;6134&lt;/RecNum&gt;&lt;DisplayText&gt;&lt;style face="superscript"&gt;65&lt;/style&gt;&lt;/DisplayText&gt;&lt;record&gt;&lt;rec-number&gt;6134&lt;/rec-number&gt;&lt;foreign-keys&gt;&lt;key app="EN" db-id="a2vx52ewf00v9lew0r9xfee3arr29zts99z2" timestamp="1556603607"&gt;6134&lt;/key&gt;&lt;/foreign-keys&gt;&lt;ref-type name="Generic"&gt;13&lt;/ref-type&gt;&lt;contributors&gt;&lt;authors&gt;&lt;author&gt;Dunn, W&lt;/author&gt;&lt;/authors&gt;&lt;/contributors&gt;&lt;titles&gt;&lt;title&gt;Sensory Profile 2. Bloomington, MN&lt;/title&gt;&lt;/titles&gt;&lt;dates&gt;&lt;year&gt;2014&lt;/year&gt;&lt;/dates&gt;&lt;publisher&gt;USA: Pearson Psychcorp&lt;/publisher&gt;&lt;urls&gt;&lt;/urls&gt;&lt;/record&gt;&lt;/Cite&gt;&lt;/EndNote&gt;</w:instrText>
      </w:r>
      <w:r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65</w:t>
      </w:r>
      <w:r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 The 34 item questionnaire uses a 5-point Likert scale for caregivers to report how frequently their child responds to sensory input in their daily ac</w:t>
      </w:r>
      <w:r w:rsidR="00CE4001" w:rsidRPr="008A5C51">
        <w:rPr>
          <w:rFonts w:ascii="Times New Roman" w:hAnsi="Times New Roman" w:cs="Times New Roman"/>
          <w:sz w:val="20"/>
          <w:szCs w:val="20"/>
        </w:rPr>
        <w:t xml:space="preserve">tivities. Internal consistency </w:t>
      </w:r>
      <w:r w:rsidRPr="008A5C51">
        <w:rPr>
          <w:rFonts w:ascii="Times New Roman" w:hAnsi="Times New Roman" w:cs="Times New Roman"/>
          <w:sz w:val="20"/>
          <w:szCs w:val="20"/>
        </w:rPr>
        <w:t xml:space="preserve">(0.79–0.86), test-retest stability (0.83–0.97) and inter-rater reliability (0.70–0.80) are all adequate. </w:t>
      </w:r>
    </w:p>
    <w:p w14:paraId="3C35051B" w14:textId="77777777" w:rsidR="00B94210" w:rsidRPr="008A5C51" w:rsidRDefault="00B94210" w:rsidP="00B94210">
      <w:pPr>
        <w:spacing w:after="0"/>
        <w:jc w:val="both"/>
        <w:rPr>
          <w:rFonts w:ascii="Times New Roman" w:hAnsi="Times New Roman" w:cs="Times New Roman"/>
          <w:sz w:val="20"/>
          <w:szCs w:val="20"/>
        </w:rPr>
      </w:pPr>
      <w:r w:rsidRPr="008A5C51">
        <w:rPr>
          <w:rFonts w:ascii="Times New Roman" w:hAnsi="Times New Roman" w:cs="Times New Roman"/>
          <w:b/>
          <w:i/>
          <w:sz w:val="20"/>
          <w:szCs w:val="20"/>
        </w:rPr>
        <w:t>(c)</w:t>
      </w:r>
      <w:r w:rsidRPr="008A5C51">
        <w:rPr>
          <w:rFonts w:ascii="Times New Roman" w:hAnsi="Times New Roman" w:cs="Times New Roman"/>
          <w:b/>
          <w:sz w:val="20"/>
          <w:szCs w:val="20"/>
        </w:rPr>
        <w:t>Repetitive Behaviour Scale – Revised (RBS-R)</w:t>
      </w:r>
      <w:r w:rsidR="00772FDF" w:rsidRPr="008A5C51">
        <w:rPr>
          <w:rFonts w:ascii="Times New Roman" w:hAnsi="Times New Roman" w:cs="Times New Roman"/>
          <w:b/>
          <w:sz w:val="20"/>
          <w:szCs w:val="20"/>
        </w:rPr>
        <w:t xml:space="preserve">: </w:t>
      </w:r>
      <w:r w:rsidRPr="008A5C51">
        <w:rPr>
          <w:rFonts w:ascii="Times New Roman" w:hAnsi="Times New Roman" w:cs="Times New Roman"/>
          <w:sz w:val="20"/>
          <w:szCs w:val="20"/>
        </w:rPr>
        <w:t>The RBS-R is a 43-item caregiver-report questionnaire. Each item is scored on a four-point Likert scale ranging from 0 (behaviour does not occur) to 3 (behaviour o</w:t>
      </w:r>
      <w:r w:rsidR="00CE4001" w:rsidRPr="008A5C51">
        <w:rPr>
          <w:rFonts w:ascii="Times New Roman" w:hAnsi="Times New Roman" w:cs="Times New Roman"/>
          <w:sz w:val="20"/>
          <w:szCs w:val="20"/>
        </w:rPr>
        <w:t>ccurs and is a severe problem).</w:t>
      </w:r>
      <w:r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CITE &lt;EndNote&gt;&lt;Cite&gt;&lt;Author&gt;Bodfish&lt;/Author&gt;&lt;Year&gt;2000&lt;/Year&gt;&lt;RecNum&gt;6135&lt;/RecNum&gt;&lt;DisplayText&gt;&lt;style face="superscript"&gt;66&lt;/style&gt;&lt;/DisplayText&gt;&lt;record&gt;&lt;rec-number&gt;6135&lt;/rec-number&gt;&lt;foreign-keys&gt;&lt;key app="EN" db-id="a2vx52ewf00v9lew0r9xfee3arr29zts99z2" timestamp="1556603691"&gt;6135&lt;/key&gt;&lt;/foreign-keys&gt;&lt;ref-type name="Journal Article"&gt;17&lt;/ref-type&gt;&lt;contributors&gt;&lt;authors&gt;&lt;author&gt;Bodfish, James W&lt;/author&gt;&lt;author&gt;Symons, Frank J&lt;/author&gt;&lt;author&gt;Parker, Dawn E&lt;/author&gt;&lt;author&gt;Lewis, Mark H %J Journal of autism&lt;/author&gt;&lt;author&gt;developmental disorders&lt;/author&gt;&lt;/authors&gt;&lt;/contributors&gt;&lt;titles&gt;&lt;title&gt;Varieties of repetitive behavior in autism: Comparisons to mental retardation&lt;/title&gt;&lt;/titles&gt;&lt;pages&gt;237-243&lt;/pages&gt;&lt;volume&gt;30&lt;/volume&gt;&lt;number&gt;3&lt;/number&gt;&lt;dates&gt;&lt;year&gt;2000&lt;/year&gt;&lt;/dates&gt;&lt;isbn&gt;0162-3257&lt;/isbn&gt;&lt;urls&gt;&lt;/urls&gt;&lt;/record&gt;&lt;/Cite&gt;&lt;/EndNote&gt;</w:instrText>
      </w:r>
      <w:r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66</w:t>
      </w:r>
      <w:r w:rsidRPr="008A5C51">
        <w:rPr>
          <w:rFonts w:ascii="Times New Roman" w:hAnsi="Times New Roman" w:cs="Times New Roman"/>
          <w:sz w:val="20"/>
          <w:szCs w:val="20"/>
        </w:rPr>
        <w:fldChar w:fldCharType="end"/>
      </w:r>
      <w:r w:rsidRPr="008A5C51">
        <w:rPr>
          <w:rFonts w:ascii="Times New Roman" w:hAnsi="Times New Roman" w:cs="Times New Roman"/>
          <w:sz w:val="20"/>
          <w:szCs w:val="20"/>
        </w:rPr>
        <w:t xml:space="preserve">Higher scores indicate greater levels of </w:t>
      </w:r>
      <w:r w:rsidR="00CE4001" w:rsidRPr="008A5C51">
        <w:rPr>
          <w:rFonts w:ascii="Times New Roman" w:hAnsi="Times New Roman" w:cs="Times New Roman"/>
          <w:sz w:val="20"/>
          <w:szCs w:val="20"/>
        </w:rPr>
        <w:t>atypicalities</w:t>
      </w:r>
      <w:r w:rsidRPr="008A5C51">
        <w:rPr>
          <w:rFonts w:ascii="Times New Roman" w:hAnsi="Times New Roman" w:cs="Times New Roman"/>
          <w:sz w:val="20"/>
          <w:szCs w:val="20"/>
        </w:rPr>
        <w:t>.</w:t>
      </w:r>
    </w:p>
    <w:p w14:paraId="5911C389" w14:textId="77777777" w:rsidR="000767E3" w:rsidRPr="008A5C51" w:rsidRDefault="00B94210" w:rsidP="001D2CB1">
      <w:pPr>
        <w:spacing w:after="0"/>
        <w:jc w:val="both"/>
        <w:rPr>
          <w:rFonts w:ascii="Times New Roman" w:hAnsi="Times New Roman" w:cs="Times New Roman"/>
          <w:sz w:val="20"/>
          <w:szCs w:val="20"/>
        </w:rPr>
      </w:pPr>
      <w:r w:rsidRPr="008A5C51">
        <w:rPr>
          <w:rFonts w:ascii="Times New Roman" w:hAnsi="Times New Roman" w:cs="Times New Roman"/>
          <w:b/>
          <w:i/>
          <w:sz w:val="20"/>
          <w:szCs w:val="20"/>
        </w:rPr>
        <w:t>(d</w:t>
      </w:r>
      <w:r w:rsidR="000767E3" w:rsidRPr="008A5C51">
        <w:rPr>
          <w:rFonts w:ascii="Times New Roman" w:hAnsi="Times New Roman" w:cs="Times New Roman"/>
          <w:b/>
          <w:i/>
          <w:sz w:val="20"/>
          <w:szCs w:val="20"/>
        </w:rPr>
        <w:t>)Vineland Adaptive Behavioural Scales – 2</w:t>
      </w:r>
      <w:r w:rsidR="00772FDF" w:rsidRPr="008A5C51">
        <w:rPr>
          <w:rFonts w:ascii="Times New Roman" w:hAnsi="Times New Roman" w:cs="Times New Roman"/>
          <w:b/>
          <w:i/>
          <w:sz w:val="20"/>
          <w:szCs w:val="20"/>
          <w:vertAlign w:val="superscript"/>
        </w:rPr>
        <w:t xml:space="preserve">nd </w:t>
      </w:r>
      <w:r w:rsidR="000767E3" w:rsidRPr="008A5C51">
        <w:rPr>
          <w:rFonts w:ascii="Times New Roman" w:hAnsi="Times New Roman" w:cs="Times New Roman"/>
          <w:b/>
          <w:i/>
          <w:sz w:val="20"/>
          <w:szCs w:val="20"/>
        </w:rPr>
        <w:t>edition (VABS-II):</w:t>
      </w:r>
      <w:r w:rsidR="00772FDF" w:rsidRPr="008A5C51">
        <w:rPr>
          <w:rFonts w:ascii="Times New Roman" w:hAnsi="Times New Roman" w:cs="Times New Roman"/>
          <w:sz w:val="20"/>
          <w:szCs w:val="20"/>
        </w:rPr>
        <w:t xml:space="preserve"> </w:t>
      </w:r>
      <w:r w:rsidR="000767E3" w:rsidRPr="008A5C51">
        <w:rPr>
          <w:rFonts w:ascii="Times New Roman" w:hAnsi="Times New Roman" w:cs="Times New Roman"/>
          <w:sz w:val="20"/>
          <w:szCs w:val="20"/>
        </w:rPr>
        <w:t xml:space="preserve">The VABS II is a commonly used measure of adaptive functioning in the domains of communication, social skills, daily living skills, and motor skills for individuals aged from birth through 90 years of age. The current study will use the caregiver completed ‘survey form’ of </w:t>
      </w:r>
      <w:r w:rsidR="000767E3" w:rsidRPr="008A5C51">
        <w:rPr>
          <w:rFonts w:ascii="Times New Roman" w:hAnsi="Times New Roman" w:cs="Times New Roman"/>
          <w:b/>
          <w:sz w:val="20"/>
          <w:szCs w:val="20"/>
        </w:rPr>
        <w:t>VABS-II</w:t>
      </w:r>
      <w:r w:rsidR="000767E3" w:rsidRPr="008A5C51">
        <w:rPr>
          <w:rFonts w:ascii="Times New Roman" w:hAnsi="Times New Roman" w:cs="Times New Roman"/>
          <w:sz w:val="20"/>
          <w:szCs w:val="20"/>
        </w:rPr>
        <w:t>, which takes ~20 minutes to complete. The scale has acceptable psychometric properties, including excellent split half reliability coefficients (r=0.94 to 0.97) and test–retest reliability (r=0.93).</w:t>
      </w:r>
      <w:r w:rsidR="00C95831"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CITE &lt;EndNote&gt;&lt;Cite&gt;&lt;Author&gt;Sparow&lt;/Author&gt;&lt;Year&gt;1997&lt;/Year&gt;&lt;RecNum&gt;5939&lt;/RecNum&gt;&lt;DisplayText&gt;&lt;style face="superscript"&gt;67&lt;/style&gt;&lt;/DisplayText&gt;&lt;record&gt;&lt;rec-number&gt;5939&lt;/rec-number&gt;&lt;foreign-keys&gt;&lt;key app="EN" db-id="a2vx52ewf00v9lew0r9xfee3arr29zts99z2" timestamp="1518501850"&gt;5939&lt;/key&gt;&lt;/foreign-keys&gt;&lt;ref-type name="Book"&gt;6&lt;/ref-type&gt;&lt;contributors&gt;&lt;authors&gt;&lt;author&gt;Sparow, Sara S&lt;/author&gt;&lt;author&gt;Balla, David A&lt;/author&gt;&lt;author&gt;Cicchetti, Dominic V&lt;/author&gt;&lt;/authors&gt;&lt;/contributors&gt;&lt;titles&gt;&lt;title&gt;Vineland adaptive behavior scales&lt;/title&gt;&lt;/titles&gt;&lt;dates&gt;&lt;year&gt;1997&lt;/year&gt;&lt;/dates&gt;&lt;publisher&gt;Rijksuniversiteit Leiden, Vakgroep Orthopedagogiek&lt;/publisher&gt;&lt;urls&gt;&lt;/urls&gt;&lt;/record&gt;&lt;/Cite&gt;&lt;/EndNote&gt;</w:instrText>
      </w:r>
      <w:r w:rsidR="00C95831"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67</w:t>
      </w:r>
      <w:r w:rsidR="00C95831" w:rsidRPr="008A5C51">
        <w:rPr>
          <w:rFonts w:ascii="Times New Roman" w:hAnsi="Times New Roman" w:cs="Times New Roman"/>
          <w:sz w:val="20"/>
          <w:szCs w:val="20"/>
        </w:rPr>
        <w:fldChar w:fldCharType="end"/>
      </w:r>
      <w:r w:rsidR="000767E3" w:rsidRPr="008A5C51">
        <w:rPr>
          <w:rFonts w:ascii="Times New Roman" w:hAnsi="Times New Roman" w:cs="Times New Roman"/>
          <w:sz w:val="20"/>
          <w:szCs w:val="20"/>
        </w:rPr>
        <w:t xml:space="preserve"> </w:t>
      </w:r>
      <w:r w:rsidRPr="008A5C51">
        <w:rPr>
          <w:rFonts w:ascii="Times New Roman" w:hAnsi="Times New Roman" w:cs="Times New Roman"/>
          <w:b/>
          <w:i/>
          <w:sz w:val="20"/>
          <w:szCs w:val="20"/>
        </w:rPr>
        <w:t>(e</w:t>
      </w:r>
      <w:r w:rsidR="000767E3" w:rsidRPr="008A5C51">
        <w:rPr>
          <w:rFonts w:ascii="Times New Roman" w:hAnsi="Times New Roman" w:cs="Times New Roman"/>
          <w:b/>
          <w:i/>
          <w:sz w:val="20"/>
          <w:szCs w:val="20"/>
        </w:rPr>
        <w:t>)</w:t>
      </w:r>
      <w:r w:rsidR="000767E3" w:rsidRPr="008A5C51">
        <w:rPr>
          <w:rFonts w:ascii="Times New Roman" w:hAnsi="Times New Roman" w:cs="Times New Roman"/>
          <w:i/>
          <w:sz w:val="20"/>
          <w:szCs w:val="20"/>
        </w:rPr>
        <w:t xml:space="preserve"> </w:t>
      </w:r>
      <w:r w:rsidR="000767E3" w:rsidRPr="008A5C51">
        <w:rPr>
          <w:rFonts w:ascii="Times New Roman" w:hAnsi="Times New Roman" w:cs="Times New Roman"/>
          <w:b/>
          <w:i/>
          <w:sz w:val="20"/>
          <w:szCs w:val="20"/>
        </w:rPr>
        <w:t>Mullen’s Scale of Early Learning (MSEL):</w:t>
      </w:r>
      <w:r w:rsidR="000767E3" w:rsidRPr="008A5C51">
        <w:rPr>
          <w:rFonts w:ascii="Times New Roman" w:hAnsi="Times New Roman" w:cs="Times New Roman"/>
          <w:sz w:val="20"/>
          <w:szCs w:val="20"/>
        </w:rPr>
        <w:t xml:space="preserve"> This is a standardized developmental assessment of cognitive functioning of young children from birth to 68 months. It is based on the child’s responses to activities prepared by the examiner. </w:t>
      </w:r>
      <w:r w:rsidR="00C95831"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CITE &lt;EndNote&gt;&lt;Cite&gt;&lt;Author&gt;Mullen&lt;/Author&gt;&lt;Year&gt;1995&lt;/Year&gt;&lt;RecNum&gt;5940&lt;/RecNum&gt;&lt;DisplayText&gt;&lt;style face="superscript"&gt;68&lt;/style&gt;&lt;/DisplayText&gt;&lt;record&gt;&lt;rec-number&gt;5940&lt;/rec-number&gt;&lt;foreign-keys&gt;&lt;key app="EN" db-id="a2vx52ewf00v9lew0r9xfee3arr29zts99z2" timestamp="1518501987"&gt;5940&lt;/key&gt;&lt;/foreign-keys&gt;&lt;ref-type name="Book"&gt;6&lt;/ref-type&gt;&lt;contributors&gt;&lt;authors&gt;&lt;author&gt;Mullen, Eileen M&lt;/author&gt;&lt;/authors&gt;&lt;/contributors&gt;&lt;titles&gt;&lt;title&gt;Mullen scales of early learning&lt;/title&gt;&lt;/titles&gt;&lt;dates&gt;&lt;year&gt;1995&lt;/year&gt;&lt;/dates&gt;&lt;publisher&gt;AGS Circle Pines, MN&lt;/publisher&gt;&lt;urls&gt;&lt;/urls&gt;&lt;/record&gt;&lt;/Cite&gt;&lt;/EndNote&gt;</w:instrText>
      </w:r>
      <w:r w:rsidR="00C95831" w:rsidRPr="008A5C51">
        <w:rPr>
          <w:rFonts w:ascii="Times New Roman" w:hAnsi="Times New Roman" w:cs="Times New Roman"/>
          <w:sz w:val="20"/>
          <w:szCs w:val="20"/>
        </w:rPr>
        <w:fldChar w:fldCharType="separate"/>
      </w:r>
      <w:r w:rsidRPr="008A5C51">
        <w:rPr>
          <w:rFonts w:ascii="Times New Roman" w:hAnsi="Times New Roman" w:cs="Times New Roman"/>
          <w:noProof/>
          <w:sz w:val="20"/>
          <w:szCs w:val="20"/>
          <w:vertAlign w:val="superscript"/>
        </w:rPr>
        <w:t>68</w:t>
      </w:r>
      <w:r w:rsidR="00C95831" w:rsidRPr="008A5C51">
        <w:rPr>
          <w:rFonts w:ascii="Times New Roman" w:hAnsi="Times New Roman" w:cs="Times New Roman"/>
          <w:sz w:val="20"/>
          <w:szCs w:val="20"/>
        </w:rPr>
        <w:fldChar w:fldCharType="end"/>
      </w:r>
      <w:r w:rsidR="000767E3" w:rsidRPr="008A5C51">
        <w:rPr>
          <w:rFonts w:ascii="Times New Roman" w:hAnsi="Times New Roman" w:cs="Times New Roman"/>
          <w:sz w:val="20"/>
          <w:szCs w:val="20"/>
        </w:rPr>
        <w:t xml:space="preserve"> It takes ~40 minutes to complete and measures five skill domains, including receptive and expressive language, areas of interest for the current study. Scores from each of these scales are transformed into T-Scale scores, centred around mean of 50 (SD=10). Scores from the subtests are combined to form an ‘Early Learning Composite’, which provides a measure of the overall neurocognitive development (M=100, SD=15). Test–retest reliability is adequate (M=.90; R=.71–.96) and inter-scorer reliability is strong (R=.91–.99).</w:t>
      </w:r>
    </w:p>
    <w:p w14:paraId="198739BC" w14:textId="609E96F7" w:rsidR="000767E3" w:rsidRPr="008A5C51" w:rsidRDefault="000767E3" w:rsidP="001D2CB1">
      <w:pPr>
        <w:spacing w:after="0"/>
        <w:jc w:val="both"/>
        <w:rPr>
          <w:rFonts w:ascii="Times New Roman" w:hAnsi="Times New Roman" w:cs="Times New Roman"/>
          <w:sz w:val="20"/>
          <w:szCs w:val="20"/>
          <w:lang w:val="en-GB"/>
        </w:rPr>
      </w:pPr>
      <w:r w:rsidRPr="008A5C51">
        <w:rPr>
          <w:rFonts w:ascii="Times New Roman" w:hAnsi="Times New Roman" w:cs="Times New Roman"/>
          <w:b/>
          <w:sz w:val="20"/>
          <w:szCs w:val="20"/>
        </w:rPr>
        <w:t>(3) Stool samples and analysis:</w:t>
      </w:r>
      <w:r w:rsidRPr="008A5C51">
        <w:rPr>
          <w:rFonts w:ascii="Times New Roman" w:hAnsi="Times New Roman" w:cs="Times New Roman"/>
          <w:sz w:val="20"/>
          <w:szCs w:val="20"/>
        </w:rPr>
        <w:t xml:space="preserve"> These will a)</w:t>
      </w:r>
      <w:r w:rsidR="00DF1E4D" w:rsidRPr="008A5C51">
        <w:rPr>
          <w:rFonts w:ascii="Times New Roman" w:hAnsi="Times New Roman" w:cs="Times New Roman"/>
          <w:sz w:val="20"/>
          <w:szCs w:val="20"/>
        </w:rPr>
        <w:t xml:space="preserve"> </w:t>
      </w:r>
      <w:r w:rsidRPr="008A5C51">
        <w:rPr>
          <w:rFonts w:ascii="Times New Roman" w:hAnsi="Times New Roman" w:cs="Times New Roman"/>
          <w:sz w:val="20"/>
          <w:szCs w:val="20"/>
        </w:rPr>
        <w:t xml:space="preserve">As soon as possible after enrolment, but </w:t>
      </w:r>
      <w:r w:rsidRPr="008A5C51">
        <w:rPr>
          <w:rFonts w:ascii="Times New Roman" w:hAnsi="Times New Roman" w:cs="Times New Roman"/>
          <w:i/>
          <w:sz w:val="20"/>
          <w:szCs w:val="20"/>
        </w:rPr>
        <w:t>before commencing</w:t>
      </w:r>
      <w:r w:rsidRPr="008A5C51">
        <w:rPr>
          <w:rFonts w:ascii="Times New Roman" w:hAnsi="Times New Roman" w:cs="Times New Roman"/>
          <w:sz w:val="20"/>
          <w:szCs w:val="20"/>
        </w:rPr>
        <w:t xml:space="preserve"> the trial supplement b) </w:t>
      </w:r>
      <w:r w:rsidR="0067382A" w:rsidRPr="008A5C51">
        <w:rPr>
          <w:rFonts w:ascii="Times New Roman" w:hAnsi="Times New Roman" w:cs="Times New Roman"/>
          <w:i/>
          <w:sz w:val="20"/>
          <w:szCs w:val="20"/>
        </w:rPr>
        <w:t xml:space="preserve">Within one week after completing the </w:t>
      </w:r>
      <w:r w:rsidRPr="008A5C51">
        <w:rPr>
          <w:rFonts w:ascii="Times New Roman" w:hAnsi="Times New Roman" w:cs="Times New Roman"/>
          <w:i/>
          <w:sz w:val="20"/>
          <w:szCs w:val="20"/>
        </w:rPr>
        <w:t>4 months of supplementation</w:t>
      </w:r>
      <w:r w:rsidRPr="008A5C51">
        <w:rPr>
          <w:rFonts w:ascii="Times New Roman" w:hAnsi="Times New Roman" w:cs="Times New Roman"/>
          <w:sz w:val="20"/>
          <w:szCs w:val="20"/>
        </w:rPr>
        <w:t>. If a child were to drop out of the study before four months, every effort will be made to collect the stool samples at that stage. Written instructions will be given to parents to collect the stool samples in the yellow specimen jars provided at enrolment. They will be asked to keep the samples in their kitchen fridge at 4-6</w:t>
      </w:r>
      <w:r w:rsidRPr="008A5C51">
        <w:rPr>
          <w:rFonts w:ascii="Times New Roman" w:hAnsi="Times New Roman" w:cs="Times New Roman"/>
          <w:sz w:val="20"/>
          <w:szCs w:val="20"/>
          <w:vertAlign w:val="superscript"/>
        </w:rPr>
        <w:t>0</w:t>
      </w:r>
      <w:r w:rsidRPr="008A5C51">
        <w:rPr>
          <w:rFonts w:ascii="Times New Roman" w:hAnsi="Times New Roman" w:cs="Times New Roman"/>
          <w:sz w:val="20"/>
          <w:szCs w:val="20"/>
        </w:rPr>
        <w:t xml:space="preserve">C (not the freezer compartment). Once collected, they will call the study coordinator. An accredited courier will be sent to the patient’s home to collect the sample and bring it back to the </w:t>
      </w:r>
      <w:proofErr w:type="gramStart"/>
      <w:r w:rsidR="007C3183" w:rsidRPr="008A5C51">
        <w:rPr>
          <w:rFonts w:ascii="Times New Roman" w:hAnsi="Times New Roman" w:cs="Times New Roman"/>
          <w:sz w:val="20"/>
          <w:szCs w:val="20"/>
        </w:rPr>
        <w:t>CliniKids</w:t>
      </w:r>
      <w:r w:rsidR="007C3183" w:rsidRPr="008A5C51" w:rsidDel="007C3183">
        <w:rPr>
          <w:rFonts w:ascii="Times New Roman" w:hAnsi="Times New Roman" w:cs="Times New Roman"/>
          <w:sz w:val="20"/>
          <w:szCs w:val="20"/>
        </w:rPr>
        <w:t xml:space="preserve"> </w:t>
      </w:r>
      <w:r w:rsidRPr="008A5C51">
        <w:rPr>
          <w:rFonts w:ascii="Times New Roman" w:hAnsi="Times New Roman" w:cs="Times New Roman"/>
          <w:sz w:val="20"/>
          <w:szCs w:val="20"/>
        </w:rPr>
        <w:t>,</w:t>
      </w:r>
      <w:proofErr w:type="gramEnd"/>
      <w:r w:rsidRPr="008A5C51">
        <w:rPr>
          <w:rFonts w:ascii="Times New Roman" w:hAnsi="Times New Roman" w:cs="Times New Roman"/>
          <w:sz w:val="20"/>
          <w:szCs w:val="20"/>
        </w:rPr>
        <w:t xml:space="preserve"> where it will be stored in the deep freezer at -80-degree C in </w:t>
      </w:r>
      <w:proofErr w:type="spellStart"/>
      <w:r w:rsidRPr="008A5C51">
        <w:rPr>
          <w:rFonts w:ascii="Times New Roman" w:hAnsi="Times New Roman" w:cs="Times New Roman"/>
          <w:sz w:val="20"/>
          <w:szCs w:val="20"/>
        </w:rPr>
        <w:t>cryovials</w:t>
      </w:r>
      <w:proofErr w:type="spellEnd"/>
      <w:r w:rsidRPr="008A5C51">
        <w:rPr>
          <w:rFonts w:ascii="Times New Roman" w:hAnsi="Times New Roman" w:cs="Times New Roman"/>
          <w:sz w:val="20"/>
          <w:szCs w:val="20"/>
        </w:rPr>
        <w:t xml:space="preserve">. Stool sample analysis will involve </w:t>
      </w:r>
      <w:r w:rsidRPr="008A5C51">
        <w:rPr>
          <w:rFonts w:ascii="Times New Roman" w:hAnsi="Times New Roman" w:cs="Times New Roman"/>
          <w:sz w:val="20"/>
          <w:szCs w:val="20"/>
          <w:lang w:val="en-GB"/>
        </w:rPr>
        <w:t>fecal metagenomics and SCFA assay</w:t>
      </w:r>
      <w:r w:rsidR="00C95831" w:rsidRPr="008A5C51">
        <w:rPr>
          <w:rFonts w:ascii="Times New Roman" w:hAnsi="Times New Roman" w:cs="Times New Roman"/>
          <w:sz w:val="20"/>
          <w:szCs w:val="20"/>
          <w:lang w:val="en-GB"/>
        </w:rPr>
        <w:fldChar w:fldCharType="begin">
          <w:fldData xml:space="preserve">PEVuZE5vdGU+PENpdGU+PEF1dGhvcj5kZW4gQmVzdGVuPC9BdXRob3I+PFllYXI+MjAxMzwvWWVh
cj48UmVjTnVtPjYxMjg8L1JlY051bT48RGlzcGxheVRleHQ+PHN0eWxlIGZhY2U9InN1cGVyc2Ny
aXB0Ij42OSwgNzA8L3N0eWxlPjwvRGlzcGxheVRleHQ+PHJlY29yZD48cmVjLW51bWJlcj42MTI4
PC9yZWMtbnVtYmVyPjxmb3JlaWduLWtleXM+PGtleSBhcHA9IkVOIiBkYi1pZD0iYTJ2eDUyZXdm
MDB2OWxldzByOXhmZWUzYXJyMjl6dHM5OXoyIiB0aW1lc3RhbXA9IjE1NTY1MjE4MTEiPjYxMjg8
L2tleT48L2ZvcmVpZ24ta2V5cz48cmVmLXR5cGUgbmFtZT0iSm91cm5hbCBBcnRpY2xlIj4xNzwv
cmVmLXR5cGU+PGNvbnRyaWJ1dG9ycz48YXV0aG9ycz48YXV0aG9yPmRlbiBCZXN0ZW4sIEcuPC9h
dXRob3I+PGF1dGhvcj52YW4gRXVuZW4sIEsuPC9hdXRob3I+PGF1dGhvcj5Hcm9lbiwgQS4gSy48
L2F1dGhvcj48YXV0aG9yPlZlbmVtYSwgSy48L2F1dGhvcj48YXV0aG9yPlJlaWpuZ291ZCwgRC4g
Si48L2F1dGhvcj48YXV0aG9yPkJha2tlciwgQi4gTS48L2F1dGhvcj48L2F1dGhvcnM+PC9jb250
cmlidXRvcnM+PGF1dGgtYWRkcmVzcz5DZW50ZXIgZm9yIExpdmVyLCBEaWdlc3RpdmUsIGFuZCBN
ZXRhYm9saWMgRGlzZWFzZXMsIERlcGFydG1lbnQgb2YgUGVkaWF0cmljcyBhbmQgVW5pdmVyc2l0
eSBvZiBHcm9uaW5nZW4sIFVuaXZlcnNpdHkgTWVkaWNhbCBDZW50ZXIgR3JvbmluZ2VuLCBHcm9u
aW5nZW4sIFRoZSBOZXRoZXJsYW5kcy48L2F1dGgtYWRkcmVzcz48dGl0bGVzPjx0aXRsZT5UaGUg
cm9sZSBvZiBzaG9ydC1jaGFpbiBmYXR0eSBhY2lkcyBpbiB0aGUgaW50ZXJwbGF5IGJldHdlZW4g
ZGlldCwgZ3V0IG1pY3JvYmlvdGEsIGFuZCBob3N0IGVuZXJneSBtZXRhYm9saXNtPC90aXRsZT48
c2Vjb25kYXJ5LXRpdGxlPkogTGlwaWQgUmVzPC9zZWNvbmRhcnktdGl0bGU+PGFsdC10aXRsZT5K
b3VybmFsIG9mIGxpcGlkIHJlc2VhcmNoPC9hbHQtdGl0bGU+PC90aXRsZXM+PHBlcmlvZGljYWw+
PGZ1bGwtdGl0bGU+SiBMaXBpZCBSZXM8L2Z1bGwtdGl0bGU+PGFiYnItMT5Kb3VybmFsIG9mIGxp
cGlkIHJlc2VhcmNoPC9hYmJyLTE+PC9wZXJpb2RpY2FsPjxhbHQtcGVyaW9kaWNhbD48ZnVsbC10
aXRsZT5KIExpcGlkIFJlczwvZnVsbC10aXRsZT48YWJici0xPkpvdXJuYWwgb2YgbGlwaWQgcmVz
ZWFyY2g8L2FiYnItMT48L2FsdC1wZXJpb2RpY2FsPjxwYWdlcz4yMzI1LTQwPC9wYWdlcz48dm9s
dW1lPjU0PC92b2x1bWU+PG51bWJlcj45PC9udW1iZXI+PGVkaXRpb24+MjAxMy8wNy8wNDwvZWRp
dGlvbj48a2V5d29yZHM+PGtleXdvcmQ+QW5pbWFsczwva2V5d29yZD48a2V5d29yZD4qRGlldDwv
a2V5d29yZD48a2V5d29yZD4qRW5lcmd5IE1ldGFib2xpc208L2tleXdvcmQ+PGtleXdvcmQ+RmF0
dHkgQWNpZHMvYmlvc3ludGhlc2lzLypjaGVtaXN0cnkvKm1ldGFib2xpc208L2tleXdvcmQ+PGtl
eXdvcmQ+SHVtYW5zPC9rZXl3b3JkPjxrZXl3b3JkPkludGVzdGluZXMvKm1pY3JvYmlvbG9neTwv
a2V5d29yZD48a2V5d29yZD4qTWljcm9iaW90YTwva2V5d29yZD48a2V5d29yZD5iYWN0ZXJpYWwg
c2hvcnQtY2hhaW4gZmF0dHkgYWNpZCBtZXRhYm9saXNtPC9rZXl3b3JkPjxrZXl3b3JkPm51dHJp
dGlvbmFsIGZpYmVyPC9rZXl3b3JkPjxrZXl3b3JkPnNob3J0LWNoYWluIGZhdHR5IGFjaWQgZmx1
eGVzIGFuZCBjb25jZW50cmF0aW9uczwva2V5d29yZD48L2tleXdvcmRzPjxkYXRlcz48eWVhcj4y
MDEzPC95ZWFyPjxwdWItZGF0ZXM+PGRhdGU+U2VwPC9kYXRlPjwvcHViLWRhdGVzPjwvZGF0ZXM+
PGlzYm4+MDAyMi0yMjc1PC9pc2JuPjxhY2Nlc3Npb24tbnVtPjIzODIxNzQyPC9hY2Nlc3Npb24t
bnVtPjx1cmxzPjwvdXJscz48Y3VzdG9tMj5QTUMzNzM1OTMyPC9jdXN0b20yPjxlbGVjdHJvbmlj
LXJlc291cmNlLW51bT4xMC4xMTk0L2psci5SMDM2MDEyPC9lbGVjdHJvbmljLXJlc291cmNlLW51
bT48cmVtb3RlLWRhdGFiYXNlLXByb3ZpZGVyPk5MTTwvcmVtb3RlLWRhdGFiYXNlLXByb3ZpZGVy
PjxsYW5ndWFnZT5lbmc8L2xhbmd1YWdlPjwvcmVjb3JkPjwvQ2l0ZT48Q2l0ZT48QXV0aG9yPlB1
ZXJ0b2xsYW5vPC9BdXRob3I+PFllYXI+MjAxNDwvWWVhcj48UmVjTnVtPjYxMjk8L1JlY051bT48
cmVjb3JkPjxyZWMtbnVtYmVyPjYxMjk8L3JlYy1udW1iZXI+PGZvcmVpZ24ta2V5cz48a2V5IGFw
cD0iRU4iIGRiLWlkPSJhMnZ4NTJld2YwMHY5bGV3MHI5eGZlZTNhcnIyOXp0czk5ejIiIHRpbWVz
dGFtcD0iMTU1NjUyMTkzMCI+NjEyOTwva2V5PjwvZm9yZWlnbi1rZXlzPjxyZWYtdHlwZSBuYW1l
PSJKb3VybmFsIEFydGljbGUiPjE3PC9yZWYtdHlwZT48Y29udHJpYnV0b3JzPjxhdXRob3JzPjxh
dXRob3I+UHVlcnRvbGxhbm8sIEUuPC9hdXRob3I+PGF1dGhvcj5Lb2xpZGEsIFMuPC9hdXRob3I+
PGF1dGhvcj5ZYXFvb2IsIFAuPC9hdXRob3I+PC9hdXRob3JzPjwvY29udHJpYnV0b3JzPjxhdXRo
LWFkZHJlc3M+RGVwYXJ0bWVudCBvZiBGb29kICZhbXA7IE51dHJpdGlvbmFsIFNjaWVuY2VzLCBV
bml2ZXJzaXR5IG9mIFJlYWRpbmcsIFdoaXRla25pZ2h0cywgVUsuPC9hdXRoLWFkZHJlc3M+PHRp
dGxlcz48dGl0bGU+QmlvbG9naWNhbCBzaWduaWZpY2FuY2Ugb2Ygc2hvcnQtY2hhaW4gZmF0dHkg
YWNpZCBtZXRhYm9saXNtIGJ5IHRoZSBpbnRlc3RpbmFsIG1pY3JvYmlvbWU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EzOS00NDwvcGFnZXM+PHZvbHVtZT4xNzwvdm9sdW1lPjxudW1iZXI+Mjwv
bnVtYmVyPjxlZGl0aW9uPjIwMTQvMDEvMDc8L2VkaXRpb24+PGtleXdvcmRzPjxrZXl3b3JkPkJh
Y3RlcmlhLyptZXRhYm9saXNtPC9rZXl3b3JkPjxrZXl3b3JkPkNvbG9uLyptZXRhYm9saXNtL21p
Y3JvYmlvbG9neTwva2V5d29yZD48a2V5d29yZD5GYXR0eSBBY2lkcywgVm9sYXRpbGUvYmlvc3lu
dGhlc2lzLyptZXRhYm9saXNtPC9rZXl3b3JkPjxrZXl3b3JkPkh1bWFuczwva2V5d29yZD48a2V5
d29yZD5JbmZsYW1tYXRpb24vKm1ldGFib2xpc208L2tleXdvcmQ+PGtleXdvcmQ+SW5mbGFtbWF0
b3J5IEJvd2VsIERpc2Vhc2VzL21ldGFib2xpc208L2tleXdvcmQ+PGtleXdvcmQ+TWV0YWJvbGlj
IERpc2Vhc2VzL21ldGFib2xpc208L2tleXdvcmQ+PGtleXdvcmQ+Kk1pY3JvYmlvdGE8L2tleXdv
cmQ+PGtleXdvcmQ+T2xpZ29zYWNjaGFyaWRlcy8qbWV0YWJvbGlzbTwva2V5d29yZD48a2V5d29y
ZD4qUHJlYmlvdGljczwva2V5d29yZD48a2V5d29yZD5SZWNlcHRvcnMsIEctUHJvdGVpbi1Db3Vw
bGVkL21ldGFib2xpc208L2tleXdvcmQ+PGtleXdvcmQ+VHJhbnNjcmlwdGlvbiBGYWN0b3JzL21l
dGFib2xpc208L2tleXdvcmQ+PC9rZXl3b3Jkcz48ZGF0ZXM+PHllYXI+MjAxNDwveWVhcj48cHVi
LWRhdGVzPjxkYXRlPk1hcjwvZGF0ZT48L3B1Yi1kYXRlcz48L2RhdGVzPjxpc2JuPjEzNjMtMTk1
MDwvaXNibj48YWNjZXNzaW9uLW51bT4yNDM4OTY3MzwvYWNjZXNzaW9uLW51bT48dXJscz48L3Vy
bHM+PGVsZWN0cm9uaWMtcmVzb3VyY2UtbnVtPjEwLjEwOTcvbWNvLjAwMDAwMDAwMDAwMDAwMjU8
L2VsZWN0cm9uaWMtcmVzb3VyY2UtbnVtPjxyZW1vdGUtZGF0YWJhc2UtcHJvdmlkZXI+TkxNPC9y
ZW1vdGUtZGF0YWJhc2UtcHJvdmlkZXI+PGxhbmd1YWdlPmVuZzwvbGFuZ3VhZ2U+PC9yZWNvcmQ+
PC9DaXRlPjwvRW5kTm90ZT5=
</w:fldData>
        </w:fldChar>
      </w:r>
      <w:r w:rsidR="00B94210" w:rsidRPr="008A5C51">
        <w:rPr>
          <w:rFonts w:ascii="Times New Roman" w:hAnsi="Times New Roman" w:cs="Times New Roman"/>
          <w:sz w:val="20"/>
          <w:szCs w:val="20"/>
          <w:lang w:val="en-GB"/>
        </w:rPr>
        <w:instrText xml:space="preserve"> ADDIN EN.CITE </w:instrText>
      </w:r>
      <w:r w:rsidR="00B94210" w:rsidRPr="008A5C51">
        <w:rPr>
          <w:rFonts w:ascii="Times New Roman" w:hAnsi="Times New Roman" w:cs="Times New Roman"/>
          <w:sz w:val="20"/>
          <w:szCs w:val="20"/>
          <w:lang w:val="en-GB"/>
        </w:rPr>
        <w:fldChar w:fldCharType="begin">
          <w:fldData xml:space="preserve">PEVuZE5vdGU+PENpdGU+PEF1dGhvcj5kZW4gQmVzdGVuPC9BdXRob3I+PFllYXI+MjAxMzwvWWVh
cj48UmVjTnVtPjYxMjg8L1JlY051bT48RGlzcGxheVRleHQ+PHN0eWxlIGZhY2U9InN1cGVyc2Ny
aXB0Ij42OSwgNzA8L3N0eWxlPjwvRGlzcGxheVRleHQ+PHJlY29yZD48cmVjLW51bWJlcj42MTI4
PC9yZWMtbnVtYmVyPjxmb3JlaWduLWtleXM+PGtleSBhcHA9IkVOIiBkYi1pZD0iYTJ2eDUyZXdm
MDB2OWxldzByOXhmZWUzYXJyMjl6dHM5OXoyIiB0aW1lc3RhbXA9IjE1NTY1MjE4MTEiPjYxMjg8
L2tleT48L2ZvcmVpZ24ta2V5cz48cmVmLXR5cGUgbmFtZT0iSm91cm5hbCBBcnRpY2xlIj4xNzwv
cmVmLXR5cGU+PGNvbnRyaWJ1dG9ycz48YXV0aG9ycz48YXV0aG9yPmRlbiBCZXN0ZW4sIEcuPC9h
dXRob3I+PGF1dGhvcj52YW4gRXVuZW4sIEsuPC9hdXRob3I+PGF1dGhvcj5Hcm9lbiwgQS4gSy48
L2F1dGhvcj48YXV0aG9yPlZlbmVtYSwgSy48L2F1dGhvcj48YXV0aG9yPlJlaWpuZ291ZCwgRC4g
Si48L2F1dGhvcj48YXV0aG9yPkJha2tlciwgQi4gTS48L2F1dGhvcj48L2F1dGhvcnM+PC9jb250
cmlidXRvcnM+PGF1dGgtYWRkcmVzcz5DZW50ZXIgZm9yIExpdmVyLCBEaWdlc3RpdmUsIGFuZCBN
ZXRhYm9saWMgRGlzZWFzZXMsIERlcGFydG1lbnQgb2YgUGVkaWF0cmljcyBhbmQgVW5pdmVyc2l0
eSBvZiBHcm9uaW5nZW4sIFVuaXZlcnNpdHkgTWVkaWNhbCBDZW50ZXIgR3JvbmluZ2VuLCBHcm9u
aW5nZW4sIFRoZSBOZXRoZXJsYW5kcy48L2F1dGgtYWRkcmVzcz48dGl0bGVzPjx0aXRsZT5UaGUg
cm9sZSBvZiBzaG9ydC1jaGFpbiBmYXR0eSBhY2lkcyBpbiB0aGUgaW50ZXJwbGF5IGJldHdlZW4g
ZGlldCwgZ3V0IG1pY3JvYmlvdGEsIGFuZCBob3N0IGVuZXJneSBtZXRhYm9saXNtPC90aXRsZT48
c2Vjb25kYXJ5LXRpdGxlPkogTGlwaWQgUmVzPC9zZWNvbmRhcnktdGl0bGU+PGFsdC10aXRsZT5K
b3VybmFsIG9mIGxpcGlkIHJlc2VhcmNoPC9hbHQtdGl0bGU+PC90aXRsZXM+PHBlcmlvZGljYWw+
PGZ1bGwtdGl0bGU+SiBMaXBpZCBSZXM8L2Z1bGwtdGl0bGU+PGFiYnItMT5Kb3VybmFsIG9mIGxp
cGlkIHJlc2VhcmNoPC9hYmJyLTE+PC9wZXJpb2RpY2FsPjxhbHQtcGVyaW9kaWNhbD48ZnVsbC10
aXRsZT5KIExpcGlkIFJlczwvZnVsbC10aXRsZT48YWJici0xPkpvdXJuYWwgb2YgbGlwaWQgcmVz
ZWFyY2g8L2FiYnItMT48L2FsdC1wZXJpb2RpY2FsPjxwYWdlcz4yMzI1LTQwPC9wYWdlcz48dm9s
dW1lPjU0PC92b2x1bWU+PG51bWJlcj45PC9udW1iZXI+PGVkaXRpb24+MjAxMy8wNy8wNDwvZWRp
dGlvbj48a2V5d29yZHM+PGtleXdvcmQ+QW5pbWFsczwva2V5d29yZD48a2V5d29yZD4qRGlldDwv
a2V5d29yZD48a2V5d29yZD4qRW5lcmd5IE1ldGFib2xpc208L2tleXdvcmQ+PGtleXdvcmQ+RmF0
dHkgQWNpZHMvYmlvc3ludGhlc2lzLypjaGVtaXN0cnkvKm1ldGFib2xpc208L2tleXdvcmQ+PGtl
eXdvcmQ+SHVtYW5zPC9rZXl3b3JkPjxrZXl3b3JkPkludGVzdGluZXMvKm1pY3JvYmlvbG9neTwv
a2V5d29yZD48a2V5d29yZD4qTWljcm9iaW90YTwva2V5d29yZD48a2V5d29yZD5iYWN0ZXJpYWwg
c2hvcnQtY2hhaW4gZmF0dHkgYWNpZCBtZXRhYm9saXNtPC9rZXl3b3JkPjxrZXl3b3JkPm51dHJp
dGlvbmFsIGZpYmVyPC9rZXl3b3JkPjxrZXl3b3JkPnNob3J0LWNoYWluIGZhdHR5IGFjaWQgZmx1
eGVzIGFuZCBjb25jZW50cmF0aW9uczwva2V5d29yZD48L2tleXdvcmRzPjxkYXRlcz48eWVhcj4y
MDEzPC95ZWFyPjxwdWItZGF0ZXM+PGRhdGU+U2VwPC9kYXRlPjwvcHViLWRhdGVzPjwvZGF0ZXM+
PGlzYm4+MDAyMi0yMjc1PC9pc2JuPjxhY2Nlc3Npb24tbnVtPjIzODIxNzQyPC9hY2Nlc3Npb24t
bnVtPjx1cmxzPjwvdXJscz48Y3VzdG9tMj5QTUMzNzM1OTMyPC9jdXN0b20yPjxlbGVjdHJvbmlj
LXJlc291cmNlLW51bT4xMC4xMTk0L2psci5SMDM2MDEyPC9lbGVjdHJvbmljLXJlc291cmNlLW51
bT48cmVtb3RlLWRhdGFiYXNlLXByb3ZpZGVyPk5MTTwvcmVtb3RlLWRhdGFiYXNlLXByb3ZpZGVy
PjxsYW5ndWFnZT5lbmc8L2xhbmd1YWdlPjwvcmVjb3JkPjwvQ2l0ZT48Q2l0ZT48QXV0aG9yPlB1
ZXJ0b2xsYW5vPC9BdXRob3I+PFllYXI+MjAxNDwvWWVhcj48UmVjTnVtPjYxMjk8L1JlY051bT48
cmVjb3JkPjxyZWMtbnVtYmVyPjYxMjk8L3JlYy1udW1iZXI+PGZvcmVpZ24ta2V5cz48a2V5IGFw
cD0iRU4iIGRiLWlkPSJhMnZ4NTJld2YwMHY5bGV3MHI5eGZlZTNhcnIyOXp0czk5ejIiIHRpbWVz
dGFtcD0iMTU1NjUyMTkzMCI+NjEyOTwva2V5PjwvZm9yZWlnbi1rZXlzPjxyZWYtdHlwZSBuYW1l
PSJKb3VybmFsIEFydGljbGUiPjE3PC9yZWYtdHlwZT48Y29udHJpYnV0b3JzPjxhdXRob3JzPjxh
dXRob3I+UHVlcnRvbGxhbm8sIEUuPC9hdXRob3I+PGF1dGhvcj5Lb2xpZGEsIFMuPC9hdXRob3I+
PGF1dGhvcj5ZYXFvb2IsIFAuPC9hdXRob3I+PC9hdXRob3JzPjwvY29udHJpYnV0b3JzPjxhdXRo
LWFkZHJlc3M+RGVwYXJ0bWVudCBvZiBGb29kICZhbXA7IE51dHJpdGlvbmFsIFNjaWVuY2VzLCBV
bml2ZXJzaXR5IG9mIFJlYWRpbmcsIFdoaXRla25pZ2h0cywgVUsuPC9hdXRoLWFkZHJlc3M+PHRp
dGxlcz48dGl0bGU+QmlvbG9naWNhbCBzaWduaWZpY2FuY2Ugb2Ygc2hvcnQtY2hhaW4gZmF0dHkg
YWNpZCBtZXRhYm9saXNtIGJ5IHRoZSBpbnRlc3RpbmFsIG1pY3JvYmlvbWU8L3RpdGxlPjxzZWNv
bmRhcnktdGl0bGU+Q3VyciBPcGluIENsaW4gTnV0ciBNZXRhYiBDYXJlPC9zZWNvbmRhcnktdGl0
bGU+PGFsdC10aXRsZT5DdXJyZW50IG9waW5pb24gaW4gY2xpbmljYWwgbnV0cml0aW9uIGFuZCBt
ZXRhYm9saWMgY2FyZTwvYWx0LXRpdGxlPjwvdGl0bGVzPjxwZXJpb2RpY2FsPjxmdWxsLXRpdGxl
PkN1cnIgT3BpbiBDbGluIE51dHIgTWV0YWIgQ2FyZTwvZnVsbC10aXRsZT48YWJici0xPkN1cnJl
bnQgb3BpbmlvbiBpbiBjbGluaWNhbCBudXRyaXRpb24gYW5kIG1ldGFib2xpYyBjYXJlPC9hYmJy
LTE+PC9wZXJpb2RpY2FsPjxhbHQtcGVyaW9kaWNhbD48ZnVsbC10aXRsZT5DdXJyIE9waW4gQ2xp
biBOdXRyIE1ldGFiIENhcmU8L2Z1bGwtdGl0bGU+PGFiYnItMT5DdXJyZW50IG9waW5pb24gaW4g
Y2xpbmljYWwgbnV0cml0aW9uIGFuZCBtZXRhYm9saWMgY2FyZTwvYWJici0xPjwvYWx0LXBlcmlv
ZGljYWw+PHBhZ2VzPjEzOS00NDwvcGFnZXM+PHZvbHVtZT4xNzwvdm9sdW1lPjxudW1iZXI+Mjwv
bnVtYmVyPjxlZGl0aW9uPjIwMTQvMDEvMDc8L2VkaXRpb24+PGtleXdvcmRzPjxrZXl3b3JkPkJh
Y3RlcmlhLyptZXRhYm9saXNtPC9rZXl3b3JkPjxrZXl3b3JkPkNvbG9uLyptZXRhYm9saXNtL21p
Y3JvYmlvbG9neTwva2V5d29yZD48a2V5d29yZD5GYXR0eSBBY2lkcywgVm9sYXRpbGUvYmlvc3lu
dGhlc2lzLyptZXRhYm9saXNtPC9rZXl3b3JkPjxrZXl3b3JkPkh1bWFuczwva2V5d29yZD48a2V5
d29yZD5JbmZsYW1tYXRpb24vKm1ldGFib2xpc208L2tleXdvcmQ+PGtleXdvcmQ+SW5mbGFtbWF0
b3J5IEJvd2VsIERpc2Vhc2VzL21ldGFib2xpc208L2tleXdvcmQ+PGtleXdvcmQ+TWV0YWJvbGlj
IERpc2Vhc2VzL21ldGFib2xpc208L2tleXdvcmQ+PGtleXdvcmQ+Kk1pY3JvYmlvdGE8L2tleXdv
cmQ+PGtleXdvcmQ+T2xpZ29zYWNjaGFyaWRlcy8qbWV0YWJvbGlzbTwva2V5d29yZD48a2V5d29y
ZD4qUHJlYmlvdGljczwva2V5d29yZD48a2V5d29yZD5SZWNlcHRvcnMsIEctUHJvdGVpbi1Db3Vw
bGVkL21ldGFib2xpc208L2tleXdvcmQ+PGtleXdvcmQ+VHJhbnNjcmlwdGlvbiBGYWN0b3JzL21l
dGFib2xpc208L2tleXdvcmQ+PC9rZXl3b3Jkcz48ZGF0ZXM+PHllYXI+MjAxNDwveWVhcj48cHVi
LWRhdGVzPjxkYXRlPk1hcjwvZGF0ZT48L3B1Yi1kYXRlcz48L2RhdGVzPjxpc2JuPjEzNjMtMTk1
MDwvaXNibj48YWNjZXNzaW9uLW51bT4yNDM4OTY3MzwvYWNjZXNzaW9uLW51bT48dXJscz48L3Vy
bHM+PGVsZWN0cm9uaWMtcmVzb3VyY2UtbnVtPjEwLjEwOTcvbWNvLjAwMDAwMDAwMDAwMDAwMjU8
L2VsZWN0cm9uaWMtcmVzb3VyY2UtbnVtPjxyZW1vdGUtZGF0YWJhc2UtcHJvdmlkZXI+TkxNPC9y
ZW1vdGUtZGF0YWJhc2UtcHJvdmlkZXI+PGxhbmd1YWdlPmVuZzwvbGFuZ3VhZ2U+PC9yZWNvcmQ+
PC9DaXRlPjwvRW5kTm90ZT5=
</w:fldData>
        </w:fldChar>
      </w:r>
      <w:r w:rsidR="00B94210" w:rsidRPr="008A5C51">
        <w:rPr>
          <w:rFonts w:ascii="Times New Roman" w:hAnsi="Times New Roman" w:cs="Times New Roman"/>
          <w:sz w:val="20"/>
          <w:szCs w:val="20"/>
          <w:lang w:val="en-GB"/>
        </w:rPr>
        <w:instrText xml:space="preserve"> ADDIN EN.CITE.DATA </w:instrText>
      </w:r>
      <w:r w:rsidR="00B94210" w:rsidRPr="008A5C51">
        <w:rPr>
          <w:rFonts w:ascii="Times New Roman" w:hAnsi="Times New Roman" w:cs="Times New Roman"/>
          <w:sz w:val="20"/>
          <w:szCs w:val="20"/>
          <w:lang w:val="en-GB"/>
        </w:rPr>
      </w:r>
      <w:r w:rsidR="00B94210" w:rsidRPr="008A5C51">
        <w:rPr>
          <w:rFonts w:ascii="Times New Roman" w:hAnsi="Times New Roman" w:cs="Times New Roman"/>
          <w:sz w:val="20"/>
          <w:szCs w:val="20"/>
          <w:lang w:val="en-GB"/>
        </w:rPr>
        <w:fldChar w:fldCharType="end"/>
      </w:r>
      <w:r w:rsidR="00C95831" w:rsidRPr="008A5C51">
        <w:rPr>
          <w:rFonts w:ascii="Times New Roman" w:hAnsi="Times New Roman" w:cs="Times New Roman"/>
          <w:sz w:val="20"/>
          <w:szCs w:val="20"/>
          <w:lang w:val="en-GB"/>
        </w:rPr>
      </w:r>
      <w:r w:rsidR="00C95831" w:rsidRPr="008A5C51">
        <w:rPr>
          <w:rFonts w:ascii="Times New Roman" w:hAnsi="Times New Roman" w:cs="Times New Roman"/>
          <w:sz w:val="20"/>
          <w:szCs w:val="20"/>
          <w:lang w:val="en-GB"/>
        </w:rPr>
        <w:fldChar w:fldCharType="separate"/>
      </w:r>
      <w:r w:rsidR="00B94210" w:rsidRPr="008A5C51">
        <w:rPr>
          <w:rFonts w:ascii="Times New Roman" w:hAnsi="Times New Roman" w:cs="Times New Roman"/>
          <w:noProof/>
          <w:sz w:val="20"/>
          <w:szCs w:val="20"/>
          <w:vertAlign w:val="superscript"/>
          <w:lang w:val="en-GB"/>
        </w:rPr>
        <w:t>69, 70</w:t>
      </w:r>
      <w:r w:rsidR="00C95831" w:rsidRPr="008A5C51">
        <w:rPr>
          <w:rFonts w:ascii="Times New Roman" w:hAnsi="Times New Roman" w:cs="Times New Roman"/>
          <w:sz w:val="20"/>
          <w:szCs w:val="20"/>
          <w:lang w:val="en-GB"/>
        </w:rPr>
        <w:fldChar w:fldCharType="end"/>
      </w:r>
      <w:r w:rsidRPr="008A5C51">
        <w:rPr>
          <w:rFonts w:ascii="Times New Roman" w:hAnsi="Times New Roman" w:cs="Times New Roman"/>
          <w:sz w:val="20"/>
          <w:szCs w:val="20"/>
          <w:lang w:val="en-GB"/>
        </w:rPr>
        <w:t xml:space="preserve"> </w:t>
      </w:r>
      <w:r w:rsidR="009E0E38" w:rsidRPr="008A5C51">
        <w:rPr>
          <w:rFonts w:ascii="Times New Roman" w:hAnsi="Times New Roman" w:cs="Times New Roman"/>
          <w:sz w:val="20"/>
          <w:szCs w:val="20"/>
          <w:lang w:val="en-GB"/>
        </w:rPr>
        <w:fldChar w:fldCharType="begin">
          <w:fldData xml:space="preserve">PEVuZE5vdGU+PENpdGU+PEF1dGhvcj5UYW48L0F1dGhvcj48WWVhcj4yMDE0PC9ZZWFyPjxSZWNO
dW0+NjEzMDwvUmVjTnVtPjxEaXNwbGF5VGV4dD48c3R5bGUgZmFjZT0ic3VwZXJzY3JpcHQiPjcx
LCA3Mjwvc3R5bGU+PC9EaXNwbGF5VGV4dD48cmVjb3JkPjxyZWMtbnVtYmVyPjYxMzA8L3JlYy1u
dW1iZXI+PGZvcmVpZ24ta2V5cz48a2V5IGFwcD0iRU4iIGRiLWlkPSJhMnZ4NTJld2YwMHY5bGV3
MHI5eGZlZTNhcnIyOXp0czk5ejIiIHRpbWVzdGFtcD0iMTU1NjUyMjA4NyI+NjEzM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GFsdC10aXRsZT5BZHZhbmNlcyBpbiBpbW11bm9sb2d5PC9hbHQt
dGl0bGU+PC90aXRsZXM+PHBlcmlvZGljYWw+PGZ1bGwtdGl0bGU+QWR2IEltbXVub2w8L2Z1bGwt
dGl0bGU+PGFiYnItMT5BZHZhbmNlcyBpbiBpbW11bm9sb2d5PC9hYmJyLTE+PC9wZXJpb2RpY2Fs
PjxhbHQtcGVyaW9kaWNhbD48ZnVsbC10aXRsZT5BZHYgSW1tdW5vbDwvZnVsbC10aXRsZT48YWJi
ci0xPkFkdmFuY2VzIGluIGltbXVub2xvZ3k8L2FiYnItMT48L2FsdC1wZXJpb2RpY2FsPjxwYWdl
cz45MS0xMTk8L3BhZ2VzPjx2b2x1bWU+MTIxPC92b2x1bWU+PGVkaXRpb24+MjAxNC8wMS8wNzwv
ZWRpdGlvbj48a2V5d29yZHM+PGtleXdvcmQ+QW5pbWFsczwva2V5d29yZD48a2V5d29yZD5DeXRv
a2luZXMvYW50YWdvbmlzdHMgJmFtcDsgaW5oaWJpdG9ycy9iaW9zeW50aGVzaXMvcGh5c2lvbG9n
eTwva2V5d29yZD48a2V5d29yZD5GYXR0eSBBY2lkcywgVm9sYXRpbGUvYmlvc3ludGhlc2lzLypw
aHlzaW9sb2d5PC9rZXl3b3JkPjxrZXl3b3JkPkhpc3RvbmUgRGVhY2V0eWxhc2UgSW5oaWJpdG9y
cy9tZXRhYm9saXNtL3BoYXJtYWNvbG9neTwva2V5d29yZD48a2V5d29yZD5IdW1hbnM8L2tleXdv
cmQ+PGtleXdvcmQ+SW5mbGFtbWF0aW9uL2ltbXVub2xvZ3kvbWV0YWJvbGlzbS9wcmV2ZW50aW9u
ICZhbXA7IGNvbnRyb2w8L2tleXdvcmQ+PGtleXdvcmQ+TWljcm9iaW90YS9pbW11bm9sb2d5L3Bo
eXNpb2xvZ3k8L2tleXdvcmQ+PGtleXdvcmQ+UmVjZXB0b3JzLCBHLVByb3RlaW4tQ291cGxlZC9t
ZXRhYm9saXNtPC9rZXl3b3JkPjxrZXl3b3JkPlJlY2VwdG9ycywgTmljb3RpbmljL21ldGFib2xp
c208L2tleXdvcmQ+PGtleXdvcmQ+U2lnbmFsIFRyYW5zZHVjdGlvbi9pbW11bm9sb2d5PC9rZXl3
b3JkPjxrZXl3b3JkPlN1YnN0cmF0ZSBTcGVjaWZpY2l0eS9pbW11bm9sb2d5PC9rZXl3b3JkPjxr
ZXl3b3JkPkZpYmVyPC9rZXl3b3JkPjxrZXl3b3JkPkctcHJvdGVpbi1jb3VwbGVkIHJlY2VwdG9y
PC9rZXl3b3JkPjxrZXl3b3JkPkhpc3RvbmUgZGVhY2V0eWxhc2VzPC9rZXl3b3JkPjxrZXl3b3Jk
Pk1pY3JvYmlvdGE8L2tleXdvcmQ+PGtleXdvcmQ+U2hvcnQtY2hhaW4gZmF0dHkgYWNpZHM8L2tl
eXdvcmQ+PC9rZXl3b3Jkcz48ZGF0ZXM+PHllYXI+MjAxNDwveWVhcj48L2RhdGVzPjxpc2JuPjAw
NjUtMjc3NjwvaXNibj48YWNjZXNzaW9uLW51bT4yNDM4ODIxNDwvYWNjZXNzaW9uLW51bT48dXJs
cz48L3VybHM+PGVsZWN0cm9uaWMtcmVzb3VyY2UtbnVtPjEwLjEwMTYvYjk3OC0wLTEyLTgwMDEw
MC00LjAwMDAzLTk8L2VsZWN0cm9uaWMtcmVzb3VyY2UtbnVtPjxyZW1vdGUtZGF0YWJhc2UtcHJv
dmlkZXI+TkxNPC9yZW1vdGUtZGF0YWJhc2UtcHJvdmlkZXI+PGxhbmd1YWdlPmVuZzwvbGFuZ3Vh
Z2U+PC9yZWNvcmQ+PC9DaXRlPjxDaXRlPjxBdXRob3I+Vmlub2xvPC9BdXRob3I+PFllYXI+MjAx
MTwvWWVhcj48UmVjTnVtPjYxMzI8L1JlY051bT48cmVjb3JkPjxyZWMtbnVtYmVyPjYxMzI8L3Jl
Yy1udW1iZXI+PGZvcmVpZ24ta2V5cz48a2V5IGFwcD0iRU4iIGRiLWlkPSJhMnZ4NTJld2YwMHY5
bGV3MHI5eGZlZTNhcnIyOXp0czk5ejIiIHRpbWVzdGFtcD0iMTU1NjUyMjE4OSI+NjEzMjwva2V5
PjwvZm9yZWlnbi1rZXlzPjxyZWYtdHlwZSBuYW1lPSJKb3VybmFsIEFydGljbGUiPjE3PC9yZWYt
dHlwZT48Y29udHJpYnV0b3JzPjxhdXRob3JzPjxhdXRob3I+Vmlub2xvLCBNLiBBLjwvYXV0aG9y
PjxhdXRob3I+Um9kcmlndWVzLCBILiBHLjwvYXV0aG9yPjxhdXRob3I+TmFjaGJhciwgUi4gVC48
L2F1dGhvcj48YXV0aG9yPkN1cmksIFIuPC9hdXRob3I+PC9hdXRob3JzPjwvY29udHJpYnV0b3Jz
PjxhdXRoLWFkZHJlc3M+RGVwYXJ0bWVudCBvZiBQaHlzaW9sb2d5IGFuZCBCaW9waHlzaWNzLCBJ
bnN0aXR1dGUgb2YgQmlvbWVkaWNhbCBTY2llbmNlcy1JQ0ItSSwgU2FvIFBhdWxvIFVuaXZlcnNp
dHksIEJyYXppbC4gbXJhbWlyZXpAaWNiLnVzcC5icjwvYXV0aC1hZGRyZXNzPjx0aXRsZXM+PHRp
dGxlPlJlZ3VsYXRpb24gb2YgaW5mbGFtbWF0aW9uIGJ5IHNob3J0IGNoYWluIGZhdHR5IGFjaWRz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4NTgtNzY8
L3BhZ2VzPjx2b2x1bWU+Mzwvdm9sdW1lPjxudW1iZXI+MTA8L251bWJlcj48ZWRpdGlvbj4yMDEy
LzAxLzE5PC9lZGl0aW9uPjxrZXl3b3Jkcz48a2V5d29yZD5DeXRva2luZXMvKm1ldGFib2xpc208
L2tleXdvcmQ+PGtleXdvcmQ+RGlldGFyeSBGYXRzL3RoZXJhcGV1dGljIHVzZTwva2V5d29yZD48
a2V5d29yZD5FbmRvdGhlbGlhbCBDZWxscy9tZXRhYm9saXNtPC9rZXl3b3JkPjxrZXl3b3JkPkVw
aXRoZWxpYWwgQ2VsbHMvbWV0YWJvbGlzbTwva2V5d29yZD48a2V5d29yZD5GYXR0eSBBY2lkcywg
Vm9sYXRpbGUvKm1ldGFib2xpc20vdGhlcmFwZXV0aWMgdXNlPC9rZXl3b3JkPjxrZXl3b3JkPkh1
bWFuczwva2V5d29yZD48a2V5d29yZD4qSW1tdW5vbW9kdWxhdGlvbjwva2V5d29yZD48a2V5d29y
ZD5JbmZsYW1tYXRpb24vZHJ1ZyB0aGVyYXB5LyptZXRhYm9saXNtPC9rZXl3b3JkPjxrZXl3b3Jk
PkluZmxhbW1hdGlvbiBNZWRpYXRvcnMvKm1ldGFib2xpc208L2tleXdvcmQ+PGtleXdvcmQ+SW50
ZXN0aW5hbCBNdWNvc2EvKm1ldGFib2xpc208L2tleXdvcmQ+PGtleXdvcmQ+SW50ZXN0aW5lcy9j
eXRvbG9neS9taWNyb2Jpb2xvZ3k8L2tleXdvcmQ+PGtleXdvcmQ+TGV1a29jeXRlcy8qbWV0YWJv
bGlzbTwva2V5d29yZD48a2V5d29yZD4qIHNob3J0IGNoYWluIGZhdHR5IGFjaWRzPC9rZXl3b3Jk
PjxrZXl3b3JkPiphY2V0YXRlPC9rZXl3b3JkPjxrZXl3b3JkPipidXR5cmF0ZTwva2V5d29yZD48
a2V5d29yZD4qaW5mbGFtbWF0aW9uPC9rZXl3b3JkPjxrZXl3b3JkPipsZXVrb2N5dGVzPC9rZXl3
b3JkPjxrZXl3b3JkPipuZXV0cm9waGlsczwva2V5d29yZD48a2V5d29yZD4qcHJvcGlvbmF0ZTwv
a2V5d29yZD48L2tleXdvcmRzPjxkYXRlcz48eWVhcj4yMDExPC95ZWFyPjxwdWItZGF0ZXM+PGRh
dGU+T2N0PC9kYXRlPjwvcHViLWRhdGVzPjwvZGF0ZXM+PGlzYm4+MjA3Mi02NjQzPC9pc2JuPjxh
Y2Nlc3Npb24tbnVtPjIyMjU0MDgzPC9hY2Nlc3Npb24tbnVtPjx1cmxzPjwvdXJscz48Y3VzdG9t
Mj5QTUMzMjU3NzQxPC9jdXN0b20yPjxlbGVjdHJvbmljLXJlc291cmNlLW51bT4xMC4zMzkwL251
MzEwMDg1ODwvZWxlY3Ryb25pYy1yZXNvdXJjZS1udW0+PHJlbW90ZS1kYXRhYmFzZS1wcm92aWRl
cj5OTE08L3JlbW90ZS1kYXRhYmFzZS1wcm92aWRlcj48bGFuZ3VhZ2U+ZW5nPC9sYW5ndWFnZT48
L3JlY29yZD48L0NpdGU+PC9FbmROb3RlPn==
</w:fldData>
        </w:fldChar>
      </w:r>
      <w:r w:rsidR="00B94210" w:rsidRPr="008A5C51">
        <w:rPr>
          <w:rFonts w:ascii="Times New Roman" w:hAnsi="Times New Roman" w:cs="Times New Roman"/>
          <w:sz w:val="20"/>
          <w:szCs w:val="20"/>
          <w:lang w:val="en-GB"/>
        </w:rPr>
        <w:instrText xml:space="preserve"> ADDIN EN.CITE </w:instrText>
      </w:r>
      <w:r w:rsidR="00B94210" w:rsidRPr="008A5C51">
        <w:rPr>
          <w:rFonts w:ascii="Times New Roman" w:hAnsi="Times New Roman" w:cs="Times New Roman"/>
          <w:sz w:val="20"/>
          <w:szCs w:val="20"/>
          <w:lang w:val="en-GB"/>
        </w:rPr>
        <w:fldChar w:fldCharType="begin">
          <w:fldData xml:space="preserve">PEVuZE5vdGU+PENpdGU+PEF1dGhvcj5UYW48L0F1dGhvcj48WWVhcj4yMDE0PC9ZZWFyPjxSZWNO
dW0+NjEzMDwvUmVjTnVtPjxEaXNwbGF5VGV4dD48c3R5bGUgZmFjZT0ic3VwZXJzY3JpcHQiPjcx
LCA3Mjwvc3R5bGU+PC9EaXNwbGF5VGV4dD48cmVjb3JkPjxyZWMtbnVtYmVyPjYxMzA8L3JlYy1u
dW1iZXI+PGZvcmVpZ24ta2V5cz48a2V5IGFwcD0iRU4iIGRiLWlkPSJhMnZ4NTJld2YwMHY5bGV3
MHI5eGZlZTNhcnIyOXp0czk5ejIiIHRpbWVzdGFtcD0iMTU1NjUyMjA4NyI+NjEzM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GFsdC10aXRsZT5BZHZhbmNlcyBpbiBpbW11bm9sb2d5PC9hbHQt
dGl0bGU+PC90aXRsZXM+PHBlcmlvZGljYWw+PGZ1bGwtdGl0bGU+QWR2IEltbXVub2w8L2Z1bGwt
dGl0bGU+PGFiYnItMT5BZHZhbmNlcyBpbiBpbW11bm9sb2d5PC9hYmJyLTE+PC9wZXJpb2RpY2Fs
PjxhbHQtcGVyaW9kaWNhbD48ZnVsbC10aXRsZT5BZHYgSW1tdW5vbDwvZnVsbC10aXRsZT48YWJi
ci0xPkFkdmFuY2VzIGluIGltbXVub2xvZ3k8L2FiYnItMT48L2FsdC1wZXJpb2RpY2FsPjxwYWdl
cz45MS0xMTk8L3BhZ2VzPjx2b2x1bWU+MTIxPC92b2x1bWU+PGVkaXRpb24+MjAxNC8wMS8wNzwv
ZWRpdGlvbj48a2V5d29yZHM+PGtleXdvcmQ+QW5pbWFsczwva2V5d29yZD48a2V5d29yZD5DeXRv
a2luZXMvYW50YWdvbmlzdHMgJmFtcDsgaW5oaWJpdG9ycy9iaW9zeW50aGVzaXMvcGh5c2lvbG9n
eTwva2V5d29yZD48a2V5d29yZD5GYXR0eSBBY2lkcywgVm9sYXRpbGUvYmlvc3ludGhlc2lzLypw
aHlzaW9sb2d5PC9rZXl3b3JkPjxrZXl3b3JkPkhpc3RvbmUgRGVhY2V0eWxhc2UgSW5oaWJpdG9y
cy9tZXRhYm9saXNtL3BoYXJtYWNvbG9neTwva2V5d29yZD48a2V5d29yZD5IdW1hbnM8L2tleXdv
cmQ+PGtleXdvcmQ+SW5mbGFtbWF0aW9uL2ltbXVub2xvZ3kvbWV0YWJvbGlzbS9wcmV2ZW50aW9u
ICZhbXA7IGNvbnRyb2w8L2tleXdvcmQ+PGtleXdvcmQ+TWljcm9iaW90YS9pbW11bm9sb2d5L3Bo
eXNpb2xvZ3k8L2tleXdvcmQ+PGtleXdvcmQ+UmVjZXB0b3JzLCBHLVByb3RlaW4tQ291cGxlZC9t
ZXRhYm9saXNtPC9rZXl3b3JkPjxrZXl3b3JkPlJlY2VwdG9ycywgTmljb3RpbmljL21ldGFib2xp
c208L2tleXdvcmQ+PGtleXdvcmQ+U2lnbmFsIFRyYW5zZHVjdGlvbi9pbW11bm9sb2d5PC9rZXl3
b3JkPjxrZXl3b3JkPlN1YnN0cmF0ZSBTcGVjaWZpY2l0eS9pbW11bm9sb2d5PC9rZXl3b3JkPjxr
ZXl3b3JkPkZpYmVyPC9rZXl3b3JkPjxrZXl3b3JkPkctcHJvdGVpbi1jb3VwbGVkIHJlY2VwdG9y
PC9rZXl3b3JkPjxrZXl3b3JkPkhpc3RvbmUgZGVhY2V0eWxhc2VzPC9rZXl3b3JkPjxrZXl3b3Jk
Pk1pY3JvYmlvdGE8L2tleXdvcmQ+PGtleXdvcmQ+U2hvcnQtY2hhaW4gZmF0dHkgYWNpZHM8L2tl
eXdvcmQ+PC9rZXl3b3Jkcz48ZGF0ZXM+PHllYXI+MjAxNDwveWVhcj48L2RhdGVzPjxpc2JuPjAw
NjUtMjc3NjwvaXNibj48YWNjZXNzaW9uLW51bT4yNDM4ODIxNDwvYWNjZXNzaW9uLW51bT48dXJs
cz48L3VybHM+PGVsZWN0cm9uaWMtcmVzb3VyY2UtbnVtPjEwLjEwMTYvYjk3OC0wLTEyLTgwMDEw
MC00LjAwMDAzLTk8L2VsZWN0cm9uaWMtcmVzb3VyY2UtbnVtPjxyZW1vdGUtZGF0YWJhc2UtcHJv
dmlkZXI+TkxNPC9yZW1vdGUtZGF0YWJhc2UtcHJvdmlkZXI+PGxhbmd1YWdlPmVuZzwvbGFuZ3Vh
Z2U+PC9yZWNvcmQ+PC9DaXRlPjxDaXRlPjxBdXRob3I+Vmlub2xvPC9BdXRob3I+PFllYXI+MjAx
MTwvWWVhcj48UmVjTnVtPjYxMzI8L1JlY051bT48cmVjb3JkPjxyZWMtbnVtYmVyPjYxMzI8L3Jl
Yy1udW1iZXI+PGZvcmVpZ24ta2V5cz48a2V5IGFwcD0iRU4iIGRiLWlkPSJhMnZ4NTJld2YwMHY5
bGV3MHI5eGZlZTNhcnIyOXp0czk5ejIiIHRpbWVzdGFtcD0iMTU1NjUyMjE4OSI+NjEzMjwva2V5
PjwvZm9yZWlnbi1rZXlzPjxyZWYtdHlwZSBuYW1lPSJKb3VybmFsIEFydGljbGUiPjE3PC9yZWYt
dHlwZT48Y29udHJpYnV0b3JzPjxhdXRob3JzPjxhdXRob3I+Vmlub2xvLCBNLiBBLjwvYXV0aG9y
PjxhdXRob3I+Um9kcmlndWVzLCBILiBHLjwvYXV0aG9yPjxhdXRob3I+TmFjaGJhciwgUi4gVC48
L2F1dGhvcj48YXV0aG9yPkN1cmksIFIuPC9hdXRob3I+PC9hdXRob3JzPjwvY29udHJpYnV0b3Jz
PjxhdXRoLWFkZHJlc3M+RGVwYXJ0bWVudCBvZiBQaHlzaW9sb2d5IGFuZCBCaW9waHlzaWNzLCBJ
bnN0aXR1dGUgb2YgQmlvbWVkaWNhbCBTY2llbmNlcy1JQ0ItSSwgU2FvIFBhdWxvIFVuaXZlcnNp
dHksIEJyYXppbC4gbXJhbWlyZXpAaWNiLnVzcC5icjwvYXV0aC1hZGRyZXNzPjx0aXRsZXM+PHRp
dGxlPlJlZ3VsYXRpb24gb2YgaW5mbGFtbWF0aW9uIGJ5IHNob3J0IGNoYWluIGZhdHR5IGFjaWRz
PC90aXRsZT48c2Vjb25kYXJ5LXRpdGxlPk51dHJpZW50czwvc2Vjb25kYXJ5LXRpdGxlPjxhbHQt
dGl0bGU+TnV0cmllbnRzPC9hbHQtdGl0bGU+PC90aXRsZXM+PHBlcmlvZGljYWw+PGZ1bGwtdGl0
bGU+TnV0cmllbnRzPC9mdWxsLXRpdGxlPjxhYmJyLTE+TnV0cmllbnRzPC9hYmJyLTE+PC9wZXJp
b2RpY2FsPjxhbHQtcGVyaW9kaWNhbD48ZnVsbC10aXRsZT5OdXRyaWVudHM8L2Z1bGwtdGl0bGU+
PGFiYnItMT5OdXRyaWVudHM8L2FiYnItMT48L2FsdC1wZXJpb2RpY2FsPjxwYWdlcz44NTgtNzY8
L3BhZ2VzPjx2b2x1bWU+Mzwvdm9sdW1lPjxudW1iZXI+MTA8L251bWJlcj48ZWRpdGlvbj4yMDEy
LzAxLzE5PC9lZGl0aW9uPjxrZXl3b3Jkcz48a2V5d29yZD5DeXRva2luZXMvKm1ldGFib2xpc208
L2tleXdvcmQ+PGtleXdvcmQ+RGlldGFyeSBGYXRzL3RoZXJhcGV1dGljIHVzZTwva2V5d29yZD48
a2V5d29yZD5FbmRvdGhlbGlhbCBDZWxscy9tZXRhYm9saXNtPC9rZXl3b3JkPjxrZXl3b3JkPkVw
aXRoZWxpYWwgQ2VsbHMvbWV0YWJvbGlzbTwva2V5d29yZD48a2V5d29yZD5GYXR0eSBBY2lkcywg
Vm9sYXRpbGUvKm1ldGFib2xpc20vdGhlcmFwZXV0aWMgdXNlPC9rZXl3b3JkPjxrZXl3b3JkPkh1
bWFuczwva2V5d29yZD48a2V5d29yZD4qSW1tdW5vbW9kdWxhdGlvbjwva2V5d29yZD48a2V5d29y
ZD5JbmZsYW1tYXRpb24vZHJ1ZyB0aGVyYXB5LyptZXRhYm9saXNtPC9rZXl3b3JkPjxrZXl3b3Jk
PkluZmxhbW1hdGlvbiBNZWRpYXRvcnMvKm1ldGFib2xpc208L2tleXdvcmQ+PGtleXdvcmQ+SW50
ZXN0aW5hbCBNdWNvc2EvKm1ldGFib2xpc208L2tleXdvcmQ+PGtleXdvcmQ+SW50ZXN0aW5lcy9j
eXRvbG9neS9taWNyb2Jpb2xvZ3k8L2tleXdvcmQ+PGtleXdvcmQ+TGV1a29jeXRlcy8qbWV0YWJv
bGlzbTwva2V5d29yZD48a2V5d29yZD4qIHNob3J0IGNoYWluIGZhdHR5IGFjaWRzPC9rZXl3b3Jk
PjxrZXl3b3JkPiphY2V0YXRlPC9rZXl3b3JkPjxrZXl3b3JkPipidXR5cmF0ZTwva2V5d29yZD48
a2V5d29yZD4qaW5mbGFtbWF0aW9uPC9rZXl3b3JkPjxrZXl3b3JkPipsZXVrb2N5dGVzPC9rZXl3
b3JkPjxrZXl3b3JkPipuZXV0cm9waGlsczwva2V5d29yZD48a2V5d29yZD4qcHJvcGlvbmF0ZTwv
a2V5d29yZD48L2tleXdvcmRzPjxkYXRlcz48eWVhcj4yMDExPC95ZWFyPjxwdWItZGF0ZXM+PGRh
dGU+T2N0PC9kYXRlPjwvcHViLWRhdGVzPjwvZGF0ZXM+PGlzYm4+MjA3Mi02NjQzPC9pc2JuPjxh
Y2Nlc3Npb24tbnVtPjIyMjU0MDgzPC9hY2Nlc3Npb24tbnVtPjx1cmxzPjwvdXJscz48Y3VzdG9t
Mj5QTUMzMjU3NzQxPC9jdXN0b20yPjxlbGVjdHJvbmljLXJlc291cmNlLW51bT4xMC4zMzkwL251
MzEwMDg1ODwvZWxlY3Ryb25pYy1yZXNvdXJjZS1udW0+PHJlbW90ZS1kYXRhYmFzZS1wcm92aWRl
cj5OTE08L3JlbW90ZS1kYXRhYmFzZS1wcm92aWRlcj48bGFuZ3VhZ2U+ZW5nPC9sYW5ndWFnZT48
L3JlY29yZD48L0NpdGU+PC9FbmROb3RlPn==
</w:fldData>
        </w:fldChar>
      </w:r>
      <w:r w:rsidR="00B94210" w:rsidRPr="008A5C51">
        <w:rPr>
          <w:rFonts w:ascii="Times New Roman" w:hAnsi="Times New Roman" w:cs="Times New Roman"/>
          <w:sz w:val="20"/>
          <w:szCs w:val="20"/>
          <w:lang w:val="en-GB"/>
        </w:rPr>
        <w:instrText xml:space="preserve"> ADDIN EN.CITE.DATA </w:instrText>
      </w:r>
      <w:r w:rsidR="00B94210" w:rsidRPr="008A5C51">
        <w:rPr>
          <w:rFonts w:ascii="Times New Roman" w:hAnsi="Times New Roman" w:cs="Times New Roman"/>
          <w:sz w:val="20"/>
          <w:szCs w:val="20"/>
          <w:lang w:val="en-GB"/>
        </w:rPr>
      </w:r>
      <w:r w:rsidR="00B94210" w:rsidRPr="008A5C51">
        <w:rPr>
          <w:rFonts w:ascii="Times New Roman" w:hAnsi="Times New Roman" w:cs="Times New Roman"/>
          <w:sz w:val="20"/>
          <w:szCs w:val="20"/>
          <w:lang w:val="en-GB"/>
        </w:rPr>
        <w:fldChar w:fldCharType="end"/>
      </w:r>
      <w:r w:rsidR="009E0E38" w:rsidRPr="008A5C51">
        <w:rPr>
          <w:rFonts w:ascii="Times New Roman" w:hAnsi="Times New Roman" w:cs="Times New Roman"/>
          <w:sz w:val="20"/>
          <w:szCs w:val="20"/>
          <w:lang w:val="en-GB"/>
        </w:rPr>
      </w:r>
      <w:r w:rsidR="009E0E38" w:rsidRPr="008A5C51">
        <w:rPr>
          <w:rFonts w:ascii="Times New Roman" w:hAnsi="Times New Roman" w:cs="Times New Roman"/>
          <w:sz w:val="20"/>
          <w:szCs w:val="20"/>
          <w:lang w:val="en-GB"/>
        </w:rPr>
        <w:fldChar w:fldCharType="separate"/>
      </w:r>
      <w:r w:rsidR="00B94210" w:rsidRPr="008A5C51">
        <w:rPr>
          <w:rFonts w:ascii="Times New Roman" w:hAnsi="Times New Roman" w:cs="Times New Roman"/>
          <w:noProof/>
          <w:sz w:val="20"/>
          <w:szCs w:val="20"/>
          <w:vertAlign w:val="superscript"/>
          <w:lang w:val="en-GB"/>
        </w:rPr>
        <w:t>71, 72</w:t>
      </w:r>
      <w:r w:rsidR="009E0E38" w:rsidRPr="008A5C51">
        <w:rPr>
          <w:rFonts w:ascii="Times New Roman" w:hAnsi="Times New Roman" w:cs="Times New Roman"/>
          <w:sz w:val="20"/>
          <w:szCs w:val="20"/>
          <w:lang w:val="en-GB"/>
        </w:rPr>
        <w:fldChar w:fldCharType="end"/>
      </w:r>
      <w:r w:rsidRPr="008A5C51">
        <w:rPr>
          <w:rFonts w:ascii="Times New Roman" w:hAnsi="Times New Roman" w:cs="Times New Roman"/>
          <w:sz w:val="20"/>
          <w:szCs w:val="20"/>
          <w:lang w:val="en-GB"/>
        </w:rPr>
        <w:t xml:space="preserve"> to study the pathways of probiotic effects. </w:t>
      </w:r>
    </w:p>
    <w:p w14:paraId="73BEA867" w14:textId="77777777" w:rsidR="000767E3" w:rsidRPr="008A5C51" w:rsidRDefault="000767E3" w:rsidP="001D2CB1">
      <w:pPr>
        <w:spacing w:after="0"/>
        <w:jc w:val="both"/>
        <w:rPr>
          <w:rFonts w:ascii="Times New Roman" w:hAnsi="Times New Roman" w:cs="Times New Roman"/>
          <w:sz w:val="20"/>
          <w:szCs w:val="20"/>
          <w:lang w:val="en-GB"/>
        </w:rPr>
      </w:pPr>
      <w:r w:rsidRPr="008A5C51">
        <w:rPr>
          <w:rFonts w:ascii="Times New Roman" w:hAnsi="Times New Roman" w:cs="Times New Roman"/>
          <w:b/>
          <w:sz w:val="20"/>
          <w:szCs w:val="20"/>
          <w:lang w:val="en-GB"/>
        </w:rPr>
        <w:t>Metagenomics</w:t>
      </w:r>
      <w:r w:rsidRPr="008A5C51">
        <w:rPr>
          <w:rFonts w:ascii="Times New Roman" w:hAnsi="Times New Roman" w:cs="Times New Roman"/>
          <w:sz w:val="20"/>
          <w:szCs w:val="20"/>
          <w:lang w:val="en-GB"/>
        </w:rPr>
        <w:t xml:space="preserve"> will be performed by extracting the fecal DNA and creating an amplicon 16s rRNA library for analysis by high throughput 454 pyrosequencing to allow calculation of diversity indices and rarefaction curves. Resulting sequences will be compared with published sequence libraries data for taxonomic classification. The DNA will be extracted from stool samples using the method of </w:t>
      </w:r>
      <w:proofErr w:type="spellStart"/>
      <w:r w:rsidRPr="008A5C51">
        <w:rPr>
          <w:rFonts w:ascii="Times New Roman" w:hAnsi="Times New Roman" w:cs="Times New Roman"/>
          <w:sz w:val="20"/>
          <w:szCs w:val="20"/>
          <w:lang w:val="en-GB"/>
        </w:rPr>
        <w:t>Matsuki</w:t>
      </w:r>
      <w:proofErr w:type="spellEnd"/>
      <w:r w:rsidRPr="008A5C51">
        <w:rPr>
          <w:rFonts w:ascii="Times New Roman" w:hAnsi="Times New Roman" w:cs="Times New Roman"/>
          <w:sz w:val="20"/>
          <w:szCs w:val="20"/>
          <w:lang w:val="en-GB"/>
        </w:rPr>
        <w:t xml:space="preserve"> et al 2003 </w:t>
      </w:r>
      <w:r w:rsidR="009E0E38" w:rsidRPr="008A5C51">
        <w:rPr>
          <w:rFonts w:ascii="Times New Roman" w:hAnsi="Times New Roman" w:cs="Times New Roman"/>
          <w:sz w:val="20"/>
          <w:szCs w:val="20"/>
          <w:lang w:val="en-GB"/>
        </w:rPr>
        <w:fldChar w:fldCharType="begin"/>
      </w:r>
      <w:r w:rsidR="00B94210" w:rsidRPr="008A5C51">
        <w:rPr>
          <w:rFonts w:ascii="Times New Roman" w:hAnsi="Times New Roman" w:cs="Times New Roman"/>
          <w:sz w:val="20"/>
          <w:szCs w:val="20"/>
          <w:lang w:val="en-GB"/>
        </w:rPr>
        <w:instrText xml:space="preserve"> ADDIN EN.CITE &lt;EndNote&gt;&lt;Cite&gt;&lt;Author&gt;Matsuki&lt;/Author&gt;&lt;Year&gt;2003&lt;/Year&gt;&lt;RecNum&gt;5961&lt;/RecNum&gt;&lt;DisplayText&gt;&lt;style face="superscript"&gt;73&lt;/style&gt;&lt;/DisplayText&gt;&lt;record&gt;&lt;rec-number&gt;5961&lt;/rec-number&gt;&lt;foreign-keys&gt;&lt;key app="EN" db-id="a2vx52ewf00v9lew0r9xfee3arr29zts99z2" timestamp="1518691071"&gt;5961&lt;/key&gt;&lt;/foreign-keys&gt;&lt;ref-type name="Journal Article"&gt;17&lt;/ref-type&gt;&lt;contributors&gt;&lt;authors&gt;&lt;author&gt;Matsuki, T.&lt;/author&gt;&lt;author&gt;Watanabe, K.&lt;/author&gt;&lt;author&gt;Tanaka, R.&lt;/author&gt;&lt;/authors&gt;&lt;/contributors&gt;&lt;auth-address&gt;Yakult Central Institute for Microbiological Research, 1796 Yaho, Kunitachi, Tokyo 186-8650, Japan. takahiro-matsuki@yakult.co.jp&lt;/auth-address&gt;&lt;titles&gt;&lt;title&gt;Genus- and species-specific PCR primers for the detection and identification of bifidobacteria&lt;/title&gt;&lt;secondary-title&gt;Curr Issues Intest Microbiol&lt;/secondary-title&gt;&lt;alt-title&gt;Current issues in intestinal microbiology&lt;/alt-title&gt;&lt;/titles&gt;&lt;periodical&gt;&lt;full-title&gt;Curr Issues Intest Microbiol&lt;/full-title&gt;&lt;abbr-1&gt;Current issues in intestinal microbiology&lt;/abbr-1&gt;&lt;/periodical&gt;&lt;alt-periodical&gt;&lt;full-title&gt;Curr Issues Intest Microbiol&lt;/full-title&gt;&lt;abbr-1&gt;Current issues in intestinal microbiology&lt;/abbr-1&gt;&lt;/alt-periodical&gt;&lt;pages&gt;61-9&lt;/pages&gt;&lt;volume&gt;4&lt;/volume&gt;&lt;number&gt;2&lt;/number&gt;&lt;edition&gt;2003/09/25&lt;/edition&gt;&lt;keywords&gt;&lt;keyword&gt;Adult&lt;/keyword&gt;&lt;keyword&gt;Base Sequence&lt;/keyword&gt;&lt;keyword&gt;Bifidobacterium/classification/*genetics/isolation &amp;amp; purification&lt;/keyword&gt;&lt;keyword&gt;DNA Primers/*genetics&lt;/keyword&gt;&lt;keyword&gt;DNA, Bacterial/genetics&lt;/keyword&gt;&lt;keyword&gt;DNA, Ribosomal/genetics&lt;/keyword&gt;&lt;keyword&gt;Feces/microbiology&lt;/keyword&gt;&lt;keyword&gt;Humans&lt;/keyword&gt;&lt;keyword&gt;Infant&lt;/keyword&gt;&lt;keyword&gt;Phylogeny&lt;/keyword&gt;&lt;keyword&gt;Polymerase Chain Reaction/*methods&lt;/keyword&gt;&lt;keyword&gt;Species Specificity&lt;/keyword&gt;&lt;/keywords&gt;&lt;dates&gt;&lt;year&gt;2003&lt;/year&gt;&lt;pub-dates&gt;&lt;date&gt;Sep&lt;/date&gt;&lt;/pub-dates&gt;&lt;/dates&gt;&lt;isbn&gt;1466-531X (Print)&amp;#xD;1466-531x&lt;/isbn&gt;&lt;accession-num&gt;14503690&lt;/accession-num&gt;&lt;urls&gt;&lt;/urls&gt;&lt;remote-database-provider&gt;NLM&lt;/remote-database-provider&gt;&lt;language&gt;eng&lt;/language&gt;&lt;/record&gt;&lt;/Cite&gt;&lt;/EndNote&gt;</w:instrText>
      </w:r>
      <w:r w:rsidR="009E0E38" w:rsidRPr="008A5C51">
        <w:rPr>
          <w:rFonts w:ascii="Times New Roman" w:hAnsi="Times New Roman" w:cs="Times New Roman"/>
          <w:sz w:val="20"/>
          <w:szCs w:val="20"/>
          <w:lang w:val="en-GB"/>
        </w:rPr>
        <w:fldChar w:fldCharType="separate"/>
      </w:r>
      <w:r w:rsidR="00B94210" w:rsidRPr="008A5C51">
        <w:rPr>
          <w:rFonts w:ascii="Times New Roman" w:hAnsi="Times New Roman" w:cs="Times New Roman"/>
          <w:noProof/>
          <w:sz w:val="20"/>
          <w:szCs w:val="20"/>
          <w:vertAlign w:val="superscript"/>
          <w:lang w:val="en-GB"/>
        </w:rPr>
        <w:t>73</w:t>
      </w:r>
      <w:r w:rsidR="009E0E38" w:rsidRPr="008A5C51">
        <w:rPr>
          <w:rFonts w:ascii="Times New Roman" w:hAnsi="Times New Roman" w:cs="Times New Roman"/>
          <w:sz w:val="20"/>
          <w:szCs w:val="20"/>
          <w:lang w:val="en-GB"/>
        </w:rPr>
        <w:fldChar w:fldCharType="end"/>
      </w:r>
      <w:r w:rsidRPr="008A5C51">
        <w:rPr>
          <w:rFonts w:ascii="Times New Roman" w:hAnsi="Times New Roman" w:cs="Times New Roman"/>
          <w:sz w:val="20"/>
          <w:szCs w:val="20"/>
          <w:lang w:val="en-GB"/>
        </w:rPr>
        <w:t>. Briefly, the stool samples will be thawed on ice, diluted to allow harvesting of the bacterial cells by centrifugation. Bacterial cells will be re-suspended in lysis buffer and broken using a bead beater. Harvested DNA will be purified before use in PCR reactions.</w:t>
      </w:r>
      <w:r w:rsidRPr="008A5C51">
        <w:rPr>
          <w:rFonts w:ascii="Times New Roman" w:hAnsi="Times New Roman" w:cs="Times New Roman"/>
          <w:b/>
          <w:sz w:val="20"/>
          <w:szCs w:val="20"/>
        </w:rPr>
        <w:t xml:space="preserve"> </w:t>
      </w:r>
      <w:r w:rsidRPr="008A5C51">
        <w:rPr>
          <w:rFonts w:ascii="Times New Roman" w:hAnsi="Times New Roman" w:cs="Times New Roman"/>
          <w:sz w:val="20"/>
          <w:szCs w:val="20"/>
          <w:lang w:val="en-GB"/>
        </w:rPr>
        <w:t xml:space="preserve">Amplicon libraries targeting the 16S rRNA encoding gene will be prepared to obtain deep surveys of the microbial communities using the GS-FLX platform. PCR primers specific for the V3-V4 region of the 16S rRNA encoding gene (Escherichia coli positions 338 to 802) containing 454-specific adapter sequences as well as an 8-base pair barcode will be utilized. This barcode-based primer approach allows sequencing of multiple samples in a single 454 sequencing run without needing physical partitioning. </w:t>
      </w:r>
    </w:p>
    <w:p w14:paraId="744F5FB7" w14:textId="77777777" w:rsidR="000767E3" w:rsidRPr="008A5C51" w:rsidRDefault="000767E3" w:rsidP="001D2CB1">
      <w:pPr>
        <w:spacing w:after="0"/>
        <w:jc w:val="both"/>
        <w:rPr>
          <w:rFonts w:ascii="Times New Roman" w:hAnsi="Times New Roman" w:cs="Times New Roman"/>
          <w:b/>
          <w:sz w:val="20"/>
          <w:szCs w:val="20"/>
        </w:rPr>
      </w:pPr>
      <w:r w:rsidRPr="008A5C51">
        <w:rPr>
          <w:rFonts w:ascii="Times New Roman" w:hAnsi="Times New Roman" w:cs="Times New Roman"/>
          <w:b/>
          <w:sz w:val="20"/>
          <w:szCs w:val="20"/>
          <w:lang w:val="en-GB"/>
        </w:rPr>
        <w:t xml:space="preserve">Analysis of sequencing data: </w:t>
      </w:r>
      <w:r w:rsidRPr="008A5C51">
        <w:rPr>
          <w:rFonts w:ascii="Times New Roman" w:hAnsi="Times New Roman" w:cs="Times New Roman"/>
          <w:sz w:val="20"/>
          <w:szCs w:val="20"/>
          <w:lang w:val="en-GB"/>
        </w:rPr>
        <w:t xml:space="preserve">Processing of the 16S rRNA-derived sequence inventories will be performed using the QIIME toolkit (QIIME 1.5.0). Briefly, OTUs will be selected at 97% sequence identity using </w:t>
      </w:r>
      <w:proofErr w:type="spellStart"/>
      <w:r w:rsidRPr="008A5C51">
        <w:rPr>
          <w:rFonts w:ascii="Times New Roman" w:hAnsi="Times New Roman" w:cs="Times New Roman"/>
          <w:sz w:val="20"/>
          <w:szCs w:val="20"/>
          <w:lang w:val="en-GB"/>
        </w:rPr>
        <w:t>uclust</w:t>
      </w:r>
      <w:proofErr w:type="spellEnd"/>
      <w:r w:rsidRPr="008A5C51">
        <w:rPr>
          <w:rFonts w:ascii="Times New Roman" w:hAnsi="Times New Roman" w:cs="Times New Roman"/>
          <w:sz w:val="20"/>
          <w:szCs w:val="20"/>
          <w:lang w:val="en-GB"/>
        </w:rPr>
        <w:t xml:space="preserve"> and a representative sequence will be chosen for each OTU based on the most abundant sequence. Representative sequences will then be aligned using </w:t>
      </w:r>
      <w:proofErr w:type="spellStart"/>
      <w:r w:rsidRPr="008A5C51">
        <w:rPr>
          <w:rFonts w:ascii="Times New Roman" w:hAnsi="Times New Roman" w:cs="Times New Roman"/>
          <w:sz w:val="20"/>
          <w:szCs w:val="20"/>
          <w:lang w:val="en-GB"/>
        </w:rPr>
        <w:t>PyNAST</w:t>
      </w:r>
      <w:proofErr w:type="spellEnd"/>
      <w:r w:rsidRPr="008A5C51">
        <w:rPr>
          <w:rFonts w:ascii="Times New Roman" w:hAnsi="Times New Roman" w:cs="Times New Roman"/>
          <w:sz w:val="20"/>
          <w:szCs w:val="20"/>
          <w:lang w:val="en-GB"/>
        </w:rPr>
        <w:t xml:space="preserve">, and a taxonomic classification will be assigned to representative sequences using the RDP Classifier. These </w:t>
      </w:r>
      <w:proofErr w:type="spellStart"/>
      <w:r w:rsidRPr="008A5C51">
        <w:rPr>
          <w:rFonts w:ascii="Times New Roman" w:hAnsi="Times New Roman" w:cs="Times New Roman"/>
          <w:sz w:val="20"/>
          <w:szCs w:val="20"/>
          <w:lang w:val="en-GB"/>
        </w:rPr>
        <w:t>PyNAST</w:t>
      </w:r>
      <w:proofErr w:type="spellEnd"/>
      <w:r w:rsidRPr="008A5C51">
        <w:rPr>
          <w:rFonts w:ascii="Times New Roman" w:hAnsi="Times New Roman" w:cs="Times New Roman"/>
          <w:sz w:val="20"/>
          <w:szCs w:val="20"/>
          <w:lang w:val="en-GB"/>
        </w:rPr>
        <w:t xml:space="preserve">-aligned sequences will be used to build a phylogenetic tree with </w:t>
      </w:r>
      <w:proofErr w:type="spellStart"/>
      <w:r w:rsidRPr="008A5C51">
        <w:rPr>
          <w:rFonts w:ascii="Times New Roman" w:hAnsi="Times New Roman" w:cs="Times New Roman"/>
          <w:sz w:val="20"/>
          <w:szCs w:val="20"/>
          <w:lang w:val="en-GB"/>
        </w:rPr>
        <w:t>FastTree</w:t>
      </w:r>
      <w:proofErr w:type="spellEnd"/>
      <w:r w:rsidRPr="008A5C51">
        <w:rPr>
          <w:rFonts w:ascii="Times New Roman" w:hAnsi="Times New Roman" w:cs="Times New Roman"/>
          <w:sz w:val="20"/>
          <w:szCs w:val="20"/>
          <w:lang w:val="en-GB"/>
        </w:rPr>
        <w:t xml:space="preserve">, and unweighted </w:t>
      </w:r>
      <w:proofErr w:type="spellStart"/>
      <w:r w:rsidRPr="008A5C51">
        <w:rPr>
          <w:rFonts w:ascii="Times New Roman" w:hAnsi="Times New Roman" w:cs="Times New Roman"/>
          <w:sz w:val="20"/>
          <w:szCs w:val="20"/>
          <w:lang w:val="en-GB"/>
        </w:rPr>
        <w:t>UniFrac</w:t>
      </w:r>
      <w:proofErr w:type="spellEnd"/>
      <w:r w:rsidRPr="008A5C51">
        <w:rPr>
          <w:rFonts w:ascii="Times New Roman" w:hAnsi="Times New Roman" w:cs="Times New Roman"/>
          <w:sz w:val="20"/>
          <w:szCs w:val="20"/>
          <w:lang w:val="en-GB"/>
        </w:rPr>
        <w:t xml:space="preserve"> distances calculated between all samples.</w:t>
      </w:r>
      <w:r w:rsidRPr="008A5C51">
        <w:rPr>
          <w:rFonts w:ascii="Times New Roman" w:hAnsi="Times New Roman" w:cs="Times New Roman"/>
          <w:b/>
          <w:sz w:val="20"/>
          <w:szCs w:val="20"/>
        </w:rPr>
        <w:t xml:space="preserve"> </w:t>
      </w:r>
    </w:p>
    <w:p w14:paraId="2417E9B1" w14:textId="77777777" w:rsidR="000767E3" w:rsidRDefault="000767E3" w:rsidP="001D2CB1">
      <w:pPr>
        <w:spacing w:after="0"/>
        <w:jc w:val="both"/>
        <w:rPr>
          <w:rFonts w:ascii="Times New Roman" w:hAnsi="Times New Roman" w:cs="Times New Roman"/>
          <w:sz w:val="20"/>
          <w:szCs w:val="20"/>
        </w:rPr>
      </w:pPr>
      <w:r w:rsidRPr="008A5C51">
        <w:rPr>
          <w:rFonts w:ascii="Times New Roman" w:hAnsi="Times New Roman" w:cs="Times New Roman"/>
          <w:b/>
          <w:sz w:val="20"/>
          <w:szCs w:val="20"/>
        </w:rPr>
        <w:t>SCFA:</w:t>
      </w:r>
      <w:r w:rsidRPr="008A5C51">
        <w:rPr>
          <w:rFonts w:ascii="Times New Roman" w:hAnsi="Times New Roman" w:cs="Times New Roman"/>
          <w:sz w:val="20"/>
          <w:szCs w:val="20"/>
        </w:rPr>
        <w:t xml:space="preserve"> Fecal SCFA (acetate, propionate, and butyrate) levels will be analysed using gas chromatography. </w:t>
      </w:r>
    </w:p>
    <w:p w14:paraId="446CE8AB" w14:textId="4833B212" w:rsidR="000767E3" w:rsidRPr="008A5C51" w:rsidRDefault="00DE676A" w:rsidP="001D2CB1">
      <w:pPr>
        <w:spacing w:after="0"/>
        <w:jc w:val="both"/>
        <w:rPr>
          <w:rFonts w:ascii="Times New Roman" w:eastAsia="Calibri" w:hAnsi="Times New Roman" w:cs="Times New Roman"/>
          <w:b/>
          <w:sz w:val="20"/>
          <w:szCs w:val="20"/>
        </w:rPr>
      </w:pPr>
      <w:r>
        <w:rPr>
          <w:rFonts w:ascii="Times New Roman" w:hAnsi="Times New Roman" w:cs="Times New Roman"/>
          <w:b/>
          <w:sz w:val="20"/>
          <w:szCs w:val="20"/>
        </w:rPr>
        <w:t xml:space="preserve">Questionnaire </w:t>
      </w:r>
      <w:r w:rsidRPr="00DE676A">
        <w:rPr>
          <w:rFonts w:ascii="Times New Roman" w:hAnsi="Times New Roman" w:cs="Times New Roman"/>
          <w:b/>
          <w:sz w:val="20"/>
          <w:szCs w:val="20"/>
        </w:rPr>
        <w:t>for</w:t>
      </w:r>
      <w:r w:rsidR="00B83A0B" w:rsidRPr="00587A32">
        <w:rPr>
          <w:rFonts w:ascii="Times New Roman" w:hAnsi="Times New Roman" w:cs="Times New Roman"/>
          <w:b/>
          <w:sz w:val="20"/>
          <w:szCs w:val="20"/>
        </w:rPr>
        <w:t xml:space="preserve"> diet </w:t>
      </w:r>
      <w:proofErr w:type="gramStart"/>
      <w:r w:rsidR="00B83A0B" w:rsidRPr="00587A32">
        <w:rPr>
          <w:rFonts w:ascii="Times New Roman" w:hAnsi="Times New Roman" w:cs="Times New Roman"/>
          <w:b/>
          <w:sz w:val="20"/>
          <w:szCs w:val="20"/>
        </w:rPr>
        <w:t>and  medications</w:t>
      </w:r>
      <w:proofErr w:type="gramEnd"/>
      <w:r>
        <w:rPr>
          <w:rFonts w:ascii="Times New Roman" w:hAnsi="Times New Roman" w:cs="Times New Roman"/>
          <w:b/>
          <w:sz w:val="20"/>
          <w:szCs w:val="20"/>
        </w:rPr>
        <w:t xml:space="preserve">: </w:t>
      </w:r>
      <w:r w:rsidR="00640442" w:rsidRPr="00640442">
        <w:rPr>
          <w:rFonts w:ascii="Times New Roman" w:hAnsi="Times New Roman" w:cs="Times New Roman"/>
          <w:b/>
          <w:sz w:val="20"/>
          <w:szCs w:val="20"/>
        </w:rPr>
        <w:t xml:space="preserve">During the study period </w:t>
      </w:r>
      <w:r w:rsidR="00640442">
        <w:rPr>
          <w:rFonts w:ascii="Times New Roman" w:hAnsi="Times New Roman" w:cs="Times New Roman"/>
          <w:b/>
          <w:sz w:val="20"/>
          <w:szCs w:val="20"/>
        </w:rPr>
        <w:t>,</w:t>
      </w:r>
      <w:r w:rsidR="00640442" w:rsidRPr="00640442">
        <w:rPr>
          <w:rFonts w:ascii="Times New Roman" w:hAnsi="Times New Roman" w:cs="Times New Roman"/>
          <w:b/>
          <w:sz w:val="20"/>
          <w:szCs w:val="20"/>
        </w:rPr>
        <w:t>we will check if there have been any changes in diet or medications. This will involve 2 phone calls a month apart</w:t>
      </w:r>
    </w:p>
    <w:p w14:paraId="2126B8E5" w14:textId="77777777" w:rsidR="000767E3" w:rsidRPr="008A5C51" w:rsidRDefault="000767E3" w:rsidP="001D2CB1">
      <w:pPr>
        <w:spacing w:after="0"/>
        <w:jc w:val="both"/>
        <w:rPr>
          <w:rFonts w:ascii="Times New Roman" w:eastAsia="Calibri" w:hAnsi="Times New Roman" w:cs="Times New Roman"/>
          <w:b/>
          <w:sz w:val="20"/>
          <w:szCs w:val="20"/>
        </w:rPr>
      </w:pPr>
    </w:p>
    <w:p w14:paraId="658FFBAF" w14:textId="77777777" w:rsidR="000767E3" w:rsidRPr="008A5C51" w:rsidRDefault="000767E3" w:rsidP="001D2CB1">
      <w:pPr>
        <w:spacing w:after="0"/>
        <w:jc w:val="both"/>
        <w:rPr>
          <w:rFonts w:ascii="Times New Roman" w:eastAsia="Calibri" w:hAnsi="Times New Roman" w:cs="Times New Roman"/>
          <w:b/>
          <w:sz w:val="20"/>
          <w:szCs w:val="20"/>
        </w:rPr>
      </w:pPr>
    </w:p>
    <w:p w14:paraId="5FB76840" w14:textId="77777777" w:rsidR="002329DF" w:rsidRPr="008A5C51" w:rsidRDefault="002329DF">
      <w:pPr>
        <w:spacing w:after="200" w:line="276" w:lineRule="auto"/>
        <w:rPr>
          <w:rFonts w:ascii="Times New Roman" w:hAnsi="Times New Roman" w:cs="Times New Roman"/>
          <w:b/>
          <w:sz w:val="20"/>
          <w:szCs w:val="20"/>
        </w:rPr>
      </w:pPr>
    </w:p>
    <w:p w14:paraId="1A274CDF" w14:textId="77777777" w:rsidR="000767E3" w:rsidRPr="008A5C51" w:rsidRDefault="000767E3" w:rsidP="001D2CB1">
      <w:pPr>
        <w:spacing w:after="0"/>
        <w:jc w:val="both"/>
        <w:rPr>
          <w:rFonts w:ascii="Times New Roman" w:hAnsi="Times New Roman" w:cs="Times New Roman"/>
          <w:sz w:val="20"/>
          <w:szCs w:val="20"/>
        </w:rPr>
      </w:pPr>
      <w:r w:rsidRPr="008A5C51">
        <w:rPr>
          <w:rFonts w:ascii="Times New Roman" w:hAnsi="Times New Roman" w:cs="Times New Roman"/>
          <w:b/>
          <w:sz w:val="20"/>
          <w:szCs w:val="20"/>
        </w:rPr>
        <w:t>Figure 1:</w:t>
      </w:r>
      <w:r w:rsidRPr="008A5C51">
        <w:rPr>
          <w:rFonts w:ascii="Times New Roman" w:hAnsi="Times New Roman" w:cs="Times New Roman"/>
          <w:sz w:val="20"/>
          <w:szCs w:val="20"/>
        </w:rPr>
        <w:t xml:space="preserve"> </w:t>
      </w:r>
      <w:r w:rsidRPr="008A5C51">
        <w:rPr>
          <w:rFonts w:ascii="Times New Roman" w:hAnsi="Times New Roman" w:cs="Times New Roman"/>
          <w:b/>
          <w:sz w:val="20"/>
          <w:szCs w:val="20"/>
        </w:rPr>
        <w:t xml:space="preserve">Study flow chart </w:t>
      </w:r>
    </w:p>
    <w:p w14:paraId="70BCD6E2"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4384" behindDoc="0" locked="0" layoutInCell="1" allowOverlap="1" wp14:anchorId="478A02A9" wp14:editId="1494EA3C">
                <wp:simplePos x="0" y="0"/>
                <wp:positionH relativeFrom="column">
                  <wp:posOffset>1492250</wp:posOffset>
                </wp:positionH>
                <wp:positionV relativeFrom="paragraph">
                  <wp:posOffset>102870</wp:posOffset>
                </wp:positionV>
                <wp:extent cx="1903730" cy="516890"/>
                <wp:effectExtent l="0" t="0" r="20320" b="16510"/>
                <wp:wrapSquare wrapText="bothSides"/>
                <wp:docPr id="46" name="Rectangle 46"/>
                <wp:cNvGraphicFramePr/>
                <a:graphic xmlns:a="http://schemas.openxmlformats.org/drawingml/2006/main">
                  <a:graphicData uri="http://schemas.microsoft.com/office/word/2010/wordprocessingShape">
                    <wps:wsp>
                      <wps:cNvSpPr/>
                      <wps:spPr>
                        <a:xfrm>
                          <a:off x="0" y="0"/>
                          <a:ext cx="1903730" cy="516890"/>
                        </a:xfrm>
                        <a:prstGeom prst="rect">
                          <a:avLst/>
                        </a:prstGeom>
                        <a:solidFill>
                          <a:sysClr val="window" lastClr="FFFFFF"/>
                        </a:solidFill>
                        <a:ln w="9525" cap="flat" cmpd="sng" algn="ctr">
                          <a:solidFill>
                            <a:sysClr val="windowText" lastClr="000000"/>
                          </a:solidFill>
                          <a:prstDash val="solid"/>
                        </a:ln>
                        <a:effectLst/>
                      </wps:spPr>
                      <wps:txbx>
                        <w:txbxContent>
                          <w:p w14:paraId="15291000" w14:textId="77777777" w:rsidR="00AE7E7E" w:rsidRPr="00241D24" w:rsidRDefault="00AE7E7E" w:rsidP="001D2CB1">
                            <w:pPr>
                              <w:spacing w:after="0"/>
                              <w:jc w:val="both"/>
                              <w:rPr>
                                <w:rFonts w:ascii="Times New Roman" w:hAnsi="Times New Roman" w:cs="Times New Roman"/>
                                <w:sz w:val="20"/>
                                <w:szCs w:val="20"/>
                              </w:rPr>
                            </w:pPr>
                            <w:r w:rsidRPr="00241D24">
                              <w:rPr>
                                <w:rFonts w:ascii="Times New Roman" w:hAnsi="Times New Roman" w:cs="Times New Roman"/>
                                <w:b/>
                                <w:sz w:val="20"/>
                                <w:szCs w:val="20"/>
                              </w:rPr>
                              <w:t>Eligibility:</w:t>
                            </w:r>
                            <w:r>
                              <w:rPr>
                                <w:rFonts w:ascii="Times New Roman" w:hAnsi="Times New Roman" w:cs="Times New Roman"/>
                                <w:sz w:val="20"/>
                                <w:szCs w:val="20"/>
                              </w:rPr>
                              <w:t xml:space="preserve"> Age: 2-</w:t>
                            </w:r>
                            <w:r w:rsidRPr="00241D24">
                              <w:rPr>
                                <w:rFonts w:ascii="Times New Roman" w:hAnsi="Times New Roman" w:cs="Times New Roman"/>
                                <w:sz w:val="20"/>
                                <w:szCs w:val="20"/>
                              </w:rPr>
                              <w:t>5 years</w:t>
                            </w:r>
                            <w:r>
                              <w:rPr>
                                <w:rFonts w:ascii="Times New Roman" w:hAnsi="Times New Roman" w:cs="Times New Roman"/>
                                <w:sz w:val="20"/>
                                <w:szCs w:val="20"/>
                              </w:rPr>
                              <w:t xml:space="preserve">, and </w:t>
                            </w:r>
                            <w:r w:rsidRPr="00241D24">
                              <w:rPr>
                                <w:rFonts w:ascii="Times New Roman" w:hAnsi="Times New Roman" w:cs="Times New Roman"/>
                                <w:sz w:val="20"/>
                                <w:szCs w:val="20"/>
                              </w:rPr>
                              <w:t xml:space="preserve">ASD </w:t>
                            </w:r>
                            <w:r>
                              <w:rPr>
                                <w:rFonts w:ascii="Times New Roman" w:hAnsi="Times New Roman" w:cs="Times New Roman"/>
                                <w:sz w:val="20"/>
                                <w:szCs w:val="20"/>
                              </w:rPr>
                              <w:t xml:space="preserve">confirmed by </w:t>
                            </w:r>
                            <w:r w:rsidRPr="00241D24">
                              <w:rPr>
                                <w:rFonts w:ascii="Times New Roman" w:hAnsi="Times New Roman" w:cs="Times New Roman"/>
                                <w:sz w:val="20"/>
                                <w:szCs w:val="20"/>
                              </w:rPr>
                              <w:t>DSM-V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46" o:spid="_x0000_s1026" style="position:absolute;left:0;text-align:left;margin-left:117.5pt;margin-top:8.1pt;width:149.9pt;height:40.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R2uegIAAAoFAAAOAAAAZHJzL2Uyb0RvYy54bWysVE1vGjEQvVfqf7B8bxYIJAFliVAiqkpR&#10;gppUOQ9eL7uS13Ztw0J/fZ+9m4R8nKpyMDOe8Yzf85u9vNo3iu2k87XROR+eDDiTWpii1puc/3pc&#10;frvgzAfSBSmjZc4P0vOr+dcvl62dyZGpjCqkYyii/ay1Oa9CsLMs86KSDfkTY6VGsDSuoQDXbbLC&#10;UYvqjcpGg8FZ1hpXWGeE9B67N12Qz1P9spQi3Jell4GpnONuIa0ureu4ZvNLmm0c2aoW/TXoH27R&#10;UK3R9KXUDQViW1d/KNXUwhlvynAiTJOZsqyFTBiAZjh4h+ahIisTFpDj7QtN/v+VFXe7lWN1kfPx&#10;GWeaGrzRT7BGeqMkwx4Iaq2fIe/BrlzveZgR7b50TfwHDrZPpB5eSJX7wAQ2h9PB6fkpuBeITYZn&#10;F9PEevZ62jofvkvTsGjk3KF94pJ2tz6gI1KfU2Izb1RdLGulknPw18qxHeF9IYvCtJwp8gGbOV+m&#10;X4SAEm+OKc3anE8nownuRdBdqSjAbCyY8HrDGakNBC2CS1d5c9h/6PkIsEd9B+n3Wd+I44Z81V04&#10;Ve3TlI5wZJJsDzvy3jEdrbBf73v616Y44NWc6eTsrVjWKHwL3Cty0C/YxkyGeyylMkBqeouzyrg/&#10;n+3HfMgKUc5azANo+L0lJwHrh4bgpsPxOA5QcsaT8xEcdxxZH0f0trk2eJIhpt+KZMb8oJ7N0pnm&#10;CaO7iF0RIi3QuyO8d65DN6cYfiEXi5SGobEUbvWDFbF4pCxS+rh/Imd7/QQ8xp15nh2avZNRlxtP&#10;arPYBlPWSWOR4o5XqCU6GLikm/7jECf62E9Zr5+w+V8AAAD//wMAUEsDBBQABgAIAAAAIQBn8i+z&#10;3wAAAAkBAAAPAAAAZHJzL2Rvd25yZXYueG1sTI9BS8NAEIXvgv9hGcGb3Zja1MZsShVEEC/Ggu1t&#10;mx2TYHY27G6b9N87nvQ4vMeb7yvWk+3FCX3oHCm4nSUgkGpnOmoUbD+eb+5BhKjJ6N4RKjhjgHV5&#10;eVHo3LiR3vFUxUbwCIVcK2hjHHIpQ92i1WHmBiTOvpy3OvLpG2m8Hnnc9jJNkkxa3RF/aPWATy3W&#10;39XRKtiMj+nLPuyrs/1c7rb0Jl/9KJW6vpo2DyAiTvGvDL/4jA4lMx3ckUwQvYJ0vmCXyEGWguDC&#10;Yn7HLgcFq2UGsizkf4PyBwAA//8DAFBLAQItABQABgAIAAAAIQC2gziS/gAAAOEBAAATAAAAAAAA&#10;AAAAAAAAAAAAAABbQ29udGVudF9UeXBlc10ueG1sUEsBAi0AFAAGAAgAAAAhADj9If/WAAAAlAEA&#10;AAsAAAAAAAAAAAAAAAAALwEAAF9yZWxzLy5yZWxzUEsBAi0AFAAGAAgAAAAhAHTFHa56AgAACgUA&#10;AA4AAAAAAAAAAAAAAAAALgIAAGRycy9lMm9Eb2MueG1sUEsBAi0AFAAGAAgAAAAhAGfyL7PfAAAA&#10;CQEAAA8AAAAAAAAAAAAAAAAA1AQAAGRycy9kb3ducmV2LnhtbFBLBQYAAAAABAAEAPMAAADgBQAA&#10;AAA=&#10;" fillcolor="window" strokecolor="windowText">
                <v:textbox>
                  <w:txbxContent>
                    <w:p w14:paraId="15291000" w14:textId="77777777" w:rsidR="006956B9" w:rsidRPr="00241D24" w:rsidRDefault="006956B9" w:rsidP="001D2CB1">
                      <w:pPr>
                        <w:spacing w:after="0"/>
                        <w:jc w:val="both"/>
                        <w:rPr>
                          <w:rFonts w:ascii="Times New Roman" w:hAnsi="Times New Roman" w:cs="Times New Roman"/>
                          <w:sz w:val="20"/>
                          <w:szCs w:val="20"/>
                        </w:rPr>
                      </w:pPr>
                      <w:r w:rsidRPr="00241D24">
                        <w:rPr>
                          <w:rFonts w:ascii="Times New Roman" w:hAnsi="Times New Roman" w:cs="Times New Roman"/>
                          <w:b/>
                          <w:sz w:val="20"/>
                          <w:szCs w:val="20"/>
                        </w:rPr>
                        <w:t>Eligibility:</w:t>
                      </w:r>
                      <w:r>
                        <w:rPr>
                          <w:rFonts w:ascii="Times New Roman" w:hAnsi="Times New Roman" w:cs="Times New Roman"/>
                          <w:sz w:val="20"/>
                          <w:szCs w:val="20"/>
                        </w:rPr>
                        <w:t xml:space="preserve"> Age: 2-</w:t>
                      </w:r>
                      <w:r w:rsidRPr="00241D24">
                        <w:rPr>
                          <w:rFonts w:ascii="Times New Roman" w:hAnsi="Times New Roman" w:cs="Times New Roman"/>
                          <w:sz w:val="20"/>
                          <w:szCs w:val="20"/>
                        </w:rPr>
                        <w:t>5 years</w:t>
                      </w:r>
                      <w:r>
                        <w:rPr>
                          <w:rFonts w:ascii="Times New Roman" w:hAnsi="Times New Roman" w:cs="Times New Roman"/>
                          <w:sz w:val="20"/>
                          <w:szCs w:val="20"/>
                        </w:rPr>
                        <w:t xml:space="preserve">, and </w:t>
                      </w:r>
                      <w:r w:rsidRPr="00241D24">
                        <w:rPr>
                          <w:rFonts w:ascii="Times New Roman" w:hAnsi="Times New Roman" w:cs="Times New Roman"/>
                          <w:sz w:val="20"/>
                          <w:szCs w:val="20"/>
                        </w:rPr>
                        <w:t xml:space="preserve">ASD </w:t>
                      </w:r>
                      <w:r>
                        <w:rPr>
                          <w:rFonts w:ascii="Times New Roman" w:hAnsi="Times New Roman" w:cs="Times New Roman"/>
                          <w:sz w:val="20"/>
                          <w:szCs w:val="20"/>
                        </w:rPr>
                        <w:t xml:space="preserve">confirmed by </w:t>
                      </w:r>
                      <w:r w:rsidRPr="00241D24">
                        <w:rPr>
                          <w:rFonts w:ascii="Times New Roman" w:hAnsi="Times New Roman" w:cs="Times New Roman"/>
                          <w:sz w:val="20"/>
                          <w:szCs w:val="20"/>
                        </w:rPr>
                        <w:t>DSM-V criteria</w:t>
                      </w:r>
                    </w:p>
                  </w:txbxContent>
                </v:textbox>
                <w10:wrap type="square"/>
              </v:rect>
            </w:pict>
          </mc:Fallback>
        </mc:AlternateContent>
      </w:r>
      <w:r w:rsidRPr="008A5C51">
        <w:rPr>
          <w:rFonts w:ascii="Times New Roman" w:hAnsi="Times New Roman" w:cs="Times New Roman"/>
          <w:b/>
          <w:sz w:val="20"/>
          <w:szCs w:val="20"/>
          <w:u w:val="single"/>
        </w:rPr>
        <w:t xml:space="preserve">                                   </w:t>
      </w:r>
      <w:r w:rsidRPr="008A5C51">
        <w:rPr>
          <w:rFonts w:ascii="Times New Roman" w:hAnsi="Times New Roman" w:cs="Times New Roman"/>
          <w:sz w:val="20"/>
          <w:szCs w:val="20"/>
        </w:rPr>
        <w:t xml:space="preserve">            </w:t>
      </w:r>
    </w:p>
    <w:p w14:paraId="178C8E12" w14:textId="77777777" w:rsidR="000767E3" w:rsidRPr="008A5C51" w:rsidRDefault="000767E3" w:rsidP="001D2CB1">
      <w:pPr>
        <w:jc w:val="both"/>
        <w:rPr>
          <w:rFonts w:ascii="Times New Roman" w:hAnsi="Times New Roman" w:cs="Times New Roman"/>
          <w:sz w:val="20"/>
          <w:szCs w:val="20"/>
        </w:rPr>
      </w:pPr>
    </w:p>
    <w:p w14:paraId="063306A9"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59264" behindDoc="0" locked="0" layoutInCell="1" allowOverlap="1" wp14:anchorId="2FEAB54C" wp14:editId="592CAB96">
                <wp:simplePos x="0" y="0"/>
                <wp:positionH relativeFrom="column">
                  <wp:posOffset>3551987</wp:posOffset>
                </wp:positionH>
                <wp:positionV relativeFrom="paragraph">
                  <wp:posOffset>197180</wp:posOffset>
                </wp:positionV>
                <wp:extent cx="2820670" cy="2296973"/>
                <wp:effectExtent l="0" t="0" r="17780" b="27305"/>
                <wp:wrapNone/>
                <wp:docPr id="2" name="Rectangle 2"/>
                <wp:cNvGraphicFramePr/>
                <a:graphic xmlns:a="http://schemas.openxmlformats.org/drawingml/2006/main">
                  <a:graphicData uri="http://schemas.microsoft.com/office/word/2010/wordprocessingShape">
                    <wps:wsp>
                      <wps:cNvSpPr/>
                      <wps:spPr>
                        <a:xfrm>
                          <a:off x="0" y="0"/>
                          <a:ext cx="2820670" cy="2296973"/>
                        </a:xfrm>
                        <a:prstGeom prst="rect">
                          <a:avLst/>
                        </a:prstGeom>
                        <a:solidFill>
                          <a:sysClr val="window" lastClr="FFFFFF"/>
                        </a:solidFill>
                        <a:ln w="9525" cap="flat" cmpd="sng" algn="ctr">
                          <a:solidFill>
                            <a:sysClr val="windowText" lastClr="000000"/>
                          </a:solidFill>
                          <a:prstDash val="solid"/>
                        </a:ln>
                        <a:effectLst/>
                      </wps:spPr>
                      <wps:txbx>
                        <w:txbxContent>
                          <w:p w14:paraId="3055C5BE" w14:textId="77777777" w:rsidR="00AE7E7E" w:rsidRPr="00E2478D" w:rsidRDefault="00AE7E7E" w:rsidP="001D2CB1">
                            <w:pPr>
                              <w:spacing w:after="0"/>
                              <w:rPr>
                                <w:rFonts w:ascii="Times New Roman" w:hAnsi="Times New Roman" w:cs="Times New Roman"/>
                                <w:b/>
                                <w:sz w:val="20"/>
                                <w:szCs w:val="20"/>
                              </w:rPr>
                            </w:pPr>
                            <w:r w:rsidRPr="00E2478D">
                              <w:rPr>
                                <w:rFonts w:ascii="Times New Roman" w:hAnsi="Times New Roman" w:cs="Times New Roman"/>
                                <w:b/>
                                <w:sz w:val="20"/>
                                <w:szCs w:val="20"/>
                              </w:rPr>
                              <w:t>Exclusion Criteria</w:t>
                            </w:r>
                          </w:p>
                          <w:p w14:paraId="658FD626"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1.</w:t>
                            </w:r>
                            <w:r w:rsidRPr="009E2B19">
                              <w:rPr>
                                <w:rFonts w:ascii="Times New Roman" w:hAnsi="Times New Roman" w:cs="Times New Roman"/>
                                <w:sz w:val="20"/>
                                <w:szCs w:val="20"/>
                              </w:rPr>
                              <w:t xml:space="preserve"> Congenital anomalies</w:t>
                            </w:r>
                          </w:p>
                          <w:p w14:paraId="5A175E9F"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2.</w:t>
                            </w:r>
                            <w:r w:rsidRPr="009E2B19">
                              <w:rPr>
                                <w:rFonts w:ascii="Times New Roman" w:hAnsi="Times New Roman" w:cs="Times New Roman"/>
                                <w:sz w:val="20"/>
                                <w:szCs w:val="20"/>
                              </w:rPr>
                              <w:t xml:space="preserve"> Hypoxic ischemic encephalopathy</w:t>
                            </w:r>
                            <w:r>
                              <w:rPr>
                                <w:rFonts w:ascii="Times New Roman" w:hAnsi="Times New Roman" w:cs="Times New Roman"/>
                                <w:sz w:val="20"/>
                                <w:szCs w:val="20"/>
                              </w:rPr>
                              <w:t>,</w:t>
                            </w:r>
                          </w:p>
                          <w:p w14:paraId="4D95EC67"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 xml:space="preserve">3. </w:t>
                            </w:r>
                            <w:r w:rsidRPr="009E2B19">
                              <w:rPr>
                                <w:rFonts w:ascii="Times New Roman" w:hAnsi="Times New Roman" w:cs="Times New Roman"/>
                                <w:sz w:val="20"/>
                                <w:szCs w:val="20"/>
                              </w:rPr>
                              <w:t>Coeliac, I</w:t>
                            </w:r>
                            <w:r>
                              <w:rPr>
                                <w:rFonts w:ascii="Times New Roman" w:hAnsi="Times New Roman" w:cs="Times New Roman"/>
                                <w:sz w:val="20"/>
                                <w:szCs w:val="20"/>
                              </w:rPr>
                              <w:t>nflammatory bowel disease</w:t>
                            </w:r>
                          </w:p>
                          <w:p w14:paraId="0B9B01D0"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4. Use of probiotics in previous 90 day</w:t>
                            </w:r>
                            <w:r w:rsidRPr="009E2B19">
                              <w:rPr>
                                <w:rFonts w:ascii="Times New Roman" w:hAnsi="Times New Roman" w:cs="Times New Roman"/>
                                <w:sz w:val="20"/>
                                <w:szCs w:val="20"/>
                              </w:rPr>
                              <w:t>s</w:t>
                            </w:r>
                          </w:p>
                          <w:p w14:paraId="54A14C99"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5.</w:t>
                            </w:r>
                            <w:r w:rsidRPr="009E2B19">
                              <w:rPr>
                                <w:rFonts w:ascii="Times New Roman" w:hAnsi="Times New Roman" w:cs="Times New Roman"/>
                                <w:sz w:val="20"/>
                                <w:szCs w:val="20"/>
                              </w:rPr>
                              <w:t xml:space="preserve"> </w:t>
                            </w:r>
                            <w:r w:rsidRPr="007A6826">
                              <w:rPr>
                                <w:rFonts w:ascii="Times New Roman" w:hAnsi="Times New Roman" w:cs="Times New Roman"/>
                                <w:sz w:val="20"/>
                                <w:szCs w:val="20"/>
                              </w:rPr>
                              <w:t>Current or recent (within 4 weeks before enrolment) exposure to antibiotics, chemotherapy or immunosuppressant agents</w:t>
                            </w:r>
                            <w:r w:rsidRPr="007A6826" w:rsidDel="007A6826">
                              <w:rPr>
                                <w:rFonts w:ascii="Times New Roman" w:hAnsi="Times New Roman" w:cs="Times New Roman"/>
                                <w:sz w:val="20"/>
                                <w:szCs w:val="20"/>
                              </w:rPr>
                              <w:t xml:space="preserve"> </w:t>
                            </w:r>
                            <w:r w:rsidRPr="009E2B19">
                              <w:rPr>
                                <w:rFonts w:ascii="Times New Roman" w:hAnsi="Times New Roman" w:cs="Times New Roman"/>
                                <w:sz w:val="20"/>
                                <w:szCs w:val="20"/>
                              </w:rPr>
                              <w:t>of antibiotics, immunosuppressive</w:t>
                            </w:r>
                          </w:p>
                          <w:p w14:paraId="4B0460B9"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6.</w:t>
                            </w:r>
                            <w:r w:rsidRPr="009E2B19">
                              <w:rPr>
                                <w:rFonts w:ascii="Times New Roman" w:hAnsi="Times New Roman" w:cs="Times New Roman"/>
                                <w:sz w:val="20"/>
                                <w:szCs w:val="20"/>
                              </w:rPr>
                              <w:t xml:space="preserve"> Current</w:t>
                            </w:r>
                            <w:r>
                              <w:rPr>
                                <w:rFonts w:ascii="Times New Roman" w:hAnsi="Times New Roman" w:cs="Times New Roman"/>
                                <w:sz w:val="20"/>
                                <w:szCs w:val="20"/>
                              </w:rPr>
                              <w:t xml:space="preserve"> (or in previous 4 weeks)</w:t>
                            </w:r>
                            <w:r w:rsidRPr="009E2B19">
                              <w:rPr>
                                <w:rFonts w:ascii="Times New Roman" w:hAnsi="Times New Roman" w:cs="Times New Roman"/>
                                <w:sz w:val="20"/>
                                <w:szCs w:val="20"/>
                              </w:rPr>
                              <w:t xml:space="preserve"> use of laxatives</w:t>
                            </w:r>
                          </w:p>
                          <w:p w14:paraId="01FF7C91"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7. Imp</w:t>
                            </w:r>
                            <w:r w:rsidRPr="009E2B19">
                              <w:rPr>
                                <w:rFonts w:ascii="Times New Roman" w:hAnsi="Times New Roman" w:cs="Times New Roman"/>
                                <w:sz w:val="20"/>
                                <w:szCs w:val="20"/>
                              </w:rPr>
                              <w:t>lanted prosthe</w:t>
                            </w:r>
                            <w:r>
                              <w:rPr>
                                <w:rFonts w:ascii="Times New Roman" w:hAnsi="Times New Roman" w:cs="Times New Roman"/>
                                <w:sz w:val="20"/>
                                <w:szCs w:val="20"/>
                              </w:rPr>
                              <w:t xml:space="preserve">tic devices (e.g. </w:t>
                            </w:r>
                            <w:r w:rsidRPr="009E2B19">
                              <w:rPr>
                                <w:rFonts w:ascii="Times New Roman" w:hAnsi="Times New Roman" w:cs="Times New Roman"/>
                                <w:sz w:val="20"/>
                                <w:szCs w:val="20"/>
                              </w:rPr>
                              <w:t>heart valves</w:t>
                            </w:r>
                            <w:r>
                              <w:rPr>
                                <w:rFonts w:ascii="Times New Roman" w:hAnsi="Times New Roman" w:cs="Times New Roman"/>
                                <w:sz w:val="20"/>
                                <w:szCs w:val="20"/>
                              </w:rPr>
                              <w:t>)</w:t>
                            </w:r>
                          </w:p>
                          <w:p w14:paraId="415A749B"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8. P</w:t>
                            </w:r>
                            <w:r w:rsidRPr="009E2B19">
                              <w:rPr>
                                <w:rFonts w:ascii="Times New Roman" w:hAnsi="Times New Roman" w:cs="Times New Roman"/>
                                <w:sz w:val="20"/>
                                <w:szCs w:val="20"/>
                              </w:rPr>
                              <w:t xml:space="preserve">ositive </w:t>
                            </w:r>
                            <w:r>
                              <w:rPr>
                                <w:rFonts w:ascii="Times New Roman" w:hAnsi="Times New Roman" w:cs="Times New Roman"/>
                                <w:sz w:val="20"/>
                                <w:szCs w:val="20"/>
                              </w:rPr>
                              <w:t>for</w:t>
                            </w:r>
                            <w:r w:rsidRPr="009E2B19">
                              <w:rPr>
                                <w:rFonts w:ascii="Times New Roman" w:hAnsi="Times New Roman" w:cs="Times New Roman"/>
                                <w:sz w:val="20"/>
                                <w:szCs w:val="20"/>
                              </w:rPr>
                              <w:t xml:space="preserve"> HIV, Hepatitis B, and/or Hepatitis C </w:t>
                            </w:r>
                          </w:p>
                          <w:p w14:paraId="4638456A"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9. Special diets</w:t>
                            </w:r>
                          </w:p>
                          <w:p w14:paraId="6CCF57F9" w14:textId="64AB46F0" w:rsidR="00DE676A" w:rsidRPr="006910A8" w:rsidRDefault="00DE676A" w:rsidP="001D2CB1">
                            <w:pPr>
                              <w:spacing w:after="0"/>
                              <w:rPr>
                                <w:rFonts w:ascii="Times New Roman" w:hAnsi="Times New Roman" w:cs="Times New Roman"/>
                                <w:sz w:val="20"/>
                                <w:szCs w:val="20"/>
                              </w:rPr>
                            </w:pPr>
                            <w:r>
                              <w:rPr>
                                <w:rFonts w:ascii="Times New Roman" w:hAnsi="Times New Roman" w:cs="Times New Roman"/>
                                <w:sz w:val="20"/>
                                <w:szCs w:val="20"/>
                              </w:rPr>
                              <w:t>10</w:t>
                            </w:r>
                            <w:proofErr w:type="gramStart"/>
                            <w:r>
                              <w:rPr>
                                <w:rFonts w:ascii="Times New Roman" w:hAnsi="Times New Roman" w:cs="Times New Roman"/>
                                <w:sz w:val="20"/>
                                <w:szCs w:val="20"/>
                              </w:rPr>
                              <w:t>..</w:t>
                            </w:r>
                            <w:r w:rsidRPr="00DE676A">
                              <w:t xml:space="preserve"> </w:t>
                            </w:r>
                            <w:r w:rsidRPr="00DE676A">
                              <w:rPr>
                                <w:rFonts w:ascii="Times New Roman" w:hAnsi="Times New Roman" w:cs="Times New Roman"/>
                                <w:sz w:val="20"/>
                                <w:szCs w:val="20"/>
                              </w:rPr>
                              <w:t>)</w:t>
                            </w:r>
                            <w:proofErr w:type="gramEnd"/>
                            <w:r w:rsidRPr="00DE676A">
                              <w:rPr>
                                <w:rFonts w:ascii="Times New Roman" w:hAnsi="Times New Roman" w:cs="Times New Roman"/>
                                <w:sz w:val="20"/>
                                <w:szCs w:val="20"/>
                              </w:rPr>
                              <w:t xml:space="preserve">. </w:t>
                            </w:r>
                            <w:proofErr w:type="gramStart"/>
                            <w:r w:rsidRPr="00DE676A">
                              <w:rPr>
                                <w:rFonts w:ascii="Times New Roman" w:hAnsi="Times New Roman" w:cs="Times New Roman"/>
                                <w:sz w:val="20"/>
                                <w:szCs w:val="20"/>
                              </w:rPr>
                              <w:t>Cows’ milk protein allergy, food allergy, or conditions such as atopic dermatitis, or eczema.</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7" style="position:absolute;left:0;text-align:left;margin-left:279.7pt;margin-top:15.55pt;width:222.1pt;height:18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GbYegIAABAFAAAOAAAAZHJzL2Uyb0RvYy54bWysVEtv2zAMvg/YfxB0X514fSWoUwQtMgwo&#10;2mLt0DMjS7EBSdQkJXb260fJbpu2Ow3zQSZFio9PH3Vx2RvNdtKHFm3Fp0cTzqQVWLd2U/Gfj6sv&#10;55yFCLYGjVZWfC8Dv1x8/nTRubkssUFdS88oiA3zzlW8idHNiyKIRhoIR+ikJaNCbyCS6jdF7aGj&#10;6EYX5WRyWnToa+dRyBBo93ow8kWOr5QU8U6pICPTFafaYl59XtdpLRYXMN94cE0rxjLgH6ow0FpK&#10;+hLqGiKwrW8/hDKt8BhQxSOBpkClWiFzD9TNdPKum4cGnMy9EDjBvcAU/l9Ycbu796ytK15yZsHQ&#10;Ff0g0MButGRlgqdzYU5eD+7ej1ogMfXaK2/Sn7pgfYZ0/wKp7CMTtFmel5PTM0JekK0sZ6ezs68p&#10;avF63PkQv0k0LAkV95Q+Qwm7mxAH12eXlC2gbutVq3VW9uFKe7YDul5iRY0dZxpCpM2Kr/I3Zntz&#10;TFvWVXx2Up5QYUC0UxoiicYREMFuOAO9IT6L6HMpbw6HDzkfqduDvJP8/S1v6uMaQjMUnKOObtqm&#10;dmRm7Nh2An6AOkmxX/f5nqbpRNpZY72nu/M4kDo4sWop/g21fw+eWEyo02TGO1qURmoYR4mzBv3v&#10;v+0nfyIXWTnraCoIjV9b8JK6+26JdrPp8XEao6wcn5yVpPhDy/rQYrfmCulmpvQGOJHF5B/1s6g8&#10;mica4GXKSiawgnIPuI/KVRymlZ4AIZfL7Eaj4yDe2AcnUvCEXEL2sX8C70YaRbqTW3yeIJi/Y9Pg&#10;m05aXG4jqjZT7RVXomhSaOwyWccnIs31oZ69Xh+yxR8AAAD//wMAUEsDBBQABgAIAAAAIQAlKRkY&#10;4gAAAAsBAAAPAAAAZHJzL2Rvd25yZXYueG1sTI/BTsMwDIbvSLxDZCRuLGnHxlaaTgMJIaFdKJO2&#10;3bLGtBWNUyXZ2r092QmOtj/9/v58NZqOndH51pKEZCKAIVVWt1RL2H69PSyA+aBIq84SSrigh1Vx&#10;e5OrTNuBPvFchprFEPKZktCE0Gec+6pBo/zE9kjx9m2dUSGOrubaqSGGm46nQsy5US3FD43q8bXB&#10;6qc8GQnr4SV9P/hDeTG7p/2WNvzDDVzK+7tx/Qws4Bj+YLjqR3UootPRnkh71kmYzZaPEZUwTRJg&#10;V0CI6RzYMW6W6QJ4kfP/HYpfAAAA//8DAFBLAQItABQABgAIAAAAIQC2gziS/gAAAOEBAAATAAAA&#10;AAAAAAAAAAAAAAAAAABbQ29udGVudF9UeXBlc10ueG1sUEsBAi0AFAAGAAgAAAAhADj9If/WAAAA&#10;lAEAAAsAAAAAAAAAAAAAAAAALwEAAF9yZWxzLy5yZWxzUEsBAi0AFAAGAAgAAAAhAAtIZth6AgAA&#10;EAUAAA4AAAAAAAAAAAAAAAAALgIAAGRycy9lMm9Eb2MueG1sUEsBAi0AFAAGAAgAAAAhACUpGRji&#10;AAAACwEAAA8AAAAAAAAAAAAAAAAA1AQAAGRycy9kb3ducmV2LnhtbFBLBQYAAAAABAAEAPMAAADj&#10;BQAAAAA=&#10;" fillcolor="window" strokecolor="windowText">
                <v:textbox>
                  <w:txbxContent>
                    <w:p w14:paraId="3055C5BE" w14:textId="77777777" w:rsidR="00AE7E7E" w:rsidRPr="00E2478D" w:rsidRDefault="00AE7E7E" w:rsidP="001D2CB1">
                      <w:pPr>
                        <w:spacing w:after="0"/>
                        <w:rPr>
                          <w:rFonts w:ascii="Times New Roman" w:hAnsi="Times New Roman" w:cs="Times New Roman"/>
                          <w:b/>
                          <w:sz w:val="20"/>
                          <w:szCs w:val="20"/>
                        </w:rPr>
                      </w:pPr>
                      <w:r w:rsidRPr="00E2478D">
                        <w:rPr>
                          <w:rFonts w:ascii="Times New Roman" w:hAnsi="Times New Roman" w:cs="Times New Roman"/>
                          <w:b/>
                          <w:sz w:val="20"/>
                          <w:szCs w:val="20"/>
                        </w:rPr>
                        <w:t>Exclusion Criteria</w:t>
                      </w:r>
                    </w:p>
                    <w:p w14:paraId="658FD626"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1.</w:t>
                      </w:r>
                      <w:r w:rsidRPr="009E2B19">
                        <w:rPr>
                          <w:rFonts w:ascii="Times New Roman" w:hAnsi="Times New Roman" w:cs="Times New Roman"/>
                          <w:sz w:val="20"/>
                          <w:szCs w:val="20"/>
                        </w:rPr>
                        <w:t xml:space="preserve"> Congenital anomalies</w:t>
                      </w:r>
                    </w:p>
                    <w:p w14:paraId="5A175E9F"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2.</w:t>
                      </w:r>
                      <w:r w:rsidRPr="009E2B19">
                        <w:rPr>
                          <w:rFonts w:ascii="Times New Roman" w:hAnsi="Times New Roman" w:cs="Times New Roman"/>
                          <w:sz w:val="20"/>
                          <w:szCs w:val="20"/>
                        </w:rPr>
                        <w:t xml:space="preserve"> Hypoxic ischemic encephalopathy</w:t>
                      </w:r>
                      <w:r>
                        <w:rPr>
                          <w:rFonts w:ascii="Times New Roman" w:hAnsi="Times New Roman" w:cs="Times New Roman"/>
                          <w:sz w:val="20"/>
                          <w:szCs w:val="20"/>
                        </w:rPr>
                        <w:t>,</w:t>
                      </w:r>
                    </w:p>
                    <w:p w14:paraId="4D95EC67"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 xml:space="preserve">3. </w:t>
                      </w:r>
                      <w:r w:rsidRPr="009E2B19">
                        <w:rPr>
                          <w:rFonts w:ascii="Times New Roman" w:hAnsi="Times New Roman" w:cs="Times New Roman"/>
                          <w:sz w:val="20"/>
                          <w:szCs w:val="20"/>
                        </w:rPr>
                        <w:t>Coeliac, I</w:t>
                      </w:r>
                      <w:r>
                        <w:rPr>
                          <w:rFonts w:ascii="Times New Roman" w:hAnsi="Times New Roman" w:cs="Times New Roman"/>
                          <w:sz w:val="20"/>
                          <w:szCs w:val="20"/>
                        </w:rPr>
                        <w:t>nflammatory bowel disease</w:t>
                      </w:r>
                    </w:p>
                    <w:p w14:paraId="0B9B01D0"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4. Use of probiotics in previous 90 day</w:t>
                      </w:r>
                      <w:r w:rsidRPr="009E2B19">
                        <w:rPr>
                          <w:rFonts w:ascii="Times New Roman" w:hAnsi="Times New Roman" w:cs="Times New Roman"/>
                          <w:sz w:val="20"/>
                          <w:szCs w:val="20"/>
                        </w:rPr>
                        <w:t>s</w:t>
                      </w:r>
                    </w:p>
                    <w:p w14:paraId="54A14C99"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5.</w:t>
                      </w:r>
                      <w:r w:rsidRPr="009E2B19">
                        <w:rPr>
                          <w:rFonts w:ascii="Times New Roman" w:hAnsi="Times New Roman" w:cs="Times New Roman"/>
                          <w:sz w:val="20"/>
                          <w:szCs w:val="20"/>
                        </w:rPr>
                        <w:t xml:space="preserve"> </w:t>
                      </w:r>
                      <w:r w:rsidRPr="007A6826">
                        <w:rPr>
                          <w:rFonts w:ascii="Times New Roman" w:hAnsi="Times New Roman" w:cs="Times New Roman"/>
                          <w:sz w:val="20"/>
                          <w:szCs w:val="20"/>
                        </w:rPr>
                        <w:t>Current or recent (within 4 weeks before enrolment) exposure to antibiotics, chemotherapy or immunosuppressant agents</w:t>
                      </w:r>
                      <w:r w:rsidRPr="007A6826" w:rsidDel="007A6826">
                        <w:rPr>
                          <w:rFonts w:ascii="Times New Roman" w:hAnsi="Times New Roman" w:cs="Times New Roman"/>
                          <w:sz w:val="20"/>
                          <w:szCs w:val="20"/>
                        </w:rPr>
                        <w:t xml:space="preserve"> </w:t>
                      </w:r>
                      <w:r w:rsidRPr="009E2B19">
                        <w:rPr>
                          <w:rFonts w:ascii="Times New Roman" w:hAnsi="Times New Roman" w:cs="Times New Roman"/>
                          <w:sz w:val="20"/>
                          <w:szCs w:val="20"/>
                        </w:rPr>
                        <w:t>of antibiotics, immunosuppressive</w:t>
                      </w:r>
                    </w:p>
                    <w:p w14:paraId="4B0460B9"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6.</w:t>
                      </w:r>
                      <w:r w:rsidRPr="009E2B19">
                        <w:rPr>
                          <w:rFonts w:ascii="Times New Roman" w:hAnsi="Times New Roman" w:cs="Times New Roman"/>
                          <w:sz w:val="20"/>
                          <w:szCs w:val="20"/>
                        </w:rPr>
                        <w:t xml:space="preserve"> Current</w:t>
                      </w:r>
                      <w:r>
                        <w:rPr>
                          <w:rFonts w:ascii="Times New Roman" w:hAnsi="Times New Roman" w:cs="Times New Roman"/>
                          <w:sz w:val="20"/>
                          <w:szCs w:val="20"/>
                        </w:rPr>
                        <w:t xml:space="preserve"> (or in previous 4 weeks)</w:t>
                      </w:r>
                      <w:r w:rsidRPr="009E2B19">
                        <w:rPr>
                          <w:rFonts w:ascii="Times New Roman" w:hAnsi="Times New Roman" w:cs="Times New Roman"/>
                          <w:sz w:val="20"/>
                          <w:szCs w:val="20"/>
                        </w:rPr>
                        <w:t xml:space="preserve"> use of laxatives</w:t>
                      </w:r>
                    </w:p>
                    <w:p w14:paraId="01FF7C91" w14:textId="77777777" w:rsidR="00AE7E7E" w:rsidRPr="009E2B19"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7. Imp</w:t>
                      </w:r>
                      <w:r w:rsidRPr="009E2B19">
                        <w:rPr>
                          <w:rFonts w:ascii="Times New Roman" w:hAnsi="Times New Roman" w:cs="Times New Roman"/>
                          <w:sz w:val="20"/>
                          <w:szCs w:val="20"/>
                        </w:rPr>
                        <w:t>lanted prosthe</w:t>
                      </w:r>
                      <w:r>
                        <w:rPr>
                          <w:rFonts w:ascii="Times New Roman" w:hAnsi="Times New Roman" w:cs="Times New Roman"/>
                          <w:sz w:val="20"/>
                          <w:szCs w:val="20"/>
                        </w:rPr>
                        <w:t xml:space="preserve">tic devices (e.g. </w:t>
                      </w:r>
                      <w:r w:rsidRPr="009E2B19">
                        <w:rPr>
                          <w:rFonts w:ascii="Times New Roman" w:hAnsi="Times New Roman" w:cs="Times New Roman"/>
                          <w:sz w:val="20"/>
                          <w:szCs w:val="20"/>
                        </w:rPr>
                        <w:t>heart valves</w:t>
                      </w:r>
                      <w:r>
                        <w:rPr>
                          <w:rFonts w:ascii="Times New Roman" w:hAnsi="Times New Roman" w:cs="Times New Roman"/>
                          <w:sz w:val="20"/>
                          <w:szCs w:val="20"/>
                        </w:rPr>
                        <w:t>)</w:t>
                      </w:r>
                    </w:p>
                    <w:p w14:paraId="415A749B"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8. P</w:t>
                      </w:r>
                      <w:r w:rsidRPr="009E2B19">
                        <w:rPr>
                          <w:rFonts w:ascii="Times New Roman" w:hAnsi="Times New Roman" w:cs="Times New Roman"/>
                          <w:sz w:val="20"/>
                          <w:szCs w:val="20"/>
                        </w:rPr>
                        <w:t xml:space="preserve">ositive </w:t>
                      </w:r>
                      <w:r>
                        <w:rPr>
                          <w:rFonts w:ascii="Times New Roman" w:hAnsi="Times New Roman" w:cs="Times New Roman"/>
                          <w:sz w:val="20"/>
                          <w:szCs w:val="20"/>
                        </w:rPr>
                        <w:t>for</w:t>
                      </w:r>
                      <w:r w:rsidRPr="009E2B19">
                        <w:rPr>
                          <w:rFonts w:ascii="Times New Roman" w:hAnsi="Times New Roman" w:cs="Times New Roman"/>
                          <w:sz w:val="20"/>
                          <w:szCs w:val="20"/>
                        </w:rPr>
                        <w:t xml:space="preserve"> HIV, Hepatitis B, and/or Hepatitis C </w:t>
                      </w:r>
                    </w:p>
                    <w:p w14:paraId="4638456A" w14:textId="77777777" w:rsidR="00AE7E7E" w:rsidRDefault="00AE7E7E" w:rsidP="001D2CB1">
                      <w:pPr>
                        <w:spacing w:after="0"/>
                        <w:rPr>
                          <w:rFonts w:ascii="Times New Roman" w:hAnsi="Times New Roman" w:cs="Times New Roman"/>
                          <w:sz w:val="20"/>
                          <w:szCs w:val="20"/>
                        </w:rPr>
                      </w:pPr>
                      <w:r>
                        <w:rPr>
                          <w:rFonts w:ascii="Times New Roman" w:hAnsi="Times New Roman" w:cs="Times New Roman"/>
                          <w:sz w:val="20"/>
                          <w:szCs w:val="20"/>
                        </w:rPr>
                        <w:t>9. Special diets</w:t>
                      </w:r>
                    </w:p>
                    <w:p w14:paraId="6CCF57F9" w14:textId="64AB46F0" w:rsidR="00DE676A" w:rsidRPr="006910A8" w:rsidRDefault="00DE676A" w:rsidP="001D2CB1">
                      <w:pPr>
                        <w:spacing w:after="0"/>
                        <w:rPr>
                          <w:rFonts w:ascii="Times New Roman" w:hAnsi="Times New Roman" w:cs="Times New Roman"/>
                          <w:sz w:val="20"/>
                          <w:szCs w:val="20"/>
                        </w:rPr>
                      </w:pPr>
                      <w:r>
                        <w:rPr>
                          <w:rFonts w:ascii="Times New Roman" w:hAnsi="Times New Roman" w:cs="Times New Roman"/>
                          <w:sz w:val="20"/>
                          <w:szCs w:val="20"/>
                        </w:rPr>
                        <w:t>10</w:t>
                      </w:r>
                      <w:proofErr w:type="gramStart"/>
                      <w:r>
                        <w:rPr>
                          <w:rFonts w:ascii="Times New Roman" w:hAnsi="Times New Roman" w:cs="Times New Roman"/>
                          <w:sz w:val="20"/>
                          <w:szCs w:val="20"/>
                        </w:rPr>
                        <w:t>..</w:t>
                      </w:r>
                      <w:r w:rsidRPr="00DE676A">
                        <w:t xml:space="preserve"> </w:t>
                      </w:r>
                      <w:r w:rsidRPr="00DE676A">
                        <w:rPr>
                          <w:rFonts w:ascii="Times New Roman" w:hAnsi="Times New Roman" w:cs="Times New Roman"/>
                          <w:sz w:val="20"/>
                          <w:szCs w:val="20"/>
                        </w:rPr>
                        <w:t>)</w:t>
                      </w:r>
                      <w:proofErr w:type="gramEnd"/>
                      <w:r w:rsidRPr="00DE676A">
                        <w:rPr>
                          <w:rFonts w:ascii="Times New Roman" w:hAnsi="Times New Roman" w:cs="Times New Roman"/>
                          <w:sz w:val="20"/>
                          <w:szCs w:val="20"/>
                        </w:rPr>
                        <w:t xml:space="preserve">. </w:t>
                      </w:r>
                      <w:proofErr w:type="gramStart"/>
                      <w:r w:rsidRPr="00DE676A">
                        <w:rPr>
                          <w:rFonts w:ascii="Times New Roman" w:hAnsi="Times New Roman" w:cs="Times New Roman"/>
                          <w:sz w:val="20"/>
                          <w:szCs w:val="20"/>
                        </w:rPr>
                        <w:t>Cows’ milk protein allergy, food allergy, or conditions such as atopic dermatitis, or eczema.</w:t>
                      </w:r>
                      <w:proofErr w:type="gramEnd"/>
                    </w:p>
                  </w:txbxContent>
                </v:textbox>
              </v:rect>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1008" behindDoc="0" locked="0" layoutInCell="1" allowOverlap="1" wp14:anchorId="7C1D27E1" wp14:editId="058FE172">
                <wp:simplePos x="0" y="0"/>
                <wp:positionH relativeFrom="column">
                  <wp:posOffset>2390775</wp:posOffset>
                </wp:positionH>
                <wp:positionV relativeFrom="paragraph">
                  <wp:posOffset>106680</wp:posOffset>
                </wp:positionV>
                <wp:extent cx="0" cy="2162175"/>
                <wp:effectExtent l="76200" t="0" r="76200" b="47625"/>
                <wp:wrapNone/>
                <wp:docPr id="4" name="Straight Arrow Connector 4"/>
                <wp:cNvGraphicFramePr/>
                <a:graphic xmlns:a="http://schemas.openxmlformats.org/drawingml/2006/main">
                  <a:graphicData uri="http://schemas.microsoft.com/office/word/2010/wordprocessingShape">
                    <wps:wsp>
                      <wps:cNvCnPr/>
                      <wps:spPr>
                        <a:xfrm>
                          <a:off x="0" y="0"/>
                          <a:ext cx="0" cy="216217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4" o:spid="_x0000_s1026" type="#_x0000_t32" style="position:absolute;margin-left:188.25pt;margin-top:8.4pt;width:0;height:170.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vwpCgIAABUEAAAOAAAAZHJzL2Uyb0RvYy54bWysU8lu2zAQvRfoPxC815KMOG0Ey0FhN710&#10;MZD0AyYkJRHgBg5r2X/fIeU4aYpeiupADYecx/dmWd8erWEHFVF71/FmUXOmnPBSu6HjPx7u3n3g&#10;DBM4CcY71fGTQn67eftmPYVWLf3ojVSREYjDdgodH1MKbVWhGJUFXPigHB32PlpItI1DJSNMhG5N&#10;tazr62ryUYbohUIk724+5JuC3/dKpO99jyox03Hilsoay/qY12qzhnaIEEYtzjTgH1hY0I4evUDt&#10;IAH7GfUfUFaL6NH3aSG8rXzfa6GKBlLT1K/U3I8QVNFCycFwSRP+P1jx7bCPTMuOX3HmwFKJ7lME&#10;PYyJfYzRT2zrnaM0+siucramgC0Fbd0+nncY9jFLP/bR5j+JYseS4dMlw+qYmJidgrzL5nrZvF9l&#10;vOo5MERMn5W3LBsdxzOPC4GmZBgOXzDNgU8B+VXn77Qx5IfWODZ1/Ga1XHEmgJqqN5DItIFkohs4&#10;AzNQt4oUCyJ6o2WOzsF4wq2J7ADUMNRn0k8PRJ4zA5jogBSVbw4cQar56s2K3HM3IaSvXs7upn7y&#10;k84Zukj+7cksYwc4ziHlaEYaFchPTrJ0ClQXRwPEszKrJPFRpCBbRXICbZ5vpqjBDeYvt4mJcVmq&#10;KvNxzmau61zJbD16eSoFrvKOeq+wPs9Jbu6Xe7JfTvPmFwAAAP//AwBQSwMEFAAGAAgAAAAhAKp4&#10;LwnfAAAACgEAAA8AAABkcnMvZG93bnJldi54bWxMj0FPwzAMhe9I/IfISNxYCtMyKE0nYEL0MiQ2&#10;hDhmrWkiGqdqsq3j12PEAW6239Pz94rF6DuxxyG6QBouJxkIpDo0jloNr5vHi2sQMRlqTBcINRwx&#10;wqI8PSlM3oQDveB+nVrBIRRzo8Gm1OdSxtqiN3ESeiTWPsLgTeJ1aGUzmAOH+05eZZmS3jjiD9b0&#10;+GCx/lzvvIa0fD9a9Vbf37jnzdNKua+qqpZan5+Nd7cgEo7pzww/+IwOJTNtw46aKDoN07masZUF&#10;xRXY8HvY8jCbT0GWhfxfofwGAAD//wMAUEsBAi0AFAAGAAgAAAAhALaDOJL+AAAA4QEAABMAAAAA&#10;AAAAAAAAAAAAAAAAAFtDb250ZW50X1R5cGVzXS54bWxQSwECLQAUAAYACAAAACEAOP0h/9YAAACU&#10;AQAACwAAAAAAAAAAAAAAAAAvAQAAX3JlbHMvLnJlbHNQSwECLQAUAAYACAAAACEAGYb8KQoCAAAV&#10;BAAADgAAAAAAAAAAAAAAAAAuAgAAZHJzL2Uyb0RvYy54bWxQSwECLQAUAAYACAAAACEAqngvCd8A&#10;AAAKAQAADwAAAAAAAAAAAAAAAABkBAAAZHJzL2Rvd25yZXYueG1sUEsFBgAAAAAEAAQA8wAAAHAF&#10;AAAAAA==&#10;">
                <v:stroke endarrow="block"/>
              </v:shape>
            </w:pict>
          </mc:Fallback>
        </mc:AlternateContent>
      </w:r>
    </w:p>
    <w:p w14:paraId="6E9324C2" w14:textId="77777777" w:rsidR="000767E3" w:rsidRPr="008A5C51" w:rsidRDefault="000767E3" w:rsidP="001D2CB1">
      <w:pPr>
        <w:jc w:val="both"/>
        <w:rPr>
          <w:rFonts w:ascii="Times New Roman" w:hAnsi="Times New Roman" w:cs="Times New Roman"/>
          <w:sz w:val="20"/>
          <w:szCs w:val="20"/>
        </w:rPr>
      </w:pPr>
    </w:p>
    <w:p w14:paraId="1DF61C7E" w14:textId="77777777" w:rsidR="000767E3" w:rsidRPr="008A5C51" w:rsidRDefault="000767E3" w:rsidP="001D2CB1">
      <w:pPr>
        <w:jc w:val="both"/>
        <w:rPr>
          <w:rFonts w:ascii="Times New Roman" w:hAnsi="Times New Roman" w:cs="Times New Roman"/>
          <w:sz w:val="20"/>
          <w:szCs w:val="20"/>
        </w:rPr>
      </w:pPr>
    </w:p>
    <w:p w14:paraId="05AFC48D" w14:textId="77777777" w:rsidR="000767E3" w:rsidRPr="008A5C51" w:rsidRDefault="000767E3" w:rsidP="001D2CB1">
      <w:pPr>
        <w:jc w:val="both"/>
        <w:rPr>
          <w:rFonts w:ascii="Times New Roman" w:hAnsi="Times New Roman" w:cs="Times New Roman"/>
          <w:sz w:val="20"/>
          <w:szCs w:val="20"/>
        </w:rPr>
      </w:pPr>
    </w:p>
    <w:p w14:paraId="4314003B"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2032" behindDoc="0" locked="0" layoutInCell="1" allowOverlap="1" wp14:anchorId="7BC88BE1" wp14:editId="57AB4327">
                <wp:simplePos x="0" y="0"/>
                <wp:positionH relativeFrom="column">
                  <wp:posOffset>2390775</wp:posOffset>
                </wp:positionH>
                <wp:positionV relativeFrom="paragraph">
                  <wp:posOffset>100330</wp:posOffset>
                </wp:positionV>
                <wp:extent cx="1162050" cy="9525"/>
                <wp:effectExtent l="0" t="57150" r="38100" b="85725"/>
                <wp:wrapNone/>
                <wp:docPr id="8" name="Straight Arrow Connector 8"/>
                <wp:cNvGraphicFramePr/>
                <a:graphic xmlns:a="http://schemas.openxmlformats.org/drawingml/2006/main">
                  <a:graphicData uri="http://schemas.microsoft.com/office/word/2010/wordprocessingShape">
                    <wps:wsp>
                      <wps:cNvCnPr/>
                      <wps:spPr>
                        <a:xfrm>
                          <a:off x="0" y="0"/>
                          <a:ext cx="1162050" cy="9525"/>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anchor>
            </w:drawing>
          </mc:Choice>
          <mc:Fallback xmlns:mv="urn:schemas-microsoft-com:mac:vml" xmlns:mo="http://schemas.microsoft.com/office/mac/office/2008/main">
            <w:pict>
              <v:shape id="Straight Arrow Connector 8" o:spid="_x0000_s1026" type="#_x0000_t32" style="position:absolute;margin-left:188.25pt;margin-top:7.9pt;width:91.5pt;height:.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3yOCgIAABgEAAAOAAAAZHJzL2Uyb0RvYy54bWysU9tu2zAMfR+wfxD0vjgOkKI14hRDsu5l&#10;lwDtPoCVZFuAbhC1OP77UbKXdhv2MswPskSKh+eQ1O7+Yg07q4jau5bXqzVnygkvtetb/u3p4d0t&#10;Z5jASTDeqZZPCvn9/u2b3RgatfGDN1JFRiAOmzG0fEgpNFWFYlAWcOWDcuTsfLSQ6Bj7SkYYCd2a&#10;arNe31SjjzJELxQiWY+zk+8Lftcpkb52HarETMuJWyprLOtzXqv9Dpo+Qhi0WGjAP7CwoB0lvUId&#10;IQH7HvUfUFaL6NF3aSW8rXzXaaGKBlJTr39T8zhAUEULFQfDtUz4/2DFl/MpMi1bTo1yYKlFjymC&#10;7ofE3sfoR3bwzlEZfWS3uVpjwIaCDu4UlxOGU8zSL120+U+i2KVUeLpWWF0SE2Ss65vNekuNEOS7&#10;2262GbJ6iQ0R00flLcubluNC5cqhLkWG8ydMc+DPgJzY+QdtDNmhMY6NSwImgOaqM5Aoqw2kFF3P&#10;GZieBlakWBDRGy1zdA7GCQ8msjPQzNCoST8+EX/ODGAiB4kq3xw4gFTz1bstmeeBQkifvZzNNemd&#10;7aRzhi6Sf0mZZRwBhzmkuGakQYH84CRLU6DWOHpDPCuzShIfRQryrkhOoM3LzRQ1uN785TYxMS5L&#10;VeWJLNXMrZ2bmXfPXk6lx1U+0fgV1stTyfP9+kz71w96/wMAAP//AwBQSwMEFAAGAAgAAAAhAAkP&#10;70DgAAAACQEAAA8AAABkcnMvZG93bnJldi54bWxMj8FOwzAQRO9I/IO1SNyoA1XSNsSpgAqRS5Fo&#10;K8TRjZfEIl5HsdumfD3LCY478zQ7UyxH14kjDsF6UnA7SUAg1d5YahTsts83cxAhajK684QKzhhg&#10;WV5eFDo3/kRveNzERnAIhVwraGPscylD3aLTYeJ7JPY+/eB05HNopBn0icNdJ++SJJNOW+IPre7x&#10;qcX6a3NwCuLq49xm7/Xjwr5uX9aZ/a6qaqXU9dX4cA8i4hj/YPitz9Wh5E57fyATRKdgOstSRtlI&#10;eQIDabpgYc/CbAqyLOT/BeUPAAAA//8DAFBLAQItABQABgAIAAAAIQC2gziS/gAAAOEBAAATAAAA&#10;AAAAAAAAAAAAAAAAAABbQ29udGVudF9UeXBlc10ueG1sUEsBAi0AFAAGAAgAAAAhADj9If/WAAAA&#10;lAEAAAsAAAAAAAAAAAAAAAAALwEAAF9yZWxzLy5yZWxzUEsBAi0AFAAGAAgAAAAhAOEzfI4KAgAA&#10;GAQAAA4AAAAAAAAAAAAAAAAALgIAAGRycy9lMm9Eb2MueG1sUEsBAi0AFAAGAAgAAAAhAAkP70Dg&#10;AAAACQEAAA8AAAAAAAAAAAAAAAAAZAQAAGRycy9kb3ducmV2LnhtbFBLBQYAAAAABAAEAPMAAABx&#10;BQAAAAA=&#10;">
                <v:stroke endarrow="block"/>
              </v:shape>
            </w:pict>
          </mc:Fallback>
        </mc:AlternateContent>
      </w:r>
    </w:p>
    <w:p w14:paraId="7159BB4F" w14:textId="77777777" w:rsidR="000767E3" w:rsidRPr="008A5C51" w:rsidRDefault="000767E3" w:rsidP="001D2CB1">
      <w:pPr>
        <w:jc w:val="both"/>
        <w:rPr>
          <w:rFonts w:ascii="Times New Roman" w:hAnsi="Times New Roman" w:cs="Times New Roman"/>
          <w:sz w:val="20"/>
          <w:szCs w:val="20"/>
        </w:rPr>
      </w:pPr>
    </w:p>
    <w:p w14:paraId="1A73CAC6" w14:textId="77777777" w:rsidR="000767E3" w:rsidRPr="008A5C51" w:rsidRDefault="000767E3" w:rsidP="001D2CB1">
      <w:pPr>
        <w:jc w:val="both"/>
        <w:rPr>
          <w:rFonts w:ascii="Times New Roman" w:hAnsi="Times New Roman" w:cs="Times New Roman"/>
          <w:sz w:val="20"/>
          <w:szCs w:val="20"/>
        </w:rPr>
      </w:pPr>
    </w:p>
    <w:p w14:paraId="6736D82E" w14:textId="77777777" w:rsidR="000767E3" w:rsidRPr="008A5C51" w:rsidRDefault="000767E3" w:rsidP="001D2CB1">
      <w:pPr>
        <w:jc w:val="both"/>
        <w:rPr>
          <w:rFonts w:ascii="Times New Roman" w:hAnsi="Times New Roman" w:cs="Times New Roman"/>
          <w:sz w:val="20"/>
          <w:szCs w:val="20"/>
        </w:rPr>
      </w:pPr>
    </w:p>
    <w:p w14:paraId="3E105D23"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5408" behindDoc="0" locked="0" layoutInCell="1" allowOverlap="1" wp14:anchorId="603C184A" wp14:editId="7C7CC903">
                <wp:simplePos x="0" y="0"/>
                <wp:positionH relativeFrom="column">
                  <wp:posOffset>1643100</wp:posOffset>
                </wp:positionH>
                <wp:positionV relativeFrom="paragraph">
                  <wp:posOffset>235791</wp:posOffset>
                </wp:positionV>
                <wp:extent cx="1679929" cy="281940"/>
                <wp:effectExtent l="0" t="0" r="15875" b="22860"/>
                <wp:wrapNone/>
                <wp:docPr id="10" name="Rectangle 10"/>
                <wp:cNvGraphicFramePr/>
                <a:graphic xmlns:a="http://schemas.openxmlformats.org/drawingml/2006/main">
                  <a:graphicData uri="http://schemas.microsoft.com/office/word/2010/wordprocessingShape">
                    <wps:wsp>
                      <wps:cNvSpPr/>
                      <wps:spPr>
                        <a:xfrm>
                          <a:off x="0" y="0"/>
                          <a:ext cx="1679929" cy="281940"/>
                        </a:xfrm>
                        <a:prstGeom prst="rect">
                          <a:avLst/>
                        </a:prstGeom>
                        <a:solidFill>
                          <a:sysClr val="window" lastClr="FFFFFF"/>
                        </a:solidFill>
                        <a:ln w="9525" cap="flat" cmpd="sng" algn="ctr">
                          <a:solidFill>
                            <a:sysClr val="windowText" lastClr="000000"/>
                          </a:solidFill>
                          <a:prstDash val="solid"/>
                        </a:ln>
                        <a:effectLst/>
                      </wps:spPr>
                      <wps:txbx>
                        <w:txbxContent>
                          <w:p w14:paraId="5DE85FA7" w14:textId="7AB7677F" w:rsidR="00AE7E7E" w:rsidRPr="00597C09" w:rsidRDefault="00AE7E7E" w:rsidP="001D2CB1">
                            <w:pPr>
                              <w:spacing w:after="0"/>
                              <w:jc w:val="center"/>
                              <w:rPr>
                                <w:rFonts w:ascii="Times New Roman" w:hAnsi="Times New Roman" w:cs="Times New Roman"/>
                                <w:sz w:val="20"/>
                                <w:szCs w:val="20"/>
                              </w:rPr>
                            </w:pPr>
                            <w:r w:rsidRPr="00597C09">
                              <w:rPr>
                                <w:rFonts w:ascii="Times New Roman" w:hAnsi="Times New Roman" w:cs="Times New Roman"/>
                                <w:sz w:val="20"/>
                                <w:szCs w:val="20"/>
                              </w:rPr>
                              <w:t>1</w:t>
                            </w:r>
                            <w:r w:rsidRPr="00597C09">
                              <w:rPr>
                                <w:rFonts w:ascii="Times New Roman" w:hAnsi="Times New Roman" w:cs="Times New Roman"/>
                                <w:sz w:val="20"/>
                                <w:szCs w:val="20"/>
                                <w:vertAlign w:val="superscript"/>
                              </w:rPr>
                              <w:t>st</w:t>
                            </w:r>
                            <w:r w:rsidRPr="00597C09">
                              <w:rPr>
                                <w:rFonts w:ascii="Times New Roman" w:hAnsi="Times New Roman" w:cs="Times New Roman"/>
                                <w:sz w:val="20"/>
                                <w:szCs w:val="20"/>
                              </w:rPr>
                              <w:t xml:space="preserve"> contact </w:t>
                            </w:r>
                            <w:proofErr w:type="gramStart"/>
                            <w:r w:rsidRPr="00597C09">
                              <w:rPr>
                                <w:rFonts w:ascii="Times New Roman" w:hAnsi="Times New Roman" w:cs="Times New Roman"/>
                                <w:sz w:val="20"/>
                                <w:szCs w:val="20"/>
                              </w:rPr>
                              <w:t>in</w:t>
                            </w:r>
                            <w:r>
                              <w:rPr>
                                <w:rFonts w:ascii="Times New Roman" w:hAnsi="Times New Roman" w:cs="Times New Roman"/>
                                <w:sz w:val="20"/>
                                <w:szCs w:val="20"/>
                              </w:rPr>
                              <w:t xml:space="preserve"> </w:t>
                            </w:r>
                            <w:r w:rsidRPr="007C3183">
                              <w:t xml:space="preserve"> </w:t>
                            </w:r>
                            <w:r w:rsidRPr="007C3183">
                              <w:rPr>
                                <w:rFonts w:ascii="Times New Roman" w:hAnsi="Times New Roman" w:cs="Times New Roman"/>
                                <w:sz w:val="20"/>
                                <w:szCs w:val="20"/>
                              </w:rPr>
                              <w:t>CliniKids</w:t>
                            </w:r>
                            <w:proofErr w:type="gramEnd"/>
                            <w:r w:rsidRPr="007C3183" w:rsidDel="007C3183">
                              <w:rPr>
                                <w:rFonts w:ascii="Times New Roman" w:hAnsi="Times New Roman" w:cs="Times New Roman"/>
                                <w:sz w:val="20"/>
                                <w:szCs w:val="20"/>
                              </w:rPr>
                              <w:t xml:space="preserve"> </w:t>
                            </w:r>
                          </w:p>
                          <w:p w14:paraId="36AA74BE" w14:textId="77777777" w:rsidR="00AE7E7E" w:rsidRPr="00597C09" w:rsidRDefault="00AE7E7E" w:rsidP="001D2CB1">
                            <w:pPr>
                              <w:spacing w:after="0"/>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0" o:spid="_x0000_s1028" style="position:absolute;left:0;text-align:left;margin-left:129.4pt;margin-top:18.55pt;width:132.3pt;height:2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EmewIAABEFAAAOAAAAZHJzL2Uyb0RvYy54bWysVE1v2zAMvQ/YfxB0X50Y/UpQpwhaZBhQ&#10;tMXaoWdGlmMDsqRJSuzs1+9Jdtv04zTMB5kUKVLvkdTFZd8qtpPON0YXfHo04UxqYcpGbwr+63H1&#10;7ZwzH0iXpIyWBd9Lzy8XX79cdHYuc1MbVUrHEET7eWcLXodg51nmRS1b8kfGSg1jZVxLAarbZKWj&#10;DtFbleWTyWnWGVdaZ4T0HrvXg5EvUvyqkiLcVZWXgamC424hrS6t67hmiwuabxzZuhHjNegfbtFS&#10;o5H0JdQ1BWJb13wI1TbCGW+qcCRMm5mqaoRMGIBmOnmH5qEmKxMWkOPtC03+/4UVt7t7x5oStQM9&#10;mlrU6CdYI71RkmEPBHXWz+H3YO/dqHmIEW1fuTb+gYP1idT9C6myD0xgc3p6NpvlM84EbPn5dHac&#10;gmavp63z4bs0LYtCwR3SJy5pd+MDMsL12SUm80Y15apRKil7f6Uc2xHqi7YoTceZIh+wWfBV+iIE&#10;hHhzTGnWFXx2kp/gXoS+qxQFiK0FE15vOCO1QUOL4NJV3hz2H3I+AuxB3kn6PssbcVyTr4cLp6ij&#10;m9IRjkwtO8KOvA9MRyn06z4VKo8n4s7alHsUz5mhq70VqwbxbwD/nhzaGBXFaIY7LJUyAGxGibPa&#10;uD+f7Ud/dBesnHUYC7Dxe0tOAt0Pjb6bTY9RPxaScnxylkNxh5b1oUVv2yuDykzxCFiRxOgf1LNY&#10;OdM+YYKXMStMpAVyD7yPylUYxhVvgJDLZXLD7FgKN/rBihg8MheZfeyfyNmxjQJqcmueR4jm77pp&#10;8I0ntVlug6ma1GqvvKJpooK5S+0zvhFxsA/15PX6ki3+AgAA//8DAFBLAwQUAAYACAAAACEAOyRy&#10;5uAAAAAJAQAADwAAAGRycy9kb3ducmV2LnhtbEyPQUvDQBSE74L/YXmCN7tJamxI81KqIIJ4MRa0&#10;t232NQlm34bstkn/vetJj8MMM98Um9n04kyj6ywjxIsIBHFtdccNwu7j+S4D4bxirXrLhHAhB5vy&#10;+qpQubYTv9O58o0IJexyhdB6P+RSurolo9zCDsTBO9rRKB/k2Eg9qimUm14mUfQgjeo4LLRqoKeW&#10;6u/qZBC202Pysnf76mI+V187fpOv4yQRb2/m7RqEp9n/heEXP6BDGZgO9sTaiR4hSbOA7hGWqxhE&#10;CKTJ8h7EASGLU5BlIf8/KH8AAAD//wMAUEsBAi0AFAAGAAgAAAAhALaDOJL+AAAA4QEAABMAAAAA&#10;AAAAAAAAAAAAAAAAAFtDb250ZW50X1R5cGVzXS54bWxQSwECLQAUAAYACAAAACEAOP0h/9YAAACU&#10;AQAACwAAAAAAAAAAAAAAAAAvAQAAX3JlbHMvLnJlbHNQSwECLQAUAAYACAAAACEA18/hJnsCAAAR&#10;BQAADgAAAAAAAAAAAAAAAAAuAgAAZHJzL2Uyb0RvYy54bWxQSwECLQAUAAYACAAAACEAOyRy5uAA&#10;AAAJAQAADwAAAAAAAAAAAAAAAADVBAAAZHJzL2Rvd25yZXYueG1sUEsFBgAAAAAEAAQA8wAAAOIF&#10;AAAAAA==&#10;" fillcolor="window" strokecolor="windowText">
                <v:textbox>
                  <w:txbxContent>
                    <w:p w14:paraId="5DE85FA7" w14:textId="7AB7677F" w:rsidR="006956B9" w:rsidRPr="00597C09" w:rsidRDefault="006956B9" w:rsidP="001D2CB1">
                      <w:pPr>
                        <w:spacing w:after="0"/>
                        <w:jc w:val="center"/>
                        <w:rPr>
                          <w:rFonts w:ascii="Times New Roman" w:hAnsi="Times New Roman" w:cs="Times New Roman"/>
                          <w:sz w:val="20"/>
                          <w:szCs w:val="20"/>
                        </w:rPr>
                      </w:pPr>
                      <w:r w:rsidRPr="00597C09">
                        <w:rPr>
                          <w:rFonts w:ascii="Times New Roman" w:hAnsi="Times New Roman" w:cs="Times New Roman"/>
                          <w:sz w:val="20"/>
                          <w:szCs w:val="20"/>
                        </w:rPr>
                        <w:t>1</w:t>
                      </w:r>
                      <w:r w:rsidRPr="00597C09">
                        <w:rPr>
                          <w:rFonts w:ascii="Times New Roman" w:hAnsi="Times New Roman" w:cs="Times New Roman"/>
                          <w:sz w:val="20"/>
                          <w:szCs w:val="20"/>
                          <w:vertAlign w:val="superscript"/>
                        </w:rPr>
                        <w:t>st</w:t>
                      </w:r>
                      <w:r w:rsidRPr="00597C09">
                        <w:rPr>
                          <w:rFonts w:ascii="Times New Roman" w:hAnsi="Times New Roman" w:cs="Times New Roman"/>
                          <w:sz w:val="20"/>
                          <w:szCs w:val="20"/>
                        </w:rPr>
                        <w:t xml:space="preserve"> contact </w:t>
                      </w:r>
                      <w:proofErr w:type="gramStart"/>
                      <w:r w:rsidRPr="00597C09">
                        <w:rPr>
                          <w:rFonts w:ascii="Times New Roman" w:hAnsi="Times New Roman" w:cs="Times New Roman"/>
                          <w:sz w:val="20"/>
                          <w:szCs w:val="20"/>
                        </w:rPr>
                        <w:t>in</w:t>
                      </w:r>
                      <w:r>
                        <w:rPr>
                          <w:rFonts w:ascii="Times New Roman" w:hAnsi="Times New Roman" w:cs="Times New Roman"/>
                          <w:sz w:val="20"/>
                          <w:szCs w:val="20"/>
                        </w:rPr>
                        <w:t xml:space="preserve"> </w:t>
                      </w:r>
                      <w:r w:rsidRPr="007C3183">
                        <w:t xml:space="preserve"> </w:t>
                      </w:r>
                      <w:r w:rsidRPr="007C3183">
                        <w:rPr>
                          <w:rFonts w:ascii="Times New Roman" w:hAnsi="Times New Roman" w:cs="Times New Roman"/>
                          <w:sz w:val="20"/>
                          <w:szCs w:val="20"/>
                        </w:rPr>
                        <w:t>CliniKids</w:t>
                      </w:r>
                      <w:proofErr w:type="gramEnd"/>
                      <w:r w:rsidRPr="007C3183" w:rsidDel="007C3183">
                        <w:rPr>
                          <w:rFonts w:ascii="Times New Roman" w:hAnsi="Times New Roman" w:cs="Times New Roman"/>
                          <w:sz w:val="20"/>
                          <w:szCs w:val="20"/>
                        </w:rPr>
                        <w:t xml:space="preserve"> </w:t>
                      </w:r>
                    </w:p>
                    <w:p w14:paraId="36AA74BE" w14:textId="77777777" w:rsidR="006956B9" w:rsidRPr="00597C09" w:rsidRDefault="006956B9" w:rsidP="001D2CB1">
                      <w:pPr>
                        <w:spacing w:after="0"/>
                        <w:jc w:val="center"/>
                        <w:rPr>
                          <w:rFonts w:ascii="Times New Roman" w:hAnsi="Times New Roman" w:cs="Times New Roman"/>
                          <w:sz w:val="20"/>
                          <w:szCs w:val="20"/>
                        </w:rPr>
                      </w:pPr>
                    </w:p>
                  </w:txbxContent>
                </v:textbox>
              </v:rect>
            </w:pict>
          </mc:Fallback>
        </mc:AlternateContent>
      </w:r>
    </w:p>
    <w:p w14:paraId="14D1EE4B" w14:textId="77777777" w:rsidR="000767E3" w:rsidRPr="008A5C51" w:rsidRDefault="000767E3" w:rsidP="001D2CB1">
      <w:pPr>
        <w:jc w:val="both"/>
        <w:rPr>
          <w:rFonts w:ascii="Times New Roman" w:hAnsi="Times New Roman" w:cs="Times New Roman"/>
          <w:sz w:val="20"/>
          <w:szCs w:val="20"/>
        </w:rPr>
      </w:pPr>
    </w:p>
    <w:p w14:paraId="54AF8045"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1792" behindDoc="0" locked="0" layoutInCell="1" allowOverlap="1" wp14:anchorId="5A387B23" wp14:editId="43D8E214">
                <wp:simplePos x="0" y="0"/>
                <wp:positionH relativeFrom="column">
                  <wp:posOffset>2369820</wp:posOffset>
                </wp:positionH>
                <wp:positionV relativeFrom="paragraph">
                  <wp:posOffset>10160</wp:posOffset>
                </wp:positionV>
                <wp:extent cx="0" cy="441960"/>
                <wp:effectExtent l="76200" t="0" r="57150" b="53340"/>
                <wp:wrapNone/>
                <wp:docPr id="17" name="Straight Arrow Connector 17"/>
                <wp:cNvGraphicFramePr/>
                <a:graphic xmlns:a="http://schemas.openxmlformats.org/drawingml/2006/main">
                  <a:graphicData uri="http://schemas.microsoft.com/office/word/2010/wordprocessingShape">
                    <wps:wsp>
                      <wps:cNvCnPr/>
                      <wps:spPr>
                        <a:xfrm>
                          <a:off x="0" y="0"/>
                          <a:ext cx="0" cy="4419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xmlns:mv="urn:schemas-microsoft-com:mac:vml" xmlns:mo="http://schemas.microsoft.com/office/mac/office/2008/main">
            <w:pict>
              <v:shape id="Straight Arrow Connector 17" o:spid="_x0000_s1026" type="#_x0000_t32" style="position:absolute;margin-left:186.6pt;margin-top:.8pt;width:0;height:34.8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ByX9wEAANoDAAAOAAAAZHJzL2Uyb0RvYy54bWysU01v2zAMvQ/YfxB0XxwHTbcEcYohWXfZ&#10;R4B2P4CVZFuALAmkFif/fpScpt12G+aDLJHm03vk8+buNDhxNEg2+EbWs7kUxqugre8a+ePx/t0H&#10;KSiB1+CCN408G5J327dvNmNcm0Xog9MGBYN4Wo+xkX1KcV1VpHozAM1CNJ6TbcABEh+xqzTCyOiD&#10;qxbz+W01BtQRgzJEHN1PSbkt+G1rVPretmSScI1kbqmsWNanvFbbDaw7hNhbdaEB/8BiAOv50ivU&#10;HhKIn2j/ghqswkChTTMVhiq0rVWmaGA19fwPNQ89RFO0cHMoXttE/w9WfTseUFjNs3svhYeBZ/SQ&#10;EGzXJ/ERMYxiF7znPgYU/An3a4y05rKdP+DlRPGAWfypxSG/WZY4lR6frz02pyTUFFQcvbmpV7el&#10;/dVLXURKn00YRN40ki48rgTq0mI4fqHEN3Phc0G+1Id761yZp/NibORquVhKoYBd1TpIvB0i6yTf&#10;SQGuY7uqhAWRgrM6V2ccOtPOoTgCO4aNpsP4yNylcECJEyyoPFNhD9pMn66WHJ7sRJC+Bj2F6/lz&#10;nOlO0IX5b1dmGXugfiopqQkpgXWfvBbpHHkuCS34zpmcYzTnM11TTH7pSB7NNIy8ewr6XGZU5RMb&#10;qJRdzJ4d+vrM+9e/5PYXAAAA//8DAFBLAwQUAAYACAAAACEAtgfwtN4AAAAIAQAADwAAAGRycy9k&#10;b3ducmV2LnhtbEyPQUvDQBCF74L/YRnBm900hVRjNkUtYi4WbEvxuM2OyWJ2NmS3beqvd8SDHh/f&#10;4803xWJ0nTjiEKwnBdNJAgKp9sZSo2C7eb65BRGiJqM7T6jgjAEW5eVFoXPjT/SGx3VsBI9QyLWC&#10;NsY+lzLULTodJr5HYvbhB6cjx6GRZtAnHnedTJMkk05b4gut7vGpxfpzfXAK4vL93Ga7+vHOrjYv&#10;r5n9qqpqqdT11fhwDyLiGP/K8KPP6lCy094fyATRKZjNZylXGWQgmP/mvYL5NAVZFvL/A+U3AAAA&#10;//8DAFBLAQItABQABgAIAAAAIQC2gziS/gAAAOEBAAATAAAAAAAAAAAAAAAAAAAAAABbQ29udGVu&#10;dF9UeXBlc10ueG1sUEsBAi0AFAAGAAgAAAAhADj9If/WAAAAlAEAAAsAAAAAAAAAAAAAAAAALwEA&#10;AF9yZWxzLy5yZWxzUEsBAi0AFAAGAAgAAAAhAPi8HJf3AQAA2gMAAA4AAAAAAAAAAAAAAAAALgIA&#10;AGRycy9lMm9Eb2MueG1sUEsBAi0AFAAGAAgAAAAhALYH8LTeAAAACAEAAA8AAAAAAAAAAAAAAAAA&#10;UQQAAGRycy9kb3ducmV2LnhtbFBLBQYAAAAABAAEAPMAAABcBQAAAAA=&#10;">
                <v:stroke endarrow="block"/>
              </v:shape>
            </w:pict>
          </mc:Fallback>
        </mc:AlternateContent>
      </w:r>
    </w:p>
    <w:p w14:paraId="6BD8CCC7"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6432" behindDoc="0" locked="0" layoutInCell="1" allowOverlap="1" wp14:anchorId="7265F679" wp14:editId="4CAD7EA9">
                <wp:simplePos x="0" y="0"/>
                <wp:positionH relativeFrom="column">
                  <wp:posOffset>1847850</wp:posOffset>
                </wp:positionH>
                <wp:positionV relativeFrom="paragraph">
                  <wp:posOffset>179705</wp:posOffset>
                </wp:positionV>
                <wp:extent cx="1152525" cy="2667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66700"/>
                        </a:xfrm>
                        <a:prstGeom prst="rect">
                          <a:avLst/>
                        </a:prstGeom>
                        <a:solidFill>
                          <a:srgbClr val="FFFFFF"/>
                        </a:solidFill>
                        <a:ln w="9525">
                          <a:solidFill>
                            <a:srgbClr val="000000"/>
                          </a:solidFill>
                          <a:miter lim="800000"/>
                          <a:headEnd/>
                          <a:tailEnd/>
                        </a:ln>
                      </wps:spPr>
                      <wps:txbx>
                        <w:txbxContent>
                          <w:p w14:paraId="6854CACB" w14:textId="77777777" w:rsidR="00AE7E7E" w:rsidRPr="00440F2E" w:rsidRDefault="00AE7E7E" w:rsidP="001D2CB1">
                            <w:pPr>
                              <w:jc w:val="center"/>
                              <w:rPr>
                                <w:rFonts w:ascii="Times New Roman" w:hAnsi="Times New Roman" w:cs="Times New Roman"/>
                                <w:sz w:val="20"/>
                                <w:szCs w:val="20"/>
                              </w:rPr>
                            </w:pPr>
                            <w:r w:rsidRPr="00440F2E">
                              <w:rPr>
                                <w:rFonts w:ascii="Times New Roman" w:hAnsi="Times New Roman" w:cs="Times New Roman"/>
                                <w:sz w:val="20"/>
                                <w:szCs w:val="20"/>
                              </w:rPr>
                              <w:t>Cons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2" o:spid="_x0000_s1029" type="#_x0000_t202" style="position:absolute;left:0;text-align:left;margin-left:145.5pt;margin-top:14.15pt;width:90.7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y88JAIAAE0EAAAOAAAAZHJzL2Uyb0RvYy54bWysVNtu2zAMfR+wfxD0vtjx0qQ14hRdugwD&#10;ugvQ7gNkWY6FSaImKbGzry8lJ1nQDXsYZgOCaFJH5Dmkl7eDVmQvnJdgKjqd5JQIw6GRZlvRb0+b&#10;N9eU+MBMwxQYUdGD8PR29frVsrelKKAD1QhHEMT4srcV7UKwZZZ53gnN/ASsMOhswWkW0HTbrHGs&#10;R3StsiLP51kPrrEOuPAev96PTrpK+G0rePjStl4EoiqKuYW0urTWcc1WS1ZuHbOd5Mc02D9koZk0&#10;eOkZ6p4FRnZO/galJXfgoQ0TDjqDtpVcpBqwmmn+oprHjlmRakFyvD3T5P8fLP+8/+qIbCr6Nl9Q&#10;YphGkZ7EEMg7GEgR+emtLzHs0WJgGPAz6pxq9fYB+HdPDKw7ZrbizjnoO8EazG8aT2YXR0ccH0Hq&#10;/hM0eA3bBUhAQ+t0JA/pIIiOOh3O2sRUeLxyelXgSwlHXzGfL/IkXsbK02nrfPggQJO4qahD7RM6&#10;2z/4ELNh5SkkXuZByWYjlUqG29Zr5cieYZ9s0pMKeBGmDOkrehPz+DtEnp4/QWgZsOGV1BW9Pgex&#10;MtL23jSpHQOTatxjysoceYzUjSSGoR5GyU7y1NAckFgHY3/jPOKmA/eTkh57u6L+x445QYn6aFCc&#10;m+lsFochGbOrRYGGu/TUlx5mOEJVNFAybtchDVBkwMAditjKxG9Ue8zkmDL2bKL9OF9xKC7tFPXr&#10;L7B6BgAA//8DAFBLAwQUAAYACAAAACEA1QRSueEAAAAJAQAADwAAAGRycy9kb3ducmV2LnhtbEyP&#10;wU7DMBBE70j8g7VIXFDrNClNGuJUCAlEb9AiuLrxNomw18F20/D3mBPcZjWj2TfVZjKajeh8b0nA&#10;Yp4AQ2qs6qkV8LZ/nBXAfJCkpLaEAr7Rw6a+vKhkqeyZXnHchZbFEvKlFNCFMJSc+6ZDI/3cDkjR&#10;O1pnZIina7ly8hzLjeZpkqy4kT3FD50c8KHD5nN3MgKK5fP44bfZy3uzOup1uMnHpy8nxPXVdH8H&#10;LOAU/sLwix/RoY5MB3si5ZkWkK4XcUuIosiAxcAyT2+BHQTkSQa8rvj/BfUPAAAA//8DAFBLAQIt&#10;ABQABgAIAAAAIQC2gziS/gAAAOEBAAATAAAAAAAAAAAAAAAAAAAAAABbQ29udGVudF9UeXBlc10u&#10;eG1sUEsBAi0AFAAGAAgAAAAhADj9If/WAAAAlAEAAAsAAAAAAAAAAAAAAAAALwEAAF9yZWxzLy5y&#10;ZWxzUEsBAi0AFAAGAAgAAAAhAJtbLzwkAgAATQQAAA4AAAAAAAAAAAAAAAAALgIAAGRycy9lMm9E&#10;b2MueG1sUEsBAi0AFAAGAAgAAAAhANUEUrnhAAAACQEAAA8AAAAAAAAAAAAAAAAAfgQAAGRycy9k&#10;b3ducmV2LnhtbFBLBQYAAAAABAAEAPMAAACMBQAAAAA=&#10;">
                <v:textbox>
                  <w:txbxContent>
                    <w:p w14:paraId="6854CACB" w14:textId="77777777" w:rsidR="006956B9" w:rsidRPr="00440F2E" w:rsidRDefault="006956B9" w:rsidP="001D2CB1">
                      <w:pPr>
                        <w:jc w:val="center"/>
                        <w:rPr>
                          <w:rFonts w:ascii="Times New Roman" w:hAnsi="Times New Roman" w:cs="Times New Roman"/>
                          <w:sz w:val="20"/>
                          <w:szCs w:val="20"/>
                        </w:rPr>
                      </w:pPr>
                      <w:r w:rsidRPr="00440F2E">
                        <w:rPr>
                          <w:rFonts w:ascii="Times New Roman" w:hAnsi="Times New Roman" w:cs="Times New Roman"/>
                          <w:sz w:val="20"/>
                          <w:szCs w:val="20"/>
                        </w:rPr>
                        <w:t>Consent</w:t>
                      </w:r>
                    </w:p>
                  </w:txbxContent>
                </v:textbox>
              </v:shape>
            </w:pict>
          </mc:Fallback>
        </mc:AlternateContent>
      </w:r>
    </w:p>
    <w:p w14:paraId="7734D5D7"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3056" behindDoc="0" locked="0" layoutInCell="1" allowOverlap="1" wp14:anchorId="36E0F93B" wp14:editId="6FC60C1F">
                <wp:simplePos x="0" y="0"/>
                <wp:positionH relativeFrom="column">
                  <wp:posOffset>2390775</wp:posOffset>
                </wp:positionH>
                <wp:positionV relativeFrom="paragraph">
                  <wp:posOffset>192405</wp:posOffset>
                </wp:positionV>
                <wp:extent cx="0" cy="41910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41910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anchor>
            </w:drawing>
          </mc:Choice>
          <mc:Fallback xmlns:mv="urn:schemas-microsoft-com:mac:vml" xmlns:mo="http://schemas.microsoft.com/office/mac/office/2008/main">
            <w:pict>
              <v:shape id="Straight Arrow Connector 16" o:spid="_x0000_s1026" type="#_x0000_t32" style="position:absolute;margin-left:188.25pt;margin-top:15.15pt;width:0;height:33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uCC8wEAAN4DAAAOAAAAZHJzL2Uyb0RvYy54bWysU8tu2zAQvBfoPxC817KNJmgEy0FgN70U&#10;rYGkH7AhKYkAX9hlLfvvu6RdJ03RSxEdqOVjh7Ozw9XtwTuxN0g2hk4uZnMpTFBR2zB08sfj/YdP&#10;UlCGoMHFYDp5NCRv1+/frabUmmUco9MGBYMEaqfUyTHn1DYNqdF4oFlMJvBmH9FD5ikOjUaYGN27&#10;ZjmfXzdTRJ0wKkPEq9vTplxX/L43Kn/vezJZuE4yt1xHrONTGZv1CtoBIY1WnWnAf7DwYANfeoHa&#10;QgbxE+1fUN4qjBT7PFPRN7HvrTK1Bq5mMX9VzcMIydRaWBxKF5no7WDVt/0OhdXcu2spAnju0UNG&#10;sMOYxR1inMQmhsA6RhR8hPWaErWctgk7PM8o7bAUf+jRlz+XJQ5V4+NFY3PIQp0WFa9+XNws5lX+&#10;5jkvIeUvJnpRgk7SmceFwKJKDPuvlPlmTvydUC4N8d46V/vpgpg6eXO1vJJCAbuqd5A59InrpDBI&#10;AW5gu6qMFZGis7pkFxw60sah2AM7ho2m4/TI3KVwQJk3uKD6FSWYwR+phc4WaDwl162TwUYD+nPQ&#10;Ih8T6xv4JcjC0BvNuIaZlKhSz2Dd88mMFsLg/nGar3ehUDbV6GdVSntODSnRU9TH2qemzNhElfXZ&#10;8MWlL+ccv3yW618AAAD//wMAUEsDBBQABgAIAAAAIQAdK3mK4AAAAAkBAAAPAAAAZHJzL2Rvd25y&#10;ZXYueG1sTI9NT8MwDIbvSPyHyEhc0JawigKl6YSQ4MAEY4MD3LLGa6s2TtVkW/fvMeIAN388ev04&#10;n4+uE3scQuNJw+VUgUAqvW2o0vDx/ji5ARGiIWs6T6jhiAHmxelJbjLrD7TC/TpWgkMoZEZDHWOf&#10;SRnKGp0JU98j8W7rB2cit0Ml7WAOHO46OVMqlc40xBdq0+NDjWW73jkNC9deLNPZUb0+f71Vi5fP&#10;5RO2W63Pz8b7OxARx/gHw48+q0PBThu/IxtEpyG5Tq8Y5UIlIBj4HWw03KYJyCKX/z8ovgEAAP//&#10;AwBQSwECLQAUAAYACAAAACEAtoM4kv4AAADhAQAAEwAAAAAAAAAAAAAAAAAAAAAAW0NvbnRlbnRf&#10;VHlwZXNdLnhtbFBLAQItABQABgAIAAAAIQA4/SH/1gAAAJQBAAALAAAAAAAAAAAAAAAAAC8BAABf&#10;cmVscy8ucmVsc1BLAQItABQABgAIAAAAIQBByuCC8wEAAN4DAAAOAAAAAAAAAAAAAAAAAC4CAABk&#10;cnMvZTJvRG9jLnhtbFBLAQItABQABgAIAAAAIQAdK3mK4AAAAAkBAAAPAAAAAAAAAAAAAAAAAE0E&#10;AABkcnMvZG93bnJldi54bWxQSwUGAAAAAAQABADzAAAAWgUAAAAA&#10;" strokecolor="windowText">
                <v:stroke endarrow="block"/>
              </v:shape>
            </w:pict>
          </mc:Fallback>
        </mc:AlternateContent>
      </w:r>
    </w:p>
    <w:p w14:paraId="40FC9A82" w14:textId="77777777" w:rsidR="000767E3" w:rsidRPr="008A5C51" w:rsidRDefault="000767E3" w:rsidP="001D2CB1">
      <w:pPr>
        <w:jc w:val="both"/>
        <w:rPr>
          <w:rFonts w:ascii="Times New Roman" w:hAnsi="Times New Roman" w:cs="Times New Roman"/>
          <w:sz w:val="20"/>
          <w:szCs w:val="20"/>
        </w:rPr>
      </w:pPr>
    </w:p>
    <w:p w14:paraId="35C03B61"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g">
            <w:drawing>
              <wp:anchor distT="0" distB="0" distL="114300" distR="114300" simplePos="0" relativeHeight="251661312" behindDoc="0" locked="0" layoutInCell="1" allowOverlap="1" wp14:anchorId="1BCBEA3D" wp14:editId="78E5EC11">
                <wp:simplePos x="0" y="0"/>
                <wp:positionH relativeFrom="column">
                  <wp:posOffset>587375</wp:posOffset>
                </wp:positionH>
                <wp:positionV relativeFrom="paragraph">
                  <wp:posOffset>92075</wp:posOffset>
                </wp:positionV>
                <wp:extent cx="4277995" cy="266700"/>
                <wp:effectExtent l="57150" t="0" r="65405" b="57150"/>
                <wp:wrapNone/>
                <wp:docPr id="291" name="Group 291"/>
                <wp:cNvGraphicFramePr/>
                <a:graphic xmlns:a="http://schemas.openxmlformats.org/drawingml/2006/main">
                  <a:graphicData uri="http://schemas.microsoft.com/office/word/2010/wordprocessingGroup">
                    <wpg:wgp>
                      <wpg:cNvGrpSpPr/>
                      <wpg:grpSpPr>
                        <a:xfrm>
                          <a:off x="0" y="0"/>
                          <a:ext cx="4277995" cy="266700"/>
                          <a:chOff x="0" y="0"/>
                          <a:chExt cx="4278086" cy="266700"/>
                        </a:xfrm>
                      </wpg:grpSpPr>
                      <wps:wsp>
                        <wps:cNvPr id="5" name="Straight Connector 5"/>
                        <wps:cNvCnPr/>
                        <wps:spPr>
                          <a:xfrm>
                            <a:off x="0" y="0"/>
                            <a:ext cx="4276725" cy="0"/>
                          </a:xfrm>
                          <a:prstGeom prst="line">
                            <a:avLst/>
                          </a:prstGeom>
                          <a:noFill/>
                          <a:ln w="9525" cap="flat" cmpd="sng" algn="ctr">
                            <a:solidFill>
                              <a:sysClr val="windowText" lastClr="000000">
                                <a:shade val="95000"/>
                                <a:satMod val="105000"/>
                              </a:sysClr>
                            </a:solidFill>
                            <a:prstDash val="solid"/>
                          </a:ln>
                          <a:effectLst/>
                        </wps:spPr>
                        <wps:bodyPr/>
                      </wps:wsp>
                      <wps:wsp>
                        <wps:cNvPr id="6" name="Straight Arrow Connector 6"/>
                        <wps:cNvCnPr/>
                        <wps:spPr>
                          <a:xfrm>
                            <a:off x="10886" y="0"/>
                            <a:ext cx="0" cy="2667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7" name="Straight Arrow Connector 7"/>
                        <wps:cNvCnPr/>
                        <wps:spPr>
                          <a:xfrm>
                            <a:off x="4278086" y="0"/>
                            <a:ext cx="0" cy="2667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wgp>
                  </a:graphicData>
                </a:graphic>
              </wp:anchor>
            </w:drawing>
          </mc:Choice>
          <mc:Fallback xmlns:mv="urn:schemas-microsoft-com:mac:vml" xmlns:mo="http://schemas.microsoft.com/office/mac/office/2008/main">
            <w:pict>
              <v:group id="Group 291" o:spid="_x0000_s1026" style="position:absolute;margin-left:46.25pt;margin-top:7.25pt;width:336.85pt;height:21pt;z-index:251661312" coordsize="42780,2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mf4rAIAAO0JAAAOAAAAZHJzL2Uyb0RvYy54bWzsVttu4yAQfV9p/wHxvrUTbW5WnWqVXl72&#10;UqntB0wB20gYENA4+fsdsJO2qapVWmlVaTcPBIaZYebMGczp2aZVZC2cl0aXdHSSUyI0M1zquqR3&#10;t5df5pT4AJqDMlqUdCs8PVt+/nTa2UKMTWMUF46gE+2Lzpa0CcEWWeZZI1rwJ8YKjZuVcS0EXLo6&#10;4w469N6qbJzn06wzjltnmPAepef9Jl0m/1UlWPhVVV4EokqKsYU0ujTexzFbnkJRO7CNZEMY8IYo&#10;WpAaD927OocA5MHJF65ayZzxpgonzLSZqSrJRMoBsxnlB9lcOfNgUy510dV2DxNCe4DTm92yn+tr&#10;RyQv6XgxokRDi0VK55IoQHg6WxeodeXsjb12g6DuVzHjTeXa+I+5kE0CdrsHVmwCYSj8Op7NFosJ&#10;JQz3xtPpLB+QZw2W54UZay4eDef5fHpomO2OzWJ0+2A6iyTyjzj59+F004AVCX4fERhwwix6lG6C&#10;A1k3gayM1kg048ikByypr/SAli88AncEVNPZeIAqobRPFgrrfLgSpiVxUlIldYwPClh/9wFLg6o7&#10;lSjW5lIqlSiuNOlKupgkz4CNVikICGtrsfRe15SAqrGDWXDJozdK8mgd/fitXylH1oBNhL3HTXeL&#10;laVEgQ+4geVOv96wAS561cUExX2HeQg/DO/Fo3wnx3B71ynyZ0fGNM7BN71J2oqe0ELpGJJIvT1k&#10;HeveYxxn94ZvE/RIjsSHyOG/QAxk6QExvjlnuif0mB5Fj1E+j8x/2U14jz3vo9cZ4geO7ik6+rf4&#10;AkUjgF9oTsLW4s2m8SNEYye0giN/BTI+zlKLBJDqUTM4CbpWr2h/ZB7O/sjD2VE8xMu7v4P/M/Ed&#10;N9cHY2L6cOKbIl2pw/snPlqernH+9JW2/A0AAP//AwBQSwMEFAAGAAgAAAAhAJQyPqnfAAAACAEA&#10;AA8AAABkcnMvZG93bnJldi54bWxMj0FPg0AQhe8m/ofNmHizCyioyNI0jXpqmtiaGG9bdgqk7Cxh&#10;t0D/veNJT5OZ9/Lme8Vytp0YcfCtIwXxIgKBVDnTUq3gc/929wTCB01Gd45QwQU9LMvrq0Lnxk30&#10;geMu1IJDyOdaQRNCn0vpqwat9gvXI7F2dIPVgdehlmbQE4fbTiZRlEmrW+IPje5x3WB12p2tgvdJ&#10;T6v7+HXcnI7ry/c+3X5tYlTq9mZevYAIOIc/M/ziMzqUzHRwZzJedAqek5SdfH/gyfpjliUgDgrS&#10;LAVZFvJ/gfIHAAD//wMAUEsBAi0AFAAGAAgAAAAhALaDOJL+AAAA4QEAABMAAAAAAAAAAAAAAAAA&#10;AAAAAFtDb250ZW50X1R5cGVzXS54bWxQSwECLQAUAAYACAAAACEAOP0h/9YAAACUAQAACwAAAAAA&#10;AAAAAAAAAAAvAQAAX3JlbHMvLnJlbHNQSwECLQAUAAYACAAAACEAZPJn+KwCAADtCQAADgAAAAAA&#10;AAAAAAAAAAAuAgAAZHJzL2Uyb0RvYy54bWxQSwECLQAUAAYACAAAACEAlDI+qd8AAAAIAQAADwAA&#10;AAAAAAAAAAAAAAAGBQAAZHJzL2Rvd25yZXYueG1sUEsFBgAAAAAEAAQA8wAAABIGAAAAAA==&#10;">
                <v:line id="Straight Connector 5" o:spid="_x0000_s1027" style="position:absolute;visibility:visible;mso-wrap-style:square" from="0,0" to="427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v:shape id="Straight Arrow Connector 6" o:spid="_x0000_s1028" type="#_x0000_t32" style="position:absolute;left:108;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shape id="Straight Arrow Connector 7" o:spid="_x0000_s1029" type="#_x0000_t32" style="position:absolute;left:42780;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zo6MQAAADaAAAADwAAAGRycy9kb3ducmV2LnhtbESPQWvCQBSE7wX/w/IEb3UTD7ZG1yCC&#10;IpYeakqot0f2NQnNvg27q8b++m6h0OMwM98wq3wwnbiS861lBek0AUFcWd1yreC92D0+g/ABWWNn&#10;mRTcyUO+Hj2sMNP2xm90PYVaRAj7DBU0IfSZlL5qyKCf2p44ep/WGQxRulpqh7cIN52cJclcGmw5&#10;LjTY07ah6ut0MQo+XhaX8l6+0rFMF8czOuO/i71Sk/GwWYIINIT/8F/7oBU8we+Ve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joxAAAANoAAAAPAAAAAAAAAAAA&#10;AAAAAKECAABkcnMvZG93bnJldi54bWxQSwUGAAAAAAQABAD5AAAAkgMAAAAA&#10;">
                  <v:stroke endarrow="block"/>
                </v:shape>
              </v:group>
            </w:pict>
          </mc:Fallback>
        </mc:AlternateContent>
      </w:r>
    </w:p>
    <w:p w14:paraId="2AB2BD06"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8480" behindDoc="0" locked="0" layoutInCell="1" allowOverlap="1" wp14:anchorId="279E3413" wp14:editId="7B4085F4">
                <wp:simplePos x="0" y="0"/>
                <wp:positionH relativeFrom="column">
                  <wp:posOffset>4275455</wp:posOffset>
                </wp:positionH>
                <wp:positionV relativeFrom="paragraph">
                  <wp:posOffset>88265</wp:posOffset>
                </wp:positionV>
                <wp:extent cx="1131570" cy="266700"/>
                <wp:effectExtent l="0" t="0" r="11430" b="190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1570" cy="266700"/>
                        </a:xfrm>
                        <a:prstGeom prst="rect">
                          <a:avLst/>
                        </a:prstGeom>
                        <a:solidFill>
                          <a:srgbClr val="FFFFFF"/>
                        </a:solidFill>
                        <a:ln w="9525">
                          <a:solidFill>
                            <a:srgbClr val="000000"/>
                          </a:solidFill>
                          <a:miter lim="800000"/>
                          <a:headEnd/>
                          <a:tailEnd/>
                        </a:ln>
                      </wps:spPr>
                      <wps:txbx>
                        <w:txbxContent>
                          <w:p w14:paraId="253A58B4"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0" type="#_x0000_t202" style="position:absolute;left:0;text-align:left;margin-left:336.65pt;margin-top:6.95pt;width:89.1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i4LJQ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oWc0oM&#10;06jRkxgCeQcDKSI9vfUlRj1ajAsDHqPMqVRvH4B/98TAumNmK+6cg74TrMH0pvFmdnF1xPERpO4/&#10;QYPPsF2ABDS0TkfukA2C6CjT4SxNTIXHJ6dvp/MrdHH0FYvFVZ60y1h5um2dDx8EaBI3FXUofUJn&#10;+wcfYjasPIXExzwo2WykUslw23qtHNkzbJNN+lIBL8KUIX1Fb+ZI1d8h8vT9CULLgP2upK7o9TmI&#10;lZG296ZJ3RiYVOMeU1bmyGOkbiQxDPWQFJud5KmhOSCxDsb2xnHETQfuJyU9tnZF/Y8dc4IS9dGg&#10;ODfT2SzOQjJm86sCDXfpqS89zHCEqmigZNyuQ5qfyICBOxSxlYnfqPaYyTFlbNlE+3G84kxc2inq&#10;109g9QwAAP//AwBQSwMEFAAGAAgAAAAhACrf6EPfAAAACQEAAA8AAABkcnMvZG93bnJldi54bWxM&#10;j8FOwzAQRO9I/IO1SFwQdUpImoQ4FUICwQ3aCq5uvE0i7HWw3TT8PeYEx9U8zbyt17PRbELnB0sC&#10;losEGFJr1UCdgN328boA5oMkJbUlFPCNHtbN+VktK2VP9IbTJnQslpCvpIA+hLHi3Lc9GukXdkSK&#10;2cE6I0M8XceVk6dYbjS/SZKcGzlQXOjliA89tp+boxFQ3D5PH/4lfX1v84Muw9VqevpyQlxezPd3&#10;wALO4Q+GX/2oDk102tsjKc+0gHyVphGNQVoCi0CRLTNgewFZVgJvav7/g+YHAAD//wMAUEsBAi0A&#10;FAAGAAgAAAAhALaDOJL+AAAA4QEAABMAAAAAAAAAAAAAAAAAAAAAAFtDb250ZW50X1R5cGVzXS54&#10;bWxQSwECLQAUAAYACAAAACEAOP0h/9YAAACUAQAACwAAAAAAAAAAAAAAAAAvAQAAX3JlbHMvLnJl&#10;bHNQSwECLQAUAAYACAAAACEAgzIuCyUCAABMBAAADgAAAAAAAAAAAAAAAAAuAgAAZHJzL2Uyb0Rv&#10;Yy54bWxQSwECLQAUAAYACAAAACEAKt/oQ98AAAAJAQAADwAAAAAAAAAAAAAAAAB/BAAAZHJzL2Rv&#10;d25yZXYueG1sUEsFBgAAAAAEAAQA8wAAAIsFAAAAAA==&#10;">
                <v:textbox>
                  <w:txbxContent>
                    <w:p w14:paraId="253A58B4"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No</w:t>
                      </w:r>
                    </w:p>
                  </w:txbxContent>
                </v:textbox>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9504" behindDoc="0" locked="0" layoutInCell="1" allowOverlap="1" wp14:anchorId="755FE5A9" wp14:editId="7AFA86B1">
                <wp:simplePos x="0" y="0"/>
                <wp:positionH relativeFrom="column">
                  <wp:posOffset>-5080</wp:posOffset>
                </wp:positionH>
                <wp:positionV relativeFrom="paragraph">
                  <wp:posOffset>85090</wp:posOffset>
                </wp:positionV>
                <wp:extent cx="1202055" cy="266700"/>
                <wp:effectExtent l="0" t="0" r="17145" b="1905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055" cy="266700"/>
                        </a:xfrm>
                        <a:prstGeom prst="rect">
                          <a:avLst/>
                        </a:prstGeom>
                        <a:solidFill>
                          <a:srgbClr val="FFFFFF"/>
                        </a:solidFill>
                        <a:ln w="9525">
                          <a:solidFill>
                            <a:srgbClr val="000000"/>
                          </a:solidFill>
                          <a:miter lim="800000"/>
                          <a:headEnd/>
                          <a:tailEnd/>
                        </a:ln>
                      </wps:spPr>
                      <wps:txbx>
                        <w:txbxContent>
                          <w:p w14:paraId="527F0377"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1" type="#_x0000_t202" style="position:absolute;left:0;text-align:left;margin-left:-.4pt;margin-top:6.7pt;width:94.6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EdxJgIAAEwEAAAOAAAAZHJzL2Uyb0RvYy54bWysVNtu2zAMfR+wfxD0vtgx4rQ16hRdugwD&#10;ugvQ7gNkWY6FSaImKbGzrx8lJ1nQbS/D/CCIInVEnkP69m7UiuyF8xJMTeeznBJhOLTSbGv69Xnz&#10;5poSH5hpmQIjanoQnt6tXr+6HWwlCuhBtcIRBDG+GmxN+xBslWWe90IzPwMrDDo7cJoFNN02ax0b&#10;EF2rrMjzZTaAa60DLrzH04fJSVcJv+sED5+7zotAVE0xt5BWl9YmrtnqllVbx2wv+TEN9g9ZaCYN&#10;PnqGemCBkZ2Tv0FpyR146MKMg86g6yQXqQasZp6/qOapZ1akWpAcb880+f8Hyz/tvzgi25oWS0oM&#10;06jRsxgDeQsjKSI9g/UVRj1ZjAsjHqPMqVRvH4F/88TAumdmK+6dg6EXrMX05vFmdnF1wvERpBk+&#10;QovPsF2ABDR2TkfukA2C6CjT4SxNTIXHJ4u8yMuSEo6+Yrm8ypN2GatOt63z4b0ATeKmpg6lT+hs&#10;/+hDzIZVp5D4mAcl241UKhlu26yVI3uGbbJJXyrgRZgyZKjpTVmUEwF/hcjT9ycILQP2u5K6ptfn&#10;IFZF2t6ZNnVjYFJNe0xZmSOPkbqJxDA2Y1KsPMnTQHtAYh1M7Y3jiJse3A9KBmztmvrvO+YEJeqD&#10;QXFu5otFnIVkLMqrAg136WkuPcxwhKppoGTarkOan8ibgXsUsZOJ36j2lMkxZWzZRPtxvOJMXNop&#10;6tdPYPUTAAD//wMAUEsDBBQABgAIAAAAIQBuQgJZ3QAAAAcBAAAPAAAAZHJzL2Rvd25yZXYueG1s&#10;TM7BTsMwDAbgOxLvEBmJC2IprB2lNJ0QEmi7wUDbNWu8tiJxSpJ13duTnuBo/9bvr1yORrMBne8s&#10;CbibJcCQaqs6agR8fb7e5sB8kKSktoQCzuhhWV1elLJQ9kQfOGxCw2IJ+UIKaEPoC8593aKRfmZ7&#10;pJgdrDMyxNE1XDl5iuVG8/skWXAjO4ofWtnjS4v19+ZoBOTpatj59fx9Wy8O+jHcPAxvP06I66vx&#10;+QlYwDH8HcPEj3Soomlvj6Q80wImeIjreQpsivM8A7YXkGUp8Krk//3VLwAAAP//AwBQSwECLQAU&#10;AAYACAAAACEAtoM4kv4AAADhAQAAEwAAAAAAAAAAAAAAAAAAAAAAW0NvbnRlbnRfVHlwZXNdLnht&#10;bFBLAQItABQABgAIAAAAIQA4/SH/1gAAAJQBAAALAAAAAAAAAAAAAAAAAC8BAABfcmVscy8ucmVs&#10;c1BLAQItABQABgAIAAAAIQD7bEdxJgIAAEwEAAAOAAAAAAAAAAAAAAAAAC4CAABkcnMvZTJvRG9j&#10;LnhtbFBLAQItABQABgAIAAAAIQBuQgJZ3QAAAAcBAAAPAAAAAAAAAAAAAAAAAIAEAABkcnMvZG93&#10;bnJldi54bWxQSwUGAAAAAAQABADzAAAAigUAAAAA&#10;">
                <v:textbox>
                  <w:txbxContent>
                    <w:p w14:paraId="527F0377"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Yes</w:t>
                      </w:r>
                    </w:p>
                  </w:txbxContent>
                </v:textbox>
              </v:shape>
            </w:pict>
          </mc:Fallback>
        </mc:AlternateContent>
      </w:r>
    </w:p>
    <w:p w14:paraId="260A5F48"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1552" behindDoc="0" locked="0" layoutInCell="1" allowOverlap="1" wp14:anchorId="780E2FB4" wp14:editId="534912E3">
                <wp:simplePos x="0" y="0"/>
                <wp:positionH relativeFrom="column">
                  <wp:posOffset>5260340</wp:posOffset>
                </wp:positionH>
                <wp:positionV relativeFrom="paragraph">
                  <wp:posOffset>100330</wp:posOffset>
                </wp:positionV>
                <wp:extent cx="0" cy="190500"/>
                <wp:effectExtent l="76200" t="0" r="57150" b="57150"/>
                <wp:wrapNone/>
                <wp:docPr id="30" name="Straight Arrow Connector 30"/>
                <wp:cNvGraphicFramePr/>
                <a:graphic xmlns:a="http://schemas.openxmlformats.org/drawingml/2006/main">
                  <a:graphicData uri="http://schemas.microsoft.com/office/word/2010/wordprocessingShape">
                    <wps:wsp>
                      <wps:cNvCnPr/>
                      <wps:spPr>
                        <a:xfrm>
                          <a:off x="0" y="0"/>
                          <a:ext cx="0" cy="19050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30" o:spid="_x0000_s1026" type="#_x0000_t32" style="position:absolute;margin-left:414.2pt;margin-top:7.9pt;width:0;height: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3R8gEAAN4DAAAOAAAAZHJzL2Uyb0RvYy54bWysU9tuEzEQfUfiHyy/k90EBdEomwollBcE&#10;kVo+YGp7dy35phmTTf6esRPSAuKl6j54x5c5PnPmeH179E4cDJKNoZPzWSuFCSpqG4ZO/ni4e/dR&#10;CsoQNLgYTCdPhuTt5u2b9ZRWZhHH6LRBwSCBVlPq5JhzWjUNqdF4oFlMJvBmH9FD5ikOjUaYGN27&#10;ZtG2H5opok4YlSHi1d15U24qft8blb/3PZksXCeZW64j1vGxjM1mDasBIY1WXWjAC1h4sIEvvULt&#10;IIP4ifYfKG8VRop9nqnom9j3VplaA1czb/+q5n6EZGotLA6lq0z0erDq22GPwupOvmd5Anju0X1G&#10;sMOYxSfEOIltDIF1jCj4COs1JVpx2jbs8TKjtMdS/LFHX/5cljhWjU9Xjc0xC3VeVLw6v2mXbYVr&#10;nvISUv5iohcl6CRdeFwJzKvEcPhKmW/mxN8J5dIQ76xztZ8uiKmTN8vFUgoF7KreQebQJ66TwiAF&#10;uIHtqjJWRIrO6pJdcOhEW4fiAOwYNpqO0wNzl8IBZd7ggupXlGAGf6QWOjug8Zxct84GGw3oz0GL&#10;fEqsb+CXIAtDbzTjGmZSoko9g3VPJzNaCIP7z2m+3oVC2VSjX1Qp7Tk3pESPUZ9qn5oyYxNV1hfD&#10;F5c+n3P8/FlufgEAAP//AwBQSwMEFAAGAAgAAAAhACJVM2ffAAAACQEAAA8AAABkcnMvZG93bnJl&#10;di54bWxMj0FPwkAQhe8m/IfNkHgxsLVB0tRuiTHRg0QR8KC3pTu0TbuzTXeB8u8d4kGO896XN+9l&#10;i8G24oi9rx0puJ9GIJAKZ2oqFXxtXyYJCB80Gd06QgVn9LDIRzeZTo070RqPm1AKDiGfagVVCF0q&#10;pS8qtNpPXYfE3t71Vgc++1KaXp843LYyjqK5tLom/lDpDp8rLJrNwSpY2uZuNY/P0cfbz2e5fP9e&#10;vWKzV+p2PDw9ggg4hH8YLvW5OuTcaecOZLxoFSRxMmOUjQeewMCfsFMwY0HmmbxekP8CAAD//wMA&#10;UEsBAi0AFAAGAAgAAAAhALaDOJL+AAAA4QEAABMAAAAAAAAAAAAAAAAAAAAAAFtDb250ZW50X1R5&#10;cGVzXS54bWxQSwECLQAUAAYACAAAACEAOP0h/9YAAACUAQAACwAAAAAAAAAAAAAAAAAvAQAAX3Jl&#10;bHMvLnJlbHNQSwECLQAUAAYACAAAACEAI/rt0fIBAADeAwAADgAAAAAAAAAAAAAAAAAuAgAAZHJz&#10;L2Uyb0RvYy54bWxQSwECLQAUAAYACAAAACEAIlUzZ98AAAAJAQAADwAAAAAAAAAAAAAAAABMBAAA&#10;ZHJzL2Rvd25yZXYueG1sUEsFBgAAAAAEAAQA8wAAAFgFAAAAAA==&#10;" strokecolor="windowText">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2576" behindDoc="0" locked="0" layoutInCell="1" allowOverlap="1" wp14:anchorId="35666A1A" wp14:editId="350146E8">
                <wp:simplePos x="0" y="0"/>
                <wp:positionH relativeFrom="column">
                  <wp:posOffset>590550</wp:posOffset>
                </wp:positionH>
                <wp:positionV relativeFrom="paragraph">
                  <wp:posOffset>100330</wp:posOffset>
                </wp:positionV>
                <wp:extent cx="0" cy="190500"/>
                <wp:effectExtent l="76200" t="0" r="57150" b="57150"/>
                <wp:wrapNone/>
                <wp:docPr id="31" name="Straight Arrow Connector 31"/>
                <wp:cNvGraphicFramePr/>
                <a:graphic xmlns:a="http://schemas.openxmlformats.org/drawingml/2006/main">
                  <a:graphicData uri="http://schemas.microsoft.com/office/word/2010/wordprocessingShape">
                    <wps:wsp>
                      <wps:cNvCnPr/>
                      <wps:spPr>
                        <a:xfrm>
                          <a:off x="0" y="0"/>
                          <a:ext cx="0" cy="190500"/>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31" o:spid="_x0000_s1026" type="#_x0000_t32" style="position:absolute;margin-left:46.5pt;margin-top:7.9pt;width:0;height: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tNP8wEAAN4DAAAOAAAAZHJzL2Uyb0RvYy54bWysU9tuEzEQfUfiHyy/k90EBdEomwollBcE&#10;kVo+YGp7dy35phmTTf6esRPSAuKl6j54x5c5PnPmeH179E4cDJKNoZPzWSuFCSpqG4ZO/ni4e/dR&#10;CsoQNLgYTCdPhuTt5u2b9ZRWZhHH6LRBwSCBVlPq5JhzWjUNqdF4oFlMJvBmH9FD5ikOjUaYGN27&#10;ZtG2H5opok4YlSHi1d15U24qft8blb/3PZksXCeZW64j1vGxjM1mDasBIY1WXWjAC1h4sIEvvULt&#10;IIP4ifYfKG8VRop9nqnom9j3VplaA1czb/+q5n6EZGotLA6lq0z0erDq22GPwupOvp9LEcBzj+4z&#10;gh3GLD4hxklsYwisY0TBR1ivKdGK07Zhj5cZpT2W4o89+vLnssSxany6amyOWajzouLV+U27bKv8&#10;zVNeQspfTPSiBJ2kC48rgXmVGA5fKfPNnPg7oVwa4p11rvbTBTF18ma5WEqhgF3VO8gc+sR1Uhik&#10;ADewXVXGikjRWV2yCw6daOtQHIAdw0bTcXpg7lI4oMwbXFD9ihLM4I/UQmcHNJ6T69bZYKMB/Tlo&#10;kU+J9Q38EmRh6I1mXMNMSlSpZ7Du6WRGC2Fw/znN17tQKJtq9IsqpT3nhpToMepT7VNTZmyiyvpi&#10;+OLS53OOnz/LzS8AAAD//wMAUEsDBBQABgAIAAAAIQCePBU73QAAAAcBAAAPAAAAZHJzL2Rvd25y&#10;ZXYueG1sTI/BTsMwEETvSPyDtUhcUOtQoIIQp0JIcKAqLYUD3LbxNokSr6PYbdO/Z+ECx9kZzb7J&#10;ZoNr1Z76UHs2cDlOQBEX3tZcGvh4fxrdggoR2WLrmQwcKcAsPz3JMLX+wG+0X8dSSQmHFA1UMXap&#10;1qGoyGEY+45YvK3vHUaRfaltjwcpd62eJMlUO6xZPlTY0WNFRbPeOQNz11wsp5Nj8vrytSrni8/l&#10;MzVbY87Phod7UJGG+BeGH3xBh1yYNn7HNqjWwN2VTIlyv5EF4v/qjYFr0TrP9H/+/BsAAP//AwBQ&#10;SwECLQAUAAYACAAAACEAtoM4kv4AAADhAQAAEwAAAAAAAAAAAAAAAAAAAAAAW0NvbnRlbnRfVHlw&#10;ZXNdLnhtbFBLAQItABQABgAIAAAAIQA4/SH/1gAAAJQBAAALAAAAAAAAAAAAAAAAAC8BAABfcmVs&#10;cy8ucmVsc1BLAQItABQABgAIAAAAIQCy9tNP8wEAAN4DAAAOAAAAAAAAAAAAAAAAAC4CAABkcnMv&#10;ZTJvRG9jLnhtbFBLAQItABQABgAIAAAAIQCePBU73QAAAAcBAAAPAAAAAAAAAAAAAAAAAE0EAABk&#10;cnMvZG93bnJldi54bWxQSwUGAAAAAAQABADzAAAAVwUAAAAA&#10;" strokecolor="windowText">
                <v:stroke endarrow="block"/>
              </v:shape>
            </w:pict>
          </mc:Fallback>
        </mc:AlternateContent>
      </w:r>
    </w:p>
    <w:p w14:paraId="76F6074C"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7456" behindDoc="0" locked="0" layoutInCell="1" allowOverlap="1" wp14:anchorId="0D09F57F" wp14:editId="521BB9FD">
                <wp:simplePos x="0" y="0"/>
                <wp:positionH relativeFrom="column">
                  <wp:posOffset>-9525</wp:posOffset>
                </wp:positionH>
                <wp:positionV relativeFrom="paragraph">
                  <wp:posOffset>36830</wp:posOffset>
                </wp:positionV>
                <wp:extent cx="3975735" cy="390525"/>
                <wp:effectExtent l="0" t="0" r="24765"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735" cy="390525"/>
                        </a:xfrm>
                        <a:prstGeom prst="rect">
                          <a:avLst/>
                        </a:prstGeom>
                        <a:solidFill>
                          <a:srgbClr val="FFFFFF"/>
                        </a:solidFill>
                        <a:ln w="9525">
                          <a:solidFill>
                            <a:srgbClr val="000000"/>
                          </a:solidFill>
                          <a:miter lim="800000"/>
                          <a:headEnd/>
                          <a:tailEnd/>
                        </a:ln>
                      </wps:spPr>
                      <wps:txbx>
                        <w:txbxContent>
                          <w:p w14:paraId="4CD17EAF" w14:textId="77777777" w:rsidR="00AE7E7E" w:rsidRPr="00440F2E" w:rsidRDefault="00AE7E7E" w:rsidP="001D2CB1">
                            <w:pPr>
                              <w:jc w:val="center"/>
                              <w:rPr>
                                <w:sz w:val="20"/>
                                <w:szCs w:val="20"/>
                              </w:rPr>
                            </w:pPr>
                            <w:r w:rsidRPr="00440F2E">
                              <w:rPr>
                                <w:rFonts w:ascii="Times New Roman" w:hAnsi="Times New Roman" w:cs="Times New Roman"/>
                                <w:sz w:val="20"/>
                                <w:szCs w:val="20"/>
                              </w:rPr>
                              <w:t>Baseline assessments</w:t>
                            </w:r>
                            <w:r>
                              <w:rPr>
                                <w:rFonts w:ascii="Times New Roman" w:hAnsi="Times New Roman" w:cs="Times New Roman"/>
                                <w:sz w:val="20"/>
                                <w:szCs w:val="20"/>
                              </w:rPr>
                              <w:t>:</w:t>
                            </w:r>
                            <w:r w:rsidRPr="00440F2E">
                              <w:rPr>
                                <w:rFonts w:ascii="Times New Roman" w:hAnsi="Times New Roman" w:cs="Times New Roman"/>
                                <w:sz w:val="20"/>
                                <w:szCs w:val="20"/>
                              </w:rPr>
                              <w:t xml:space="preserve"> </w:t>
                            </w:r>
                            <w:r>
                              <w:rPr>
                                <w:rFonts w:ascii="Times New Roman" w:hAnsi="Times New Roman" w:cs="Times New Roman"/>
                                <w:sz w:val="20"/>
                                <w:szCs w:val="20"/>
                              </w:rPr>
                              <w:t xml:space="preserve"> </w:t>
                            </w:r>
                            <w:r w:rsidRPr="00414B86">
                              <w:rPr>
                                <w:rFonts w:ascii="Times New Roman" w:hAnsi="Times New Roman" w:cs="Times New Roman"/>
                                <w:sz w:val="20"/>
                                <w:szCs w:val="20"/>
                              </w:rPr>
                              <w:t>VABSII,</w:t>
                            </w:r>
                            <w:r>
                              <w:rPr>
                                <w:rFonts w:ascii="Times New Roman" w:hAnsi="Times New Roman" w:cs="Times New Roman"/>
                                <w:sz w:val="20"/>
                                <w:szCs w:val="20"/>
                              </w:rPr>
                              <w:t xml:space="preserve"> MSEL,</w:t>
                            </w:r>
                            <w:r w:rsidRPr="00CE4001">
                              <w:t xml:space="preserve"> </w:t>
                            </w:r>
                            <w:r>
                              <w:rPr>
                                <w:rFonts w:ascii="Times New Roman" w:hAnsi="Times New Roman" w:cs="Times New Roman"/>
                                <w:sz w:val="20"/>
                                <w:szCs w:val="20"/>
                              </w:rPr>
                              <w:t>PLS-5, SSP-2,</w:t>
                            </w:r>
                            <w:r w:rsidRPr="00CE4001">
                              <w:t xml:space="preserve"> </w:t>
                            </w:r>
                            <w:r>
                              <w:rPr>
                                <w:rFonts w:ascii="Times New Roman" w:hAnsi="Times New Roman" w:cs="Times New Roman"/>
                                <w:sz w:val="20"/>
                                <w:szCs w:val="20"/>
                              </w:rPr>
                              <w:t xml:space="preserve">RBS-R, GSI </w:t>
                            </w:r>
                            <w:r w:rsidRPr="00440F2E">
                              <w:rPr>
                                <w:rFonts w:ascii="Times New Roman" w:hAnsi="Times New Roman" w:cs="Times New Roman"/>
                                <w:sz w:val="20"/>
                                <w:szCs w:val="20"/>
                              </w:rPr>
                              <w:t xml:space="preserve">and stool </w:t>
                            </w:r>
                            <w:r>
                              <w:rPr>
                                <w:rFonts w:ascii="Times New Roman" w:hAnsi="Times New Roman" w:cs="Times New Roman"/>
                                <w:sz w:val="20"/>
                                <w:szCs w:val="20"/>
                              </w:rPr>
                              <w:t>samples for metagenomics and metabolomics</w:t>
                            </w:r>
                          </w:p>
                          <w:p w14:paraId="1BF5D093" w14:textId="77777777" w:rsidR="00AE7E7E" w:rsidRDefault="00AE7E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2" type="#_x0000_t202" style="position:absolute;left:0;text-align:left;margin-left:-.75pt;margin-top:2.9pt;width:313.0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SkJQIAAEwEAAAOAAAAZHJzL2Uyb0RvYy54bWysVNtu2zAMfR+wfxD0vthxkqYx4hRdugwD&#10;ugvQ7gNkWY6FSaImKbGzry+lpGl2wR6G+UEgReqQPCS9vBm0InvhvART0fEop0QYDo0024p+fdy8&#10;uabEB2YapsCIih6Epzer16+WvS1FAR2oRjiCIMaXva1oF4Its8zzTmjmR2CFQWMLTrOAqttmjWM9&#10;omuVFXl+lfXgGuuAC+/x9u5opKuE37aCh89t60UgqqKYW0inS2cdz2y1ZOXWMdtJfkqD/UMWmkmD&#10;Qc9QdywwsnPyNygtuQMPbRhx0Bm0reQi1YDVjPNfqnnomBWpFiTH2zNN/v/B8k/7L47IBntXUGKY&#10;xh49iiGQtzCQItLTW1+i14NFvzDgNbqmUr29B/7NEwPrjpmtuHUO+k6wBtMbx5fZxdMjjo8gdf8R&#10;GgzDdgES0NA6HblDNgiiY5sO59bEVDheThbz2Xwyo4SjbbLIZ8UshWDl82vrfHgvQJMoVNRh6xM6&#10;29/7ELNh5bNLDOZByWYjlUqK29Zr5cie4Zhs0ndC/8lNGdJXdBFj/x0iT9+fILQMOO9K6open51Y&#10;GWl7Z5o0jYFJdZQxZWVOPEbqjiSGoR5Sx65igMhxDc0BiXVwHG9cRxQ6cD8o6XG0K+q/75gTlKgP&#10;BpuzGE+ncReSMp3NC1TcpaW+tDDDEaqigZKjuA5pfyIDBm6xia1M/L5kckoZRzbRflqvuBOXevJ6&#10;+QmsngAAAP//AwBQSwMEFAAGAAgAAAAhAPK0ggreAAAABwEAAA8AAABkcnMvZG93bnJldi54bWxM&#10;j81OwzAQhO9IvIO1SFxQ6/QvLSFOhZBAcIOC4OrG2yTCXgfbTcPbs5zgNqsZzXxbbkdnxYAhdp4U&#10;zKYZCKTam44aBW+v95MNiJg0GW09oYJvjLCtzs9KXRh/ohccdqkRXEKx0AralPpCyli36HSc+h6J&#10;vYMPTic+QyNN0Ccud1bOsyyXTnfEC63u8a7F+nN3dAo2y8fhIz4tnt/r/GCv09V6ePgKSl1ejLc3&#10;IBKO6S8Mv/iMDhUz7f2RTBRWwWS24qSCFT/Adj5f5iD2LNYLkFUp//NXPwAAAP//AwBQSwECLQAU&#10;AAYACAAAACEAtoM4kv4AAADhAQAAEwAAAAAAAAAAAAAAAAAAAAAAW0NvbnRlbnRfVHlwZXNdLnht&#10;bFBLAQItABQABgAIAAAAIQA4/SH/1gAAAJQBAAALAAAAAAAAAAAAAAAAAC8BAABfcmVscy8ucmVs&#10;c1BLAQItABQABgAIAAAAIQCE+mSkJQIAAEwEAAAOAAAAAAAAAAAAAAAAAC4CAABkcnMvZTJvRG9j&#10;LnhtbFBLAQItABQABgAIAAAAIQDytIIK3gAAAAcBAAAPAAAAAAAAAAAAAAAAAH8EAABkcnMvZG93&#10;bnJldi54bWxQSwUGAAAAAAQABADzAAAAigUAAAAA&#10;">
                <v:textbox>
                  <w:txbxContent>
                    <w:p w14:paraId="4CD17EAF" w14:textId="77777777" w:rsidR="006956B9" w:rsidRPr="00440F2E" w:rsidRDefault="006956B9" w:rsidP="001D2CB1">
                      <w:pPr>
                        <w:jc w:val="center"/>
                        <w:rPr>
                          <w:sz w:val="20"/>
                          <w:szCs w:val="20"/>
                        </w:rPr>
                      </w:pPr>
                      <w:r w:rsidRPr="00440F2E">
                        <w:rPr>
                          <w:rFonts w:ascii="Times New Roman" w:hAnsi="Times New Roman" w:cs="Times New Roman"/>
                          <w:sz w:val="20"/>
                          <w:szCs w:val="20"/>
                        </w:rPr>
                        <w:t>Baseline assessments</w:t>
                      </w:r>
                      <w:r>
                        <w:rPr>
                          <w:rFonts w:ascii="Times New Roman" w:hAnsi="Times New Roman" w:cs="Times New Roman"/>
                          <w:sz w:val="20"/>
                          <w:szCs w:val="20"/>
                        </w:rPr>
                        <w:t>:</w:t>
                      </w:r>
                      <w:r w:rsidRPr="00440F2E">
                        <w:rPr>
                          <w:rFonts w:ascii="Times New Roman" w:hAnsi="Times New Roman" w:cs="Times New Roman"/>
                          <w:sz w:val="20"/>
                          <w:szCs w:val="20"/>
                        </w:rPr>
                        <w:t xml:space="preserve"> </w:t>
                      </w:r>
                      <w:r>
                        <w:rPr>
                          <w:rFonts w:ascii="Times New Roman" w:hAnsi="Times New Roman" w:cs="Times New Roman"/>
                          <w:sz w:val="20"/>
                          <w:szCs w:val="20"/>
                        </w:rPr>
                        <w:t xml:space="preserve"> </w:t>
                      </w:r>
                      <w:r w:rsidRPr="00414B86">
                        <w:rPr>
                          <w:rFonts w:ascii="Times New Roman" w:hAnsi="Times New Roman" w:cs="Times New Roman"/>
                          <w:sz w:val="20"/>
                          <w:szCs w:val="20"/>
                        </w:rPr>
                        <w:t>VABSII,</w:t>
                      </w:r>
                      <w:r>
                        <w:rPr>
                          <w:rFonts w:ascii="Times New Roman" w:hAnsi="Times New Roman" w:cs="Times New Roman"/>
                          <w:sz w:val="20"/>
                          <w:szCs w:val="20"/>
                        </w:rPr>
                        <w:t xml:space="preserve"> MSEL,</w:t>
                      </w:r>
                      <w:r w:rsidRPr="00CE4001">
                        <w:t xml:space="preserve"> </w:t>
                      </w:r>
                      <w:r>
                        <w:rPr>
                          <w:rFonts w:ascii="Times New Roman" w:hAnsi="Times New Roman" w:cs="Times New Roman"/>
                          <w:sz w:val="20"/>
                          <w:szCs w:val="20"/>
                        </w:rPr>
                        <w:t>PLS-5, SSP-2,</w:t>
                      </w:r>
                      <w:r w:rsidRPr="00CE4001">
                        <w:t xml:space="preserve"> </w:t>
                      </w:r>
                      <w:r>
                        <w:rPr>
                          <w:rFonts w:ascii="Times New Roman" w:hAnsi="Times New Roman" w:cs="Times New Roman"/>
                          <w:sz w:val="20"/>
                          <w:szCs w:val="20"/>
                        </w:rPr>
                        <w:t xml:space="preserve">RBS-R, GSI </w:t>
                      </w:r>
                      <w:r w:rsidRPr="00440F2E">
                        <w:rPr>
                          <w:rFonts w:ascii="Times New Roman" w:hAnsi="Times New Roman" w:cs="Times New Roman"/>
                          <w:sz w:val="20"/>
                          <w:szCs w:val="20"/>
                        </w:rPr>
                        <w:t xml:space="preserve">and stool </w:t>
                      </w:r>
                      <w:r>
                        <w:rPr>
                          <w:rFonts w:ascii="Times New Roman" w:hAnsi="Times New Roman" w:cs="Times New Roman"/>
                          <w:sz w:val="20"/>
                          <w:szCs w:val="20"/>
                        </w:rPr>
                        <w:t>samples for metagenomics and metabolomics</w:t>
                      </w:r>
                    </w:p>
                    <w:p w14:paraId="1BF5D093" w14:textId="77777777" w:rsidR="006956B9" w:rsidRDefault="006956B9"/>
                  </w:txbxContent>
                </v:textbox>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0528" behindDoc="0" locked="0" layoutInCell="1" allowOverlap="1" wp14:anchorId="0CBB093D" wp14:editId="7E5E12F7">
                <wp:simplePos x="0" y="0"/>
                <wp:positionH relativeFrom="column">
                  <wp:posOffset>4924425</wp:posOffset>
                </wp:positionH>
                <wp:positionV relativeFrom="paragraph">
                  <wp:posOffset>36831</wp:posOffset>
                </wp:positionV>
                <wp:extent cx="1181100" cy="285750"/>
                <wp:effectExtent l="0" t="0" r="19050" b="1905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285750"/>
                        </a:xfrm>
                        <a:prstGeom prst="rect">
                          <a:avLst/>
                        </a:prstGeom>
                        <a:solidFill>
                          <a:srgbClr val="FFFFFF"/>
                        </a:solidFill>
                        <a:ln w="9525">
                          <a:solidFill>
                            <a:srgbClr val="000000"/>
                          </a:solidFill>
                          <a:miter lim="800000"/>
                          <a:headEnd/>
                          <a:tailEnd/>
                        </a:ln>
                      </wps:spPr>
                      <wps:txbx>
                        <w:txbxContent>
                          <w:p w14:paraId="3F00B401"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No Follow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3" type="#_x0000_t202" style="position:absolute;left:0;text-align:left;margin-left:387.75pt;margin-top:2.9pt;width:93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YEJgIAAEwEAAAOAAAAZHJzL2Uyb0RvYy54bWysVNuO0zAQfUfiHyy/01zU0m7UdLV0KUJa&#10;FqRdPsB1nMbC9hjbbVK+nrHTlmqBF0QeLI9nfDxzzkyWt4NW5CCcl2BqWkxySoTh0Eizq+nX582b&#10;BSU+MNMwBUbU9Cg8vV29frXsbSVK6EA1whEEMb7qbU27EGyVZZ53QjM/ASsMOltwmgU03S5rHOsR&#10;XauszPO3WQ+usQ648B5P70cnXSX8thU8fG5bLwJRNcXcQlpdWrdxzVZLVu0cs53kpzTYP2ShmTT4&#10;6AXqngVG9k7+BqUld+ChDRMOOoO2lVykGrCaIn9RzVPHrEi1IDneXmjy/w+WPx6+OCKbmpZzSgzT&#10;qNGzGAJ5BwMpIz299RVGPVmMCwMeo8ypVG8fgH/zxMC6Y2Yn7pyDvhOswfSKeDO7ujri+Aiy7T9B&#10;g8+wfYAENLROR+6QDYLoKNPxIk1Mhccni0VR5Oji6CsXs/ksaZex6nzbOh8+CNAkbmrqUPqEzg4P&#10;PsRsWHUOiY95ULLZSKWS4XbbtXLkwLBNNulLBbwIU4b0Nb2ZlbORgL9C5On7E4SWAftdSV3TxSWI&#10;VZG296ZJ3RiYVOMeU1bmxGOkbiQxDNshKTY/y7OF5ojEOhjbG8cRNx24H5T02No19d/3zAlK1EeD&#10;4twU02mchWRMZ/MSDXft2V57mOEIVdNAybhdhzQ/kTcDdyhiKxO/Ue0xk1PK2LKJ9tN4xZm4tlPU&#10;r5/A6icAAAD//wMAUEsDBBQABgAIAAAAIQCf4V7s3QAAAAgBAAAPAAAAZHJzL2Rvd25yZXYueG1s&#10;TI/LTsMwEEX3SPyDNUhsEHUK5NEQp0JIILqDgmDrxtMkIh4H203D3zOsYHl0r+6jWs92EBP60DtS&#10;sFwkIJAaZ3pqFby9PlwWIELUZPTgCBV8Y4B1fXpS6dK4I73gtI2t4BAKpVbQxTiWUoamQ6vDwo1I&#10;rO2dtzoy+lYar48cbgd5lSSZtLonbuj0iPcdNp/bg1VQ3DxNH2Fz/fzeZPthFS/y6fHLK3V+Nt/d&#10;gog4xz8z/M7n6VDzpp07kAliUJDnacpWBSk/YH2VLZl3zEkBsq7k/wP1DwAAAP//AwBQSwECLQAU&#10;AAYACAAAACEAtoM4kv4AAADhAQAAEwAAAAAAAAAAAAAAAAAAAAAAW0NvbnRlbnRfVHlwZXNdLnht&#10;bFBLAQItABQABgAIAAAAIQA4/SH/1gAAAJQBAAALAAAAAAAAAAAAAAAAAC8BAABfcmVscy8ucmVs&#10;c1BLAQItABQABgAIAAAAIQA/UNYEJgIAAEwEAAAOAAAAAAAAAAAAAAAAAC4CAABkcnMvZTJvRG9j&#10;LnhtbFBLAQItABQABgAIAAAAIQCf4V7s3QAAAAgBAAAPAAAAAAAAAAAAAAAAAIAEAABkcnMvZG93&#10;bnJldi54bWxQSwUGAAAAAAQABADzAAAAigUAAAAA&#10;">
                <v:textbox>
                  <w:txbxContent>
                    <w:p w14:paraId="3F00B401"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No Follow up</w:t>
                      </w:r>
                    </w:p>
                  </w:txbxContent>
                </v:textbox>
              </v:shape>
            </w:pict>
          </mc:Fallback>
        </mc:AlternateContent>
      </w:r>
    </w:p>
    <w:p w14:paraId="5782ED03"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6128" behindDoc="0" locked="0" layoutInCell="1" allowOverlap="1" wp14:anchorId="7A0A9B91" wp14:editId="03FF040A">
                <wp:simplePos x="0" y="0"/>
                <wp:positionH relativeFrom="column">
                  <wp:posOffset>3632216</wp:posOffset>
                </wp:positionH>
                <wp:positionV relativeFrom="paragraph">
                  <wp:posOffset>160952</wp:posOffset>
                </wp:positionV>
                <wp:extent cx="11876" cy="333871"/>
                <wp:effectExtent l="38100" t="0" r="64770" b="47625"/>
                <wp:wrapNone/>
                <wp:docPr id="11" name="Straight Arrow Connector 11"/>
                <wp:cNvGraphicFramePr/>
                <a:graphic xmlns:a="http://schemas.openxmlformats.org/drawingml/2006/main">
                  <a:graphicData uri="http://schemas.microsoft.com/office/word/2010/wordprocessingShape">
                    <wps:wsp>
                      <wps:cNvCnPr/>
                      <wps:spPr>
                        <a:xfrm>
                          <a:off x="0" y="0"/>
                          <a:ext cx="11876" cy="333871"/>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Straight Arrow Connector 11" o:spid="_x0000_s1026" type="#_x0000_t32" style="position:absolute;margin-left:286pt;margin-top:12.65pt;width:.95pt;height:26.3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0NM6wEAADUEAAAOAAAAZHJzL2Uyb0RvYy54bWysU9uO0zAQfUfiHyy/0zRbabeqmq5QF3hB&#10;ULHLB3jtcWPhm8amSf+esdumiJsQ4sWx4zln5pwZr+9HZ9kBMJngO97O5pyBl0EZv+/456e3r5ac&#10;pSy8EjZ46PgREr/fvHyxHuIKbkIfrAJkROLTaogd73OOq6ZJsgcn0ixE8HSpAzqR6Yj7RqEYiN3Z&#10;5mY+v22GgCpikJAS/X04XfJN5dcaZP6odYLMbMeptlxXrOtzWZvNWqz2KGJv5LkM8Q9VOGE8JZ2o&#10;HkQW7Cuan6ickRhS0Hkmg2uC1kZC1UBq2vkPah57EaFqIXNSnGxK/49WfjjskBlFvWs588JRjx4z&#10;CrPvM3uNGAa2Dd6TjwEZhZBfQ0wrgm39Ds+nFHdYxI8aXfmSLDZWj4+TxzBmJuln2y7vbjmTdLNY&#10;LJZ3lbK5YiOm/A6CY2XT8XSuZSqirTaLw/uUKTsBL4CS2Pqy9iDUG69YPkZS42nuOBs67kBxZoHG&#10;tOxq47Mw9hqZ0Qi/t7+JplSFvinyT4LrLh8tnFJ/Ak1GFom1xDrCsLXIDoKGT325KLWeIgtEG2sn&#10;0PzPoHNsgUEd678FTtE1Y/B5AjrjA/4qax4vpepT/EX1SWuR/RzUsba/2kGzWVtxfkdl+L8/V/j1&#10;tW++AQAA//8DAFBLAwQUAAYACAAAACEAO5p5Cd4AAAAJAQAADwAAAGRycy9kb3ducmV2LnhtbEyP&#10;QU7DMBRE90jcwfpIbCpqNyGkDnEqFAmxbuEATuwmEfZ3arttenvMCpajGc28qXeLNeSifZgcCtis&#10;GRCNvVMTDgK+Pt+ftkBClKikcagF3HSAXXN/V8tKuSvu9eUQB5JKMFRSwBjjXFEa+lFbGdZu1pi8&#10;o/NWxiT9QJWX11RuDc0Ye6FWTpgWRjnrdtT99+FsBezb525z8y0rPgzjp9WJr3LJhXh8WN5egUS9&#10;xL8w/OIndGgSU+fOqAIxAooyS1+igKzIgaRAUeYcSCegLDnQpqb/HzQ/AAAA//8DAFBLAQItABQA&#10;BgAIAAAAIQC2gziS/gAAAOEBAAATAAAAAAAAAAAAAAAAAAAAAABbQ29udGVudF9UeXBlc10ueG1s&#10;UEsBAi0AFAAGAAgAAAAhADj9If/WAAAAlAEAAAsAAAAAAAAAAAAAAAAALwEAAF9yZWxzLy5yZWxz&#10;UEsBAi0AFAAGAAgAAAAhAAezQ0zrAQAANQQAAA4AAAAAAAAAAAAAAAAALgIAAGRycy9lMm9Eb2Mu&#10;eG1sUEsBAi0AFAAGAAgAAAAhADuaeQneAAAACQEAAA8AAAAAAAAAAAAAAAAARQQAAGRycy9kb3du&#10;cmV2LnhtbFBLBQYAAAAABAAEAPMAAABQBQAAAAA=&#10;" strokecolor="black [304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5104" behindDoc="0" locked="0" layoutInCell="1" allowOverlap="1" wp14:anchorId="694A9892" wp14:editId="6DCC07EE">
                <wp:simplePos x="0" y="0"/>
                <wp:positionH relativeFrom="column">
                  <wp:posOffset>592133</wp:posOffset>
                </wp:positionH>
                <wp:positionV relativeFrom="paragraph">
                  <wp:posOffset>186063</wp:posOffset>
                </wp:positionV>
                <wp:extent cx="0" cy="350265"/>
                <wp:effectExtent l="76200" t="0" r="76200" b="50165"/>
                <wp:wrapNone/>
                <wp:docPr id="9" name="Straight Arrow Connector 9"/>
                <wp:cNvGraphicFramePr/>
                <a:graphic xmlns:a="http://schemas.openxmlformats.org/drawingml/2006/main">
                  <a:graphicData uri="http://schemas.microsoft.com/office/word/2010/wordprocessingShape">
                    <wps:wsp>
                      <wps:cNvCnPr/>
                      <wps:spPr>
                        <a:xfrm>
                          <a:off x="0" y="0"/>
                          <a:ext cx="0" cy="35026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Straight Arrow Connector 9" o:spid="_x0000_s1026" type="#_x0000_t32" style="position:absolute;margin-left:46.6pt;margin-top:14.65pt;width:0;height:27.6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D/W6AEAAC8EAAAOAAAAZHJzL2Uyb0RvYy54bWysU9uO0zAQfUfiHyy/06RFu2KjpivUBV4Q&#10;VCx8gDceNxa+aWya9u8ZO2m6AlZarXiZ2M6cM3OOx+vbozXsABi1dy1fLmrOwHVeardv+Y/vH9+8&#10;4ywm4aQw3kHLTxD57eb1q/UQGlj53hsJyIjExWYILe9TCk1Vxa4HK+LCB3D0U3m0ItEW95VEMRC7&#10;NdWqrq+rwaMM6DuIkU7vxp98U/iVgi59VSpCYqbl1FsqEUt8yLHarEWzRxF63U1tiBd0YYV2VHSm&#10;uhNJsF+o/6KyukMfvUqLztvKK6U7KBpIzbL+Q819LwIULWRODLNN8f/Rdl8OO2RatvyGMycsXdF9&#10;QqH3fWLvEf3Att45stEju8luDSE2BNq6HU67GHaYpR8V2vwlUexYHD7NDsMxsW487Oj07VW9ur7K&#10;dNUFFzCmT+Aty4uWx6mNuf6yGCwOn2MagWdALmpcjj0I+cFJlk6BhDiaOM6GlluQnBmgAc0rAosm&#10;CW0umQm1cHvzRDb1mOmrLH0UW1bpZGAs/Q0UWUjyxhbL8MLWIDsIGjv5czkpNY4yM0RpY2ZQXXQ9&#10;CZpyMwzKQD8XOGeXit6lGWi18/ivqul4blWN+WfVo9Ys+8HLU7n6YgdNZbnD6QXlsX+8L/DLO9/8&#10;BgAA//8DAFBLAwQUAAYACAAAACEAdFFvyNoAAAAHAQAADwAAAGRycy9kb3ducmV2LnhtbEyOy07D&#10;MBRE90j8g3WR2FTUbtKiOsSpUCTEui0fcBNfkgg/0tht07/HsIHlaEZnTrmbrWEXmsLgnYLVUgAj&#10;13o9uE7Bx/HtaQssRHQajXek4EYBdtX9XYmF9le3p8shdixBXChQQR/jWHAe2p4shqUfyaXu008W&#10;Y4pTx/WE1wS3hmdCPHOLg0sPPY5U99R+Hc5Wwb5eN6vbVIvNuxHytDjJRY5SqceH+fUFWKQ5/o3h&#10;Rz+pQ5WcGn92OjCjQOZZWirIZA4s9b+5UbBdb4BXJf/vX30DAAD//wMAUEsBAi0AFAAGAAgAAAAh&#10;ALaDOJL+AAAA4QEAABMAAAAAAAAAAAAAAAAAAAAAAFtDb250ZW50X1R5cGVzXS54bWxQSwECLQAU&#10;AAYACAAAACEAOP0h/9YAAACUAQAACwAAAAAAAAAAAAAAAAAvAQAAX3JlbHMvLnJlbHNQSwECLQAU&#10;AAYACAAAACEAKLw/1ugBAAAvBAAADgAAAAAAAAAAAAAAAAAuAgAAZHJzL2Uyb0RvYy54bWxQSwEC&#10;LQAUAAYACAAAACEAdFFvyNoAAAAHAQAADwAAAAAAAAAAAAAAAABCBAAAZHJzL2Rvd25yZXYueG1s&#10;UEsFBgAAAAAEAAQA8wAAAEkFAAAAAA==&#10;" strokecolor="black [3040]">
                <v:stroke endarrow="block"/>
              </v:shape>
            </w:pict>
          </mc:Fallback>
        </mc:AlternateContent>
      </w:r>
    </w:p>
    <w:p w14:paraId="54CB766A"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g">
            <w:drawing>
              <wp:anchor distT="0" distB="0" distL="114300" distR="114300" simplePos="0" relativeHeight="251673600" behindDoc="0" locked="0" layoutInCell="1" allowOverlap="1" wp14:anchorId="47592F12" wp14:editId="436F97E3">
                <wp:simplePos x="0" y="0"/>
                <wp:positionH relativeFrom="column">
                  <wp:posOffset>33992</wp:posOffset>
                </wp:positionH>
                <wp:positionV relativeFrom="paragraph">
                  <wp:posOffset>226852</wp:posOffset>
                </wp:positionV>
                <wp:extent cx="4708566" cy="854576"/>
                <wp:effectExtent l="0" t="0" r="15875" b="22225"/>
                <wp:wrapNone/>
                <wp:docPr id="292" name="Group 292"/>
                <wp:cNvGraphicFramePr/>
                <a:graphic xmlns:a="http://schemas.openxmlformats.org/drawingml/2006/main">
                  <a:graphicData uri="http://schemas.microsoft.com/office/word/2010/wordprocessingGroup">
                    <wpg:wgp>
                      <wpg:cNvGrpSpPr/>
                      <wpg:grpSpPr>
                        <a:xfrm>
                          <a:off x="0" y="0"/>
                          <a:ext cx="4708566" cy="854576"/>
                          <a:chOff x="-255362" y="-112824"/>
                          <a:chExt cx="4709452" cy="855305"/>
                        </a:xfrm>
                      </wpg:grpSpPr>
                      <wps:wsp>
                        <wps:cNvPr id="41" name="Text Box 2"/>
                        <wps:cNvSpPr txBox="1">
                          <a:spLocks noChangeArrowheads="1"/>
                        </wps:cNvSpPr>
                        <wps:spPr bwMode="auto">
                          <a:xfrm>
                            <a:off x="-255362" y="-71299"/>
                            <a:ext cx="1852900" cy="262607"/>
                          </a:xfrm>
                          <a:prstGeom prst="rect">
                            <a:avLst/>
                          </a:prstGeom>
                          <a:solidFill>
                            <a:srgbClr val="FFFFFF"/>
                          </a:solidFill>
                          <a:ln w="9525">
                            <a:solidFill>
                              <a:srgbClr val="000000"/>
                            </a:solidFill>
                            <a:miter lim="800000"/>
                            <a:headEnd/>
                            <a:tailEnd/>
                          </a:ln>
                        </wps:spPr>
                        <wps:txbx>
                          <w:txbxContent>
                            <w:p w14:paraId="22A12EB3"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MSEL Composite score≥85</w:t>
                              </w:r>
                            </w:p>
                          </w:txbxContent>
                        </wps:txbx>
                        <wps:bodyPr rot="0" vert="horz" wrap="square" lIns="91440" tIns="45720" rIns="91440" bIns="45720" anchor="t" anchorCtr="0">
                          <a:noAutofit/>
                        </wps:bodyPr>
                      </wps:wsp>
                      <wps:wsp>
                        <wps:cNvPr id="43" name="Text Box 2"/>
                        <wps:cNvSpPr txBox="1">
                          <a:spLocks noChangeArrowheads="1"/>
                        </wps:cNvSpPr>
                        <wps:spPr bwMode="auto">
                          <a:xfrm>
                            <a:off x="2754503" y="-112824"/>
                            <a:ext cx="1699587" cy="255537"/>
                          </a:xfrm>
                          <a:prstGeom prst="rect">
                            <a:avLst/>
                          </a:prstGeom>
                          <a:solidFill>
                            <a:srgbClr val="FFFFFF"/>
                          </a:solidFill>
                          <a:ln w="9525">
                            <a:solidFill>
                              <a:srgbClr val="000000"/>
                            </a:solidFill>
                            <a:miter lim="800000"/>
                            <a:headEnd/>
                            <a:tailEnd/>
                          </a:ln>
                        </wps:spPr>
                        <wps:txbx>
                          <w:txbxContent>
                            <w:p w14:paraId="57FCD15F" w14:textId="77777777" w:rsidR="00AE7E7E" w:rsidRPr="00440F2E" w:rsidRDefault="00AE7E7E" w:rsidP="001D2CB1">
                              <w:pPr>
                                <w:jc w:val="both"/>
                                <w:rPr>
                                  <w:rFonts w:ascii="Times New Roman" w:hAnsi="Times New Roman" w:cs="Times New Roman"/>
                                  <w:sz w:val="20"/>
                                  <w:szCs w:val="20"/>
                                </w:rPr>
                              </w:pPr>
                              <w:r w:rsidRPr="00CE4001">
                                <w:rPr>
                                  <w:rFonts w:ascii="Times New Roman" w:hAnsi="Times New Roman" w:cs="Times New Roman"/>
                                  <w:sz w:val="20"/>
                                  <w:szCs w:val="20"/>
                                </w:rPr>
                                <w:t>MSEL Composite score&lt;85</w:t>
                              </w:r>
                            </w:p>
                          </w:txbxContent>
                        </wps:txbx>
                        <wps:bodyPr rot="0" vert="horz" wrap="square" lIns="91440" tIns="45720" rIns="91440" bIns="45720" anchor="t" anchorCtr="0">
                          <a:noAutofit/>
                        </wps:bodyPr>
                      </wps:wsp>
                      <wps:wsp>
                        <wps:cNvPr id="48" name="Text Box 2"/>
                        <wps:cNvSpPr txBox="1">
                          <a:spLocks noChangeArrowheads="1"/>
                        </wps:cNvSpPr>
                        <wps:spPr bwMode="auto">
                          <a:xfrm>
                            <a:off x="80059" y="516674"/>
                            <a:ext cx="1069009" cy="225807"/>
                          </a:xfrm>
                          <a:prstGeom prst="rect">
                            <a:avLst/>
                          </a:prstGeom>
                          <a:solidFill>
                            <a:srgbClr val="FFFFFF"/>
                          </a:solidFill>
                          <a:ln w="9525">
                            <a:solidFill>
                              <a:srgbClr val="000000"/>
                            </a:solidFill>
                            <a:miter lim="800000"/>
                            <a:headEnd/>
                            <a:tailEnd/>
                          </a:ln>
                        </wps:spPr>
                        <wps:txbx>
                          <w:txbxContent>
                            <w:p w14:paraId="242203F2"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Randomisa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Group 292" o:spid="_x0000_s1034" style="position:absolute;left:0;text-align:left;margin-left:2.7pt;margin-top:17.85pt;width:370.75pt;height:67.3pt;z-index:251673600;mso-width-relative:margin;mso-height-relative:margin" coordorigin="-2553,-1128" coordsize="47094,8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hp/wIAACMLAAAOAAAAZHJzL2Uyb0RvYy54bWzsVttunDAQfa/Uf7D8ngDOmgUUNkpzU6Ve&#10;IiX9AC+Yiwo2tb0L6dd3bFg22bYvqapGavaB9WUYz5w5Pszp2dA2aMuVrqVIcXDsY8RFJvNalCn+&#10;cn99FGGkDRM5a6TgKX7gGp+t3r457buEE1nJJucKgROhk75LcWVMl3iezireMn0sOy5gs5CqZQam&#10;qvRyxXrw3jYe8f3Q66XKOyUzrjWsXo6beOX8FwXPzOei0NygJsUQm3FP5Z5r+/RWpywpFeuqOpvC&#10;YM+IomW1gENnV5fMMLRR9U+u2jpTUsvCHGey9WRR1Bl3OUA2gX+QzY2Sm87lUiZ92c0wAbQHOD3b&#10;bfZpe6tQnaeYxAQjwVookjsX2QWAp+/KBKxuVHfX3appoRxnNuOhUK39h1zQ4IB9mIHlg0EZLC6W&#10;fkTDEKMM9iK6oMtwRD6roDz2tSNC6UkIEYDBURCQiCx2Fld7J/GCgsnohJ741Jp4uxA8G+kcWN8B&#10;ofQeM/1nmN1VrOOuFNqiMWG2CHaQ3dtU38kBTZg5KwsYMgMsw9Vw9NDdB5l91UjIi4qJkp8rJfuK&#10;sxzCC1w2Nm44wL5qsdeJtk7W/UeZQ2XYxkjn6AD1J/AtAxLHI3q7AgQRJbEPF8BiR0IS+ssn2LGk&#10;U9rccNkiO0ixgpvjDmLbD9qMMO9MbLW1bOr8um4aN1Hl+qJRaMvgll273+T9iVkjUJ/imBI6YvFb&#10;F777/cpFWxuQi6ZugUazEUssglcihzBZYljdjGNgRiOAIDsURzzNsB4c4SN7gN1by/wBMFZyVAdQ&#10;MxhUUn3HqAdlSLH+tmGKY9S8F1CnOFgsrJS4CVCZwEQ93lk/3mEiA1cpNhiNwwvj5MeGKuQ51LOo&#10;Hb77SKaQgb1jfH+fxicvhMZkCdrgQzSHKjDzOIxjGi0nHlPQjFceu6u+Z8//zGNoNsYv2D+WY9Am&#10;GjsW0yAMl9OnbCaxH4IWw74TY0KjVzHGgWvFXjqLXYsBnZjrOqau0bZ6j+dOvfe97eoHAAAA//8D&#10;AFBLAwQUAAYACAAAACEAMx1RyOAAAAAIAQAADwAAAGRycy9kb3ducmV2LnhtbEyPQU+DQBCF7yb+&#10;h82YeLMLUkpFlqZp1FPTxNbE9DaFKZCys4TdAv33ric9Tt6X977JVpNuxUC9bQwrCGcBCOLClA1X&#10;Cr4O709LENYhl9gaJgU3srDK7+8yTEsz8icNe1cJX8I2RQW1c10qpS1q0mhnpiP22dn0Gp0/+0qW&#10;PY6+XLfyOQgWUmPDfqHGjjY1FZf9VSv4GHFcR+HbsL2cN7fjId59b0NS6vFhWr+CcDS5Pxh+9b06&#10;5N7pZK5cWtEqiOceVBDFCQgfJ/PFC4iT55IgApln8v8D+Q8AAAD//wMAUEsBAi0AFAAGAAgAAAAh&#10;ALaDOJL+AAAA4QEAABMAAAAAAAAAAAAAAAAAAAAAAFtDb250ZW50X1R5cGVzXS54bWxQSwECLQAU&#10;AAYACAAAACEAOP0h/9YAAACUAQAACwAAAAAAAAAAAAAAAAAvAQAAX3JlbHMvLnJlbHNQSwECLQAU&#10;AAYACAAAACEAlLG4af8CAAAjCwAADgAAAAAAAAAAAAAAAAAuAgAAZHJzL2Uyb0RvYy54bWxQSwEC&#10;LQAUAAYACAAAACEAMx1RyOAAAAAIAQAADwAAAAAAAAAAAAAAAABZBQAAZHJzL2Rvd25yZXYueG1s&#10;UEsFBgAAAAAEAAQA8wAAAGYGAAAAAA==&#10;">
                <v:shape id="_x0000_s1035" type="#_x0000_t202" style="position:absolute;left:-2553;top:-712;width:18528;height:2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GUMUA&#10;AADbAAAADwAAAGRycy9kb3ducmV2LnhtbESPT2vCQBTE70K/w/IKXkQ3WvFPmo0UocXerBW9PrLP&#10;JDT7Nt1dY/rtu4WCx2FmfsNkm940oiPna8sKppMEBHFhdc2lguPn63gFwgdkjY1lUvBDHjb5wyDD&#10;VNsbf1B3CKWIEPYpKqhCaFMpfVGRQT+xLXH0LtYZDFG6UmqHtwg3jZwlyUIarDkuVNjStqLi63A1&#10;ClbzXXf270/7U7G4NOswWnZv306p4WP/8gwiUB/u4f/2TiuYT+HvS/wB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iAZQxQAAANsAAAAPAAAAAAAAAAAAAAAAAJgCAABkcnMv&#10;ZG93bnJldi54bWxQSwUGAAAAAAQABAD1AAAAigMAAAAA&#10;">
                  <v:textbox>
                    <w:txbxContent>
                      <w:p w14:paraId="22A12EB3"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MSEL Composite score≥85</w:t>
                        </w:r>
                      </w:p>
                    </w:txbxContent>
                  </v:textbox>
                </v:shape>
                <v:shape id="_x0000_s1036" type="#_x0000_t202" style="position:absolute;left:27545;top:-1128;width:16995;height:2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Y9vMUA&#10;AADbAAAADwAAAGRycy9kb3ducmV2LnhtbESPW2sCMRSE3wv+h3AEX4pmveBlaxQRKvattaKvh81x&#10;d+nmZE3Sdf33Rij0cZiZb5jlujWVaMj50rKC4SABQZxZXXKu4Pj93p+D8AFZY2WZFNzJw3rVeVli&#10;qu2Nv6g5hFxECPsUFRQh1KmUPivIoB/Ymjh6F+sMhihdLrXDW4SbSo6SZCoNlhwXCqxpW1D2c/g1&#10;CuaTfXP2H+PPUza9VIvwOmt2V6dUr9tu3kAEasN/+K+91womY3h+iT9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j28xQAAANsAAAAPAAAAAAAAAAAAAAAAAJgCAABkcnMv&#10;ZG93bnJldi54bWxQSwUGAAAAAAQABAD1AAAAigMAAAAA&#10;">
                  <v:textbox>
                    <w:txbxContent>
                      <w:p w14:paraId="57FCD15F" w14:textId="77777777" w:rsidR="006956B9" w:rsidRPr="00440F2E" w:rsidRDefault="006956B9" w:rsidP="001D2CB1">
                        <w:pPr>
                          <w:jc w:val="both"/>
                          <w:rPr>
                            <w:rFonts w:ascii="Times New Roman" w:hAnsi="Times New Roman" w:cs="Times New Roman"/>
                            <w:sz w:val="20"/>
                            <w:szCs w:val="20"/>
                          </w:rPr>
                        </w:pPr>
                        <w:r w:rsidRPr="00CE4001">
                          <w:rPr>
                            <w:rFonts w:ascii="Times New Roman" w:hAnsi="Times New Roman" w:cs="Times New Roman"/>
                            <w:sz w:val="20"/>
                            <w:szCs w:val="20"/>
                          </w:rPr>
                          <w:t>MSEL Composite score&lt;85</w:t>
                        </w:r>
                      </w:p>
                    </w:txbxContent>
                  </v:textbox>
                </v:shape>
                <v:shape id="_x0000_s1037" type="#_x0000_t202" style="position:absolute;left:800;top:5166;width:10690;height:2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KvzcIA&#10;AADbAAAADwAAAGRycy9kb3ducmV2LnhtbERPy2oCMRTdC/5DuEI30snYyqijUaTQYnetlnZ7mdx5&#10;4ORmTNJx+vfNQnB5OO/NbjCt6Mn5xrKCWZKCIC6sbrhS8HV6fVyC8AFZY2uZFPyRh912PNpgru2V&#10;P6k/hkrEEPY5KqhD6HIpfVGTQZ/YjjhypXUGQ4SuktrhNYabVj6laSYNNhwbauzopabifPw1Cpbz&#10;Q//j358/vousbFdhuujfLk6ph8mwX4MINIS7+OY+aAXzODZ+iT9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sq/NwgAAANsAAAAPAAAAAAAAAAAAAAAAAJgCAABkcnMvZG93&#10;bnJldi54bWxQSwUGAAAAAAQABAD1AAAAhwMAAAAA&#10;">
                  <v:textbox>
                    <w:txbxContent>
                      <w:p w14:paraId="242203F2"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Randomisation</w:t>
                        </w:r>
                      </w:p>
                    </w:txbxContent>
                  </v:textbox>
                </v:shape>
              </v:group>
            </w:pict>
          </mc:Fallback>
        </mc:AlternateContent>
      </w:r>
    </w:p>
    <w:p w14:paraId="1C8A90AF"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2816" behindDoc="0" locked="0" layoutInCell="1" allowOverlap="1" wp14:anchorId="2B22AAD8" wp14:editId="6C00EFF7">
                <wp:simplePos x="0" y="0"/>
                <wp:positionH relativeFrom="column">
                  <wp:posOffset>3596591</wp:posOffset>
                </wp:positionH>
                <wp:positionV relativeFrom="paragraph">
                  <wp:posOffset>213416</wp:posOffset>
                </wp:positionV>
                <wp:extent cx="0" cy="371501"/>
                <wp:effectExtent l="76200" t="0" r="76200" b="47625"/>
                <wp:wrapNone/>
                <wp:docPr id="18" name="Straight Arrow Connector 18"/>
                <wp:cNvGraphicFramePr/>
                <a:graphic xmlns:a="http://schemas.openxmlformats.org/drawingml/2006/main">
                  <a:graphicData uri="http://schemas.microsoft.com/office/word/2010/wordprocessingShape">
                    <wps:wsp>
                      <wps:cNvCnPr/>
                      <wps:spPr>
                        <a:xfrm>
                          <a:off x="0" y="0"/>
                          <a:ext cx="0" cy="371501"/>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18" o:spid="_x0000_s1026" type="#_x0000_t32" style="position:absolute;margin-left:283.2pt;margin-top:16.8pt;width:0;height:29.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J02CQIAABYEAAAOAAAAZHJzL2Uyb0RvYy54bWysU8lu2zAQvRfoPxC815JcuG0Ey0FhN710&#10;MZDkAyYkJRHgBg5r2X/fIeU4aYpegupADYecx/dmWV8frWEHFVF71/FmUXOmnPBSu6Hj93c37z5x&#10;hgmcBOOd6vhJIb/evH2znkKrln70RqrICMRhO4WOjymFtqpQjMoCLnxQjg57Hy0k2sahkhEmQrem&#10;Wtb1h2ryUYbohUIk724+5JuC3/dKpJ99jyox03Hilsoay/qQ12qzhnaIEEYtzjTgFSwsaEePXqB2&#10;kID9ivovKKtF9Oj7tBDeVr7vtVBFA6lp6hdqbkcIqmih5GC4pAn/H6z4cdhHpiXVjirlwFKNblME&#10;PYyJfY7RT2zrnaM8+sjoCuVrCthS2Nbt43mHYR+z+GMfbf6TLHYsOT5dcqyOiYnZKcj7/mOzqpsM&#10;Vz3FhYjpq/KWZaPjeOZxIdCUFMPhG6Y58DEgP+r8jTaG/NAax6aOX62WK84EUFf1BhKZNpBOdANn&#10;YAZqV5FiQURvtMzRORhPuDWRHYA6hhpN+umOuHNmABMdkKDyzYEjSDVfvVqRe24nhPTdy9nd1I9+&#10;0jlDF8l/PJll7ADHOaQczUijAvnFSZZOgeriaIJ4VmaVJD6KFGSrSE6gzdPNFDW4wfzjNjExLktV&#10;ZUDO2cxlnQuZrQcvT6W+Vd5R8xXW50HJ3f18T/bzcd78BgAA//8DAFBLAwQUAAYACAAAACEAfuBF&#10;zN8AAAAJAQAADwAAAGRycy9kb3ducmV2LnhtbEyPwU7DMAyG70i8Q2QkbizdBhErdSdgQvQCEhtC&#10;HLPGNBWNUzXZ1vH0BHGAo+1Pv7+/WI6uE3saQusZYTrJQBDX3rTcILxuHi6uQYSo2ejOMyEcKcCy&#10;PD0pdG78gV9ov46NSCEcco1gY+xzKUNtyekw8T1xun34wemYxqGRZtCHFO46OcsyJZ1uOX2wuqd7&#10;S/XneucQ4ur9aNVbfbdonzePT6r9qqpqhXh+Nt7egIg0xj8YfvSTOpTJaet3bILoEK6Uukwownyu&#10;QCTgd7FFWMymIMtC/m9QfgMAAP//AwBQSwECLQAUAAYACAAAACEAtoM4kv4AAADhAQAAEwAAAAAA&#10;AAAAAAAAAAAAAAAAW0NvbnRlbnRfVHlwZXNdLnhtbFBLAQItABQABgAIAAAAIQA4/SH/1gAAAJQB&#10;AAALAAAAAAAAAAAAAAAAAC8BAABfcmVscy8ucmVsc1BLAQItABQABgAIAAAAIQAwgJ02CQIAABYE&#10;AAAOAAAAAAAAAAAAAAAAAC4CAABkcnMvZTJvRG9jLnhtbFBLAQItABQABgAIAAAAIQB+4EXM3wAA&#10;AAkBAAAPAAAAAAAAAAAAAAAAAGMEAABkcnMvZG93bnJldi54bWxQSwUGAAAAAAQABADzAAAAbwUA&#10;A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7152" behindDoc="0" locked="0" layoutInCell="1" allowOverlap="1" wp14:anchorId="7B02CC37" wp14:editId="356152FE">
                <wp:simplePos x="0" y="0"/>
                <wp:positionH relativeFrom="column">
                  <wp:posOffset>783499</wp:posOffset>
                </wp:positionH>
                <wp:positionV relativeFrom="paragraph">
                  <wp:posOffset>262014</wp:posOffset>
                </wp:positionV>
                <wp:extent cx="0" cy="324825"/>
                <wp:effectExtent l="76200" t="0" r="76200" b="56515"/>
                <wp:wrapNone/>
                <wp:docPr id="13" name="Straight Arrow Connector 13"/>
                <wp:cNvGraphicFramePr/>
                <a:graphic xmlns:a="http://schemas.openxmlformats.org/drawingml/2006/main">
                  <a:graphicData uri="http://schemas.microsoft.com/office/word/2010/wordprocessingShape">
                    <wps:wsp>
                      <wps:cNvCnPr/>
                      <wps:spPr>
                        <a:xfrm>
                          <a:off x="0" y="0"/>
                          <a:ext cx="0" cy="32482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mv="urn:schemas-microsoft-com:mac:vml" xmlns:mo="http://schemas.microsoft.com/office/mac/office/2008/main">
            <w:pict>
              <v:shape id="Straight Arrow Connector 13" o:spid="_x0000_s1026" type="#_x0000_t32" style="position:absolute;margin-left:61.7pt;margin-top:20.65pt;width:0;height:25.6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q6AEAADEEAAAOAAAAZHJzL2Uyb0RvYy54bWysU9uO0zAQfUfiHyy/07RdQKuo6Qp1gRcE&#10;FQsf4LXHjYVvGpum/XvGTpoiYCWEeJnYzpwzc47Hm7uTs+wImEzwHV8tlpyBl0EZf+j41y/vXtxy&#10;lrLwStjgoeNnSPxu+/zZZogtrEMfrAJkROJTO8SO9znHtmmS7MGJtAgRPP3UAZ3ItMVDo1AMxO5s&#10;s14uXzdDQBUxSEiJTu/Hn3xb+bUGmT9pnSAz23HqLdeINT6W2Gw3oj2giL2RUxviH7pwwngqOlPd&#10;iyzYdzS/UTkjMaSg80IG1wStjYSqgdSslr+oeehFhKqFzElxtin9P1r58bhHZhTd3Q1nXji6o4eM&#10;whz6zN4ghoHtgvfkY0BGKeTXEFNLsJ3f47RLcY9F/EmjK1+SxU7V4/PsMZwyk+OhpNOb9cvb9atC&#10;11xxEVN+D8Gxsuh4mvqYG1hVi8XxQ8oj8AIoRa0vsQeh3nrF8jmSEk8zx9nQcQeKMws0omVFYNFm&#10;Yew1M6MR/mCfyKYeC31TpI9i6yqfLYylP4MmE0ne2GIdX9hZZEdBg6e+rSal1lNmgWhj7QxaVl1P&#10;gqbcAoM60n8LnLNrxeDzDHTGB/xT1Xy6tKrH/IvqUWuR/RjUuV59tYPmst7h9IbK4P+8r/DrS9/+&#10;AAAA//8DAFBLAwQUAAYACAAAACEAVoDuwtsAAAAJAQAADwAAAGRycy9kb3ducmV2LnhtbEyPy07D&#10;MBBF90j8gzVIbCrqvIpIiFOhSIh1Wz7AiYckwh6nttumf4/LBpZ35ujOmXq7GM3O6PxkSUC6ToAh&#10;9VZNNAj4PLw/vQDzQZKS2hIKuKKHbXN/V8tK2Qvt8LwPA4sl5CspYAxhrjj3/YhG+rWdkeLuyzoj&#10;Q4xu4MrJSyw3mmdJ8syNnCheGOWM7Yj99/5kBOzaokuvrk02Hzopj6tjucplKcTjw/L2CizgEv5g&#10;uOlHdWiiU2dPpDzTMWd5EVEBRZoDuwG/g05AmW2ANzX//0HzAwAA//8DAFBLAQItABQABgAIAAAA&#10;IQC2gziS/gAAAOEBAAATAAAAAAAAAAAAAAAAAAAAAABbQ29udGVudF9UeXBlc10ueG1sUEsBAi0A&#10;FAAGAAgAAAAhADj9If/WAAAAlAEAAAsAAAAAAAAAAAAAAAAALwEAAF9yZWxzLy5yZWxzUEsBAi0A&#10;FAAGAAgAAAAhAP478iroAQAAMQQAAA4AAAAAAAAAAAAAAAAALgIAAGRycy9lMm9Eb2MueG1sUEsB&#10;Ai0AFAAGAAgAAAAhAFaA7sLbAAAACQEAAA8AAAAAAAAAAAAAAAAAQgQAAGRycy9kb3ducmV2Lnht&#10;bFBLBQYAAAAABAAEAPMAAABKBQAAAAA=&#10;" strokecolor="black [3040]">
                <v:stroke endarrow="block"/>
              </v:shape>
            </w:pict>
          </mc:Fallback>
        </mc:AlternateContent>
      </w:r>
    </w:p>
    <w:p w14:paraId="0ADD4AB1" w14:textId="77777777" w:rsidR="000767E3" w:rsidRPr="008A5C51" w:rsidRDefault="000767E3" w:rsidP="001D2CB1">
      <w:pPr>
        <w:jc w:val="both"/>
        <w:rPr>
          <w:rFonts w:ascii="Times New Roman" w:hAnsi="Times New Roman" w:cs="Times New Roman"/>
          <w:sz w:val="20"/>
          <w:szCs w:val="20"/>
        </w:rPr>
      </w:pPr>
    </w:p>
    <w:p w14:paraId="668715DB"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8176" behindDoc="0" locked="0" layoutInCell="1" allowOverlap="1" wp14:anchorId="71B99B3C" wp14:editId="78853924">
                <wp:simplePos x="0" y="0"/>
                <wp:positionH relativeFrom="column">
                  <wp:posOffset>3044388</wp:posOffset>
                </wp:positionH>
                <wp:positionV relativeFrom="paragraph">
                  <wp:posOffset>50428</wp:posOffset>
                </wp:positionV>
                <wp:extent cx="1104405" cy="255319"/>
                <wp:effectExtent l="0" t="0" r="19685" b="11430"/>
                <wp:wrapNone/>
                <wp:docPr id="14" name="Rectangle 14"/>
                <wp:cNvGraphicFramePr/>
                <a:graphic xmlns:a="http://schemas.openxmlformats.org/drawingml/2006/main">
                  <a:graphicData uri="http://schemas.microsoft.com/office/word/2010/wordprocessingShape">
                    <wps:wsp>
                      <wps:cNvSpPr/>
                      <wps:spPr>
                        <a:xfrm>
                          <a:off x="0" y="0"/>
                          <a:ext cx="1104405" cy="255319"/>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7D1E0E96" w14:textId="77777777" w:rsidR="00AE7E7E" w:rsidRPr="00C33C72" w:rsidRDefault="00AE7E7E" w:rsidP="001D2CB1">
                            <w:pPr>
                              <w:jc w:val="center"/>
                              <w:rPr>
                                <w:rFonts w:ascii="Times New Roman" w:hAnsi="Times New Roman" w:cs="Times New Roman"/>
                                <w:sz w:val="20"/>
                                <w:szCs w:val="20"/>
                              </w:rPr>
                            </w:pPr>
                            <w:r w:rsidRPr="00C33C72">
                              <w:rPr>
                                <w:rFonts w:ascii="Times New Roman" w:hAnsi="Times New Roman" w:cs="Times New Roman"/>
                                <w:sz w:val="20"/>
                                <w:szCs w:val="20"/>
                              </w:rPr>
                              <w:t>Random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4" o:spid="_x0000_s1038" style="position:absolute;left:0;text-align:left;margin-left:239.7pt;margin-top:3.95pt;width:86.95pt;height:20.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2dacAIAADAFAAAOAAAAZHJzL2Uyb0RvYy54bWysVN9v0zAQfkfif7D8zpKUlrFq6VRtGkKa&#10;xrQN7dl17DbC8Zmz26T89ZydNK3GxAPiJTn7vvv9nS+vusawnUJfgy15cZZzpqyEqrbrkn9/vv3w&#10;mTMfhK2EAatKvleeXy3ev7ts3VxNYAOmUsjIifXz1pV8E4KbZ5mXG9UIfwZOWVJqwEYEOuI6q1C0&#10;5L0x2STPP2UtYOUQpPKebm96JV8k/1orGb5p7VVgpuSUW0hfTN9V/GaLSzFfo3CbWg5piH/IohG1&#10;paCjqxsRBNti/YerppYIHnQ4k9BkoHUtVaqBqinyV9U8bYRTqRZqjndjm/z/cyvvdw/I6opmN+XM&#10;ioZm9EhdE3ZtFKM7alDr/JxwT+4Bh5MnMVbbaWzin+pgXWrqfmyq6gKTdFkU+XSazziTpJvMZh+L&#10;i+g0O1o79OGLgoZFoeRI4VMvxe7Ohx56gMRgxrKW3E7O8zS+LKbXJ5SksDeqhz0qTZVRCpPkLnFK&#10;XRtkO0FsqH4UQx7GEjKa6NqY0ah4y8iEg9GAjWYq8Ww0zN8yPEYb0Ski2DAaNrUF/Lux7vHUvpNa&#10;oxi6VdePMSUYr1ZQ7Wm2CD3pvZO3NTX4TvjwIJBYTvtAmxu+0UcboJ7CIHG2Afz11n3EE/lIy1lL&#10;W1Ny/3MrUHFmvlqi5UVBs6Y1S4fp7HxCBzzVrE41dttcA42ioDfCySRGfDAHUSM0L7TgyxiVVMJK&#10;il1yGfBwuA79NtMTIdVymWC0Wk6EO/vkZHQeGx0J9Ny9CHQDywLx8x4OGybmr8jWY6OlheU2gK4T&#10;E499HUZAa5m4PDwhce9Pzwl1fOgWvwEAAP//AwBQSwMEFAAGAAgAAAAhAFqetvPeAAAACAEAAA8A&#10;AABkcnMvZG93bnJldi54bWxMj8FOwzAQRO9I/IO1SNyoU1qSJsSpKgQnEBWFA0c3XpIIex3FbpL+&#10;PcsJjqs3mnlbbmdnxYhD6DwpWC4SEEi1Nx01Cj7en242IELUZLT1hArOGGBbXV6UujB+ojccD7ER&#10;XEKh0AraGPtCylC36HRY+B6J2ZcfnI58Do00g5643Fl5mySpdLojXmh1jw8t1t+Hk1Pg993Z7ob8&#10;dXzB7PN5H5NpTh+Vur6ad/cgIs7xLwy/+qwOFTsd/YlMEFbBOsvXHFWQ5SCYp3erFYgjg80SZFXK&#10;/w9UPwAAAP//AwBQSwECLQAUAAYACAAAACEAtoM4kv4AAADhAQAAEwAAAAAAAAAAAAAAAAAAAAAA&#10;W0NvbnRlbnRfVHlwZXNdLnhtbFBLAQItABQABgAIAAAAIQA4/SH/1gAAAJQBAAALAAAAAAAAAAAA&#10;AAAAAC8BAABfcmVscy8ucmVsc1BLAQItABQABgAIAAAAIQDSH2dacAIAADAFAAAOAAAAAAAAAAAA&#10;AAAAAC4CAABkcnMvZTJvRG9jLnhtbFBLAQItABQABgAIAAAAIQBanrbz3gAAAAgBAAAPAAAAAAAA&#10;AAAAAAAAAMoEAABkcnMvZG93bnJldi54bWxQSwUGAAAAAAQABADzAAAA1QUAAAAA&#10;" fillcolor="white [3201]" strokecolor="black [3200]" strokeweight="1pt">
                <v:textbox>
                  <w:txbxContent>
                    <w:p w14:paraId="7D1E0E96" w14:textId="77777777" w:rsidR="006956B9" w:rsidRPr="00C33C72" w:rsidRDefault="006956B9" w:rsidP="001D2CB1">
                      <w:pPr>
                        <w:jc w:val="center"/>
                        <w:rPr>
                          <w:rFonts w:ascii="Times New Roman" w:hAnsi="Times New Roman" w:cs="Times New Roman"/>
                          <w:sz w:val="20"/>
                          <w:szCs w:val="20"/>
                        </w:rPr>
                      </w:pPr>
                      <w:r w:rsidRPr="00C33C72">
                        <w:rPr>
                          <w:rFonts w:ascii="Times New Roman" w:hAnsi="Times New Roman" w:cs="Times New Roman"/>
                          <w:sz w:val="20"/>
                          <w:szCs w:val="20"/>
                        </w:rPr>
                        <w:t>Randomisation</w:t>
                      </w:r>
                    </w:p>
                  </w:txbxContent>
                </v:textbox>
              </v:rect>
            </w:pict>
          </mc:Fallback>
        </mc:AlternateContent>
      </w:r>
    </w:p>
    <w:p w14:paraId="675E5D2E"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4624" behindDoc="0" locked="0" layoutInCell="1" allowOverlap="1" wp14:anchorId="29EE0D18" wp14:editId="2C7924AA">
                <wp:simplePos x="0" y="0"/>
                <wp:positionH relativeFrom="column">
                  <wp:posOffset>1090897</wp:posOffset>
                </wp:positionH>
                <wp:positionV relativeFrom="paragraph">
                  <wp:posOffset>6507</wp:posOffset>
                </wp:positionV>
                <wp:extent cx="0" cy="455295"/>
                <wp:effectExtent l="76200" t="0" r="57150" b="59055"/>
                <wp:wrapNone/>
                <wp:docPr id="51" name="Straight Arrow Connector 51"/>
                <wp:cNvGraphicFramePr/>
                <a:graphic xmlns:a="http://schemas.openxmlformats.org/drawingml/2006/main">
                  <a:graphicData uri="http://schemas.microsoft.com/office/word/2010/wordprocessingShape">
                    <wps:wsp>
                      <wps:cNvCnPr/>
                      <wps:spPr>
                        <a:xfrm>
                          <a:off x="0" y="0"/>
                          <a:ext cx="0" cy="455295"/>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51" o:spid="_x0000_s1026" type="#_x0000_t32" style="position:absolute;margin-left:85.9pt;margin-top:.5pt;width:0;height:35.8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RFc8gEAAN4DAAAOAAAAZHJzL2Uyb0RvYy54bWysU02PEzEMvSPxH6Lc6bQVReyo0xVqWS4I&#10;VtrlB3iTzEykfMkOnfbf46RDdwFxQcwhYzv2y/OLs709eSeOBsnG0MnVYimFCSpqG4ZOfnu8e/Ne&#10;CsoQNLgYTCfPhuTt7vWr7ZRas45jdNqgYJBA7ZQ6Oeac2qYhNRoPtIjJBN7sI3rI7OLQaISJ0b1r&#10;1svlu2aKqBNGZYg4erhsyl3F73uj8te+J5OF6yRzy3XFuj6VtdltoR0Q0mjVTAP+gYUHG/jQK9QB&#10;MojvaP+A8lZhpNjnhYq+iX1vlak9cDer5W/dPIyQTO2FxaF0lYn+H6z6crxHYXUnNyspAni+o4eM&#10;YIcxiw+IcRL7GALrGFFwCus1JWq5bB/ucfYo3WNp/tSjL39uS5yqxuerxuaUhboEFUffbjbrm02B&#10;a57rElL+ZKIXxegkzTyuBFZVYjh+pnwp/FlQDg3xzjrHcWhdEFMnbzbrjRQKeKp6B5lNn7hPCoMU&#10;4AYeV5WxIlJ0VpfqUkxn2jsUR+CJ4UHTcXpk7lI4oMwb3FD9Zuq/lBY6B6DxUly3Shq0owH9MWiR&#10;z4n1DfwSZGHojWZcw0yKVTMzWPecmdFCGNxfslk5Fwq8qYM+q1Ku53IhxXqK+lzvqSkeD1EVfB74&#10;MqUvfbZfPsvdDwAAAP//AwBQSwMEFAAGAAgAAAAhAMKybireAAAACAEAAA8AAABkcnMvZG93bnJl&#10;di54bWxMj81OwzAQhO9IfQdrkbgg6jSHpgpxKlQJDlTQH3ooNzfeJlHidRS7bfr2bLnAbUczmv0m&#10;mw+2FWfsfe1IwWQcgUAqnKmpVLD7en2agfBBk9GtI1RwRQ/zfHSX6dS4C23wvA2l4BLyqVZQhdCl&#10;UvqiQqv92HVI7B1db3Vg2ZfS9PrC5baVcRRNpdU18YdKd7iosGi2J6tgaZvH1TS+Rp/v3+ty+bFf&#10;vWFzVOrhfnh5BhFwCH9huOEzOuTMdHAnMl60rJMJowc+eNLN/9UHBUmcgMwz+X9A/gMAAP//AwBQ&#10;SwECLQAUAAYACAAAACEAtoM4kv4AAADhAQAAEwAAAAAAAAAAAAAAAAAAAAAAW0NvbnRlbnRfVHlw&#10;ZXNdLnhtbFBLAQItABQABgAIAAAAIQA4/SH/1gAAAJQBAAALAAAAAAAAAAAAAAAAAC8BAABfcmVs&#10;cy8ucmVsc1BLAQItABQABgAIAAAAIQB1PRFc8gEAAN4DAAAOAAAAAAAAAAAAAAAAAC4CAABkcnMv&#10;ZTJvRG9jLnhtbFBLAQItABQABgAIAAAAIQDCsm4q3gAAAAgBAAAPAAAAAAAAAAAAAAAAAEwEAABk&#10;cnMvZG93bnJldi54bWxQSwUGAAAAAAQABADzAAAAVwUAAAAA&#10;" strokecolor="windowText">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3840" behindDoc="0" locked="0" layoutInCell="1" allowOverlap="1" wp14:anchorId="3E806A85" wp14:editId="5F834535">
                <wp:simplePos x="0" y="0"/>
                <wp:positionH relativeFrom="column">
                  <wp:posOffset>3733157</wp:posOffset>
                </wp:positionH>
                <wp:positionV relativeFrom="paragraph">
                  <wp:posOffset>37143</wp:posOffset>
                </wp:positionV>
                <wp:extent cx="0" cy="510829"/>
                <wp:effectExtent l="76200" t="0" r="57150" b="60960"/>
                <wp:wrapNone/>
                <wp:docPr id="19" name="Straight Arrow Connector 19"/>
                <wp:cNvGraphicFramePr/>
                <a:graphic xmlns:a="http://schemas.openxmlformats.org/drawingml/2006/main">
                  <a:graphicData uri="http://schemas.microsoft.com/office/word/2010/wordprocessingShape">
                    <wps:wsp>
                      <wps:cNvCnPr/>
                      <wps:spPr>
                        <a:xfrm>
                          <a:off x="0" y="0"/>
                          <a:ext cx="0" cy="510829"/>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19" o:spid="_x0000_s1026" type="#_x0000_t32" style="position:absolute;margin-left:293.95pt;margin-top:2.9pt;width:0;height:40.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f0Z9QEAANoDAAAOAAAAZHJzL2Uyb0RvYy54bWysU8uO2zAMvBfoPwi6N3YCpNgYcRZF0u2l&#10;jwC7/QCuJNsCZEkg1Tj5+1JyNt22t6I+yBJpjmbI8fb+PDpxMkg2+FYuF7UUxqugre9b+f3p4d2d&#10;FJTAa3DBm1ZeDMn73ds32yk2ZhWG4LRBwSCemim2ckgpNlVFajAj0CJE4znZBRwh8RH7SiNMjD66&#10;alXX76spoI4YlCHi6GFOyl3B7zqj0reuI5OEayVzS2XFsj7ntdptoekR4mDVlQb8A4sRrOdLb1AH&#10;SCB+oP0LarQKA4UuLVQYq9B1VpmigdUs6z/UPA4QTdHCzaF4axP9P1j19XREYTXPbiOFh5Fn9JgQ&#10;bD8k8QExTGIfvOc+BhT8CfdritRw2d4f8XqieMQs/tzhmN8sS5xLjy+3HptzEmoOKo6ul/XdqsBV&#10;v+oiUvpkwijyppV05XEjsCwthtNnSnwzF74U5Et9eLDOlXk6L6ZWbtartRQK2FWdg8TbMbJO8r0U&#10;4Hq2q0pYECk4q3N1xqEL7R2KE7Bj2Gg6TE/MXQoHlDjBgsozFw6gzfzpZs3h2U4E6UvQc3hZv8SZ&#10;7gxdmP92ZZZxABrmkpKakRJY99FrkS6R55LQgu+dyTlGcz7TNcXk147k0czDyLvnoC9lRlU+sYFK&#10;2dXs2aGvz7x//UvufgIAAP//AwBQSwMEFAAGAAgAAAAhAAArEUPeAAAACAEAAA8AAABkcnMvZG93&#10;bnJldi54bWxMj1FPwjAUhd9N/A/NNfFNOkmcY6wjKjHuRRLAEB7Lelkb19tlLTD89Zb4gG/35Jyc&#10;+51iNtiWHbH3xpGAx1ECDKl2ylAj4Gv9/pAB80GSkq0jFHBGD7Py9qaQuXInWuJxFRoWS8jnUoAO&#10;ocs597VGK/3IdUjR27veyhBl33DVy1Msty0fJ0nKrTQUP2jZ4ZvG+nt1sALCfHvW6aZ+nZjF+uMz&#10;NT9VVc2FuL8bXqbAAg7hGoYLfkSHMjLt3IGUZ62Ap+x5EqOXA1j0//ROQJaOgZcF/z+g/AUAAP//&#10;AwBQSwECLQAUAAYACAAAACEAtoM4kv4AAADhAQAAEwAAAAAAAAAAAAAAAAAAAAAAW0NvbnRlbnRf&#10;VHlwZXNdLnhtbFBLAQItABQABgAIAAAAIQA4/SH/1gAAAJQBAAALAAAAAAAAAAAAAAAAAC8BAABf&#10;cmVscy8ucmVsc1BLAQItABQABgAIAAAAIQC26f0Z9QEAANoDAAAOAAAAAAAAAAAAAAAAAC4CAABk&#10;cnMvZTJvRG9jLnhtbFBLAQItABQABgAIAAAAIQAAKxFD3gAAAAgBAAAPAAAAAAAAAAAAAAAAAE8E&#10;AABkcnMvZG93bnJldi54bWxQSwUGAAAAAAQABADzAAAAWgUAAAAA&#10;">
                <v:stroke endarrow="block"/>
              </v:shape>
            </w:pict>
          </mc:Fallback>
        </mc:AlternateContent>
      </w:r>
    </w:p>
    <w:p w14:paraId="2A2999C2"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9984" behindDoc="0" locked="0" layoutInCell="1" allowOverlap="1" wp14:anchorId="4A02FABD" wp14:editId="6F5A017E">
                <wp:simplePos x="0" y="0"/>
                <wp:positionH relativeFrom="column">
                  <wp:posOffset>2031126</wp:posOffset>
                </wp:positionH>
                <wp:positionV relativeFrom="paragraph">
                  <wp:posOffset>193040</wp:posOffset>
                </wp:positionV>
                <wp:extent cx="0" cy="400050"/>
                <wp:effectExtent l="76200" t="0" r="57150" b="57150"/>
                <wp:wrapNone/>
                <wp:docPr id="295" name="Straight Arrow Connector 295"/>
                <wp:cNvGraphicFramePr/>
                <a:graphic xmlns:a="http://schemas.openxmlformats.org/drawingml/2006/main">
                  <a:graphicData uri="http://schemas.microsoft.com/office/word/2010/wordprocessingShape">
                    <wps:wsp>
                      <wps:cNvCnPr/>
                      <wps:spPr>
                        <a:xfrm>
                          <a:off x="0" y="0"/>
                          <a:ext cx="0" cy="40005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295" o:spid="_x0000_s1026" type="#_x0000_t32" style="position:absolute;margin-left:159.95pt;margin-top:15.2pt;width:0;height:31.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1bCwIAABgEAAAOAAAAZHJzL2Uyb0RvYy54bWysU9tuEzEQfUfiHyy/k91EBNEomwq1lBcu&#10;kVo+YGp7dy35phmTTf6esTekLYgXxD54x2PP8Tlz2V4fvRMHg2Rj6ORy0UphgorahqGT3x/u3ryX&#10;gjIEDS4G08mTIXm9e/1qO6WNWcUxOm1QMEigzZQ6OeacNk1DajQeaBGTCXzYR/SQeYtDoxEmRveu&#10;WbXtu2aKqBNGZYjYezsfyl3F73uj8re+J5OF6yRzy3XFuj6WtdltYTMgpNGqMw34BxYebOBHL1C3&#10;kEH8QPsHlLcKI8U+L1T0Tex7q0zVwGqW7W9q7kdIpmrh5FC6pIn+H6z6etijsLqTq6u1FAE8F+k+&#10;I9hhzOIDYpzETQyBExlRlDucsSnRhgNvwh7PO0p7LPKPPfryZ2HiWLN8umTZHLNQs1Ox923btuta&#10;gOYpLiHlTyZ6UYxO0pnIhcGyJhkOnynzyxz4K6A8GuKdda5W1AUxdfJqvWJNCrivegeZTZ9YKYVB&#10;CnADN6zKWBEpOqtLdMGhE904FAfgnuFW03F6YO5SOKDMByyofnPgCNrMV6/W7J4biiB/iXp2L1nl&#10;7Ge6M3Rl/uLJIuMWaJxD6tGMNBrQH4MW+ZS4MIFnSBZl3mjmY1hBsarkDNY93cxoIQzuL7eZiQtF&#10;qqkjcs5mKetcyGI9Rn2q9W3Kjtuvsj6PSunv53u2nw/07icAAAD//wMAUEsDBBQABgAIAAAAIQDs&#10;WaBD3wAAAAkBAAAPAAAAZHJzL2Rvd25yZXYueG1sTI9NS8NAEIbvgv9hGcGb3dSWYGI2RS1iLhZs&#10;pfS4zY7ZYHY2ZLdt6q93xIPe5uPhnWeKxeg6ccQhtJ4UTCcJCKTam5YaBe+b55s7ECFqMrrzhArO&#10;GGBRXl4UOjf+RG94XMdGcAiFXCuwMfa5lKG26HSY+B6Jdx9+cDpyOzTSDPrE4a6Tt0mSSqdb4gtW&#10;9/hksf5cH5yCuNydbbqtH7N2tXl5TduvqqqWSl1fjQ/3ICKO8Q+GH31Wh5Kd9v5AJohOwWyaZYxy&#10;kcxBMPA72CvIZnOQZSH/f1B+AwAA//8DAFBLAQItABQABgAIAAAAIQC2gziS/gAAAOEBAAATAAAA&#10;AAAAAAAAAAAAAAAAAABbQ29udGVudF9UeXBlc10ueG1sUEsBAi0AFAAGAAgAAAAhADj9If/WAAAA&#10;lAEAAAsAAAAAAAAAAAAAAAAALwEAAF9yZWxzLy5yZWxzUEsBAi0AFAAGAAgAAAAhACluPVsLAgAA&#10;GAQAAA4AAAAAAAAAAAAAAAAALgIAAGRycy9lMm9Eb2MueG1sUEsBAi0AFAAGAAgAAAAhAOxZoEPf&#10;AAAACQEAAA8AAAAAAAAAAAAAAAAAZQQAAGRycy9kb3ducmV2LnhtbFBLBQYAAAAABAAEAPMAAABx&#10;BQAA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6672" behindDoc="0" locked="0" layoutInCell="1" allowOverlap="1" wp14:anchorId="6AF840FF" wp14:editId="50E26B26">
                <wp:simplePos x="0" y="0"/>
                <wp:positionH relativeFrom="column">
                  <wp:posOffset>390525</wp:posOffset>
                </wp:positionH>
                <wp:positionV relativeFrom="paragraph">
                  <wp:posOffset>193040</wp:posOffset>
                </wp:positionV>
                <wp:extent cx="0" cy="400050"/>
                <wp:effectExtent l="76200" t="0" r="57150" b="57150"/>
                <wp:wrapNone/>
                <wp:docPr id="57" name="Straight Arrow Connector 57"/>
                <wp:cNvGraphicFramePr/>
                <a:graphic xmlns:a="http://schemas.openxmlformats.org/drawingml/2006/main">
                  <a:graphicData uri="http://schemas.microsoft.com/office/word/2010/wordprocessingShape">
                    <wps:wsp>
                      <wps:cNvCnPr/>
                      <wps:spPr>
                        <a:xfrm>
                          <a:off x="0" y="0"/>
                          <a:ext cx="0" cy="40005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57" o:spid="_x0000_s1026" type="#_x0000_t32" style="position:absolute;margin-left:30.75pt;margin-top:15.2pt;width:0;height:3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jDGCgIAABYEAAAOAAAAZHJzL2Uyb0RvYy54bWysU9uO0zAQfUfiHyy/06QVBbbadIValhcu&#10;K+3yAbO2k1jyTTOmaf+esVO6C4gXRB6c8dhzfM5crm+O3omDQbIxdHK5aKUwQUVtw9DJbw+3r95J&#10;QRmCBheD6eTJkLzZvnxxPaWNWcUxOm1QMEigzZQ6OeacNk1DajQeaBGTCXzYR/SQeYtDoxEmRveu&#10;WbXtm2aKqBNGZYjYu58P5bbi971R+Wvfk8nCdZK55bpiXR/L2myvYTMgpNGqMw34BxYebOBHL1B7&#10;yCC+o/0DyluFkWKfFyr6Jva9VaZqYDXL9jc19yMkU7Vwcihd0kT/D1Z9OdyhsLqT67dSBPBco/uM&#10;YIcxi/eIcRK7GALnMaLgK5yvKdGGw3bhDs87SndYxB979OXPssSx5vh0ybE5ZqFmp2Lv67Zt1zX9&#10;zVNcQsofTfSiGJ2kM48LgWVNMRw+UeaXOfBnQHk0xFvrXK2nC2Lq5NV6tZZCAXdV7yCz6RPrpDBI&#10;AW7gdlUZKyJFZ3WJLjh0op1DcQDuGG40HacH5i6FA8p8wILqNweOoM189WrN7rmdCPLnqGf3klXO&#10;fqY7Q1fmvzxZZOyBxjmkHs1IowH9IWiRT4nrEniCZFHmjWY+hhUUq0rOYN3TzYwWwuD+cpuZuFCk&#10;mjog52yWss6FLNZj1Kda36bsuPkq6/OglO5+vmf7+ThvfwAAAP//AwBQSwMEFAAGAAgAAAAhAPHY&#10;Cy7dAAAABwEAAA8AAABkcnMvZG93bnJldi54bWxMjsFOwzAQRO9I/IO1SNyoU1oiGrKpgAqRC0i0&#10;CHF04yW2iNdR7LYpX4/hAsfRjN68cjm6TuxpCNYzwnSSgSBuvLbcIrxuHi6uQYSoWKvOMyEcKcCy&#10;Oj0pVaH9gV9ov46tSBAOhUIwMfaFlKEx5FSY+J44dR9+cCqmOLRSD+qQ4K6Tl1mWS6cspwejero3&#10;1Hyudw4hrt6PJn9r7hb2efP4lNuvuq5XiOdn4+0NiEhj/BvDj35Shyo5bf2OdRAdQj69SkuEWTYH&#10;kfrfvEVYzOYgq1L+96++AQAA//8DAFBLAQItABQABgAIAAAAIQC2gziS/gAAAOEBAAATAAAAAAAA&#10;AAAAAAAAAAAAAABbQ29udGVudF9UeXBlc10ueG1sUEsBAi0AFAAGAAgAAAAhADj9If/WAAAAlAEA&#10;AAsAAAAAAAAAAAAAAAAALwEAAF9yZWxzLy5yZWxzUEsBAi0AFAAGAAgAAAAhAFgSMMYKAgAAFgQA&#10;AA4AAAAAAAAAAAAAAAAALgIAAGRycy9lMm9Eb2MueG1sUEsBAi0AFAAGAAgAAAAhAPHYCy7dAAAA&#10;BwEAAA8AAAAAAAAAAAAAAAAAZAQAAGRycy9kb3ducmV2LnhtbFBLBQYAAAAABAAEAPMAAABuBQAA&#10;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5648" behindDoc="0" locked="0" layoutInCell="1" allowOverlap="1" wp14:anchorId="19357C08" wp14:editId="33E3EF9C">
                <wp:simplePos x="0" y="0"/>
                <wp:positionH relativeFrom="column">
                  <wp:posOffset>395605</wp:posOffset>
                </wp:positionH>
                <wp:positionV relativeFrom="paragraph">
                  <wp:posOffset>191135</wp:posOffset>
                </wp:positionV>
                <wp:extent cx="1636395" cy="0"/>
                <wp:effectExtent l="0" t="0" r="20955" b="19050"/>
                <wp:wrapNone/>
                <wp:docPr id="56" name="Straight Connector 56"/>
                <wp:cNvGraphicFramePr/>
                <a:graphic xmlns:a="http://schemas.openxmlformats.org/drawingml/2006/main">
                  <a:graphicData uri="http://schemas.microsoft.com/office/word/2010/wordprocessingShape">
                    <wps:wsp>
                      <wps:cNvCnPr/>
                      <wps:spPr>
                        <a:xfrm>
                          <a:off x="0" y="0"/>
                          <a:ext cx="163639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anchor>
            </w:drawing>
          </mc:Choice>
          <mc:Fallback xmlns:mv="urn:schemas-microsoft-com:mac:vml" xmlns:mo="http://schemas.microsoft.com/office/mac/office/2008/main">
            <w:pict>
              <v:line id="Straight Connector 56"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15pt,15.05pt" to="160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XMExgEAAHMDAAAOAAAAZHJzL2Uyb0RvYy54bWysU8Fu2zAMvQ/YPwi6L05SJFiNOD0k6C7D&#10;FqDdB7CyZAuQREHU4uTvRylp1nW3YT7IpCg+v/dEbx5O3omjTmQxdHIxm0uhg8LehqGTP54fP32W&#10;gjKEHhwG3cmzJvmw/fhhM8VWL3FE1+skGCRQO8VOjjnHtmlIjdoDzTDqwEWDyUPmNA1Nn2BidO+a&#10;5Xy+biZMfUyoNBHv7i9Fua34xmiVvxtDOgvXSeaW65rq+lLWZruBdkgQR6uuNOAfWHiwgT96g9pD&#10;BvEz2b+gvFUJCU2eKfQNGmOVrhpYzWL+Ts3TCFFXLWwOxZtN9P9g1bfjIQnbd3K1liKA5zt6ygns&#10;MGaxwxDYQUyCi+zUFKnlhl04pGtG8ZCK7JNJvrxZkDhVd883d/UpC8Wbi/Xd+u5+JYV6rTW/G2Oi&#10;/EWjFyXopLOhCIcWjl8p88f46OuRsh3w0TpXL88FMXXyfrUsyMAjZBxkDn1kURQGKcANPJsqp4pI&#10;6GxfugsOnWnnkjgCjwdPVY/TM9OVwgFlLrCG+hTxzOCP1kJnDzRemmvpesyFAq3r9F3ZF+cuXpXo&#10;BftztbApGd9sRb9OYRmdtznHb/+V7S8AAAD//wMAUEsDBBQABgAIAAAAIQDauTyF2gAAAAgBAAAP&#10;AAAAZHJzL2Rvd25yZXYueG1sTI9LT8MwEITvSPwHa5G40c0DKhTiVIjHHdogwc2NlyQiXofYTcO/&#10;ZxEHOO7O6JuZcrO4Qc00hd6zhnSVgCJuvO251VDvHi+uQYVo2JrBM2n4ogCb6vSkNIX1R36meRtb&#10;JRAOhdHQxTgWiKHpyJmw8iOxaO9+cibKObVoJ3MUuBswS5I1OtOzJHRmpLuOmo/twWnIP9+esObm&#10;NcP5/urlIa3HS6y1Pj9bbm9ARVrinxl+6kt1qKTT3h/YBjVoWGe5OIWVpKBEzyUO1P73gVWJ/wdU&#10;3wAAAP//AwBQSwECLQAUAAYACAAAACEAtoM4kv4AAADhAQAAEwAAAAAAAAAAAAAAAAAAAAAAW0Nv&#10;bnRlbnRfVHlwZXNdLnhtbFBLAQItABQABgAIAAAAIQA4/SH/1gAAAJQBAAALAAAAAAAAAAAAAAAA&#10;AC8BAABfcmVscy8ucmVsc1BLAQItABQABgAIAAAAIQD55XMExgEAAHMDAAAOAAAAAAAAAAAAAAAA&#10;AC4CAABkcnMvZTJvRG9jLnhtbFBLAQItABQABgAIAAAAIQDauTyF2gAAAAgBAAAPAAAAAAAAAAAA&#10;AAAAACAEAABkcnMvZG93bnJldi54bWxQSwUGAAAAAAQABADzAAAAJwUAAAAA&#10;" strokecolor="windowText"/>
            </w:pict>
          </mc:Fallback>
        </mc:AlternateContent>
      </w:r>
    </w:p>
    <w:p w14:paraId="18FC7E79"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4864" behindDoc="0" locked="0" layoutInCell="1" allowOverlap="1" wp14:anchorId="4A6C100F" wp14:editId="2EB0E7DE">
                <wp:simplePos x="0" y="0"/>
                <wp:positionH relativeFrom="column">
                  <wp:posOffset>5015692</wp:posOffset>
                </wp:positionH>
                <wp:positionV relativeFrom="paragraph">
                  <wp:posOffset>7884</wp:posOffset>
                </wp:positionV>
                <wp:extent cx="0" cy="354775"/>
                <wp:effectExtent l="76200" t="0" r="76200" b="64770"/>
                <wp:wrapNone/>
                <wp:docPr id="20" name="Straight Arrow Connector 20"/>
                <wp:cNvGraphicFramePr/>
                <a:graphic xmlns:a="http://schemas.openxmlformats.org/drawingml/2006/main">
                  <a:graphicData uri="http://schemas.microsoft.com/office/word/2010/wordprocessingShape">
                    <wps:wsp>
                      <wps:cNvCnPr/>
                      <wps:spPr>
                        <a:xfrm>
                          <a:off x="0" y="0"/>
                          <a:ext cx="0" cy="3547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20" o:spid="_x0000_s1026" type="#_x0000_t32" style="position:absolute;margin-left:394.95pt;margin-top:.6pt;width:0;height:27.9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GfQ9QEAANoDAAAOAAAAZHJzL2Uyb0RvYy54bWysU8GO0zAQvSPxD5bvbNpCWTZqukItywXY&#10;Srt8wKztJJYc25oxTfv3jJ1sWeCGyMGxx5k38968bG5PgxNHg2SDb+TyaiGF8Spo67tGfn+8e/NB&#10;CkrgNbjgTSPPhuTt9vWrzRhrswp9cNqgYBBP9Rgb2acU66oi1ZsB6CpE4/myDThA4iN2lUYYGX1w&#10;1WqxeF+NAXXEoAwRR/fTpdwW/LY1Kt23LZkkXCO5t1RWLOtTXqvtBuoOIfZWzW3AP3QxgPVc9AK1&#10;hwTiB9q/oAarMFBo05UKQxXa1ipTODCb5eIPNg89RFO4sDgULzLR/4NV344HFFY3csXyeBh4Rg8J&#10;wXZ9Eh8Rwyh2wXvWMaDgT1ivMVLNaTt/wPlE8YCZ/KnFIb+ZljgVjc8Xjc0pCTUFFUffrt9dX68z&#10;XPUrLyKlzyYMIm8aSXMflwaWRWI4fqE0JT4n5KI+3FnnOA6182Js5M16tZZCAbuqdZB4O0TmSb6T&#10;AlzHdlUJCyIFZ3XOzsl0pp1DcQR2DBtNh/GRe5fCASW+YELlmRJ70Gb69GbN4clOBOlr0FN4uXiO&#10;M88JulD+rWSmsQfqp5RyNSElsO6T1yKdI88loQXfOTOr5nxu1xSTz4rk0UzDyLunoM9lRlU+sYFK&#10;5dns2aEvz7x/+UtufwIAAP//AwBQSwMEFAAGAAgAAAAhAMsTEzveAAAACAEAAA8AAABkcnMvZG93&#10;bnJldi54bWxMj0FLw0AQhe+C/2EZwZvdtGDaxGyKWsRcKtiKeNxmx2QxOxuy2zb113fEgx4f3+PN&#10;N8VydJ044BCsJwXTSQICqfbGUqPgbft0swARoiajO0+o4IQBluXlRaFz44/0iodNbASPUMi1gjbG&#10;Ppcy1C06HSa+R2L26QenI8ehkWbQRx53nZwlSSqdtsQXWt3jY4v112bvFMTVx6lN3+uHzL5sn9ep&#10;/a6qaqXU9dV4fwci4hj/yvCjz+pQstPO78kE0SmYL7KMqwxmIJj/5p2C2/kUZFnI/w+UZwAAAP//&#10;AwBQSwECLQAUAAYACAAAACEAtoM4kv4AAADhAQAAEwAAAAAAAAAAAAAAAAAAAAAAW0NvbnRlbnRf&#10;VHlwZXNdLnhtbFBLAQItABQABgAIAAAAIQA4/SH/1gAAAJQBAAALAAAAAAAAAAAAAAAAAC8BAABf&#10;cmVscy8ucmVsc1BLAQItABQABgAIAAAAIQAcTGfQ9QEAANoDAAAOAAAAAAAAAAAAAAAAAC4CAABk&#10;cnMvZTJvRG9jLnhtbFBLAQItABQABgAIAAAAIQDLExM73gAAAAgBAAAPAAAAAAAAAAAAAAAAAE8E&#10;AABkcnMvZG93bnJldi54bWxQSwUGAAAAAAQABADzAAAAWgUAAAAA&#10;">
                <v:stroke endarrow="block"/>
              </v:shape>
            </w:pict>
          </mc:Fallback>
        </mc:AlternateContent>
      </w:r>
      <w:r w:rsidRPr="008A5C51">
        <w:rPr>
          <w:rFonts w:ascii="Times New Roman" w:hAnsi="Times New Roman" w:cs="Times New Roman"/>
          <w:noProof/>
          <w:sz w:val="20"/>
          <w:szCs w:val="20"/>
          <w:lang w:eastAsia="en-AU"/>
        </w:rPr>
        <mc:AlternateContent>
          <mc:Choice Requires="wpg">
            <w:drawing>
              <wp:anchor distT="0" distB="0" distL="114300" distR="114300" simplePos="0" relativeHeight="251677696" behindDoc="0" locked="0" layoutInCell="1" allowOverlap="1" wp14:anchorId="53BBF003" wp14:editId="6BF37E0D">
                <wp:simplePos x="0" y="0"/>
                <wp:positionH relativeFrom="column">
                  <wp:posOffset>3169920</wp:posOffset>
                </wp:positionH>
                <wp:positionV relativeFrom="paragraph">
                  <wp:posOffset>10160</wp:posOffset>
                </wp:positionV>
                <wp:extent cx="1847668" cy="342900"/>
                <wp:effectExtent l="76200" t="0" r="19685" b="57150"/>
                <wp:wrapNone/>
                <wp:docPr id="59" name="Group 59"/>
                <wp:cNvGraphicFramePr/>
                <a:graphic xmlns:a="http://schemas.openxmlformats.org/drawingml/2006/main">
                  <a:graphicData uri="http://schemas.microsoft.com/office/word/2010/wordprocessingGroup">
                    <wpg:wgp>
                      <wpg:cNvGrpSpPr/>
                      <wpg:grpSpPr>
                        <a:xfrm>
                          <a:off x="0" y="0"/>
                          <a:ext cx="1847668" cy="342900"/>
                          <a:chOff x="0" y="-76200"/>
                          <a:chExt cx="1847850" cy="342900"/>
                        </a:xfrm>
                      </wpg:grpSpPr>
                      <wps:wsp>
                        <wps:cNvPr id="60" name="Straight Connector 60"/>
                        <wps:cNvCnPr/>
                        <wps:spPr>
                          <a:xfrm>
                            <a:off x="0" y="-76200"/>
                            <a:ext cx="1847850" cy="0"/>
                          </a:xfrm>
                          <a:prstGeom prst="line">
                            <a:avLst/>
                          </a:prstGeom>
                          <a:noFill/>
                          <a:ln w="9525" cap="flat" cmpd="sng" algn="ctr">
                            <a:solidFill>
                              <a:sysClr val="windowText" lastClr="000000"/>
                            </a:solidFill>
                            <a:prstDash val="solid"/>
                          </a:ln>
                          <a:effectLst/>
                        </wps:spPr>
                        <wps:bodyPr/>
                      </wps:wsp>
                      <wps:wsp>
                        <wps:cNvPr id="61" name="Straight Arrow Connector 61"/>
                        <wps:cNvCnPr/>
                        <wps:spPr>
                          <a:xfrm>
                            <a:off x="0" y="-76200"/>
                            <a:ext cx="0" cy="34290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wgp>
                  </a:graphicData>
                </a:graphic>
                <wp14:sizeRelV relativeFrom="margin">
                  <wp14:pctHeight>0</wp14:pctHeight>
                </wp14:sizeRelV>
              </wp:anchor>
            </w:drawing>
          </mc:Choice>
          <mc:Fallback xmlns:mv="urn:schemas-microsoft-com:mac:vml" xmlns:mo="http://schemas.microsoft.com/office/mac/office/2008/main">
            <w:pict>
              <v:group id="Group 59" o:spid="_x0000_s1026" style="position:absolute;margin-left:249.6pt;margin-top:.8pt;width:145.5pt;height:27pt;z-index:251677696;mso-height-relative:margin" coordorigin=",-762" coordsize="18478,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a7nAIAADgHAAAOAAAAZHJzL2Uyb0RvYy54bWzMVW1v2yAQ/j5p/wHxvXWcNWljxammvn3Z&#10;1krtfsAVsI2EAQGNk3+/AztO2qrSlE3T8sGB4+64e54HWF5uWkXWwnlpdEnz0wklQjPDpa5L+vPp&#10;9uSCEh9Ac1BGi5JuhaeXq8+flp0txNQ0RnHhCCbRvuhsSZsQbJFlnjWiBX9qrNC4WBnXQsCpqzPu&#10;oMPsrcqmk8k864zj1hkmvEfrdb9IVyl/VQkW7qvKi0BUSbG2kL4ufZ/jN1stoagd2EayoQw4oooW&#10;pMZNx1TXEIC8OPkuVSuZM95U4ZSZNjNVJZlIPWA3+eRNN3fOvNjUS110tR1hQmjf4HR0WvZj/eCI&#10;5CWdLSjR0CJHaVuCcwSns3WBPnfOPtoHNxjqfhb73VSujf/YCdkkWLcjrGITCENjfnF2Pp+jEBiu&#10;fTmbLiYD7qxBcvZhJ+dzpLSnhDU3B9EXM+TudXS22zuLJY4VdRZ15PdQ+T+D6rEBKxIDPsIwQDXH&#10;anqoHoMDWTeBXBmtUWzGEVxMMKWAKz2A5guP+H2I2GHrh7CNjaekY89QWOfDnTAtiYOSKqljmVDA&#10;+psPuD+67lyiWZtbqRTaoVCadCVdzKYzhBTwyFUKAg5biyLwuqYEVI1nmQWXMnqjJI/RMdhv/ZVy&#10;ZA14nPAUctM9YbmUKPABF5D69IsIYAWvQmM51+CbPjgtDW5Kx9Qindah+khjD1gcPRu+TTgi14ne&#10;qMt/wXP+juevzpnukO38L7H9scD3TA5k+0F0o+by/4n6JJMGuOiJXsxQEREjlAOE74b35nyys0ed&#10;JFX9tmSgaATwG81J2Fq8rzS+LDSKuhUcpShQvHGU9gwg1d4zOAm6Vh94YyXHSDFdQHg9p/qHpyTe&#10;/4dzHB8+eKtfAAAA//8DAFBLAwQUAAYACAAAACEASONa+94AAAAIAQAADwAAAGRycy9kb3ducmV2&#10;LnhtbEyPQUvDQBCF74L/YRnBm92kmmhiNqUU9VQEW0G8bbPTJDQ7G7LbJP33jic9Pr7Hm2+K1Ww7&#10;MeLgW0cK4kUEAqlypqVawef+9e4JhA+ajO4coYILeliV11eFzo2b6APHXagFj5DPtYImhD6X0lcN&#10;Wu0XrkdidnSD1YHjUEsz6InHbSeXUZRKq1viC43ucdNgddqdrYK3SU/r+/hl3J6Om8v3Pnn/2sao&#10;1O3NvH4GEXAOf2X41Wd1KNnp4M5kvOgUPGTZkqsMUhDMH7OI80FBkqQgy0L+f6D8AQAA//8DAFBL&#10;AQItABQABgAIAAAAIQC2gziS/gAAAOEBAAATAAAAAAAAAAAAAAAAAAAAAABbQ29udGVudF9UeXBl&#10;c10ueG1sUEsBAi0AFAAGAAgAAAAhADj9If/WAAAAlAEAAAsAAAAAAAAAAAAAAAAALwEAAF9yZWxz&#10;Ly5yZWxzUEsBAi0AFAAGAAgAAAAhAK36VrucAgAAOAcAAA4AAAAAAAAAAAAAAAAALgIAAGRycy9l&#10;Mm9Eb2MueG1sUEsBAi0AFAAGAAgAAAAhAEjjWvveAAAACAEAAA8AAAAAAAAAAAAAAAAA9gQAAGRy&#10;cy9kb3ducmV2LnhtbFBLBQYAAAAABAAEAPMAAAABBgAAAAA=&#10;">
                <v:line id="Straight Connector 60" o:spid="_x0000_s1027" style="position:absolute;visibility:visible;mso-wrap-style:square" from="0,-762" to="18478,-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lsAsAAAADbAAAADwAAAGRycy9kb3ducmV2LnhtbERPTYvCMBC9C/6HMAteZE0VKdI1ioiC&#10;R60iHodmbOs2k9pErf56cxA8Pt73dN6aStypcaVlBcNBBII4s7rkXMFhv/6dgHAeWWNlmRQ8ycF8&#10;1u1MMdH2wTu6pz4XIYRdggoK7+tESpcVZNANbE0cuLNtDPoAm1zqBh8h3FRyFEWxNFhyaCiwpmVB&#10;2X96Mwry5aV/PaWX19jHq4ldj7fH43mhVO+nXfyB8NT6r/jj3mgFcVgfvoQfIG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05bALAAAAA2wAAAA8AAAAAAAAAAAAAAAAA&#10;oQIAAGRycy9kb3ducmV2LnhtbFBLBQYAAAAABAAEAPkAAACOAwAAAAA=&#10;" strokecolor="windowText"/>
                <v:shape id="Straight Arrow Connector 61" o:spid="_x0000_s1028" type="#_x0000_t32" style="position:absolute;top:-762;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s+n8UAAADbAAAADwAAAGRycy9kb3ducmV2LnhtbESPQWvCQBSE74X+h+UVequbeAiaugYp&#10;VIriQS2h3h7ZZxLMvg27q0Z/vVso9DjMzDfMrBhMJy7kfGtZQTpKQBBXVrdcK/jef75NQPiArLGz&#10;TApu5KGYPz/NMNf2ylu67EItIoR9jgqaEPpcSl81ZNCPbE8cvaN1BkOUrpba4TXCTSfHSZJJgy3H&#10;hQZ7+mioOu3ORsHPenoub+WGVmU6XR3QGX/fL5V6fRkW7yACDeE//Nf+0gqyFH6/xB8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s+n8UAAADbAAAADwAAAAAAAAAA&#10;AAAAAAChAgAAZHJzL2Rvd25yZXYueG1sUEsFBgAAAAAEAAQA+QAAAJMDAAAAAA==&#10;">
                  <v:stroke endarrow="block"/>
                </v:shape>
              </v:group>
            </w:pict>
          </mc:Fallback>
        </mc:AlternateContent>
      </w:r>
    </w:p>
    <w:p w14:paraId="298C9704"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2336" behindDoc="0" locked="0" layoutInCell="1" allowOverlap="1" wp14:anchorId="7737A631" wp14:editId="2CEF8E2D">
                <wp:simplePos x="0" y="0"/>
                <wp:positionH relativeFrom="column">
                  <wp:posOffset>5727700</wp:posOffset>
                </wp:positionH>
                <wp:positionV relativeFrom="paragraph">
                  <wp:posOffset>109855</wp:posOffset>
                </wp:positionV>
                <wp:extent cx="0" cy="719455"/>
                <wp:effectExtent l="133350" t="0" r="114300" b="42545"/>
                <wp:wrapNone/>
                <wp:docPr id="29" name="Straight Arrow Connector 29"/>
                <wp:cNvGraphicFramePr/>
                <a:graphic xmlns:a="http://schemas.openxmlformats.org/drawingml/2006/main">
                  <a:graphicData uri="http://schemas.microsoft.com/office/word/2010/wordprocessingShape">
                    <wps:wsp>
                      <wps:cNvCnPr/>
                      <wps:spPr>
                        <a:xfrm>
                          <a:off x="0" y="0"/>
                          <a:ext cx="0" cy="719455"/>
                        </a:xfrm>
                        <a:prstGeom prst="straightConnector1">
                          <a:avLst/>
                        </a:prstGeom>
                        <a:noFill/>
                        <a:ln w="38100" cap="flat" cmpd="sng" algn="ctr">
                          <a:solidFill>
                            <a:sysClr val="windowText" lastClr="000000"/>
                          </a:solidFill>
                          <a:prstDash val="solid"/>
                          <a:tailEnd type="arrow"/>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29" o:spid="_x0000_s1026" type="#_x0000_t32" style="position:absolute;margin-left:451pt;margin-top:8.65pt;width:0;height:56.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QZS2wEAAKADAAAOAAAAZHJzL2Uyb0RvYy54bWysU01v2zAMvQ/YfxB0Xxxn69YacYohWXcZ&#10;tgBtfwAry7YAfYHU4uTfj1LcrNtuQ32QRVLvie+ZXt8enRUHjWSCb2W9WEqhvQqd8UMrHx/u3l1L&#10;QQl8BzZ43cqTJnm7eftmPcVGr8IYbKdRMImnZoqtHFOKTVWRGrUDWoSoPRf7gA4ShzhUHcLE7M5W&#10;q+XyYzUF7CIGpYk4uzsX5abw971W6Uffk07CtpJ7S2XFsj7ltdqsoRkQ4mjU3Ab8RxcOjOdLL1Q7&#10;SCB+ovmHyhmFgUKfFiq4KvS9UbpoYDX18i819yNEXbSwORQvNtHr0arvhz0K07VydSOFB8ff6D4h&#10;mGFM4jNimMQ2eM8+BhR8hP2aIjUM2/o9zhHFPWbxxx5dfrMscSweny4e62MS6pxUnP1U33y4usp0&#10;1W9cREpfdXAib1pJcx+XBupiMRy+UToDnwH5Uh/ujLWch8Z6MbXy/XW95E+ugMeqt5B46yILJT9I&#10;AXbgeVUJCyUFa7oMz2g60daiOACPDE9aF6YHbl4KC5S4wIrKM/f+BzT3swMaz+BSysegSWDsF9+J&#10;dIpsMGRfZ7z1ua7LqM66ssFnS/PuKXSn4nSVIx6DYtk8snnOXsa8f/ljbX4BAAD//wMAUEsDBBQA&#10;BgAIAAAAIQAwJmsN3gAAAAoBAAAPAAAAZHJzL2Rvd25yZXYueG1sTI/BTsMwEETvSPyDtUjcqN0G&#10;lRLiVBCBkFAPEJC4uvESR8TrKHbT8Pcs4gDHnRnNvim2s+/FhGPsAmlYLhQIpCbYjloNb68PFxsQ&#10;MRmypg+EGr4wwrY8PSlMbsORXnCqUyu4hGJuNLiUhlzK2Dj0Ji7CgMTeRxi9SXyOrbSjOXK57+VK&#10;qbX0piP+4MyAlcPmsz54DZe7p+XGvddxl3XPd66asuo+PWp9fjbf3oBIOKe/MPzgMzqUzLQPB7JR&#10;9Bqu1Yq3JDauMhAc+BX2LGRqDbIs5P8J5TcAAAD//wMAUEsBAi0AFAAGAAgAAAAhALaDOJL+AAAA&#10;4QEAABMAAAAAAAAAAAAAAAAAAAAAAFtDb250ZW50X1R5cGVzXS54bWxQSwECLQAUAAYACAAAACEA&#10;OP0h/9YAAACUAQAACwAAAAAAAAAAAAAAAAAvAQAAX3JlbHMvLnJlbHNQSwECLQAUAAYACAAAACEA&#10;CqEGUtsBAACgAwAADgAAAAAAAAAAAAAAAAAuAgAAZHJzL2Uyb0RvYy54bWxQSwECLQAUAAYACAAA&#10;ACEAMCZrDd4AAAAKAQAADwAAAAAAAAAAAAAAAAA1BAAAZHJzL2Rvd25yZXYueG1sUEsFBgAAAAAE&#10;AAQA8wAAAEAFAAAAAA==&#10;" strokecolor="windowText" strokeweight="3pt">
                <v:stroke endarrow="open"/>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3360" behindDoc="0" locked="0" layoutInCell="1" allowOverlap="1" wp14:anchorId="7D2E2F3B" wp14:editId="6FD6F74C">
                <wp:simplePos x="0" y="0"/>
                <wp:positionH relativeFrom="column">
                  <wp:posOffset>5896099</wp:posOffset>
                </wp:positionH>
                <wp:positionV relativeFrom="paragraph">
                  <wp:posOffset>110440</wp:posOffset>
                </wp:positionV>
                <wp:extent cx="322580" cy="782781"/>
                <wp:effectExtent l="0" t="0" r="20320" b="17780"/>
                <wp:wrapNone/>
                <wp:docPr id="45" name="Rectangle 45"/>
                <wp:cNvGraphicFramePr/>
                <a:graphic xmlns:a="http://schemas.openxmlformats.org/drawingml/2006/main">
                  <a:graphicData uri="http://schemas.microsoft.com/office/word/2010/wordprocessingShape">
                    <wps:wsp>
                      <wps:cNvSpPr/>
                      <wps:spPr>
                        <a:xfrm>
                          <a:off x="0" y="0"/>
                          <a:ext cx="322580" cy="782781"/>
                        </a:xfrm>
                        <a:prstGeom prst="rect">
                          <a:avLst/>
                        </a:prstGeom>
                        <a:solidFill>
                          <a:sysClr val="window" lastClr="FFFFFF"/>
                        </a:solidFill>
                        <a:ln w="6350" cap="flat" cmpd="sng" algn="ctr">
                          <a:solidFill>
                            <a:sysClr val="windowText" lastClr="000000"/>
                          </a:solidFill>
                          <a:prstDash val="solid"/>
                        </a:ln>
                        <a:effectLst/>
                      </wps:spPr>
                      <wps:txbx>
                        <w:txbxContent>
                          <w:p w14:paraId="17EB0773" w14:textId="77777777" w:rsidR="00AE7E7E" w:rsidRPr="00597C09" w:rsidRDefault="00AE7E7E" w:rsidP="001D2CB1">
                            <w:pPr>
                              <w:spacing w:after="0"/>
                              <w:jc w:val="center"/>
                              <w:rPr>
                                <w:rFonts w:ascii="Times New Roman" w:hAnsi="Times New Roman" w:cs="Times New Roman"/>
                                <w:b/>
                                <w:color w:val="FF0000"/>
                                <w:sz w:val="20"/>
                                <w:szCs w:val="20"/>
                              </w:rPr>
                            </w:pPr>
                            <w:r w:rsidRPr="00597C09">
                              <w:rPr>
                                <w:rFonts w:ascii="Times New Roman" w:hAnsi="Times New Roman" w:cs="Times New Roman"/>
                                <w:b/>
                                <w:color w:val="FF0000"/>
                                <w:sz w:val="20"/>
                                <w:szCs w:val="20"/>
                              </w:rPr>
                              <w:t>4 month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45" o:spid="_x0000_s1039" style="position:absolute;left:0;text-align:left;margin-left:464.25pt;margin-top:8.7pt;width:25.4pt;height:6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sZWfAIAABQFAAAOAAAAZHJzL2Uyb0RvYy54bWysVE1v2zAMvQ/YfxB0X524SZMFdYqgRYYB&#10;RVu0HXpmZCk2IIuapMTOfv0o2W3Tj9MwH2RSpEi+J1LnF12j2V46X6Mp+PhkxJk0AsvabAv+63H9&#10;bc6ZD2BK0GhkwQ/S84vl1y/nrV3IHCvUpXSMghi/aG3BqxDsIsu8qGQD/gStNGRU6BoIpLptVjpo&#10;KXqjs3w0OstadKV1KKT3tHvVG/kyxVdKinCrlJeB6YJTbSGtLq2buGbLc1hsHdiqFkMZ8A9VNFAb&#10;SvoS6goCsJ2rP4RqauHQowonApsMlaqFTBgIzXj0Ds1DBVYmLESOty80+f8XVtzs7xyry4JPppwZ&#10;aOiO7ok1MFstGe0RQa31C/J7sHdu0DyJEW2nXBP/hIN1idTDC6myC0zQ5mmeT+dEvSDTbJ7P5uMY&#10;M3s9bJ0PPyQ2LAoFd5Q9UQn7ax9612eXmMujrst1rXVSDv5SO7YHul7qihJbzjT4QJsFX6dvyPbm&#10;mDasLfjZ6TTWBdR2SkMgsbFEhDdbzkBvqZ9FcKmUN4f9h5yPhPUo7yh9n+WNOK7AV33BKergpk2E&#10;I1PHDrAj7T3RUQrdpkv3NM7jkbi1wfJAl+ew72pvxbqmBNeE/w4ctTGho9EMt7QojYQYB4mzCt2f&#10;z/ajf8Hjms/oeEuTQYz83oGThPCnodb7Pp5MyBSSMpnOclLcsWVzbDG75hLpdsb0DliRxOgf9LOo&#10;HDZPNMSrmJhMYAQV13M/KJehn1h6BoRcrZIbjY+FcG0erIjBI3uR3cfuCZwdWinQvdzg8xTB4l1H&#10;9b7xpMHVLqCqU7u9UkttGhUavdSwwzMRZ/tYT16vj9nyLwAAAP//AwBQSwMEFAAGAAgAAAAhAMIV&#10;L5XgAAAACgEAAA8AAABkcnMvZG93bnJldi54bWxMj01PwzAMhu9I/IfISFwQSyndunZNpwnEgeM+&#10;OHDLGq+t1jhVk3Xl32NO42i/j14/LtaT7cSIg28dKXiZRSCQKmdaqhUc9h/PSxA+aDK6c4QKftDD&#10;ury/K3Ru3JW2OO5CLbiEfK4VNCH0uZS+atBqP3M9EmcnN1gdeBxqaQZ95XLbyTiKFtLqlvhCo3t8&#10;a7A67y5WwfvT4vS135gqjZNtYg/NvB8/v5V6fJg2KxABp3CD4U+f1aFkp6O7kPGiU5DFyzmjHKQJ&#10;CAayNHsFceRFEqUgy0L+f6H8BQAA//8DAFBLAQItABQABgAIAAAAIQC2gziS/gAAAOEBAAATAAAA&#10;AAAAAAAAAAAAAAAAAABbQ29udGVudF9UeXBlc10ueG1sUEsBAi0AFAAGAAgAAAAhADj9If/WAAAA&#10;lAEAAAsAAAAAAAAAAAAAAAAALwEAAF9yZWxzLy5yZWxzUEsBAi0AFAAGAAgAAAAhAJpCxlZ8AgAA&#10;FAUAAA4AAAAAAAAAAAAAAAAALgIAAGRycy9lMm9Eb2MueG1sUEsBAi0AFAAGAAgAAAAhAMIVL5Xg&#10;AAAACgEAAA8AAAAAAAAAAAAAAAAA1gQAAGRycy9kb3ducmV2LnhtbFBLBQYAAAAABAAEAPMAAADj&#10;BQAAAAA=&#10;" fillcolor="window" strokecolor="windowText" strokeweight=".5pt">
                <v:textbox style="layout-flow:vertical;mso-layout-flow-alt:bottom-to-top">
                  <w:txbxContent>
                    <w:p w14:paraId="17EB0773" w14:textId="77777777" w:rsidR="006956B9" w:rsidRPr="00597C09" w:rsidRDefault="006956B9" w:rsidP="001D2CB1">
                      <w:pPr>
                        <w:spacing w:after="0"/>
                        <w:jc w:val="center"/>
                        <w:rPr>
                          <w:rFonts w:ascii="Times New Roman" w:hAnsi="Times New Roman" w:cs="Times New Roman"/>
                          <w:b/>
                          <w:color w:val="FF0000"/>
                          <w:sz w:val="20"/>
                          <w:szCs w:val="20"/>
                        </w:rPr>
                      </w:pPr>
                      <w:r w:rsidRPr="00597C09">
                        <w:rPr>
                          <w:rFonts w:ascii="Times New Roman" w:hAnsi="Times New Roman" w:cs="Times New Roman"/>
                          <w:b/>
                          <w:color w:val="FF0000"/>
                          <w:sz w:val="20"/>
                          <w:szCs w:val="20"/>
                        </w:rPr>
                        <w:t>4 months</w:t>
                      </w:r>
                    </w:p>
                  </w:txbxContent>
                </v:textbox>
              </v:rect>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0768" behindDoc="0" locked="0" layoutInCell="1" allowOverlap="1" wp14:anchorId="24DA0B08" wp14:editId="5BE60573">
                <wp:simplePos x="0" y="0"/>
                <wp:positionH relativeFrom="column">
                  <wp:posOffset>2897505</wp:posOffset>
                </wp:positionH>
                <wp:positionV relativeFrom="paragraph">
                  <wp:posOffset>86360</wp:posOffset>
                </wp:positionV>
                <wp:extent cx="998220" cy="251460"/>
                <wp:effectExtent l="0" t="0" r="11430" b="1524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251460"/>
                        </a:xfrm>
                        <a:prstGeom prst="rect">
                          <a:avLst/>
                        </a:prstGeom>
                        <a:solidFill>
                          <a:srgbClr val="FFFFFF"/>
                        </a:solidFill>
                        <a:ln w="9525">
                          <a:solidFill>
                            <a:srgbClr val="000000"/>
                          </a:solidFill>
                          <a:miter lim="800000"/>
                          <a:headEnd/>
                          <a:tailEnd/>
                        </a:ln>
                      </wps:spPr>
                      <wps:txbx>
                        <w:txbxContent>
                          <w:p w14:paraId="6B9F7BB9"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Probio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0" type="#_x0000_t202" style="position:absolute;left:0;text-align:left;margin-left:228.15pt;margin-top:6.8pt;width:78.6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vp3JgIAAE0EAAAOAAAAZHJzL2Uyb0RvYy54bWysVNuO2yAQfa/Uf0C8N47dZJtYcVbbbFNV&#10;2l6k3X4AxjhGBYYCiZ1+fQecpNG2fanqBwTMcDhzzuDV7aAVOQjnJZiK5pMpJcJwaKTZVfTr0/bV&#10;ghIfmGmYAiMqehSe3q5fvlj1thQFdKAa4QiCGF/2tqJdCLbMMs87oZmfgBUGgy04zQIu3S5rHOsR&#10;XausmE5vsh5cYx1w4T3u3o9Buk74bSt4+Ny2XgSiKorcQhpdGus4ZusVK3eO2U7yEw32Dyw0kwYv&#10;vUDds8DI3snfoLTkDjy0YcJBZ9C2kotUA1aTT59V89gxK1ItKI63F5n8/4Plnw5fHJFNRYvFkhLD&#10;NJr0JIZA3sJAiqhPb32JaY8WE8OA2+hzqtXbB+DfPDGw6ZjZiTvnoO8Ea5BfHk9mV0dHHB9B6v4j&#10;NHgN2wdIQEPrdBQP5SCIjj4dL95EKhw3l8tFUWCEY6iY57Ob5F3GyvNh63x4L0CTOKmoQ+sTODs8&#10;+BDJsPKcEu/yoGSzlUqlhdvVG+XIgWGbbNOX+D9LU4b0yGRezMf6/woxTd+fILQM2O9K6oouLkms&#10;jKq9M03qxsCkGudIWZmTjFG5UcMw1ENyLH99tqeG5ojCOhj7G98jTjpwPyjpsbcr6r/vmROUqA8G&#10;zVnms1l8DGkxm7+JurrrSH0dYYYjVEUDJeN0E9IDisIZuEMTW5kEjm6PTE6csWeT7qf3FR/F9Tpl&#10;/foLrH8CAAD//wMAUEsDBBQABgAIAAAAIQAdJSHJ3wAAAAkBAAAPAAAAZHJzL2Rvd25yZXYueG1s&#10;TI/BTsMwEETvSPyDtUhcEHVaN6GEOBVCAsEN2gqubrxNIux1sN00/D3mBMfVPM28rdaTNWxEH3pH&#10;EuazDBhS43RPrYTd9vF6BSxERVoZRyjhGwOs6/OzSpXanegNx01sWSqhUCoJXYxDyXloOrQqzNyA&#10;lLKD81bFdPqWa69OqdwavsiyglvVU1ro1IAPHTafm6OVsFo+jx/hRby+N8XB3Marm/Hpy0t5eTHd&#10;3wGLOMU/GH71kzrUyWnvjqQDMxKWeSESmgJRAEtAMRc5sL2EXCyA1xX//0H9AwAA//8DAFBLAQIt&#10;ABQABgAIAAAAIQC2gziS/gAAAOEBAAATAAAAAAAAAAAAAAAAAAAAAABbQ29udGVudF9UeXBlc10u&#10;eG1sUEsBAi0AFAAGAAgAAAAhADj9If/WAAAAlAEAAAsAAAAAAAAAAAAAAAAALwEAAF9yZWxzLy5y&#10;ZWxzUEsBAi0AFAAGAAgAAAAhAG46+ncmAgAATQQAAA4AAAAAAAAAAAAAAAAALgIAAGRycy9lMm9E&#10;b2MueG1sUEsBAi0AFAAGAAgAAAAhAB0lIcnfAAAACQEAAA8AAAAAAAAAAAAAAAAAgAQAAGRycy9k&#10;b3ducmV2LnhtbFBLBQYAAAAABAAEAPMAAACMBQAAAAA=&#10;">
                <v:textbox>
                  <w:txbxContent>
                    <w:p w14:paraId="6B9F7BB9"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Probiotics</w:t>
                      </w:r>
                    </w:p>
                  </w:txbxContent>
                </v:textbox>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7936" behindDoc="0" locked="0" layoutInCell="1" allowOverlap="1" wp14:anchorId="226BFAED" wp14:editId="23860A06">
                <wp:simplePos x="0" y="0"/>
                <wp:positionH relativeFrom="column">
                  <wp:posOffset>4351020</wp:posOffset>
                </wp:positionH>
                <wp:positionV relativeFrom="paragraph">
                  <wp:posOffset>91440</wp:posOffset>
                </wp:positionV>
                <wp:extent cx="1013460" cy="259080"/>
                <wp:effectExtent l="0" t="0" r="15240" b="2667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460" cy="259080"/>
                        </a:xfrm>
                        <a:prstGeom prst="rect">
                          <a:avLst/>
                        </a:prstGeom>
                        <a:solidFill>
                          <a:srgbClr val="FFFFFF"/>
                        </a:solidFill>
                        <a:ln w="9525">
                          <a:solidFill>
                            <a:srgbClr val="000000"/>
                          </a:solidFill>
                          <a:miter lim="800000"/>
                          <a:headEnd/>
                          <a:tailEnd/>
                        </a:ln>
                      </wps:spPr>
                      <wps:txbx>
                        <w:txbxContent>
                          <w:p w14:paraId="03C3DF98"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Placeb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1" type="#_x0000_t202" style="position:absolute;left:0;text-align:left;margin-left:342.6pt;margin-top:7.2pt;width:79.8pt;height:2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xD4JwIAAE4EAAAOAAAAZHJzL2Uyb0RvYy54bWysVNuO0zAQfUfiHyy/06ShXdqo6WrpUoS0&#10;XKRdPsBxnMbC9hjbbVK+nrHTlmqBF0QeLI9nfHzmzExWt4NW5CCcl2AqOp3klAjDoZFmV9GvT9tX&#10;C0p8YKZhCoyo6FF4ert++WLV21IU0IFqhCMIYnzZ24p2IdgyyzzvhGZ+AlYYdLbgNAtoul3WONYj&#10;ulZZkec3WQ+usQ648B5P70cnXSf8thU8fG5bLwJRFUVuIa0urXVcs/WKlTvHbCf5iQb7BxaaSYOP&#10;XqDuWWBk7+RvUFpyBx7aMOGgM2hbyUXKAbOZ5s+yeeyYFSkXFMfbi0z+/8HyT4cvjsimosUS9TFM&#10;Y5GexBDIWxhIEfXprS8x7NFiYBjwGOuccvX2Afg3TwxsOmZ24s456DvBGuQ3jTezq6sjjo8gdf8R&#10;GnyG7QMkoKF1OoqHchBERx7HS20iFR6fzKevZzfo4ugr5st8kYqXsfJ82zof3gvQJG4q6rD2CZ0d&#10;HnyIbFh5DomPeVCy2UqlkuF29UY5cmDYJ9v0pQSehSlD+oou58V8FOCvEHn6/gShZcCGV1JXdHEJ&#10;YmWU7Z1pUjsGJtW4R8rKnHSM0o0ihqEeUsmms3N9amiOqKyDscFxIHHTgftBSY/NXVH/fc+coER9&#10;MFid5XQ2i9OQjNn8TYGGu/bU1x5mOEJVNFAybjchTVAUzsAdVrGVSeBY7pHJiTM2bdL9NGBxKq7t&#10;FPXrN7D+CQAA//8DAFBLAwQUAAYACAAAACEA3LeaEN4AAAAJAQAADwAAAGRycy9kb3ducmV2Lnht&#10;bEyPwU7DMBBE70j8g7VIXBB1KGkIIU6FkEBwg4Lg6sbbJMJeB9tNw9+znOC4mqfZN/V6dlZMGOLg&#10;ScHFIgOB1HozUKfg7fX+vAQRkyajrSdU8I0R1s3xUa0r4w/0gtMmdYJLKFZaQZ/SWEkZ2x6djgs/&#10;InG288HpxGfopAn6wOXOymWWFdLpgfhDr0e867H93OydgjJ/nD7i0+Xze1vs7HU6u5oevoJSpyfz&#10;7Q2IhHP6g+FXn9WhYaet35OJwiooytWSUQ7yHAQDZZ7zlq2CFQeyqeX/Bc0PAAAA//8DAFBLAQIt&#10;ABQABgAIAAAAIQC2gziS/gAAAOEBAAATAAAAAAAAAAAAAAAAAAAAAABbQ29udGVudF9UeXBlc10u&#10;eG1sUEsBAi0AFAAGAAgAAAAhADj9If/WAAAAlAEAAAsAAAAAAAAAAAAAAAAALwEAAF9yZWxzLy5y&#10;ZWxzUEsBAi0AFAAGAAgAAAAhAMxDEPgnAgAATgQAAA4AAAAAAAAAAAAAAAAALgIAAGRycy9lMm9E&#10;b2MueG1sUEsBAi0AFAAGAAgAAAAhANy3mhDeAAAACQEAAA8AAAAAAAAAAAAAAAAAgQQAAGRycy9k&#10;b3ducmV2LnhtbFBLBQYAAAAABAAEAPMAAACMBQAAAAA=&#10;">
                <v:textbox>
                  <w:txbxContent>
                    <w:p w14:paraId="03C3DF98"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Placebo</w:t>
                      </w:r>
                    </w:p>
                  </w:txbxContent>
                </v:textbox>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8720" behindDoc="0" locked="0" layoutInCell="1" allowOverlap="1" wp14:anchorId="683B5D4C" wp14:editId="487713A3">
                <wp:simplePos x="0" y="0"/>
                <wp:positionH relativeFrom="column">
                  <wp:posOffset>-198120</wp:posOffset>
                </wp:positionH>
                <wp:positionV relativeFrom="paragraph">
                  <wp:posOffset>83821</wp:posOffset>
                </wp:positionV>
                <wp:extent cx="981075" cy="266700"/>
                <wp:effectExtent l="0" t="0" r="28575" b="1905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66700"/>
                        </a:xfrm>
                        <a:prstGeom prst="rect">
                          <a:avLst/>
                        </a:prstGeom>
                        <a:solidFill>
                          <a:srgbClr val="FFFFFF"/>
                        </a:solidFill>
                        <a:ln w="9525">
                          <a:solidFill>
                            <a:srgbClr val="000000"/>
                          </a:solidFill>
                          <a:miter lim="800000"/>
                          <a:headEnd/>
                          <a:tailEnd/>
                        </a:ln>
                      </wps:spPr>
                      <wps:txbx>
                        <w:txbxContent>
                          <w:p w14:paraId="2AC51C29"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Probio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2" type="#_x0000_t202" style="position:absolute;left:0;text-align:left;margin-left:-15.6pt;margin-top:6.6pt;width:77.2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azJgIAAEwEAAAOAAAAZHJzL2Uyb0RvYy54bWysVNuO0zAQfUfiHyy/01zobaOmq6VLEdJy&#10;kXb5AMdxGgvbE2y3Sfn6HTttqRZ4QeTB8mV8fOacmaxuB63IQVgnwZQ0m6SUCMOhlmZX0m9P2zdL&#10;SpxnpmYKjCjpUTh6u379atV3hcihBVULSxDEuKLvStp63xVJ4ngrNHMT6ITBwwasZh6XdpfUlvWI&#10;rlWSp+k86cHWnQUunMPd+/GQriN+0wjuvzSNE56okiI3H0cbxyqMyXrFip1lXSv5iQb7BxaaSYOP&#10;XqDumWdkb+VvUFpyCw4aP+GgE2gayUXMAbPJ0hfZPLasEzEXFMd1F5nc/4Plnw9fLZF1SedvKTFM&#10;o0dPYvDkHQwkD/L0nSsw6rHDOD/gNtocU3XdA/DvjhjYtMzsxJ210LeC1UgvCzeTq6sjjgsgVf8J&#10;anyG7T1EoKGxOmiHahBER5uOF2sCFY6bN8ssXcwo4XiUz+eLNFqXsOJ8ubPOfxCgSZiU1KLzEZwd&#10;HpwPZFhxDglvOVCy3kql4sLuqo2y5MCwSrbxi/xfhClDemQyy2dj/n+FSOP3JwgtPZa7krqky0sQ&#10;K4Jq700di9EzqcY5UlbmJGNQbtTQD9UQDctmZ3sqqI8orIWxvLEdcdKC/UlJj6VdUvdjz6ygRH00&#10;aM5NNp2GXoiL6WyR48Jen1TXJ8xwhCqpp2ScbnzsnyCcgTs0sZFR4OD2yOTEGUs26n5qr9AT1+sY&#10;9esnsH4GAAD//wMAUEsDBBQABgAIAAAAIQA5OLtB3wAAAAkBAAAPAAAAZHJzL2Rvd25yZXYueG1s&#10;TI/BTsMwDIbvSLxDZCQuaEvXsDFK0wkhgdgNtgmuWZO1FYlTkqwrb493gpNl/Z9+fy5Xo7NsMCF2&#10;HiXMphkwg7XXHTYSdtvnyRJYTAq1sh6NhB8TYVVdXpSq0P6E72bYpIZRCcZCSWhT6gvOY90ap+LU&#10;9wYpO/jgVKI1NFwHdaJyZ3meZQvuVId0oVW9eWpN/bU5OgnL29fhM67F20e9ONj7dHM3vHwHKa+v&#10;xscHYMmM6Q+Gsz6pQ0VOe39EHZmVMBGznFAKBM0zkAsBbC9hPs+BVyX//0H1CwAA//8DAFBLAQIt&#10;ABQABgAIAAAAIQC2gziS/gAAAOEBAAATAAAAAAAAAAAAAAAAAAAAAABbQ29udGVudF9UeXBlc10u&#10;eG1sUEsBAi0AFAAGAAgAAAAhADj9If/WAAAAlAEAAAsAAAAAAAAAAAAAAAAALwEAAF9yZWxzLy5y&#10;ZWxzUEsBAi0AFAAGAAgAAAAhABaz5rMmAgAATAQAAA4AAAAAAAAAAAAAAAAALgIAAGRycy9lMm9E&#10;b2MueG1sUEsBAi0AFAAGAAgAAAAhADk4u0HfAAAACQEAAA8AAAAAAAAAAAAAAAAAgAQAAGRycy9k&#10;b3ducmV2LnhtbFBLBQYAAAAABAAEAPMAAACMBQAAAAA=&#10;">
                <v:textbox>
                  <w:txbxContent>
                    <w:p w14:paraId="2AC51C29"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Probiotics</w:t>
                      </w:r>
                    </w:p>
                  </w:txbxContent>
                </v:textbox>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79744" behindDoc="0" locked="0" layoutInCell="1" allowOverlap="1" wp14:anchorId="1B3924B1" wp14:editId="7A4150EC">
                <wp:simplePos x="0" y="0"/>
                <wp:positionH relativeFrom="column">
                  <wp:posOffset>1402080</wp:posOffset>
                </wp:positionH>
                <wp:positionV relativeFrom="paragraph">
                  <wp:posOffset>83821</wp:posOffset>
                </wp:positionV>
                <wp:extent cx="990600" cy="266700"/>
                <wp:effectExtent l="0" t="0" r="19050" b="1905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66700"/>
                        </a:xfrm>
                        <a:prstGeom prst="rect">
                          <a:avLst/>
                        </a:prstGeom>
                        <a:solidFill>
                          <a:srgbClr val="FFFFFF"/>
                        </a:solidFill>
                        <a:ln w="9525">
                          <a:solidFill>
                            <a:srgbClr val="000000"/>
                          </a:solidFill>
                          <a:miter lim="800000"/>
                          <a:headEnd/>
                          <a:tailEnd/>
                        </a:ln>
                      </wps:spPr>
                      <wps:txbx>
                        <w:txbxContent>
                          <w:p w14:paraId="3D134F6F" w14:textId="77777777" w:rsidR="00AE7E7E" w:rsidRPr="00440F2E" w:rsidRDefault="00AE7E7E" w:rsidP="001D2CB1">
                            <w:pPr>
                              <w:jc w:val="center"/>
                              <w:rPr>
                                <w:rFonts w:ascii="Times New Roman" w:hAnsi="Times New Roman" w:cs="Times New Roman"/>
                                <w:sz w:val="20"/>
                                <w:szCs w:val="20"/>
                              </w:rPr>
                            </w:pPr>
                            <w:r>
                              <w:rPr>
                                <w:rFonts w:ascii="Times New Roman" w:hAnsi="Times New Roman" w:cs="Times New Roman"/>
                                <w:sz w:val="20"/>
                                <w:szCs w:val="20"/>
                              </w:rPr>
                              <w:t>Placeb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3" type="#_x0000_t202" style="position:absolute;left:0;text-align:left;margin-left:110.4pt;margin-top:6.6pt;width:78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vM4JgIAAE0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imosU1tsow&#10;jU16EkMgb2EgReSnt75Et0eLjmHAa+xzqtXbe+BfPTGw6ZjZiVvnoO8EazC/aXyZXTwdcXwEqfuP&#10;0GAYtg+QgIbW6Uge0kEQHft0PPcmpsLxcrnMFzlaOJqKxeIK5RiBlc+PrfPhvQBNolBRh61P4Oxw&#10;78Po+uwSY3lQstlKpZLidvVGOXJgOCbb9J3Qf3JThvSYybyYj/X/FSJP358gtAw470rqil6fnVgZ&#10;WXtnGkyTlYFJNcpYnTInGiNzI4dhqIfUsekiRogc19AckVgH43zjPqLQgftOSY+zXVH/bc+coER9&#10;MNic5XQ2i8uQlNn8qkDFXVrqSwszHKEqGigZxU1ICxRzNXCLTWxlIvglk1POOLOpRaf9iktxqSev&#10;l7/A+gcAAAD//wMAUEsDBBQABgAIAAAAIQBzeUlg3wAAAAkBAAAPAAAAZHJzL2Rvd25yZXYueG1s&#10;TI/NTsMwEITvSLyDtUhcUOvg0LSEOBVCAtEbtAiubrxNIvwTbDcNb89yguPsjGa+rdaTNWzEEHvv&#10;JFzPM2DoGq9710p42z3OVsBiUk4r4x1K+MYI6/r8rFKl9if3iuM2tYxKXCyVhC6loeQ8Nh1aFed+&#10;QEfewQerEsnQch3Uicqt4SLLCm5V72ihUwM+dNh8bo9WwurmefyIm/zlvSkO5jZdLcenryDl5cV0&#10;fwcs4ZT+wvCLT+hQE9PeH52OzEgQIiP0REYugFEgXxZ02EtYLATwuuL/P6h/AAAA//8DAFBLAQIt&#10;ABQABgAIAAAAIQC2gziS/gAAAOEBAAATAAAAAAAAAAAAAAAAAAAAAABbQ29udGVudF9UeXBlc10u&#10;eG1sUEsBAi0AFAAGAAgAAAAhADj9If/WAAAAlAEAAAsAAAAAAAAAAAAAAAAALwEAAF9yZWxzLy5y&#10;ZWxzUEsBAi0AFAAGAAgAAAAhALSe8zgmAgAATQQAAA4AAAAAAAAAAAAAAAAALgIAAGRycy9lMm9E&#10;b2MueG1sUEsBAi0AFAAGAAgAAAAhAHN5SWDfAAAACQEAAA8AAAAAAAAAAAAAAAAAgAQAAGRycy9k&#10;b3ducmV2LnhtbFBLBQYAAAAABAAEAPMAAACMBQAAAAA=&#10;">
                <v:textbox>
                  <w:txbxContent>
                    <w:p w14:paraId="3D134F6F" w14:textId="77777777" w:rsidR="006956B9" w:rsidRPr="00440F2E" w:rsidRDefault="006956B9" w:rsidP="001D2CB1">
                      <w:pPr>
                        <w:jc w:val="center"/>
                        <w:rPr>
                          <w:rFonts w:ascii="Times New Roman" w:hAnsi="Times New Roman" w:cs="Times New Roman"/>
                          <w:sz w:val="20"/>
                          <w:szCs w:val="20"/>
                        </w:rPr>
                      </w:pPr>
                      <w:r>
                        <w:rPr>
                          <w:rFonts w:ascii="Times New Roman" w:hAnsi="Times New Roman" w:cs="Times New Roman"/>
                          <w:sz w:val="20"/>
                          <w:szCs w:val="20"/>
                        </w:rPr>
                        <w:t>Placebo</w:t>
                      </w:r>
                    </w:p>
                  </w:txbxContent>
                </v:textbox>
              </v:shape>
            </w:pict>
          </mc:Fallback>
        </mc:AlternateContent>
      </w:r>
    </w:p>
    <w:p w14:paraId="118A2AA1" w14:textId="77777777" w:rsidR="000767E3" w:rsidRPr="008A5C51" w:rsidRDefault="000767E3" w:rsidP="001D2CB1">
      <w:pPr>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94080" behindDoc="0" locked="0" layoutInCell="1" allowOverlap="1" wp14:anchorId="36CA5789" wp14:editId="0B8CE888">
                <wp:simplePos x="0" y="0"/>
                <wp:positionH relativeFrom="column">
                  <wp:posOffset>5034280</wp:posOffset>
                </wp:positionH>
                <wp:positionV relativeFrom="paragraph">
                  <wp:posOffset>81915</wp:posOffset>
                </wp:positionV>
                <wp:extent cx="635" cy="556895"/>
                <wp:effectExtent l="76200" t="0" r="75565" b="52705"/>
                <wp:wrapNone/>
                <wp:docPr id="24" name="Straight Arrow Connector 24"/>
                <wp:cNvGraphicFramePr/>
                <a:graphic xmlns:a="http://schemas.openxmlformats.org/drawingml/2006/main">
                  <a:graphicData uri="http://schemas.microsoft.com/office/word/2010/wordprocessingShape">
                    <wps:wsp>
                      <wps:cNvCnPr/>
                      <wps:spPr>
                        <a:xfrm>
                          <a:off x="0" y="0"/>
                          <a:ext cx="635" cy="55689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24" o:spid="_x0000_s1026" type="#_x0000_t32" style="position:absolute;margin-left:396.4pt;margin-top:6.45pt;width:.05pt;height:43.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6Yh+AEAANwDAAAOAAAAZHJzL2Uyb0RvYy54bWysU8tu2zAQvBfoPxC817LdKogFy0FhN730&#10;YSDpB2xISiLAF7isZf99l5TipO2tqA4UudTO7syOtndna9hJRdTetXy1WHKmnPBSu77lPx7v391y&#10;hgmcBOOdavlFIb/bvX2zHUOj1n7wRqrICMRhM4aWDymFpqpQDMoCLnxQji47Hy0kOsa+khFGQrem&#10;Wi+XN9XoowzRC4VI0cN0yXcFv+uUSN+7DlVipuXUWyprLOtTXqvdFpo+Qhi0mNuAf+jCgnZU9Ap1&#10;gATsZ9R/QVktokffpYXwtvJdp4UqHIjNavkHm4cBgipcSBwMV5nw/8GKb6djZFq2fP2BMweWZvSQ&#10;Iuh+SOxjjH5ke+8c6egjo09IrzFgQ2l7d4zzCcMxZvLnLtr8JlrsXDS+XDVW58QEBW/e15wJitf1&#10;ze2mzoDVS2aImD4rb1netBznTq4trIrIcPqCaUp8Tshlnb/XxlAcGuPY2PJNvc7FgHzVGUi0tYGY&#10;ous5A9OTYUWKBRG90TJn52S84N5EdgLyDFlN+vGRuufMACa6IErlmRIHkGr6dFNTeDIUQvrq5RRe&#10;LZ/jxHOCLpR/K5lpHACHKaVcTUgJtPnkJEuXQJNJUYPrjZpVMy63q4rNZ0XycKZx5N2Tl5cypSqf&#10;yEKl8mz37NHXZ9q//il3vwAAAP//AwBQSwMEFAAGAAgAAAAhAJodCafeAAAACgEAAA8AAABkcnMv&#10;ZG93bnJldi54bWxMj0FPwzAMhe9I/IfISNxYSg+FlqYTMCF6AWkbQhyzxjQRjVM12dbx6zEnuNl+&#10;T+99rpezH8QBp+gCKbheZCCQumAc9Qretk9XtyBi0mT0EAgVnDDCsjk/q3VlwpHWeNikXnAIxUor&#10;sCmNlZSxs+h1XIQRibXPMHmdeJ16aSZ95HA/yDzLCum1I26wesRHi93XZu8VpNXHyRbv3UPpXrfP&#10;L4X7btt2pdTlxXx/ByLhnP7M8IvP6NAw0y7syUQxKLgpc0ZPLOQlCDbwgYcdH7gXZFPL/y80PwAA&#10;AP//AwBQSwECLQAUAAYACAAAACEAtoM4kv4AAADhAQAAEwAAAAAAAAAAAAAAAAAAAAAAW0NvbnRl&#10;bnRfVHlwZXNdLnhtbFBLAQItABQABgAIAAAAIQA4/SH/1gAAAJQBAAALAAAAAAAAAAAAAAAAAC8B&#10;AABfcmVscy8ucmVsc1BLAQItABQABgAIAAAAIQA3m6Yh+AEAANwDAAAOAAAAAAAAAAAAAAAAAC4C&#10;AABkcnMvZTJvRG9jLnhtbFBLAQItABQABgAIAAAAIQCaHQmn3gAAAAoBAAAPAAAAAAAAAAAAAAAA&#10;AFIEAABkcnMvZG93bnJldi54bWxQSwUGAAAAAAQABADzAAAAXQUAA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8960" behindDoc="0" locked="0" layoutInCell="1" allowOverlap="1" wp14:anchorId="37C16101" wp14:editId="10B334AA">
                <wp:simplePos x="0" y="0"/>
                <wp:positionH relativeFrom="column">
                  <wp:posOffset>3162935</wp:posOffset>
                </wp:positionH>
                <wp:positionV relativeFrom="paragraph">
                  <wp:posOffset>66040</wp:posOffset>
                </wp:positionV>
                <wp:extent cx="0" cy="553085"/>
                <wp:effectExtent l="76200" t="0" r="57150" b="56515"/>
                <wp:wrapNone/>
                <wp:docPr id="34" name="Straight Arrow Connector 34"/>
                <wp:cNvGraphicFramePr/>
                <a:graphic xmlns:a="http://schemas.openxmlformats.org/drawingml/2006/main">
                  <a:graphicData uri="http://schemas.microsoft.com/office/word/2010/wordprocessingShape">
                    <wps:wsp>
                      <wps:cNvCnPr/>
                      <wps:spPr>
                        <a:xfrm>
                          <a:off x="0" y="0"/>
                          <a:ext cx="0" cy="55308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34" o:spid="_x0000_s1026" type="#_x0000_t32" style="position:absolute;margin-left:249.05pt;margin-top:5.2pt;width:0;height:43.5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0479QEAANoDAAAOAAAAZHJzL2Uyb0RvYy54bWysU8tu2zAQvBfoPxC8N5KdqkgEy0FhN730&#10;YSDpB2xISiLAF7isZf99l5TipO2tqA4UudTO7syONncna9hRRdTedXx1VXOmnPBSu6HjPx7v391w&#10;hgmcBOOd6vhZIb/bvn2zmUKr1n70RqrICMRhO4WOjymFtqpQjMoCXvmgHF32PlpIdIxDJSNMhG5N&#10;ta7rD9XkowzRC4VI0f18ybcFv++VSN/7HlVipuPUWyprLOtTXqvtBtohQhi1WNqAf+jCgnZU9AK1&#10;hwTsZ9R/QVktokffpyvhbeX7XgtVOBCbVf0Hm4cRgipcSBwMF5nw/8GKb8dDZFp2/Po9Zw4szegh&#10;RdDDmNjHGP3Edt450tFHRp+QXlPAltJ27hCXE4ZDzORPfbT5TbTYqWh8vmisTomJOSgo2jTX9U2T&#10;4aqXvBAxfVbesrzpOC59XBpYFYnh+AXTnPickIs6f6+NoTi0xrGp47fNuuFMALmqN5BoawPxRDdw&#10;BmYgu4oUCyJ6o2XOzsl4xp2J7AjkGDKa9NMj9c6ZAUx0QYTKMyeOINX86W1D4dlOCOmrl3N4VT/H&#10;iecMXSj/VjLT2AOOc0q5mpESaPPJSZbOgeaSogY3GLWoZlxuVxWTL4rk0czDyLsnL89lRlU+kYFK&#10;5cXs2aGvz7R//UtufwEAAP//AwBQSwMEFAAGAAgAAAAhABiDEGbfAAAACQEAAA8AAABkcnMvZG93&#10;bnJldi54bWxMj8FOwzAMhu9IvENkJG4sHRplLU0nYEL0AtI2hDhmjWkqGqdqsq3j6THiwI72/+n3&#10;52Ixuk7scQitJwXTSQICqfampUbB2+bpag4iRE1Gd55QwREDLMrzs0Lnxh9ohft1bASXUMi1Ahtj&#10;n0sZaotOh4nvkTj79IPTkcehkWbQBy53nbxOklQ63RJfsLrHR4v113rnFMTlx9Gm7/VD1r5unl/S&#10;9ruqqqVSlxfj/R2IiGP8h+FXn9WhZKet35EJolMwy+ZTRjlIZiAY+FtsFWS3NyDLQp5+UP4AAAD/&#10;/wMAUEsBAi0AFAAGAAgAAAAhALaDOJL+AAAA4QEAABMAAAAAAAAAAAAAAAAAAAAAAFtDb250ZW50&#10;X1R5cGVzXS54bWxQSwECLQAUAAYACAAAACEAOP0h/9YAAACUAQAACwAAAAAAAAAAAAAAAAAvAQAA&#10;X3JlbHMvLnJlbHNQSwECLQAUAAYACAAAACEAL2dOO/UBAADaAwAADgAAAAAAAAAAAAAAAAAuAgAA&#10;ZHJzL2Uyb0RvYy54bWxQSwECLQAUAAYACAAAACEAGIMQZt8AAAAJAQAADwAAAAAAAAAAAAAAAABP&#10;BAAAZHJzL2Rvd25yZXYueG1sUEsFBgAAAAAEAAQA8wAAAFsFAAA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5888" behindDoc="0" locked="0" layoutInCell="1" allowOverlap="1" wp14:anchorId="45F8144E" wp14:editId="592FD72A">
                <wp:simplePos x="0" y="0"/>
                <wp:positionH relativeFrom="column">
                  <wp:posOffset>377825</wp:posOffset>
                </wp:positionH>
                <wp:positionV relativeFrom="paragraph">
                  <wp:posOffset>81280</wp:posOffset>
                </wp:positionV>
                <wp:extent cx="7620" cy="548640"/>
                <wp:effectExtent l="38100" t="0" r="68580" b="60960"/>
                <wp:wrapNone/>
                <wp:docPr id="21" name="Straight Arrow Connector 21"/>
                <wp:cNvGraphicFramePr/>
                <a:graphic xmlns:a="http://schemas.openxmlformats.org/drawingml/2006/main">
                  <a:graphicData uri="http://schemas.microsoft.com/office/word/2010/wordprocessingShape">
                    <wps:wsp>
                      <wps:cNvCnPr/>
                      <wps:spPr>
                        <a:xfrm>
                          <a:off x="0" y="0"/>
                          <a:ext cx="7620" cy="54864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mv="urn:schemas-microsoft-com:mac:vml" xmlns:mo="http://schemas.microsoft.com/office/mac/office/2008/main">
            <w:pict>
              <v:shape id="Straight Arrow Connector 21" o:spid="_x0000_s1026" type="#_x0000_t32" style="position:absolute;margin-left:29.75pt;margin-top:6.4pt;width:.6pt;height:43.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1JP+wEAAN0DAAAOAAAAZHJzL2Uyb0RvYy54bWysU01v2zAMvQ/YfxB0XxwHTdYGcYohWXfZ&#10;R4B2P4CVZFuALAmkFif/fpScZt12G+aDLJLm4yP5vLk/DU4cDZINvpH1bC6F8Spo67tGfn96eHcr&#10;BSXwGlzwppFnQ/J++/bNZoxrswh9cNqgYBBP6zE2sk8prquKVG8GoFmIxnOwDThAYhO7SiOMjD64&#10;ajGfr6oxoI4YlCFi734Kym3Bb1uj0re2JZOEayRzS+XEcj7ns9puYN0hxN6qCw34BxYDWM9Fr1B7&#10;SCB+oP0LarAKA4U2zVQYqtC2VpnSA3dTz//o5rGHaEovPByK1zHR/4NVX48HFFY3clFL4WHgHT0m&#10;BNv1SXxADKPYBe95jgEFf8LzGiOtOW3nD3ixKB4wN39qcchvbkucyozP1xmbUxKKne9XC96D4sDy&#10;5nZ1UzZQ/UqNSOmTCYPIl0bShcqVQ12mDMfPlLg4J74k5Lo+PFjnykqdF2Mj75aLJRcDFlbrIPF1&#10;iNwq+U4KcB0rViUsiBSc1Tk749CZdg7FEVg0rDUdxiemL4UDShzgnsozJfagzfTp3ZLdk6II0peg&#10;J3c9f/Ez3Qm6MP+tZG5jD9RPKSU0ISWw7qPXIp0jryahBd85k2OM5nyma4rOLxPJ25n2kW/PQZ/L&#10;mqpssYZK2kXvWaSvbb6//iu3PwEAAP//AwBQSwMEFAAGAAgAAAAhADR2SuTfAAAABwEAAA8AAABk&#10;cnMvZG93bnJldi54bWxMj8FOwzAQRO9I/IO1SNyoQ6QGEuJUQIXIhUq0qOrRjZfEIl5HsdumfD3L&#10;CY6zM5p5Wy4m14sjjsF6UnA7S0AgNd5YahV8bF5u7kGEqMno3hMqOGOARXV5UerC+BO943EdW8El&#10;FAqtoItxKKQMTYdOh5kfkNj79KPTkeXYSjPqE5e7XqZJkkmnLfFCpwd87rD5Wh+cgrjcnbts2zzl&#10;drV5fcvsd13XS6Wur6bHBxARp/gXhl98RoeKmfb+QCaIXsE8n3OS7yl/wH6W3IHYK8jzFGRVyv/8&#10;1Q8AAAD//wMAUEsBAi0AFAAGAAgAAAAhALaDOJL+AAAA4QEAABMAAAAAAAAAAAAAAAAAAAAAAFtD&#10;b250ZW50X1R5cGVzXS54bWxQSwECLQAUAAYACAAAACEAOP0h/9YAAACUAQAACwAAAAAAAAAAAAAA&#10;AAAvAQAAX3JlbHMvLnJlbHNQSwECLQAUAAYACAAAACEAiitST/sBAADdAwAADgAAAAAAAAAAAAAA&#10;AAAuAgAAZHJzL2Uyb0RvYy54bWxQSwECLQAUAAYACAAAACEANHZK5N8AAAAHAQAADwAAAAAAAAAA&#10;AAAAAABVBAAAZHJzL2Rvd25yZXYueG1sUEsFBgAAAAAEAAQA8wAAAGEFAAAAAA==&#10;">
                <v:stroke endarrow="block"/>
              </v:shape>
            </w:pict>
          </mc:Fallback>
        </mc:AlternateContent>
      </w: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86912" behindDoc="0" locked="0" layoutInCell="1" allowOverlap="1" wp14:anchorId="1B5E5681" wp14:editId="0D294A17">
                <wp:simplePos x="0" y="0"/>
                <wp:positionH relativeFrom="column">
                  <wp:posOffset>2011045</wp:posOffset>
                </wp:positionH>
                <wp:positionV relativeFrom="paragraph">
                  <wp:posOffset>93980</wp:posOffset>
                </wp:positionV>
                <wp:extent cx="11430" cy="528955"/>
                <wp:effectExtent l="57150" t="0" r="64770" b="61595"/>
                <wp:wrapNone/>
                <wp:docPr id="22" name="Straight Arrow Connector 22"/>
                <wp:cNvGraphicFramePr/>
                <a:graphic xmlns:a="http://schemas.openxmlformats.org/drawingml/2006/main">
                  <a:graphicData uri="http://schemas.microsoft.com/office/word/2010/wordprocessingShape">
                    <wps:wsp>
                      <wps:cNvCnPr/>
                      <wps:spPr>
                        <a:xfrm>
                          <a:off x="0" y="0"/>
                          <a:ext cx="11430" cy="52895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22" o:spid="_x0000_s1026" type="#_x0000_t32" style="position:absolute;margin-left:158.35pt;margin-top:7.4pt;width:.9pt;height:41.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Y/e+gEAAN4DAAAOAAAAZHJzL2Uyb0RvYy54bWysU01v2zAMvQ/YfxB0Xxx789AYcYohWXfZ&#10;R4C2P4CVZFuALAmiFif/fpTsZt12G+qDLJLmIx/5vL09j4adVEDtbMvL1ZozZYWT2vYtf3y4e3fD&#10;GUawEoyzquUXhfx29/bNdvKNqtzgjFSBEYjFZvItH2L0TVGgGNQIuHJeWQp2LowQyQx9IQNMhD6a&#10;olqvPxaTC9IHJxQieQ9zkO8yftcpEX90HarITMupt5jPkM+ndBa7LTR9AD9osbQB/9HFCNpS0SvU&#10;ASKwn0H/AzVqERy6Lq6EGwvXdVqozIHYlOu/2NwP4FXmQsNBfx0Tvh6s+H46BqZly6uKMwsj7eg+&#10;BtD9ENmnENzE9s5amqMLjD6heU0eG0rb22NYLPTHkMifuzCmN9Fi5zzjy3XG6hyZIGdZfnhPixAU&#10;qaubTV0nyOJ3rg8Yvyg3snRpOS69XJso85jh9BXjnPickApbd6eNIT80xrKp5Zu6qqkYkLI6A5Gu&#10;oyeuaHvOwPQkWRFDRkRntEzZKRkvuDeBnYBUQ2KTbnqg/jkzgJECRCo/c+IAUs2fbmpyz5JCiN+c&#10;nN3l+tlPPGfoTPmPkonGAXCYU3JoRoqgzWcrWbx42k0MGmxv1DI1Y1O7Kgt9mUhaz7yQdHty8pL3&#10;VCSLRJQrL4JPKn1p0/3lb7n7BQAA//8DAFBLAwQUAAYACAAAACEAo53LveAAAAAJAQAADwAAAGRy&#10;cy9kb3ducmV2LnhtbEyPwU7DMBBE70j8g7VI3KgTCiENcSqgQuQCEi1CHN14iSPidRS7bcrXs5zg&#10;uJqn2TflcnK92OMYOk8K0lkCAqnxpqNWwdvm8SIHEaImo3tPqOCIAZbV6UmpC+MP9Ir7dWwFl1Ao&#10;tAIb41BIGRqLToeZH5A4+/Sj05HPsZVm1Acud728TJJMOt0Rf7B6wAeLzdd65xTE1cfRZu/N/aJ7&#10;2Tw9Z913Xdcrpc7PprtbEBGn+AfDrz6rQ8VOW78jE0SvYJ5mN4xycMUTGJin+TWIrYJFnoKsSvl/&#10;QfUDAAD//wMAUEsBAi0AFAAGAAgAAAAhALaDOJL+AAAA4QEAABMAAAAAAAAAAAAAAAAAAAAAAFtD&#10;b250ZW50X1R5cGVzXS54bWxQSwECLQAUAAYACAAAACEAOP0h/9YAAACUAQAACwAAAAAAAAAAAAAA&#10;AAAvAQAAX3JlbHMvLnJlbHNQSwECLQAUAAYACAAAACEAXo2P3voBAADeAwAADgAAAAAAAAAAAAAA&#10;AAAuAgAAZHJzL2Uyb0RvYy54bWxQSwECLQAUAAYACAAAACEAo53LveAAAAAJAQAADwAAAAAAAAAA&#10;AAAAAABUBAAAZHJzL2Rvd25yZXYueG1sUEsFBgAAAAAEAAQA8wAAAGEFAAAAAA==&#10;">
                <v:stroke endarrow="block"/>
              </v:shape>
            </w:pict>
          </mc:Fallback>
        </mc:AlternateContent>
      </w:r>
    </w:p>
    <w:p w14:paraId="7C922279" w14:textId="77777777" w:rsidR="000767E3" w:rsidRPr="008A5C51" w:rsidRDefault="000767E3" w:rsidP="001D2CB1">
      <w:pPr>
        <w:jc w:val="both"/>
        <w:rPr>
          <w:rFonts w:ascii="Times New Roman" w:hAnsi="Times New Roman" w:cs="Times New Roman"/>
          <w:sz w:val="20"/>
          <w:szCs w:val="20"/>
        </w:rPr>
      </w:pPr>
    </w:p>
    <w:p w14:paraId="0D4180CF" w14:textId="77777777" w:rsidR="000767E3" w:rsidRPr="008A5C51" w:rsidRDefault="000767E3" w:rsidP="001D2CB1">
      <w:pPr>
        <w:spacing w:line="360" w:lineRule="auto"/>
        <w:jc w:val="both"/>
        <w:rPr>
          <w:rFonts w:ascii="Times New Roman" w:hAnsi="Times New Roman" w:cs="Times New Roman"/>
          <w:sz w:val="20"/>
          <w:szCs w:val="20"/>
        </w:rPr>
      </w:pPr>
      <w:r w:rsidRPr="008A5C51">
        <w:rPr>
          <w:rFonts w:ascii="Times New Roman" w:hAnsi="Times New Roman" w:cs="Times New Roman"/>
          <w:noProof/>
          <w:sz w:val="20"/>
          <w:szCs w:val="20"/>
          <w:lang w:eastAsia="en-AU"/>
        </w:rPr>
        <mc:AlternateContent>
          <mc:Choice Requires="wps">
            <w:drawing>
              <wp:anchor distT="0" distB="0" distL="114300" distR="114300" simplePos="0" relativeHeight="251660288" behindDoc="0" locked="0" layoutInCell="1" allowOverlap="1" wp14:anchorId="040C02D1" wp14:editId="5BD4B0B7">
                <wp:simplePos x="0" y="0"/>
                <wp:positionH relativeFrom="column">
                  <wp:posOffset>-167887</wp:posOffset>
                </wp:positionH>
                <wp:positionV relativeFrom="paragraph">
                  <wp:posOffset>91308</wp:posOffset>
                </wp:positionV>
                <wp:extent cx="5809772" cy="510639"/>
                <wp:effectExtent l="0" t="0" r="19685" b="22860"/>
                <wp:wrapNone/>
                <wp:docPr id="28" name="Rectangle 28"/>
                <wp:cNvGraphicFramePr/>
                <a:graphic xmlns:a="http://schemas.openxmlformats.org/drawingml/2006/main">
                  <a:graphicData uri="http://schemas.microsoft.com/office/word/2010/wordprocessingShape">
                    <wps:wsp>
                      <wps:cNvSpPr/>
                      <wps:spPr>
                        <a:xfrm>
                          <a:off x="0" y="0"/>
                          <a:ext cx="5809772" cy="510639"/>
                        </a:xfrm>
                        <a:prstGeom prst="rect">
                          <a:avLst/>
                        </a:prstGeom>
                        <a:solidFill>
                          <a:sysClr val="window" lastClr="FFFFFF"/>
                        </a:solidFill>
                        <a:ln w="6350" cap="flat" cmpd="sng" algn="ctr">
                          <a:solidFill>
                            <a:sysClr val="windowText" lastClr="000000"/>
                          </a:solidFill>
                          <a:prstDash val="solid"/>
                        </a:ln>
                        <a:effectLst/>
                      </wps:spPr>
                      <wps:txbx>
                        <w:txbxContent>
                          <w:p w14:paraId="784BF6DB" w14:textId="77777777" w:rsidR="00AE7E7E" w:rsidRPr="00597C09" w:rsidRDefault="00AE7E7E" w:rsidP="001D2CB1">
                            <w:pPr>
                              <w:spacing w:after="0"/>
                              <w:rPr>
                                <w:rFonts w:ascii="Times New Roman" w:hAnsi="Times New Roman" w:cs="Times New Roman"/>
                                <w:sz w:val="20"/>
                                <w:szCs w:val="20"/>
                              </w:rPr>
                            </w:pPr>
                            <w:r w:rsidRPr="00671006">
                              <w:rPr>
                                <w:rFonts w:ascii="Times New Roman" w:hAnsi="Times New Roman" w:cs="Times New Roman"/>
                                <w:b/>
                                <w:sz w:val="20"/>
                                <w:szCs w:val="20"/>
                              </w:rPr>
                              <w:t>Primary outcome</w:t>
                            </w:r>
                            <w:r>
                              <w:rPr>
                                <w:rFonts w:ascii="Times New Roman" w:hAnsi="Times New Roman" w:cs="Times New Roman"/>
                                <w:b/>
                                <w:sz w:val="20"/>
                                <w:szCs w:val="20"/>
                              </w:rPr>
                              <w:t>:</w:t>
                            </w:r>
                            <w:r>
                              <w:rPr>
                                <w:rFonts w:ascii="Times New Roman" w:hAnsi="Times New Roman" w:cs="Times New Roman"/>
                                <w:sz w:val="20"/>
                                <w:szCs w:val="20"/>
                              </w:rPr>
                              <w:t xml:space="preserve"> Fa</w:t>
                            </w:r>
                            <w:r w:rsidRPr="00C8154F">
                              <w:rPr>
                                <w:rFonts w:ascii="Times New Roman" w:hAnsi="Times New Roman" w:cs="Times New Roman"/>
                                <w:sz w:val="20"/>
                                <w:szCs w:val="20"/>
                              </w:rPr>
                              <w:t xml:space="preserve">ecal metagenomics </w:t>
                            </w:r>
                          </w:p>
                          <w:p w14:paraId="154A15C4" w14:textId="77777777" w:rsidR="00AE7E7E" w:rsidRPr="00597C09" w:rsidRDefault="00AE7E7E" w:rsidP="001D2CB1">
                            <w:pPr>
                              <w:rPr>
                                <w:rFonts w:ascii="Times New Roman" w:hAnsi="Times New Roman" w:cs="Times New Roman"/>
                                <w:sz w:val="20"/>
                                <w:szCs w:val="20"/>
                              </w:rPr>
                            </w:pPr>
                            <w:r w:rsidRPr="00671006">
                              <w:rPr>
                                <w:rFonts w:ascii="Times New Roman" w:hAnsi="Times New Roman" w:cs="Times New Roman"/>
                                <w:b/>
                                <w:sz w:val="20"/>
                                <w:szCs w:val="20"/>
                              </w:rPr>
                              <w:t>Secondary outcome</w:t>
                            </w:r>
                            <w:r>
                              <w:rPr>
                                <w:rFonts w:ascii="Times New Roman" w:hAnsi="Times New Roman" w:cs="Times New Roman"/>
                                <w:b/>
                                <w:sz w:val="20"/>
                                <w:szCs w:val="20"/>
                              </w:rPr>
                              <w:t xml:space="preserve">s: </w:t>
                            </w:r>
                            <w:r w:rsidRPr="00414B86">
                              <w:rPr>
                                <w:rFonts w:ascii="Times New Roman" w:hAnsi="Times New Roman" w:cs="Times New Roman"/>
                                <w:sz w:val="20"/>
                                <w:szCs w:val="20"/>
                              </w:rPr>
                              <w:t xml:space="preserve">VABSII, MSEL, </w:t>
                            </w:r>
                            <w:r w:rsidRPr="00CE4001">
                              <w:rPr>
                                <w:rFonts w:ascii="Times New Roman" w:hAnsi="Times New Roman" w:cs="Times New Roman"/>
                                <w:sz w:val="20"/>
                                <w:szCs w:val="20"/>
                              </w:rPr>
                              <w:t>PLS-5, SSP-2, RBS-R</w:t>
                            </w:r>
                            <w:r>
                              <w:rPr>
                                <w:rFonts w:ascii="Times New Roman" w:hAnsi="Times New Roman" w:cs="Times New Roman"/>
                                <w:sz w:val="20"/>
                                <w:szCs w:val="20"/>
                              </w:rPr>
                              <w:t xml:space="preserve">, </w:t>
                            </w:r>
                            <w:r w:rsidRPr="00414B86">
                              <w:rPr>
                                <w:rFonts w:ascii="Times New Roman" w:hAnsi="Times New Roman" w:cs="Times New Roman"/>
                                <w:sz w:val="20"/>
                                <w:szCs w:val="20"/>
                              </w:rPr>
                              <w:t>GSI</w:t>
                            </w:r>
                            <w:r>
                              <w:rPr>
                                <w:rFonts w:ascii="Times New Roman" w:hAnsi="Times New Roman" w:cs="Times New Roman"/>
                                <w:sz w:val="20"/>
                                <w:szCs w:val="20"/>
                              </w:rPr>
                              <w:t xml:space="preserve"> assessments, Faecal SC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28" o:spid="_x0000_s1044" style="position:absolute;left:0;text-align:left;margin-left:-13.2pt;margin-top:7.2pt;width:457.45pt;height:40.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pfAIAABIFAAAOAAAAZHJzL2Uyb0RvYy54bWysVE1v2zAMvQ/YfxB0X+2kTdMGdYqgRYYB&#10;RVusHXpmZDk2IEuapMTJfv2eZLdNP07DfJBJkSLFx0ddXO5axbbS+cbogo+Ocs6kFqZs9Lrgvx6X&#10;384484F0ScpoWfC99Pxy/vXLRWdncmxqo0rpGIJoP+tswesQ7CzLvKhlS/7IWKlhrIxrKUB166x0&#10;1CF6q7Jxnp9mnXGldUZI77F73Rv5PMWvKinCXVV5GZgqOO4W0urSuoprNr+g2dqRrRsxXIP+4RYt&#10;NRpJX0JdUyC2cc2HUG0jnPGmCkfCtJmpqkbIVAOqGeXvqnmoycpUC8Dx9gUm///CitvtvWNNWfAx&#10;OqWpRY9+AjXSayUZ9gBQZ/0Mfg/23g2ahxir3VWujX/UwXYJ1P0LqHIXmMDm5Cw/n07HnAnYJqP8&#10;9Pg8Bs1eT1vnw3dpWhaFgjukT1jS9saH3vXZJSbzRjXlslEqKXt/pRzbEvoLWpSm40yRD9gs+DJ9&#10;Q7Y3x5RmXcFPjyfghCDwrlIUILYWSHi95ozUGoQWwaWrvDnsP+R8RLEHefP0fZY31nFNvu4vnKIO&#10;bkrHcmSi7FB2xL1HOkpht9qlRo2m8UjcWplyj+4509PaW7FskOAG9d+TA49RHWYz3GGplEHFZpA4&#10;q43789l+9Ae9YOWsw1wAjt8bchLl/dAg3vno5CQOUlJOJtMxFHdoWR1a9Ka9MmjNCK+AFUmM/kE9&#10;i5Uz7RNGeBGzwkRaIHcP/KBchX5e8QgIuVgkNwyPpXCjH6yIwSN0EdrH3RM5O/AooCm35nmGaPaO&#10;Tr1vPKnNYhNM1SSuveIKjkYFg5fYOjwScbIP9eT1+pTN/wIAAP//AwBQSwMEFAAGAAgAAAAhAIwe&#10;0NPdAAAACQEAAA8AAABkcnMvZG93bnJldi54bWxMj8tugzAQRfeV+g/WVOqmSkwiilyKiUildJ/X&#10;3mAXUPAY2YbQv+901a5Go3t050yxW+zAZuND71DCZp0AM9g43WMr4XI+rASwEBVqNTg0Er5NgF35&#10;+FCoXLs7Hs18ii2jEgy5ktDFOOach6YzVoW1Gw1S9uW8VZFW33Lt1Z3K7cC3SZJxq3qkC50azUdn&#10;mttpshJiXXXnjd9X06V5OWb152G+7a9SPj8t1TuwaJb4B8OvPqlDSU61m1AHNkhYbbOUUApSmgQI&#10;IV6B1RLeUgG8LPj/D8ofAAAA//8DAFBLAQItABQABgAIAAAAIQC2gziS/gAAAOEBAAATAAAAAAAA&#10;AAAAAAAAAAAAAABbQ29udGVudF9UeXBlc10ueG1sUEsBAi0AFAAGAAgAAAAhADj9If/WAAAAlAEA&#10;AAsAAAAAAAAAAAAAAAAALwEAAF9yZWxzLy5yZWxzUEsBAi0AFAAGAAgAAAAhAP5VR6l8AgAAEgUA&#10;AA4AAAAAAAAAAAAAAAAALgIAAGRycy9lMm9Eb2MueG1sUEsBAi0AFAAGAAgAAAAhAIwe0NPdAAAA&#10;CQEAAA8AAAAAAAAAAAAAAAAA1gQAAGRycy9kb3ducmV2LnhtbFBLBQYAAAAABAAEAPMAAADgBQAA&#10;AAA=&#10;" fillcolor="window" strokecolor="windowText" strokeweight=".5pt">
                <v:textbox>
                  <w:txbxContent>
                    <w:p w14:paraId="784BF6DB" w14:textId="77777777" w:rsidR="006956B9" w:rsidRPr="00597C09" w:rsidRDefault="006956B9" w:rsidP="001D2CB1">
                      <w:pPr>
                        <w:spacing w:after="0"/>
                        <w:rPr>
                          <w:rFonts w:ascii="Times New Roman" w:hAnsi="Times New Roman" w:cs="Times New Roman"/>
                          <w:sz w:val="20"/>
                          <w:szCs w:val="20"/>
                        </w:rPr>
                      </w:pPr>
                      <w:r w:rsidRPr="00671006">
                        <w:rPr>
                          <w:rFonts w:ascii="Times New Roman" w:hAnsi="Times New Roman" w:cs="Times New Roman"/>
                          <w:b/>
                          <w:sz w:val="20"/>
                          <w:szCs w:val="20"/>
                        </w:rPr>
                        <w:t>Primary outcome</w:t>
                      </w:r>
                      <w:r>
                        <w:rPr>
                          <w:rFonts w:ascii="Times New Roman" w:hAnsi="Times New Roman" w:cs="Times New Roman"/>
                          <w:b/>
                          <w:sz w:val="20"/>
                          <w:szCs w:val="20"/>
                        </w:rPr>
                        <w:t>:</w:t>
                      </w:r>
                      <w:r>
                        <w:rPr>
                          <w:rFonts w:ascii="Times New Roman" w:hAnsi="Times New Roman" w:cs="Times New Roman"/>
                          <w:sz w:val="20"/>
                          <w:szCs w:val="20"/>
                        </w:rPr>
                        <w:t xml:space="preserve"> Fa</w:t>
                      </w:r>
                      <w:r w:rsidRPr="00C8154F">
                        <w:rPr>
                          <w:rFonts w:ascii="Times New Roman" w:hAnsi="Times New Roman" w:cs="Times New Roman"/>
                          <w:sz w:val="20"/>
                          <w:szCs w:val="20"/>
                        </w:rPr>
                        <w:t xml:space="preserve">ecal metagenomics </w:t>
                      </w:r>
                    </w:p>
                    <w:p w14:paraId="154A15C4" w14:textId="77777777" w:rsidR="006956B9" w:rsidRPr="00597C09" w:rsidRDefault="006956B9" w:rsidP="001D2CB1">
                      <w:pPr>
                        <w:rPr>
                          <w:rFonts w:ascii="Times New Roman" w:hAnsi="Times New Roman" w:cs="Times New Roman"/>
                          <w:sz w:val="20"/>
                          <w:szCs w:val="20"/>
                        </w:rPr>
                      </w:pPr>
                      <w:r w:rsidRPr="00671006">
                        <w:rPr>
                          <w:rFonts w:ascii="Times New Roman" w:hAnsi="Times New Roman" w:cs="Times New Roman"/>
                          <w:b/>
                          <w:sz w:val="20"/>
                          <w:szCs w:val="20"/>
                        </w:rPr>
                        <w:t>Secondary outcome</w:t>
                      </w:r>
                      <w:r>
                        <w:rPr>
                          <w:rFonts w:ascii="Times New Roman" w:hAnsi="Times New Roman" w:cs="Times New Roman"/>
                          <w:b/>
                          <w:sz w:val="20"/>
                          <w:szCs w:val="20"/>
                        </w:rPr>
                        <w:t xml:space="preserve">s: </w:t>
                      </w:r>
                      <w:r w:rsidRPr="00414B86">
                        <w:rPr>
                          <w:rFonts w:ascii="Times New Roman" w:hAnsi="Times New Roman" w:cs="Times New Roman"/>
                          <w:sz w:val="20"/>
                          <w:szCs w:val="20"/>
                        </w:rPr>
                        <w:t xml:space="preserve">VABSII, MSEL, </w:t>
                      </w:r>
                      <w:r w:rsidRPr="00CE4001">
                        <w:rPr>
                          <w:rFonts w:ascii="Times New Roman" w:hAnsi="Times New Roman" w:cs="Times New Roman"/>
                          <w:sz w:val="20"/>
                          <w:szCs w:val="20"/>
                        </w:rPr>
                        <w:t>PLS-5, SSP-2, RBS-R</w:t>
                      </w:r>
                      <w:r>
                        <w:rPr>
                          <w:rFonts w:ascii="Times New Roman" w:hAnsi="Times New Roman" w:cs="Times New Roman"/>
                          <w:sz w:val="20"/>
                          <w:szCs w:val="20"/>
                        </w:rPr>
                        <w:t xml:space="preserve">, </w:t>
                      </w:r>
                      <w:r w:rsidRPr="00414B86">
                        <w:rPr>
                          <w:rFonts w:ascii="Times New Roman" w:hAnsi="Times New Roman" w:cs="Times New Roman"/>
                          <w:sz w:val="20"/>
                          <w:szCs w:val="20"/>
                        </w:rPr>
                        <w:t>GSI</w:t>
                      </w:r>
                      <w:r>
                        <w:rPr>
                          <w:rFonts w:ascii="Times New Roman" w:hAnsi="Times New Roman" w:cs="Times New Roman"/>
                          <w:sz w:val="20"/>
                          <w:szCs w:val="20"/>
                        </w:rPr>
                        <w:t xml:space="preserve"> assessments, Faecal SCFA</w:t>
                      </w:r>
                    </w:p>
                  </w:txbxContent>
                </v:textbox>
              </v:rect>
            </w:pict>
          </mc:Fallback>
        </mc:AlternateContent>
      </w:r>
    </w:p>
    <w:p w14:paraId="24F73AA0" w14:textId="77777777" w:rsidR="00774197" w:rsidRPr="008A5C51" w:rsidRDefault="000767E3" w:rsidP="00772FDF">
      <w:pPr>
        <w:spacing w:after="200" w:line="276" w:lineRule="auto"/>
        <w:jc w:val="both"/>
        <w:rPr>
          <w:rFonts w:ascii="Times New Roman" w:hAnsi="Times New Roman" w:cs="Times New Roman"/>
          <w:b/>
          <w:sz w:val="20"/>
          <w:szCs w:val="20"/>
        </w:rPr>
      </w:pPr>
      <w:r w:rsidRPr="008A5C51">
        <w:rPr>
          <w:rFonts w:ascii="Times New Roman" w:hAnsi="Times New Roman" w:cs="Times New Roman"/>
          <w:sz w:val="20"/>
          <w:szCs w:val="20"/>
        </w:rPr>
        <w:br w:type="page"/>
      </w:r>
      <w:r w:rsidR="00174EF4" w:rsidRPr="008A5C51">
        <w:rPr>
          <w:rFonts w:ascii="Times New Roman" w:hAnsi="Times New Roman" w:cs="Times New Roman"/>
          <w:b/>
          <w:sz w:val="20"/>
          <w:szCs w:val="20"/>
        </w:rPr>
        <w:lastRenderedPageBreak/>
        <w:t>References</w:t>
      </w:r>
    </w:p>
    <w:p w14:paraId="3B90D328" w14:textId="77777777" w:rsidR="00772FDF" w:rsidRPr="008A5C51" w:rsidRDefault="00774197"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fldChar w:fldCharType="begin"/>
      </w:r>
      <w:r w:rsidRPr="008A5C51">
        <w:rPr>
          <w:rFonts w:ascii="Times New Roman" w:hAnsi="Times New Roman" w:cs="Times New Roman"/>
          <w:sz w:val="20"/>
          <w:szCs w:val="20"/>
        </w:rPr>
        <w:instrText xml:space="preserve"> ADDIN EN.REFLIST </w:instrText>
      </w:r>
      <w:r w:rsidRPr="008A5C51">
        <w:rPr>
          <w:rFonts w:ascii="Times New Roman" w:hAnsi="Times New Roman" w:cs="Times New Roman"/>
          <w:sz w:val="20"/>
          <w:szCs w:val="20"/>
        </w:rPr>
        <w:fldChar w:fldCharType="separate"/>
      </w:r>
      <w:r w:rsidR="00772FDF" w:rsidRPr="008A5C51">
        <w:rPr>
          <w:rFonts w:ascii="Times New Roman" w:hAnsi="Times New Roman" w:cs="Times New Roman"/>
          <w:sz w:val="20"/>
          <w:szCs w:val="20"/>
        </w:rPr>
        <w:t>1.</w:t>
      </w:r>
      <w:r w:rsidR="00772FDF" w:rsidRPr="008A5C51">
        <w:rPr>
          <w:rFonts w:ascii="Times New Roman" w:hAnsi="Times New Roman" w:cs="Times New Roman"/>
          <w:sz w:val="20"/>
          <w:szCs w:val="20"/>
        </w:rPr>
        <w:tab/>
        <w:t xml:space="preserve">Lai MC, Lombardo MV, Baron-Cohen S. Autism. </w:t>
      </w:r>
      <w:r w:rsidR="00772FDF" w:rsidRPr="008A5C51">
        <w:rPr>
          <w:rFonts w:ascii="Times New Roman" w:hAnsi="Times New Roman" w:cs="Times New Roman"/>
          <w:i/>
          <w:sz w:val="20"/>
          <w:szCs w:val="20"/>
        </w:rPr>
        <w:t>Lancet</w:t>
      </w:r>
      <w:r w:rsidR="00772FDF" w:rsidRPr="008A5C51">
        <w:rPr>
          <w:rFonts w:ascii="Times New Roman" w:hAnsi="Times New Roman" w:cs="Times New Roman"/>
          <w:sz w:val="20"/>
          <w:szCs w:val="20"/>
        </w:rPr>
        <w:t>. 2014;383(9920):896-910.</w:t>
      </w:r>
    </w:p>
    <w:p w14:paraId="3E0186DD"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w:t>
      </w:r>
      <w:r w:rsidRPr="008A5C51">
        <w:rPr>
          <w:rFonts w:ascii="Times New Roman" w:hAnsi="Times New Roman" w:cs="Times New Roman"/>
          <w:sz w:val="20"/>
          <w:szCs w:val="20"/>
        </w:rPr>
        <w:tab/>
        <w:t xml:space="preserve">Christensen DL, Baio J, Van Naarden Braun K, Bilder D, Charles J, Constantino JN, et al. Prevalence and Characteristics of Autism Spectrum Disorder Among Children Aged 8 Years--Autism and Developmental Disabilities Monitoring Network, 11 Sites, United States, 2012. </w:t>
      </w:r>
      <w:r w:rsidRPr="008A5C51">
        <w:rPr>
          <w:rFonts w:ascii="Times New Roman" w:hAnsi="Times New Roman" w:cs="Times New Roman"/>
          <w:i/>
          <w:sz w:val="20"/>
          <w:szCs w:val="20"/>
        </w:rPr>
        <w:t>Morbidity and mortality weekly report Surveillance summaries (Washington, DC : 2002)</w:t>
      </w:r>
      <w:r w:rsidRPr="008A5C51">
        <w:rPr>
          <w:rFonts w:ascii="Times New Roman" w:hAnsi="Times New Roman" w:cs="Times New Roman"/>
          <w:sz w:val="20"/>
          <w:szCs w:val="20"/>
        </w:rPr>
        <w:t>. 2016;65(3):1-23.</w:t>
      </w:r>
    </w:p>
    <w:p w14:paraId="5B9FA440"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w:t>
      </w:r>
      <w:r w:rsidRPr="008A5C51">
        <w:rPr>
          <w:rFonts w:ascii="Times New Roman" w:hAnsi="Times New Roman" w:cs="Times New Roman"/>
          <w:sz w:val="20"/>
          <w:szCs w:val="20"/>
        </w:rPr>
        <w:tab/>
        <w:t xml:space="preserve">Buescher AV, Cidav Z, Knapp M, Mandell DS. Costs of autism spectrum disorders in the United Kingdom and the United States. </w:t>
      </w:r>
      <w:r w:rsidRPr="008A5C51">
        <w:rPr>
          <w:rFonts w:ascii="Times New Roman" w:hAnsi="Times New Roman" w:cs="Times New Roman"/>
          <w:i/>
          <w:sz w:val="20"/>
          <w:szCs w:val="20"/>
        </w:rPr>
        <w:t>JAMA Pediatr</w:t>
      </w:r>
      <w:r w:rsidRPr="008A5C51">
        <w:rPr>
          <w:rFonts w:ascii="Times New Roman" w:hAnsi="Times New Roman" w:cs="Times New Roman"/>
          <w:sz w:val="20"/>
          <w:szCs w:val="20"/>
        </w:rPr>
        <w:t>. 2014;168(8):721-728.</w:t>
      </w:r>
    </w:p>
    <w:p w14:paraId="166D0E88"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w:t>
      </w:r>
      <w:r w:rsidRPr="008A5C51">
        <w:rPr>
          <w:rFonts w:ascii="Times New Roman" w:hAnsi="Times New Roman" w:cs="Times New Roman"/>
          <w:sz w:val="20"/>
          <w:szCs w:val="20"/>
        </w:rPr>
        <w:tab/>
        <w:t xml:space="preserve">Horlin C, Black M, Falkmer M, Falkmer T. Proficiency of individuals with autism spectrum disorder at disembedding figures: A systematic review. </w:t>
      </w:r>
      <w:r w:rsidRPr="008A5C51">
        <w:rPr>
          <w:rFonts w:ascii="Times New Roman" w:hAnsi="Times New Roman" w:cs="Times New Roman"/>
          <w:i/>
          <w:sz w:val="20"/>
          <w:szCs w:val="20"/>
        </w:rPr>
        <w:t>Dev Neurorehabil</w:t>
      </w:r>
      <w:r w:rsidRPr="008A5C51">
        <w:rPr>
          <w:rFonts w:ascii="Times New Roman" w:hAnsi="Times New Roman" w:cs="Times New Roman"/>
          <w:sz w:val="20"/>
          <w:szCs w:val="20"/>
        </w:rPr>
        <w:t>. 2016;19(1):54-63.</w:t>
      </w:r>
    </w:p>
    <w:p w14:paraId="70D344BB"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w:t>
      </w:r>
      <w:r w:rsidRPr="008A5C51">
        <w:rPr>
          <w:rFonts w:ascii="Times New Roman" w:hAnsi="Times New Roman" w:cs="Times New Roman"/>
          <w:sz w:val="20"/>
          <w:szCs w:val="20"/>
        </w:rPr>
        <w:tab/>
        <w:t xml:space="preserve">Compart PJ. The pathophysiology of autism. </w:t>
      </w:r>
      <w:r w:rsidRPr="008A5C51">
        <w:rPr>
          <w:rFonts w:ascii="Times New Roman" w:hAnsi="Times New Roman" w:cs="Times New Roman"/>
          <w:i/>
          <w:sz w:val="20"/>
          <w:szCs w:val="20"/>
        </w:rPr>
        <w:t>Global advances in health and medicine</w:t>
      </w:r>
      <w:r w:rsidRPr="008A5C51">
        <w:rPr>
          <w:rFonts w:ascii="Times New Roman" w:hAnsi="Times New Roman" w:cs="Times New Roman"/>
          <w:sz w:val="20"/>
          <w:szCs w:val="20"/>
        </w:rPr>
        <w:t>. 2013;2(6):32-37.</w:t>
      </w:r>
    </w:p>
    <w:p w14:paraId="7400A52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w:t>
      </w:r>
      <w:r w:rsidRPr="008A5C51">
        <w:rPr>
          <w:rFonts w:ascii="Times New Roman" w:hAnsi="Times New Roman" w:cs="Times New Roman"/>
          <w:sz w:val="20"/>
          <w:szCs w:val="20"/>
        </w:rPr>
        <w:tab/>
        <w:t xml:space="preserve">John MECfCD, Communications S. AHRQ Comparative Effectiveness Reviews Therapies for Children With Autism Spectrum Disorders: A Review of the Research for Parents and Caregivers.  </w:t>
      </w:r>
      <w:r w:rsidRPr="008A5C51">
        <w:rPr>
          <w:rFonts w:ascii="Times New Roman" w:hAnsi="Times New Roman" w:cs="Times New Roman"/>
          <w:i/>
          <w:sz w:val="20"/>
          <w:szCs w:val="20"/>
        </w:rPr>
        <w:t>Comparative Effectiveness Review Summary Guides for Consumers</w:t>
      </w:r>
      <w:r w:rsidRPr="008A5C51">
        <w:rPr>
          <w:rFonts w:ascii="Times New Roman" w:hAnsi="Times New Roman" w:cs="Times New Roman"/>
          <w:sz w:val="20"/>
          <w:szCs w:val="20"/>
        </w:rPr>
        <w:t>. Rockville (MD): Agency for Healthcare Research and Quality (US); 2005.</w:t>
      </w:r>
    </w:p>
    <w:p w14:paraId="57CCC6A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7.</w:t>
      </w:r>
      <w:r w:rsidRPr="008A5C51">
        <w:rPr>
          <w:rFonts w:ascii="Times New Roman" w:hAnsi="Times New Roman" w:cs="Times New Roman"/>
          <w:sz w:val="20"/>
          <w:szCs w:val="20"/>
        </w:rPr>
        <w:tab/>
        <w:t>Williamson E, Sathe NA, Andrews JC, Krishnaswami S, McPheeters ML, Fonnesbeck C, et al. Medical therapies for children with autism spectrum disorder—An update. 2017.</w:t>
      </w:r>
    </w:p>
    <w:p w14:paraId="65EE97EA"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8.</w:t>
      </w:r>
      <w:r w:rsidRPr="008A5C51">
        <w:rPr>
          <w:rFonts w:ascii="Times New Roman" w:hAnsi="Times New Roman" w:cs="Times New Roman"/>
          <w:sz w:val="20"/>
          <w:szCs w:val="20"/>
        </w:rPr>
        <w:tab/>
        <w:t xml:space="preserve">Brondino N, Fusar-Poli L, Rocchetti M, Provenzani U, Barale F, Politi P. Complementary and Alternative Therapies for Autism Spectrum Disorder. </w:t>
      </w:r>
      <w:r w:rsidRPr="008A5C51">
        <w:rPr>
          <w:rFonts w:ascii="Times New Roman" w:hAnsi="Times New Roman" w:cs="Times New Roman"/>
          <w:i/>
          <w:sz w:val="20"/>
          <w:szCs w:val="20"/>
        </w:rPr>
        <w:t>Evidence-based complementary and alternative medicine : eCAM</w:t>
      </w:r>
      <w:r w:rsidRPr="008A5C51">
        <w:rPr>
          <w:rFonts w:ascii="Times New Roman" w:hAnsi="Times New Roman" w:cs="Times New Roman"/>
          <w:sz w:val="20"/>
          <w:szCs w:val="20"/>
        </w:rPr>
        <w:t>. 2015;2015:258589.</w:t>
      </w:r>
    </w:p>
    <w:p w14:paraId="0D46C74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9.</w:t>
      </w:r>
      <w:r w:rsidRPr="008A5C51">
        <w:rPr>
          <w:rFonts w:ascii="Times New Roman" w:hAnsi="Times New Roman" w:cs="Times New Roman"/>
          <w:sz w:val="20"/>
          <w:szCs w:val="20"/>
        </w:rPr>
        <w:tab/>
        <w:t xml:space="preserve">Yang Y, Tian J, Yang B. Targeting gut microbiome: A novel and potential therapy for autism. </w:t>
      </w:r>
      <w:r w:rsidRPr="008A5C51">
        <w:rPr>
          <w:rFonts w:ascii="Times New Roman" w:hAnsi="Times New Roman" w:cs="Times New Roman"/>
          <w:i/>
          <w:sz w:val="20"/>
          <w:szCs w:val="20"/>
        </w:rPr>
        <w:t>Life sciences</w:t>
      </w:r>
      <w:r w:rsidRPr="008A5C51">
        <w:rPr>
          <w:rFonts w:ascii="Times New Roman" w:hAnsi="Times New Roman" w:cs="Times New Roman"/>
          <w:sz w:val="20"/>
          <w:szCs w:val="20"/>
        </w:rPr>
        <w:t>. 2018;194:111-119.</w:t>
      </w:r>
    </w:p>
    <w:p w14:paraId="6F57850B"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0.</w:t>
      </w:r>
      <w:r w:rsidRPr="008A5C51">
        <w:rPr>
          <w:rFonts w:ascii="Times New Roman" w:hAnsi="Times New Roman" w:cs="Times New Roman"/>
          <w:sz w:val="20"/>
          <w:szCs w:val="20"/>
        </w:rPr>
        <w:tab/>
        <w:t xml:space="preserve">Kim YK, Shin C. The Microbiota-Gut-Brain Axis in Neuropsychiatric Disorders: Pathophysiological Mechanisms and Novel Treatments. </w:t>
      </w:r>
      <w:r w:rsidRPr="008A5C51">
        <w:rPr>
          <w:rFonts w:ascii="Times New Roman" w:hAnsi="Times New Roman" w:cs="Times New Roman"/>
          <w:i/>
          <w:sz w:val="20"/>
          <w:szCs w:val="20"/>
        </w:rPr>
        <w:t>Curr Neuropharmacol</w:t>
      </w:r>
      <w:r w:rsidRPr="008A5C51">
        <w:rPr>
          <w:rFonts w:ascii="Times New Roman" w:hAnsi="Times New Roman" w:cs="Times New Roman"/>
          <w:sz w:val="20"/>
          <w:szCs w:val="20"/>
        </w:rPr>
        <w:t>. 2018;16(5):559-573.</w:t>
      </w:r>
    </w:p>
    <w:p w14:paraId="0B97F52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1.</w:t>
      </w:r>
      <w:r w:rsidRPr="008A5C51">
        <w:rPr>
          <w:rFonts w:ascii="Times New Roman" w:hAnsi="Times New Roman" w:cs="Times New Roman"/>
          <w:sz w:val="20"/>
          <w:szCs w:val="20"/>
        </w:rPr>
        <w:tab/>
        <w:t xml:space="preserve">Holingue C, Newill C, Lee LC, Pasricha PJ, Daniele Fallin M. Gastrointestinal symptoms in autism spectrum disorder: A review of the literature on ascertainment and prevalence. </w:t>
      </w:r>
      <w:r w:rsidRPr="008A5C51">
        <w:rPr>
          <w:rFonts w:ascii="Times New Roman" w:hAnsi="Times New Roman" w:cs="Times New Roman"/>
          <w:i/>
          <w:sz w:val="20"/>
          <w:szCs w:val="20"/>
        </w:rPr>
        <w:t>Autism research : official journal of the International Society for Autism Research</w:t>
      </w:r>
      <w:r w:rsidRPr="008A5C51">
        <w:rPr>
          <w:rFonts w:ascii="Times New Roman" w:hAnsi="Times New Roman" w:cs="Times New Roman"/>
          <w:sz w:val="20"/>
          <w:szCs w:val="20"/>
        </w:rPr>
        <w:t>. 2018;11(1):24-36.</w:t>
      </w:r>
    </w:p>
    <w:p w14:paraId="5FA594B0"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2.</w:t>
      </w:r>
      <w:r w:rsidRPr="008A5C51">
        <w:rPr>
          <w:rFonts w:ascii="Times New Roman" w:hAnsi="Times New Roman" w:cs="Times New Roman"/>
          <w:sz w:val="20"/>
          <w:szCs w:val="20"/>
        </w:rPr>
        <w:tab/>
        <w:t xml:space="preserve">Cao X, Lin P, Jiang P, Li C. Characteristics of the gastrointestinal microbiome in children with autism spectrum disorder: a systematic review. </w:t>
      </w:r>
      <w:r w:rsidRPr="008A5C51">
        <w:rPr>
          <w:rFonts w:ascii="Times New Roman" w:hAnsi="Times New Roman" w:cs="Times New Roman"/>
          <w:i/>
          <w:sz w:val="20"/>
          <w:szCs w:val="20"/>
        </w:rPr>
        <w:t>Shanghai archives of psychiatry</w:t>
      </w:r>
      <w:r w:rsidRPr="008A5C51">
        <w:rPr>
          <w:rFonts w:ascii="Times New Roman" w:hAnsi="Times New Roman" w:cs="Times New Roman"/>
          <w:sz w:val="20"/>
          <w:szCs w:val="20"/>
        </w:rPr>
        <w:t>. 2013;25(6):342-353.</w:t>
      </w:r>
    </w:p>
    <w:p w14:paraId="6E461FD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3.</w:t>
      </w:r>
      <w:r w:rsidRPr="008A5C51">
        <w:rPr>
          <w:rFonts w:ascii="Times New Roman" w:hAnsi="Times New Roman" w:cs="Times New Roman"/>
          <w:sz w:val="20"/>
          <w:szCs w:val="20"/>
        </w:rPr>
        <w:tab/>
        <w:t xml:space="preserve">Finegold SM. State of the art; microbiology in health and disease. Intestinal bacterial flora in autism. </w:t>
      </w:r>
      <w:r w:rsidRPr="008A5C51">
        <w:rPr>
          <w:rFonts w:ascii="Times New Roman" w:hAnsi="Times New Roman" w:cs="Times New Roman"/>
          <w:i/>
          <w:sz w:val="20"/>
          <w:szCs w:val="20"/>
        </w:rPr>
        <w:t>Anaerobe</w:t>
      </w:r>
      <w:r w:rsidRPr="008A5C51">
        <w:rPr>
          <w:rFonts w:ascii="Times New Roman" w:hAnsi="Times New Roman" w:cs="Times New Roman"/>
          <w:sz w:val="20"/>
          <w:szCs w:val="20"/>
        </w:rPr>
        <w:t>. 2011;17(6):367-368.</w:t>
      </w:r>
    </w:p>
    <w:p w14:paraId="13417220"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4.</w:t>
      </w:r>
      <w:r w:rsidRPr="008A5C51">
        <w:rPr>
          <w:rFonts w:ascii="Times New Roman" w:hAnsi="Times New Roman" w:cs="Times New Roman"/>
          <w:sz w:val="20"/>
          <w:szCs w:val="20"/>
        </w:rPr>
        <w:tab/>
        <w:t xml:space="preserve">Pulikkan J, Maji A, Dhakan DB, Saxena R, Mohan B, Anto MM, et al. Gut Microbial Dysbiosis in Indian Children with Autism Spectrum Disorders. </w:t>
      </w:r>
      <w:r w:rsidRPr="008A5C51">
        <w:rPr>
          <w:rFonts w:ascii="Times New Roman" w:hAnsi="Times New Roman" w:cs="Times New Roman"/>
          <w:i/>
          <w:sz w:val="20"/>
          <w:szCs w:val="20"/>
        </w:rPr>
        <w:t>Microbial ecology</w:t>
      </w:r>
      <w:r w:rsidRPr="008A5C51">
        <w:rPr>
          <w:rFonts w:ascii="Times New Roman" w:hAnsi="Times New Roman" w:cs="Times New Roman"/>
          <w:sz w:val="20"/>
          <w:szCs w:val="20"/>
        </w:rPr>
        <w:t>. 2018.</w:t>
      </w:r>
    </w:p>
    <w:p w14:paraId="50C3ED72"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5.</w:t>
      </w:r>
      <w:r w:rsidRPr="008A5C51">
        <w:rPr>
          <w:rFonts w:ascii="Times New Roman" w:hAnsi="Times New Roman" w:cs="Times New Roman"/>
          <w:sz w:val="20"/>
          <w:szCs w:val="20"/>
        </w:rPr>
        <w:tab/>
        <w:t xml:space="preserve">Tomova A, Husarova V, Lakatosova S, Bakos J, Vlkova B, Babinska K, et al. Gastrointestinal microbiota in children with autism in Slovakia. </w:t>
      </w:r>
      <w:r w:rsidRPr="008A5C51">
        <w:rPr>
          <w:rFonts w:ascii="Times New Roman" w:hAnsi="Times New Roman" w:cs="Times New Roman"/>
          <w:i/>
          <w:sz w:val="20"/>
          <w:szCs w:val="20"/>
        </w:rPr>
        <w:t>Physiology &amp; behavior</w:t>
      </w:r>
      <w:r w:rsidRPr="008A5C51">
        <w:rPr>
          <w:rFonts w:ascii="Times New Roman" w:hAnsi="Times New Roman" w:cs="Times New Roman"/>
          <w:sz w:val="20"/>
          <w:szCs w:val="20"/>
        </w:rPr>
        <w:t>. 2015;138:179-187.</w:t>
      </w:r>
    </w:p>
    <w:p w14:paraId="0779149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6.</w:t>
      </w:r>
      <w:r w:rsidRPr="008A5C51">
        <w:rPr>
          <w:rFonts w:ascii="Times New Roman" w:hAnsi="Times New Roman" w:cs="Times New Roman"/>
          <w:sz w:val="20"/>
          <w:szCs w:val="20"/>
        </w:rPr>
        <w:tab/>
        <w:t xml:space="preserve">Li Q, Zhou JM. The microbiota-gut-brain axis and its potential therapeutic role in autism spectrum disorder. </w:t>
      </w:r>
      <w:r w:rsidRPr="008A5C51">
        <w:rPr>
          <w:rFonts w:ascii="Times New Roman" w:hAnsi="Times New Roman" w:cs="Times New Roman"/>
          <w:i/>
          <w:sz w:val="20"/>
          <w:szCs w:val="20"/>
        </w:rPr>
        <w:t>Neuroscience</w:t>
      </w:r>
      <w:r w:rsidRPr="008A5C51">
        <w:rPr>
          <w:rFonts w:ascii="Times New Roman" w:hAnsi="Times New Roman" w:cs="Times New Roman"/>
          <w:sz w:val="20"/>
          <w:szCs w:val="20"/>
        </w:rPr>
        <w:t>. 2016;324:131-139.</w:t>
      </w:r>
    </w:p>
    <w:p w14:paraId="4B18C1F2"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7.</w:t>
      </w:r>
      <w:r w:rsidRPr="008A5C51">
        <w:rPr>
          <w:rFonts w:ascii="Times New Roman" w:hAnsi="Times New Roman" w:cs="Times New Roman"/>
          <w:sz w:val="20"/>
          <w:szCs w:val="20"/>
        </w:rPr>
        <w:tab/>
        <w:t xml:space="preserve">Wang L, Christophersen CT, Sorich MJ, Gerber JP, Angley MT, Conlon MA. Elevated fecal short chain fatty acid and ammonia concentrations in children with autism spectrum disorder. </w:t>
      </w:r>
      <w:r w:rsidRPr="008A5C51">
        <w:rPr>
          <w:rFonts w:ascii="Times New Roman" w:hAnsi="Times New Roman" w:cs="Times New Roman"/>
          <w:i/>
          <w:sz w:val="20"/>
          <w:szCs w:val="20"/>
        </w:rPr>
        <w:t>Dig Dis Sci</w:t>
      </w:r>
      <w:r w:rsidRPr="008A5C51">
        <w:rPr>
          <w:rFonts w:ascii="Times New Roman" w:hAnsi="Times New Roman" w:cs="Times New Roman"/>
          <w:sz w:val="20"/>
          <w:szCs w:val="20"/>
        </w:rPr>
        <w:t>. 2012;57(8):2096-2102.</w:t>
      </w:r>
    </w:p>
    <w:p w14:paraId="0FD544D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8.</w:t>
      </w:r>
      <w:r w:rsidRPr="008A5C51">
        <w:rPr>
          <w:rFonts w:ascii="Times New Roman" w:hAnsi="Times New Roman" w:cs="Times New Roman"/>
          <w:sz w:val="20"/>
          <w:szCs w:val="20"/>
        </w:rPr>
        <w:tab/>
        <w:t xml:space="preserve">MacFabe DF. Enteric short-chain fatty acids: microbial messengers of metabolism, mitochondria, and mind: implications in autism spectrum disorders. </w:t>
      </w:r>
      <w:r w:rsidRPr="008A5C51">
        <w:rPr>
          <w:rFonts w:ascii="Times New Roman" w:hAnsi="Times New Roman" w:cs="Times New Roman"/>
          <w:i/>
          <w:sz w:val="20"/>
          <w:szCs w:val="20"/>
        </w:rPr>
        <w:t>Microbial ecology in health and disease</w:t>
      </w:r>
      <w:r w:rsidRPr="008A5C51">
        <w:rPr>
          <w:rFonts w:ascii="Times New Roman" w:hAnsi="Times New Roman" w:cs="Times New Roman"/>
          <w:sz w:val="20"/>
          <w:szCs w:val="20"/>
        </w:rPr>
        <w:t>. 2015;26:28177.</w:t>
      </w:r>
    </w:p>
    <w:p w14:paraId="03BFDE55"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19.</w:t>
      </w:r>
      <w:r w:rsidRPr="008A5C51">
        <w:rPr>
          <w:rFonts w:ascii="Times New Roman" w:hAnsi="Times New Roman" w:cs="Times New Roman"/>
          <w:sz w:val="20"/>
          <w:szCs w:val="20"/>
        </w:rPr>
        <w:tab/>
        <w:t xml:space="preserve">Fiorentino M, Sapone A, Senger S, Camhi SS, Kadzielski SM, Buie TM, et al. Blood-brain barrier and intestinal epithelial barrier alterations in autism spectrum disorders. </w:t>
      </w:r>
      <w:r w:rsidRPr="008A5C51">
        <w:rPr>
          <w:rFonts w:ascii="Times New Roman" w:hAnsi="Times New Roman" w:cs="Times New Roman"/>
          <w:i/>
          <w:sz w:val="20"/>
          <w:szCs w:val="20"/>
        </w:rPr>
        <w:t>Mol Autism</w:t>
      </w:r>
      <w:r w:rsidRPr="008A5C51">
        <w:rPr>
          <w:rFonts w:ascii="Times New Roman" w:hAnsi="Times New Roman" w:cs="Times New Roman"/>
          <w:sz w:val="20"/>
          <w:szCs w:val="20"/>
        </w:rPr>
        <w:t>. 2016;7:49.</w:t>
      </w:r>
    </w:p>
    <w:p w14:paraId="72C102A5"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0.</w:t>
      </w:r>
      <w:r w:rsidRPr="008A5C51">
        <w:rPr>
          <w:rFonts w:ascii="Times New Roman" w:hAnsi="Times New Roman" w:cs="Times New Roman"/>
          <w:sz w:val="20"/>
          <w:szCs w:val="20"/>
        </w:rPr>
        <w:tab/>
        <w:t xml:space="preserve">Kang DW, Adams JB, Gregory AC, Borody T, Chittick L, Fasano A, et al. Microbiota Transfer Therapy alters gut ecosystem and improves gastrointestinal and autism symptoms: an open-label study. </w:t>
      </w:r>
      <w:r w:rsidRPr="008A5C51">
        <w:rPr>
          <w:rFonts w:ascii="Times New Roman" w:hAnsi="Times New Roman" w:cs="Times New Roman"/>
          <w:i/>
          <w:sz w:val="20"/>
          <w:szCs w:val="20"/>
        </w:rPr>
        <w:t>Microbiome</w:t>
      </w:r>
      <w:r w:rsidRPr="008A5C51">
        <w:rPr>
          <w:rFonts w:ascii="Times New Roman" w:hAnsi="Times New Roman" w:cs="Times New Roman"/>
          <w:sz w:val="20"/>
          <w:szCs w:val="20"/>
        </w:rPr>
        <w:t>. 2017;5(1):10.</w:t>
      </w:r>
    </w:p>
    <w:p w14:paraId="718F74B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1.</w:t>
      </w:r>
      <w:r w:rsidRPr="008A5C51">
        <w:rPr>
          <w:rFonts w:ascii="Times New Roman" w:hAnsi="Times New Roman" w:cs="Times New Roman"/>
          <w:sz w:val="20"/>
          <w:szCs w:val="20"/>
        </w:rPr>
        <w:tab/>
        <w:t xml:space="preserve">Morelli L, Capurso L. FAO/WHO guidelines on probiotics: 10 years later. </w:t>
      </w:r>
      <w:r w:rsidRPr="008A5C51">
        <w:rPr>
          <w:rFonts w:ascii="Times New Roman" w:hAnsi="Times New Roman" w:cs="Times New Roman"/>
          <w:i/>
          <w:sz w:val="20"/>
          <w:szCs w:val="20"/>
        </w:rPr>
        <w:t>Journal of clinical gastroenterology</w:t>
      </w:r>
      <w:r w:rsidRPr="008A5C51">
        <w:rPr>
          <w:rFonts w:ascii="Times New Roman" w:hAnsi="Times New Roman" w:cs="Times New Roman"/>
          <w:sz w:val="20"/>
          <w:szCs w:val="20"/>
        </w:rPr>
        <w:t>. 2012;46 Suppl:S1-2.</w:t>
      </w:r>
    </w:p>
    <w:p w14:paraId="277E8028"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2.</w:t>
      </w:r>
      <w:r w:rsidRPr="008A5C51">
        <w:rPr>
          <w:rFonts w:ascii="Times New Roman" w:hAnsi="Times New Roman" w:cs="Times New Roman"/>
          <w:sz w:val="20"/>
          <w:szCs w:val="20"/>
        </w:rPr>
        <w:tab/>
        <w:t xml:space="preserve">Navarro F, Liu Y, Rhoads JM. Can probiotics benefit children with autism spectrum disorders? </w:t>
      </w:r>
      <w:r w:rsidRPr="008A5C51">
        <w:rPr>
          <w:rFonts w:ascii="Times New Roman" w:hAnsi="Times New Roman" w:cs="Times New Roman"/>
          <w:i/>
          <w:sz w:val="20"/>
          <w:szCs w:val="20"/>
        </w:rPr>
        <w:t>World J Gastroenterol</w:t>
      </w:r>
      <w:r w:rsidRPr="008A5C51">
        <w:rPr>
          <w:rFonts w:ascii="Times New Roman" w:hAnsi="Times New Roman" w:cs="Times New Roman"/>
          <w:sz w:val="20"/>
          <w:szCs w:val="20"/>
        </w:rPr>
        <w:t>. 2016;22(46):10093-10102.</w:t>
      </w:r>
    </w:p>
    <w:p w14:paraId="3B073DF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3.</w:t>
      </w:r>
      <w:r w:rsidRPr="008A5C51">
        <w:rPr>
          <w:rFonts w:ascii="Times New Roman" w:hAnsi="Times New Roman" w:cs="Times New Roman"/>
          <w:sz w:val="20"/>
          <w:szCs w:val="20"/>
        </w:rPr>
        <w:tab/>
        <w:t xml:space="preserve">Sassone-Corsi M, Raffatellu M. No vacancy: how beneficial microbes cooperate with immunity to provide colonization resistance to pathogens. </w:t>
      </w:r>
      <w:r w:rsidRPr="008A5C51">
        <w:rPr>
          <w:rFonts w:ascii="Times New Roman" w:hAnsi="Times New Roman" w:cs="Times New Roman"/>
          <w:i/>
          <w:sz w:val="20"/>
          <w:szCs w:val="20"/>
        </w:rPr>
        <w:t>Journal of immunology (Baltimore, Md : 1950)</w:t>
      </w:r>
      <w:r w:rsidRPr="008A5C51">
        <w:rPr>
          <w:rFonts w:ascii="Times New Roman" w:hAnsi="Times New Roman" w:cs="Times New Roman"/>
          <w:sz w:val="20"/>
          <w:szCs w:val="20"/>
        </w:rPr>
        <w:t>. 2015;194(9):4081-4087.</w:t>
      </w:r>
    </w:p>
    <w:p w14:paraId="1FE233B5"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4.</w:t>
      </w:r>
      <w:r w:rsidRPr="008A5C51">
        <w:rPr>
          <w:rFonts w:ascii="Times New Roman" w:hAnsi="Times New Roman" w:cs="Times New Roman"/>
          <w:sz w:val="20"/>
          <w:szCs w:val="20"/>
        </w:rPr>
        <w:tab/>
        <w:t xml:space="preserve">Rao RK, Samak G. Protection and Restitution of Gut Barrier by Probiotics: Nutritional and Clinical Implications. </w:t>
      </w:r>
      <w:r w:rsidRPr="008A5C51">
        <w:rPr>
          <w:rFonts w:ascii="Times New Roman" w:hAnsi="Times New Roman" w:cs="Times New Roman"/>
          <w:i/>
          <w:sz w:val="20"/>
          <w:szCs w:val="20"/>
        </w:rPr>
        <w:t>Current nutrition and food science</w:t>
      </w:r>
      <w:r w:rsidRPr="008A5C51">
        <w:rPr>
          <w:rFonts w:ascii="Times New Roman" w:hAnsi="Times New Roman" w:cs="Times New Roman"/>
          <w:sz w:val="20"/>
          <w:szCs w:val="20"/>
        </w:rPr>
        <w:t>. 2013;9(2):99-107.</w:t>
      </w:r>
    </w:p>
    <w:p w14:paraId="43E678F3"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5.</w:t>
      </w:r>
      <w:r w:rsidRPr="008A5C51">
        <w:rPr>
          <w:rFonts w:ascii="Times New Roman" w:hAnsi="Times New Roman" w:cs="Times New Roman"/>
          <w:sz w:val="20"/>
          <w:szCs w:val="20"/>
        </w:rPr>
        <w:tab/>
        <w:t xml:space="preserve">Ewaschuk JB, Diaz H, Meddings L, Diederichs B, Dmytrash A, Backer J, et al. Secreted bioactive factors from Bifidobacterium infantis enhance epithelial cell barrier function. </w:t>
      </w:r>
      <w:r w:rsidRPr="008A5C51">
        <w:rPr>
          <w:rFonts w:ascii="Times New Roman" w:hAnsi="Times New Roman" w:cs="Times New Roman"/>
          <w:i/>
          <w:sz w:val="20"/>
          <w:szCs w:val="20"/>
        </w:rPr>
        <w:t>American journal of physiology Gastrointestinal and liver physiology</w:t>
      </w:r>
      <w:r w:rsidRPr="008A5C51">
        <w:rPr>
          <w:rFonts w:ascii="Times New Roman" w:hAnsi="Times New Roman" w:cs="Times New Roman"/>
          <w:sz w:val="20"/>
          <w:szCs w:val="20"/>
        </w:rPr>
        <w:t>. 2008;295(5):G1025-1034.</w:t>
      </w:r>
    </w:p>
    <w:p w14:paraId="7BBAE614"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6.</w:t>
      </w:r>
      <w:r w:rsidRPr="008A5C51">
        <w:rPr>
          <w:rFonts w:ascii="Times New Roman" w:hAnsi="Times New Roman" w:cs="Times New Roman"/>
          <w:sz w:val="20"/>
          <w:szCs w:val="20"/>
        </w:rPr>
        <w:tab/>
        <w:t xml:space="preserve">Al-Nedawi K, Mian MF, Hossain N, Karimi K, Mao YK, Forsythe P, et al. Gut commensal microvesicles reproduce parent bacterial signals to host immune and enteric nervous systems. </w:t>
      </w:r>
      <w:r w:rsidRPr="008A5C51">
        <w:rPr>
          <w:rFonts w:ascii="Times New Roman" w:hAnsi="Times New Roman" w:cs="Times New Roman"/>
          <w:i/>
          <w:sz w:val="20"/>
          <w:szCs w:val="20"/>
        </w:rPr>
        <w:t>FASEB journal : official publication of the Federation of American Societies for Experimental Biology</w:t>
      </w:r>
      <w:r w:rsidRPr="008A5C51">
        <w:rPr>
          <w:rFonts w:ascii="Times New Roman" w:hAnsi="Times New Roman" w:cs="Times New Roman"/>
          <w:sz w:val="20"/>
          <w:szCs w:val="20"/>
        </w:rPr>
        <w:t>. 2015;29(2):684-695.</w:t>
      </w:r>
    </w:p>
    <w:p w14:paraId="4C198B5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lastRenderedPageBreak/>
        <w:t>27.</w:t>
      </w:r>
      <w:r w:rsidRPr="008A5C51">
        <w:rPr>
          <w:rFonts w:ascii="Times New Roman" w:hAnsi="Times New Roman" w:cs="Times New Roman"/>
          <w:sz w:val="20"/>
          <w:szCs w:val="20"/>
        </w:rPr>
        <w:tab/>
        <w:t xml:space="preserve">Liu Y, Fatheree NY, Mangalat N, Rhoads JM. Human-derived probiotic Lactobacillus reuteri strains differentially reduce intestinal inflammation. </w:t>
      </w:r>
      <w:r w:rsidRPr="008A5C51">
        <w:rPr>
          <w:rFonts w:ascii="Times New Roman" w:hAnsi="Times New Roman" w:cs="Times New Roman"/>
          <w:i/>
          <w:sz w:val="20"/>
          <w:szCs w:val="20"/>
        </w:rPr>
        <w:t>American journal of physiology Gastrointestinal and liver physiology</w:t>
      </w:r>
      <w:r w:rsidRPr="008A5C51">
        <w:rPr>
          <w:rFonts w:ascii="Times New Roman" w:hAnsi="Times New Roman" w:cs="Times New Roman"/>
          <w:sz w:val="20"/>
          <w:szCs w:val="20"/>
        </w:rPr>
        <w:t>. 2010;299(5):G1087-1096.</w:t>
      </w:r>
    </w:p>
    <w:p w14:paraId="0B0489F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8.</w:t>
      </w:r>
      <w:r w:rsidRPr="008A5C51">
        <w:rPr>
          <w:rFonts w:ascii="Times New Roman" w:hAnsi="Times New Roman" w:cs="Times New Roman"/>
          <w:sz w:val="20"/>
          <w:szCs w:val="20"/>
        </w:rPr>
        <w:tab/>
        <w:t xml:space="preserve">Hsiao EY, McBride SW, Hsien S, Sharon G, Hyde ER, McCue T, et al. Microbiota modulate behavioral and physiological abnormalities associated with neurodevelopmental disorders. </w:t>
      </w:r>
      <w:r w:rsidRPr="008A5C51">
        <w:rPr>
          <w:rFonts w:ascii="Times New Roman" w:hAnsi="Times New Roman" w:cs="Times New Roman"/>
          <w:i/>
          <w:sz w:val="20"/>
          <w:szCs w:val="20"/>
        </w:rPr>
        <w:t>Cell</w:t>
      </w:r>
      <w:r w:rsidRPr="008A5C51">
        <w:rPr>
          <w:rFonts w:ascii="Times New Roman" w:hAnsi="Times New Roman" w:cs="Times New Roman"/>
          <w:sz w:val="20"/>
          <w:szCs w:val="20"/>
        </w:rPr>
        <w:t>. 2013;155(7):1451-1463.</w:t>
      </w:r>
    </w:p>
    <w:p w14:paraId="482D830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29.</w:t>
      </w:r>
      <w:r w:rsidRPr="008A5C51">
        <w:rPr>
          <w:rFonts w:ascii="Times New Roman" w:hAnsi="Times New Roman" w:cs="Times New Roman"/>
          <w:sz w:val="20"/>
          <w:szCs w:val="20"/>
        </w:rPr>
        <w:tab/>
        <w:t xml:space="preserve">Gilbert JA, Krajmalnik-Brown R, Porazinska DL, Weiss SJ, Knight R. Toward effective probiotics for autism and other neurodevelopmental disorders. </w:t>
      </w:r>
      <w:r w:rsidRPr="008A5C51">
        <w:rPr>
          <w:rFonts w:ascii="Times New Roman" w:hAnsi="Times New Roman" w:cs="Times New Roman"/>
          <w:i/>
          <w:sz w:val="20"/>
          <w:szCs w:val="20"/>
        </w:rPr>
        <w:t>Cell</w:t>
      </w:r>
      <w:r w:rsidRPr="008A5C51">
        <w:rPr>
          <w:rFonts w:ascii="Times New Roman" w:hAnsi="Times New Roman" w:cs="Times New Roman"/>
          <w:sz w:val="20"/>
          <w:szCs w:val="20"/>
        </w:rPr>
        <w:t>. 2013;155(7):1446-1448.</w:t>
      </w:r>
    </w:p>
    <w:p w14:paraId="15086329"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0.</w:t>
      </w:r>
      <w:r w:rsidRPr="008A5C51">
        <w:rPr>
          <w:rFonts w:ascii="Times New Roman" w:hAnsi="Times New Roman" w:cs="Times New Roman"/>
          <w:sz w:val="20"/>
          <w:szCs w:val="20"/>
        </w:rPr>
        <w:tab/>
        <w:t xml:space="preserve">Buffington SA, Di Prisco GV, Auchtung TA, Ajami NJ, Petrosino JF, Costa-Mattioli M. Microbial Reconstitution Reverses Maternal Diet-Induced Social and Synaptic Deficits in Offspring. </w:t>
      </w:r>
      <w:r w:rsidRPr="008A5C51">
        <w:rPr>
          <w:rFonts w:ascii="Times New Roman" w:hAnsi="Times New Roman" w:cs="Times New Roman"/>
          <w:i/>
          <w:sz w:val="20"/>
          <w:szCs w:val="20"/>
        </w:rPr>
        <w:t>Cell</w:t>
      </w:r>
      <w:r w:rsidRPr="008A5C51">
        <w:rPr>
          <w:rFonts w:ascii="Times New Roman" w:hAnsi="Times New Roman" w:cs="Times New Roman"/>
          <w:sz w:val="20"/>
          <w:szCs w:val="20"/>
        </w:rPr>
        <w:t>. 2016;165(7):1762-1775.</w:t>
      </w:r>
    </w:p>
    <w:p w14:paraId="7DD0D789"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1.</w:t>
      </w:r>
      <w:r w:rsidRPr="008A5C51">
        <w:rPr>
          <w:rFonts w:ascii="Times New Roman" w:hAnsi="Times New Roman" w:cs="Times New Roman"/>
          <w:sz w:val="20"/>
          <w:szCs w:val="20"/>
        </w:rPr>
        <w:tab/>
        <w:t xml:space="preserve">Tabouy L, Getselter D, Ziv O, Karpuj M, Tabouy T, Lukic I, et al. Dysbiosis of microbiome and probiotic treatment in a genetic model of autism spectrum disorders. </w:t>
      </w:r>
      <w:r w:rsidRPr="008A5C51">
        <w:rPr>
          <w:rFonts w:ascii="Times New Roman" w:hAnsi="Times New Roman" w:cs="Times New Roman"/>
          <w:i/>
          <w:sz w:val="20"/>
          <w:szCs w:val="20"/>
        </w:rPr>
        <w:t>Brain Behav Immun</w:t>
      </w:r>
      <w:r w:rsidRPr="008A5C51">
        <w:rPr>
          <w:rFonts w:ascii="Times New Roman" w:hAnsi="Times New Roman" w:cs="Times New Roman"/>
          <w:sz w:val="20"/>
          <w:szCs w:val="20"/>
        </w:rPr>
        <w:t>. 2018.</w:t>
      </w:r>
    </w:p>
    <w:p w14:paraId="4FE9931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2.</w:t>
      </w:r>
      <w:r w:rsidRPr="008A5C51">
        <w:rPr>
          <w:rFonts w:ascii="Times New Roman" w:hAnsi="Times New Roman" w:cs="Times New Roman"/>
          <w:sz w:val="20"/>
          <w:szCs w:val="20"/>
        </w:rPr>
        <w:tab/>
        <w:t xml:space="preserve">El-Ansary A, Bacha AB, Bjorklund G, Al-Orf N, Bhat RS, Moubayed N, et al. Probiotic treatment reduces the autistic-like excitation/inhibition imbalance in juvenile hamsters induced by orally administered propionic acid and clindamycin. </w:t>
      </w:r>
      <w:r w:rsidRPr="008A5C51">
        <w:rPr>
          <w:rFonts w:ascii="Times New Roman" w:hAnsi="Times New Roman" w:cs="Times New Roman"/>
          <w:i/>
          <w:sz w:val="20"/>
          <w:szCs w:val="20"/>
        </w:rPr>
        <w:t>Metabolic brain disease</w:t>
      </w:r>
      <w:r w:rsidRPr="008A5C51">
        <w:rPr>
          <w:rFonts w:ascii="Times New Roman" w:hAnsi="Times New Roman" w:cs="Times New Roman"/>
          <w:sz w:val="20"/>
          <w:szCs w:val="20"/>
        </w:rPr>
        <w:t>. 2018.</w:t>
      </w:r>
    </w:p>
    <w:p w14:paraId="4EBC979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3.</w:t>
      </w:r>
      <w:r w:rsidRPr="008A5C51">
        <w:rPr>
          <w:rFonts w:ascii="Times New Roman" w:hAnsi="Times New Roman" w:cs="Times New Roman"/>
          <w:sz w:val="20"/>
          <w:szCs w:val="20"/>
        </w:rPr>
        <w:tab/>
        <w:t xml:space="preserve">Kaluzna-Czaplinska J, Blaszczyk S. The level of arabinitol in autistic children after probiotic therapy. </w:t>
      </w:r>
      <w:r w:rsidRPr="008A5C51">
        <w:rPr>
          <w:rFonts w:ascii="Times New Roman" w:hAnsi="Times New Roman" w:cs="Times New Roman"/>
          <w:i/>
          <w:sz w:val="20"/>
          <w:szCs w:val="20"/>
        </w:rPr>
        <w:t>Nutrition (Burbank, Los Angeles County, Calif)</w:t>
      </w:r>
      <w:r w:rsidRPr="008A5C51">
        <w:rPr>
          <w:rFonts w:ascii="Times New Roman" w:hAnsi="Times New Roman" w:cs="Times New Roman"/>
          <w:sz w:val="20"/>
          <w:szCs w:val="20"/>
        </w:rPr>
        <w:t>. 2012;28(2):124-126.</w:t>
      </w:r>
    </w:p>
    <w:p w14:paraId="3411866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4.</w:t>
      </w:r>
      <w:r w:rsidRPr="008A5C51">
        <w:rPr>
          <w:rFonts w:ascii="Times New Roman" w:hAnsi="Times New Roman" w:cs="Times New Roman"/>
          <w:sz w:val="20"/>
          <w:szCs w:val="20"/>
        </w:rPr>
        <w:tab/>
        <w:t>Parracho HMRT, Gibson GR, Knott F, Bosscher D, Kleerebezem M, McCartney A.</w:t>
      </w:r>
      <w:r w:rsidRPr="008A5C51">
        <w:rPr>
          <w:rFonts w:ascii="Times New Roman" w:hAnsi="Times New Roman" w:cs="Times New Roman"/>
          <w:i/>
          <w:sz w:val="20"/>
          <w:szCs w:val="20"/>
        </w:rPr>
        <w:t xml:space="preserve"> A double-blind, placebo-controlled, crossover-designed probiotic feeding study in children diagnosed with autistic spectrum disorders</w:t>
      </w:r>
      <w:r w:rsidRPr="008A5C51">
        <w:rPr>
          <w:rFonts w:ascii="Times New Roman" w:hAnsi="Times New Roman" w:cs="Times New Roman"/>
          <w:sz w:val="20"/>
          <w:szCs w:val="20"/>
        </w:rPr>
        <w:t>2010.</w:t>
      </w:r>
    </w:p>
    <w:p w14:paraId="1F5EF15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5.</w:t>
      </w:r>
      <w:r w:rsidRPr="008A5C51">
        <w:rPr>
          <w:rFonts w:ascii="Times New Roman" w:hAnsi="Times New Roman" w:cs="Times New Roman"/>
          <w:sz w:val="20"/>
          <w:szCs w:val="20"/>
        </w:rPr>
        <w:tab/>
        <w:t xml:space="preserve">West R, Roberts E, Sichel L, Sichel J. Improvements in gastrointestinal symptoms among children with autism spectrum disorder receiving the Delpro® Probiotic and immunomodulator formulation. </w:t>
      </w:r>
      <w:r w:rsidRPr="008A5C51">
        <w:rPr>
          <w:rFonts w:ascii="Times New Roman" w:hAnsi="Times New Roman" w:cs="Times New Roman"/>
          <w:i/>
          <w:sz w:val="20"/>
          <w:szCs w:val="20"/>
        </w:rPr>
        <w:t>J Prob Health</w:t>
      </w:r>
      <w:r w:rsidRPr="008A5C51">
        <w:rPr>
          <w:rFonts w:ascii="Times New Roman" w:hAnsi="Times New Roman" w:cs="Times New Roman"/>
          <w:sz w:val="20"/>
          <w:szCs w:val="20"/>
        </w:rPr>
        <w:t>. 2013;1(102):2.</w:t>
      </w:r>
    </w:p>
    <w:p w14:paraId="185E80F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6.</w:t>
      </w:r>
      <w:r w:rsidRPr="008A5C51">
        <w:rPr>
          <w:rFonts w:ascii="Times New Roman" w:hAnsi="Times New Roman" w:cs="Times New Roman"/>
          <w:sz w:val="20"/>
          <w:szCs w:val="20"/>
        </w:rPr>
        <w:tab/>
        <w:t xml:space="preserve">Shaaban SY, El Gendy YG, Mehanna NS, El-Senousy WM, El-Feki HSA, Saad K, et al. The role of probiotics in children with autism spectrum disorder: A prospective, open-label study. </w:t>
      </w:r>
      <w:r w:rsidRPr="008A5C51">
        <w:rPr>
          <w:rFonts w:ascii="Times New Roman" w:hAnsi="Times New Roman" w:cs="Times New Roman"/>
          <w:i/>
          <w:sz w:val="20"/>
          <w:szCs w:val="20"/>
        </w:rPr>
        <w:t>Nutritional neuroscience</w:t>
      </w:r>
      <w:r w:rsidRPr="008A5C51">
        <w:rPr>
          <w:rFonts w:ascii="Times New Roman" w:hAnsi="Times New Roman" w:cs="Times New Roman"/>
          <w:sz w:val="20"/>
          <w:szCs w:val="20"/>
        </w:rPr>
        <w:t>. 2017:1-6.</w:t>
      </w:r>
    </w:p>
    <w:p w14:paraId="7C8620B9"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7.</w:t>
      </w:r>
      <w:r w:rsidRPr="008A5C51">
        <w:rPr>
          <w:rFonts w:ascii="Times New Roman" w:hAnsi="Times New Roman" w:cs="Times New Roman"/>
          <w:sz w:val="20"/>
          <w:szCs w:val="20"/>
        </w:rPr>
        <w:tab/>
        <w:t xml:space="preserve">Frye RE, Slattery J, MacFabe DF, Allen-Vercoe E, Parker W, Rodakis J, et al. Approaches to studying and manipulating the enteric microbiome to improve autism symptoms. </w:t>
      </w:r>
      <w:r w:rsidRPr="008A5C51">
        <w:rPr>
          <w:rFonts w:ascii="Times New Roman" w:hAnsi="Times New Roman" w:cs="Times New Roman"/>
          <w:i/>
          <w:sz w:val="20"/>
          <w:szCs w:val="20"/>
        </w:rPr>
        <w:t>Microbial ecology in health and disease</w:t>
      </w:r>
      <w:r w:rsidRPr="008A5C51">
        <w:rPr>
          <w:rFonts w:ascii="Times New Roman" w:hAnsi="Times New Roman" w:cs="Times New Roman"/>
          <w:sz w:val="20"/>
          <w:szCs w:val="20"/>
        </w:rPr>
        <w:t>. 2015;26:26878.</w:t>
      </w:r>
    </w:p>
    <w:p w14:paraId="40A264B9"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8.</w:t>
      </w:r>
      <w:r w:rsidRPr="008A5C51">
        <w:rPr>
          <w:rFonts w:ascii="Times New Roman" w:hAnsi="Times New Roman" w:cs="Times New Roman"/>
          <w:sz w:val="20"/>
          <w:szCs w:val="20"/>
        </w:rPr>
        <w:tab/>
        <w:t xml:space="preserve">Liu J, Wan GB, Huang MS, Agyapong G, Zou TL, Zhang XY, et al. Probiotic Therapy for Treating Behavioral and Gastrointestinal Symptoms in Autism Spectrum Disorder: A Systematic Review of Clinical Trials. </w:t>
      </w:r>
      <w:r w:rsidRPr="008A5C51">
        <w:rPr>
          <w:rFonts w:ascii="Times New Roman" w:hAnsi="Times New Roman" w:cs="Times New Roman"/>
          <w:i/>
          <w:sz w:val="20"/>
          <w:szCs w:val="20"/>
        </w:rPr>
        <w:t>Current medical science</w:t>
      </w:r>
      <w:r w:rsidRPr="008A5C51">
        <w:rPr>
          <w:rFonts w:ascii="Times New Roman" w:hAnsi="Times New Roman" w:cs="Times New Roman"/>
          <w:sz w:val="20"/>
          <w:szCs w:val="20"/>
        </w:rPr>
        <w:t>. 2019;39(2):173-184.</w:t>
      </w:r>
    </w:p>
    <w:p w14:paraId="30FEEF70"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39.</w:t>
      </w:r>
      <w:r w:rsidRPr="008A5C51">
        <w:rPr>
          <w:rFonts w:ascii="Times New Roman" w:hAnsi="Times New Roman" w:cs="Times New Roman"/>
          <w:sz w:val="20"/>
          <w:szCs w:val="20"/>
        </w:rPr>
        <w:tab/>
        <w:t xml:space="preserve">Fattorusso A, Di Genova L, Dell'Isola GB, Mencaroni E, Esposito S. Autism Spectrum Disorders and the Gut Microbiota. </w:t>
      </w:r>
      <w:r w:rsidRPr="008A5C51">
        <w:rPr>
          <w:rFonts w:ascii="Times New Roman" w:hAnsi="Times New Roman" w:cs="Times New Roman"/>
          <w:i/>
          <w:sz w:val="20"/>
          <w:szCs w:val="20"/>
        </w:rPr>
        <w:t>Nutrients</w:t>
      </w:r>
      <w:r w:rsidRPr="008A5C51">
        <w:rPr>
          <w:rFonts w:ascii="Times New Roman" w:hAnsi="Times New Roman" w:cs="Times New Roman"/>
          <w:sz w:val="20"/>
          <w:szCs w:val="20"/>
        </w:rPr>
        <w:t>. 2019;11(3).</w:t>
      </w:r>
    </w:p>
    <w:p w14:paraId="3F347A8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0.</w:t>
      </w:r>
      <w:r w:rsidRPr="008A5C51">
        <w:rPr>
          <w:rFonts w:ascii="Times New Roman" w:hAnsi="Times New Roman" w:cs="Times New Roman"/>
          <w:sz w:val="20"/>
          <w:szCs w:val="20"/>
        </w:rPr>
        <w:tab/>
        <w:t xml:space="preserve">Schneider CK, Melmed RD, Barstow LE, Enriquez FJ, Ranger-Moore J, Ostrem JA. Oral human immunoglobulin for children with autism and gastrointestinal dysfunction: a prospective, open-label study. </w:t>
      </w:r>
      <w:r w:rsidRPr="008A5C51">
        <w:rPr>
          <w:rFonts w:ascii="Times New Roman" w:hAnsi="Times New Roman" w:cs="Times New Roman"/>
          <w:i/>
          <w:sz w:val="20"/>
          <w:szCs w:val="20"/>
        </w:rPr>
        <w:t>J Autism Dev Disord</w:t>
      </w:r>
      <w:r w:rsidRPr="008A5C51">
        <w:rPr>
          <w:rFonts w:ascii="Times New Roman" w:hAnsi="Times New Roman" w:cs="Times New Roman"/>
          <w:sz w:val="20"/>
          <w:szCs w:val="20"/>
        </w:rPr>
        <w:t>. 2006;36(8):1053-1064.</w:t>
      </w:r>
    </w:p>
    <w:p w14:paraId="5B4E250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1.</w:t>
      </w:r>
      <w:r w:rsidRPr="008A5C51">
        <w:rPr>
          <w:rFonts w:ascii="Times New Roman" w:hAnsi="Times New Roman" w:cs="Times New Roman"/>
          <w:sz w:val="20"/>
          <w:szCs w:val="20"/>
        </w:rPr>
        <w:tab/>
        <w:t xml:space="preserve">Dawson G. Early behavioral intervention, brain plasticity, and the prevention of autism spectrum disorder. </w:t>
      </w:r>
      <w:r w:rsidRPr="008A5C51">
        <w:rPr>
          <w:rFonts w:ascii="Times New Roman" w:hAnsi="Times New Roman" w:cs="Times New Roman"/>
          <w:i/>
          <w:sz w:val="20"/>
          <w:szCs w:val="20"/>
        </w:rPr>
        <w:t>Dev Psychopathol</w:t>
      </w:r>
      <w:r w:rsidRPr="008A5C51">
        <w:rPr>
          <w:rFonts w:ascii="Times New Roman" w:hAnsi="Times New Roman" w:cs="Times New Roman"/>
          <w:sz w:val="20"/>
          <w:szCs w:val="20"/>
        </w:rPr>
        <w:t>. 2008;20(3):775-803.</w:t>
      </w:r>
    </w:p>
    <w:p w14:paraId="5FF0358B"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2.</w:t>
      </w:r>
      <w:r w:rsidRPr="008A5C51">
        <w:rPr>
          <w:rFonts w:ascii="Times New Roman" w:hAnsi="Times New Roman" w:cs="Times New Roman"/>
          <w:sz w:val="20"/>
          <w:szCs w:val="20"/>
        </w:rPr>
        <w:tab/>
        <w:t xml:space="preserve">Lazaratou H, Economou M, Dikeos D. The necessity of early intervention in autism. </w:t>
      </w:r>
      <w:r w:rsidRPr="008A5C51">
        <w:rPr>
          <w:rFonts w:ascii="Times New Roman" w:hAnsi="Times New Roman" w:cs="Times New Roman"/>
          <w:i/>
          <w:sz w:val="20"/>
          <w:szCs w:val="20"/>
        </w:rPr>
        <w:t>J Pediatr</w:t>
      </w:r>
      <w:r w:rsidRPr="008A5C51">
        <w:rPr>
          <w:rFonts w:ascii="Times New Roman" w:hAnsi="Times New Roman" w:cs="Times New Roman"/>
          <w:sz w:val="20"/>
          <w:szCs w:val="20"/>
        </w:rPr>
        <w:t>. 2017;184:240-241.</w:t>
      </w:r>
    </w:p>
    <w:p w14:paraId="1D42FCD3"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3.</w:t>
      </w:r>
      <w:r w:rsidRPr="008A5C51">
        <w:rPr>
          <w:rFonts w:ascii="Times New Roman" w:hAnsi="Times New Roman" w:cs="Times New Roman"/>
          <w:sz w:val="20"/>
          <w:szCs w:val="20"/>
        </w:rPr>
        <w:tab/>
        <w:t xml:space="preserve">Ventola PE, Oosting D, Anderson LC, Pelphrey KA. Brain mechanisms of plasticity in response to treatments for core deficits in autism. </w:t>
      </w:r>
      <w:r w:rsidRPr="008A5C51">
        <w:rPr>
          <w:rFonts w:ascii="Times New Roman" w:hAnsi="Times New Roman" w:cs="Times New Roman"/>
          <w:i/>
          <w:sz w:val="20"/>
          <w:szCs w:val="20"/>
        </w:rPr>
        <w:t>Progress in brain research</w:t>
      </w:r>
      <w:r w:rsidRPr="008A5C51">
        <w:rPr>
          <w:rFonts w:ascii="Times New Roman" w:hAnsi="Times New Roman" w:cs="Times New Roman"/>
          <w:sz w:val="20"/>
          <w:szCs w:val="20"/>
        </w:rPr>
        <w:t>. 2013;207:255-272.</w:t>
      </w:r>
    </w:p>
    <w:p w14:paraId="2DE9F0A3"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4.</w:t>
      </w:r>
      <w:r w:rsidRPr="008A5C51">
        <w:rPr>
          <w:rFonts w:ascii="Times New Roman" w:hAnsi="Times New Roman" w:cs="Times New Roman"/>
          <w:sz w:val="20"/>
          <w:szCs w:val="20"/>
        </w:rPr>
        <w:tab/>
        <w:t>Association AP.</w:t>
      </w:r>
      <w:r w:rsidRPr="008A5C51">
        <w:rPr>
          <w:rFonts w:ascii="Times New Roman" w:hAnsi="Times New Roman" w:cs="Times New Roman"/>
          <w:i/>
          <w:sz w:val="20"/>
          <w:szCs w:val="20"/>
        </w:rPr>
        <w:t xml:space="preserve"> Diagnostic and statistical manual of mental disorders (DSM-5®)</w:t>
      </w:r>
      <w:r w:rsidRPr="008A5C51">
        <w:rPr>
          <w:rFonts w:ascii="Times New Roman" w:hAnsi="Times New Roman" w:cs="Times New Roman"/>
          <w:sz w:val="20"/>
          <w:szCs w:val="20"/>
        </w:rPr>
        <w:t>: American Psychiatric Pub; 2013.</w:t>
      </w:r>
    </w:p>
    <w:p w14:paraId="02C169B8"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5.</w:t>
      </w:r>
      <w:r w:rsidRPr="008A5C51">
        <w:rPr>
          <w:rFonts w:ascii="Times New Roman" w:hAnsi="Times New Roman" w:cs="Times New Roman"/>
          <w:sz w:val="20"/>
          <w:szCs w:val="20"/>
        </w:rPr>
        <w:tab/>
        <w:t xml:space="preserve">Alisi A, Bedogni G, Baviera G, Giorgio V, Porro E, Paris C, et al. Randomised clinical trial: The beneficial effects of VSL#3 in obese children with non-alcoholic steatohepatitis. </w:t>
      </w:r>
      <w:r w:rsidRPr="008A5C51">
        <w:rPr>
          <w:rFonts w:ascii="Times New Roman" w:hAnsi="Times New Roman" w:cs="Times New Roman"/>
          <w:i/>
          <w:sz w:val="20"/>
          <w:szCs w:val="20"/>
        </w:rPr>
        <w:t>Alimentary pharmacology &amp; therapeutics</w:t>
      </w:r>
      <w:r w:rsidRPr="008A5C51">
        <w:rPr>
          <w:rFonts w:ascii="Times New Roman" w:hAnsi="Times New Roman" w:cs="Times New Roman"/>
          <w:sz w:val="20"/>
          <w:szCs w:val="20"/>
        </w:rPr>
        <w:t>. 2014;39(11):1276-1285.</w:t>
      </w:r>
    </w:p>
    <w:p w14:paraId="51017CC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6.</w:t>
      </w:r>
      <w:r w:rsidRPr="008A5C51">
        <w:rPr>
          <w:rFonts w:ascii="Times New Roman" w:hAnsi="Times New Roman" w:cs="Times New Roman"/>
          <w:sz w:val="20"/>
          <w:szCs w:val="20"/>
        </w:rPr>
        <w:tab/>
        <w:t xml:space="preserve">Baldassarre ME, Di Mauro A, Tafuri S, Rizzo V, Gallone MS, Mastromarino P, et al. Effectiveness and Safety of a Probiotic-Mixture for the Treatment of Infantile Colic: A Double-Blind, Randomized, Placebo-Controlled Clinical Trial with Fecal Real-Time PCR and NMR-Based Metabolomics Analysis. </w:t>
      </w:r>
      <w:r w:rsidRPr="008A5C51">
        <w:rPr>
          <w:rFonts w:ascii="Times New Roman" w:hAnsi="Times New Roman" w:cs="Times New Roman"/>
          <w:i/>
          <w:sz w:val="20"/>
          <w:szCs w:val="20"/>
        </w:rPr>
        <w:t>Nutrients</w:t>
      </w:r>
      <w:r w:rsidRPr="008A5C51">
        <w:rPr>
          <w:rFonts w:ascii="Times New Roman" w:hAnsi="Times New Roman" w:cs="Times New Roman"/>
          <w:sz w:val="20"/>
          <w:szCs w:val="20"/>
        </w:rPr>
        <w:t>. 2018;10(2).</w:t>
      </w:r>
    </w:p>
    <w:p w14:paraId="411CBC55"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7.</w:t>
      </w:r>
      <w:r w:rsidRPr="008A5C51">
        <w:rPr>
          <w:rFonts w:ascii="Times New Roman" w:hAnsi="Times New Roman" w:cs="Times New Roman"/>
          <w:sz w:val="20"/>
          <w:szCs w:val="20"/>
        </w:rPr>
        <w:tab/>
        <w:t xml:space="preserve">Santocchi E, Guiducci L, Fulceri F, Billeci L, Buzzigoli E, Apicella F, et al. Gut to brain interaction in Autism Spectrum Disorders: a randomized controlled trial on the role of probiotics on clinical, biochemical and neurophysiological parameters. </w:t>
      </w:r>
      <w:r w:rsidRPr="008A5C51">
        <w:rPr>
          <w:rFonts w:ascii="Times New Roman" w:hAnsi="Times New Roman" w:cs="Times New Roman"/>
          <w:i/>
          <w:sz w:val="20"/>
          <w:szCs w:val="20"/>
        </w:rPr>
        <w:t>BMC psychiatry</w:t>
      </w:r>
      <w:r w:rsidRPr="008A5C51">
        <w:rPr>
          <w:rFonts w:ascii="Times New Roman" w:hAnsi="Times New Roman" w:cs="Times New Roman"/>
          <w:sz w:val="20"/>
          <w:szCs w:val="20"/>
        </w:rPr>
        <w:t>. 2016;16:183.</w:t>
      </w:r>
    </w:p>
    <w:p w14:paraId="0671D1CA"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8.</w:t>
      </w:r>
      <w:r w:rsidRPr="008A5C51">
        <w:rPr>
          <w:rFonts w:ascii="Times New Roman" w:hAnsi="Times New Roman" w:cs="Times New Roman"/>
          <w:sz w:val="20"/>
          <w:szCs w:val="20"/>
        </w:rPr>
        <w:tab/>
        <w:t xml:space="preserve">Ceccarelli G, Fratino M, Selvaggi C, Giustini N, Serafino S, Schietroma I, et al. A pilot study on the effects of probiotic supplementation on neuropsychological performance and microRNA-29a-c levels in antiretroviral-treated HIV-1-infected patients. </w:t>
      </w:r>
      <w:r w:rsidRPr="008A5C51">
        <w:rPr>
          <w:rFonts w:ascii="Times New Roman" w:hAnsi="Times New Roman" w:cs="Times New Roman"/>
          <w:i/>
          <w:sz w:val="20"/>
          <w:szCs w:val="20"/>
        </w:rPr>
        <w:t>Brain and behavior</w:t>
      </w:r>
      <w:r w:rsidRPr="008A5C51">
        <w:rPr>
          <w:rFonts w:ascii="Times New Roman" w:hAnsi="Times New Roman" w:cs="Times New Roman"/>
          <w:sz w:val="20"/>
          <w:szCs w:val="20"/>
        </w:rPr>
        <w:t>. 2017;7(8):e00756.</w:t>
      </w:r>
    </w:p>
    <w:p w14:paraId="5789DBB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49.</w:t>
      </w:r>
      <w:r w:rsidRPr="008A5C51">
        <w:rPr>
          <w:rFonts w:ascii="Times New Roman" w:hAnsi="Times New Roman" w:cs="Times New Roman"/>
          <w:sz w:val="20"/>
          <w:szCs w:val="20"/>
        </w:rPr>
        <w:tab/>
        <w:t xml:space="preserve">Scheri GC, Fard SN, Schietroma I, Mastrangelo A, Pinacchio C, Giustini N, et al. Modulation of Tryptophan/Serotonin Pathway by Probiotic Supplementation in Human Immunodeficiency Virus-Positive Patients: Preliminary Results of a New Study Approach. </w:t>
      </w:r>
      <w:r w:rsidRPr="008A5C51">
        <w:rPr>
          <w:rFonts w:ascii="Times New Roman" w:hAnsi="Times New Roman" w:cs="Times New Roman"/>
          <w:i/>
          <w:sz w:val="20"/>
          <w:szCs w:val="20"/>
        </w:rPr>
        <w:t>International journal of tryptophan research : IJTR</w:t>
      </w:r>
      <w:r w:rsidRPr="008A5C51">
        <w:rPr>
          <w:rFonts w:ascii="Times New Roman" w:hAnsi="Times New Roman" w:cs="Times New Roman"/>
          <w:sz w:val="20"/>
          <w:szCs w:val="20"/>
        </w:rPr>
        <w:t>. 2017;10:1178646917710668.</w:t>
      </w:r>
    </w:p>
    <w:p w14:paraId="5EBFEC0D"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lastRenderedPageBreak/>
        <w:t>50.</w:t>
      </w:r>
      <w:r w:rsidRPr="008A5C51">
        <w:rPr>
          <w:rFonts w:ascii="Times New Roman" w:hAnsi="Times New Roman" w:cs="Times New Roman"/>
          <w:sz w:val="20"/>
          <w:szCs w:val="20"/>
        </w:rPr>
        <w:tab/>
        <w:t xml:space="preserve">Halkjaer SI, Nilas L, Carlsen EM, Cortes D, Halldorsson TI, Olsen SF, et al. Effects of probiotics (Vivomixx(R)) in obese pregnant women and their newborn: study protocol for a randomized controlled trial. </w:t>
      </w:r>
      <w:r w:rsidRPr="008A5C51">
        <w:rPr>
          <w:rFonts w:ascii="Times New Roman" w:hAnsi="Times New Roman" w:cs="Times New Roman"/>
          <w:i/>
          <w:sz w:val="20"/>
          <w:szCs w:val="20"/>
        </w:rPr>
        <w:t>Trials</w:t>
      </w:r>
      <w:r w:rsidRPr="008A5C51">
        <w:rPr>
          <w:rFonts w:ascii="Times New Roman" w:hAnsi="Times New Roman" w:cs="Times New Roman"/>
          <w:sz w:val="20"/>
          <w:szCs w:val="20"/>
        </w:rPr>
        <w:t>. 2016;17(1):491.</w:t>
      </w:r>
    </w:p>
    <w:p w14:paraId="03CF9B5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1.</w:t>
      </w:r>
      <w:r w:rsidRPr="008A5C51">
        <w:rPr>
          <w:rFonts w:ascii="Times New Roman" w:hAnsi="Times New Roman" w:cs="Times New Roman"/>
          <w:sz w:val="20"/>
          <w:szCs w:val="20"/>
        </w:rPr>
        <w:tab/>
        <w:t xml:space="preserve">Chapman CM, Gibson GR, Rowland I. In vitro evaluation of single- and multi-strain probiotics: Inter-species inhibition between probiotic strains, and inhibition of pathogens. </w:t>
      </w:r>
      <w:r w:rsidRPr="008A5C51">
        <w:rPr>
          <w:rFonts w:ascii="Times New Roman" w:hAnsi="Times New Roman" w:cs="Times New Roman"/>
          <w:i/>
          <w:sz w:val="20"/>
          <w:szCs w:val="20"/>
        </w:rPr>
        <w:t>Anaerobe</w:t>
      </w:r>
      <w:r w:rsidRPr="008A5C51">
        <w:rPr>
          <w:rFonts w:ascii="Times New Roman" w:hAnsi="Times New Roman" w:cs="Times New Roman"/>
          <w:sz w:val="20"/>
          <w:szCs w:val="20"/>
        </w:rPr>
        <w:t>. 2012;18(4):405-413.</w:t>
      </w:r>
    </w:p>
    <w:p w14:paraId="4E884D8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2.</w:t>
      </w:r>
      <w:r w:rsidRPr="008A5C51">
        <w:rPr>
          <w:rFonts w:ascii="Times New Roman" w:hAnsi="Times New Roman" w:cs="Times New Roman"/>
          <w:sz w:val="20"/>
          <w:szCs w:val="20"/>
        </w:rPr>
        <w:tab/>
        <w:t xml:space="preserve">Timmerman HM, Koning CJ, Mulder L, Rombouts FM, Beynen AC. Monostrain, multistrain and multispecies probiotics--A comparison of functionality and efficacy. </w:t>
      </w:r>
      <w:r w:rsidRPr="008A5C51">
        <w:rPr>
          <w:rFonts w:ascii="Times New Roman" w:hAnsi="Times New Roman" w:cs="Times New Roman"/>
          <w:i/>
          <w:sz w:val="20"/>
          <w:szCs w:val="20"/>
        </w:rPr>
        <w:t>International journal of food microbiology</w:t>
      </w:r>
      <w:r w:rsidRPr="008A5C51">
        <w:rPr>
          <w:rFonts w:ascii="Times New Roman" w:hAnsi="Times New Roman" w:cs="Times New Roman"/>
          <w:sz w:val="20"/>
          <w:szCs w:val="20"/>
        </w:rPr>
        <w:t>. 2004;96(3):219-233.</w:t>
      </w:r>
    </w:p>
    <w:p w14:paraId="5E12E87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3.</w:t>
      </w:r>
      <w:r w:rsidRPr="008A5C51">
        <w:rPr>
          <w:rFonts w:ascii="Times New Roman" w:hAnsi="Times New Roman" w:cs="Times New Roman"/>
          <w:sz w:val="20"/>
          <w:szCs w:val="20"/>
        </w:rPr>
        <w:tab/>
        <w:t xml:space="preserve">Dubey AP, Rajeshwari K, Chakravarty A, Famularo G. Use of VSL[sharp]3 in the treatment of rotavirus diarrhea in children: preliminary results. </w:t>
      </w:r>
      <w:r w:rsidRPr="008A5C51">
        <w:rPr>
          <w:rFonts w:ascii="Times New Roman" w:hAnsi="Times New Roman" w:cs="Times New Roman"/>
          <w:i/>
          <w:sz w:val="20"/>
          <w:szCs w:val="20"/>
        </w:rPr>
        <w:t>Journal of clinical gastroenterology</w:t>
      </w:r>
      <w:r w:rsidRPr="008A5C51">
        <w:rPr>
          <w:rFonts w:ascii="Times New Roman" w:hAnsi="Times New Roman" w:cs="Times New Roman"/>
          <w:sz w:val="20"/>
          <w:szCs w:val="20"/>
        </w:rPr>
        <w:t>. 2008;42 Suppl 3 Pt 1:S126-129.</w:t>
      </w:r>
    </w:p>
    <w:p w14:paraId="166E094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4.</w:t>
      </w:r>
      <w:r w:rsidRPr="008A5C51">
        <w:rPr>
          <w:rFonts w:ascii="Times New Roman" w:hAnsi="Times New Roman" w:cs="Times New Roman"/>
          <w:sz w:val="20"/>
          <w:szCs w:val="20"/>
        </w:rPr>
        <w:tab/>
        <w:t xml:space="preserve">Guandalini S, Magazzu G, Chiaro A, La Balestra V, Di Nardo G, Gopalan S, et al. VSL#3 improves symptoms in children with irritable bowel syndrome: a multicenter, randomized, placebo-controlled, double-blind, crossover study. </w:t>
      </w:r>
      <w:r w:rsidRPr="008A5C51">
        <w:rPr>
          <w:rFonts w:ascii="Times New Roman" w:hAnsi="Times New Roman" w:cs="Times New Roman"/>
          <w:i/>
          <w:sz w:val="20"/>
          <w:szCs w:val="20"/>
        </w:rPr>
        <w:t>J Pediatr Gastroenterol Nutr</w:t>
      </w:r>
      <w:r w:rsidRPr="008A5C51">
        <w:rPr>
          <w:rFonts w:ascii="Times New Roman" w:hAnsi="Times New Roman" w:cs="Times New Roman"/>
          <w:sz w:val="20"/>
          <w:szCs w:val="20"/>
        </w:rPr>
        <w:t>. 2010;51(1):24-30.</w:t>
      </w:r>
    </w:p>
    <w:p w14:paraId="1667E5E2"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5.</w:t>
      </w:r>
      <w:r w:rsidRPr="008A5C51">
        <w:rPr>
          <w:rFonts w:ascii="Times New Roman" w:hAnsi="Times New Roman" w:cs="Times New Roman"/>
          <w:sz w:val="20"/>
          <w:szCs w:val="20"/>
        </w:rPr>
        <w:tab/>
        <w:t>Technical Report:An Emerging Trend of High Dose Probiotic Use in Clinical Practice :A brief survey:October 2011,</w:t>
      </w:r>
      <w:hyperlink r:id="rId10" w:history="1">
        <w:r w:rsidRPr="008A5C51">
          <w:rPr>
            <w:rStyle w:val="Hyperlink"/>
            <w:rFonts w:ascii="Times New Roman" w:hAnsi="Times New Roman" w:cs="Times New Roman"/>
            <w:color w:val="auto"/>
            <w:sz w:val="20"/>
            <w:szCs w:val="20"/>
          </w:rPr>
          <w:t>http://www.pointinstitute.org/wp-content/uploads/2012/10/High-Dose-Probiotics-in-Clinical-Practice.pdf</w:t>
        </w:r>
      </w:hyperlink>
    </w:p>
    <w:p w14:paraId="2AEABBD6" w14:textId="77777777" w:rsidR="00772FDF" w:rsidRPr="008A5C51" w:rsidRDefault="00772FDF" w:rsidP="0035603B">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6.</w:t>
      </w:r>
      <w:r w:rsidRPr="008A5C51">
        <w:rPr>
          <w:rFonts w:ascii="Times New Roman" w:hAnsi="Times New Roman" w:cs="Times New Roman"/>
          <w:sz w:val="20"/>
          <w:szCs w:val="20"/>
        </w:rPr>
        <w:tab/>
        <w:t>Patel RM, Myers LS, Kurundkar AR, Maheshwari A, Nusra</w:t>
      </w:r>
      <w:r w:rsidR="0035603B" w:rsidRPr="008A5C51">
        <w:rPr>
          <w:rFonts w:ascii="Times New Roman" w:hAnsi="Times New Roman" w:cs="Times New Roman"/>
          <w:sz w:val="20"/>
          <w:szCs w:val="20"/>
        </w:rPr>
        <w:t xml:space="preserve">t A, Lin PW. Probiotic bacteria </w:t>
      </w:r>
      <w:r w:rsidRPr="008A5C51">
        <w:rPr>
          <w:rFonts w:ascii="Times New Roman" w:hAnsi="Times New Roman" w:cs="Times New Roman"/>
          <w:sz w:val="20"/>
          <w:szCs w:val="20"/>
        </w:rPr>
        <w:t xml:space="preserve">induce maturation of intestinal claudin 3 expression and barrier function. </w:t>
      </w:r>
      <w:r w:rsidRPr="008A5C51">
        <w:rPr>
          <w:rFonts w:ascii="Times New Roman" w:hAnsi="Times New Roman" w:cs="Times New Roman"/>
          <w:i/>
          <w:sz w:val="20"/>
          <w:szCs w:val="20"/>
        </w:rPr>
        <w:t>The American journal of pathology</w:t>
      </w:r>
      <w:r w:rsidRPr="008A5C51">
        <w:rPr>
          <w:rFonts w:ascii="Times New Roman" w:hAnsi="Times New Roman" w:cs="Times New Roman"/>
          <w:sz w:val="20"/>
          <w:szCs w:val="20"/>
        </w:rPr>
        <w:t>. 2012;180(2):626-635.</w:t>
      </w:r>
    </w:p>
    <w:p w14:paraId="0A34C515"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7.</w:t>
      </w:r>
      <w:r w:rsidRPr="008A5C51">
        <w:rPr>
          <w:rFonts w:ascii="Times New Roman" w:hAnsi="Times New Roman" w:cs="Times New Roman"/>
          <w:sz w:val="20"/>
          <w:szCs w:val="20"/>
        </w:rPr>
        <w:tab/>
        <w:t xml:space="preserve">La Rosa PS, Brooks JP, Deych E, Boone EL, Edwards DJ, Wang Q, et al. Hypothesis testing and power calculations for taxonomic-based human microbiome data. </w:t>
      </w:r>
      <w:r w:rsidRPr="008A5C51">
        <w:rPr>
          <w:rFonts w:ascii="Times New Roman" w:hAnsi="Times New Roman" w:cs="Times New Roman"/>
          <w:i/>
          <w:sz w:val="20"/>
          <w:szCs w:val="20"/>
        </w:rPr>
        <w:t>PloS one</w:t>
      </w:r>
      <w:r w:rsidRPr="008A5C51">
        <w:rPr>
          <w:rFonts w:ascii="Times New Roman" w:hAnsi="Times New Roman" w:cs="Times New Roman"/>
          <w:sz w:val="20"/>
          <w:szCs w:val="20"/>
        </w:rPr>
        <w:t>. 2012;7(12):e52078.</w:t>
      </w:r>
    </w:p>
    <w:p w14:paraId="25795CEB"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8.</w:t>
      </w:r>
      <w:r w:rsidRPr="008A5C51">
        <w:rPr>
          <w:rFonts w:ascii="Times New Roman" w:hAnsi="Times New Roman" w:cs="Times New Roman"/>
          <w:sz w:val="20"/>
          <w:szCs w:val="20"/>
        </w:rPr>
        <w:tab/>
        <w:t xml:space="preserve">Strati F, Cavalieri D, Albanese D, De Felice C, Donati C, Hayek J, et al. New evidences on the altered gut microbiota in autism spectrum disorders. </w:t>
      </w:r>
      <w:r w:rsidRPr="008A5C51">
        <w:rPr>
          <w:rFonts w:ascii="Times New Roman" w:hAnsi="Times New Roman" w:cs="Times New Roman"/>
          <w:i/>
          <w:sz w:val="20"/>
          <w:szCs w:val="20"/>
        </w:rPr>
        <w:t>Microbiome</w:t>
      </w:r>
      <w:r w:rsidRPr="008A5C51">
        <w:rPr>
          <w:rFonts w:ascii="Times New Roman" w:hAnsi="Times New Roman" w:cs="Times New Roman"/>
          <w:sz w:val="20"/>
          <w:szCs w:val="20"/>
        </w:rPr>
        <w:t>. 2017;5(1):24.</w:t>
      </w:r>
    </w:p>
    <w:p w14:paraId="3BEE763E"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59.</w:t>
      </w:r>
      <w:r w:rsidRPr="008A5C51">
        <w:rPr>
          <w:rFonts w:ascii="Times New Roman" w:hAnsi="Times New Roman" w:cs="Times New Roman"/>
          <w:sz w:val="20"/>
          <w:szCs w:val="20"/>
        </w:rPr>
        <w:tab/>
        <w:t xml:space="preserve">A proposed charter for clinical trial data monitoring committees: helping them to do their job well. </w:t>
      </w:r>
      <w:r w:rsidRPr="008A5C51">
        <w:rPr>
          <w:rFonts w:ascii="Times New Roman" w:hAnsi="Times New Roman" w:cs="Times New Roman"/>
          <w:i/>
          <w:sz w:val="20"/>
          <w:szCs w:val="20"/>
        </w:rPr>
        <w:t>Lancet</w:t>
      </w:r>
      <w:r w:rsidRPr="008A5C51">
        <w:rPr>
          <w:rFonts w:ascii="Times New Roman" w:hAnsi="Times New Roman" w:cs="Times New Roman"/>
          <w:sz w:val="20"/>
          <w:szCs w:val="20"/>
        </w:rPr>
        <w:t>. 2005;365(9460):711-722.</w:t>
      </w:r>
    </w:p>
    <w:p w14:paraId="463AFE51"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0.</w:t>
      </w:r>
      <w:r w:rsidRPr="008A5C51">
        <w:rPr>
          <w:rFonts w:ascii="Times New Roman" w:hAnsi="Times New Roman" w:cs="Times New Roman"/>
          <w:sz w:val="20"/>
          <w:szCs w:val="20"/>
        </w:rPr>
        <w:tab/>
        <w:t xml:space="preserve">Pocock SJ. Group sequential methods in the design and analysis of clinical trials. </w:t>
      </w:r>
      <w:r w:rsidRPr="008A5C51">
        <w:rPr>
          <w:rFonts w:ascii="Times New Roman" w:hAnsi="Times New Roman" w:cs="Times New Roman"/>
          <w:i/>
          <w:sz w:val="20"/>
          <w:szCs w:val="20"/>
        </w:rPr>
        <w:t>Biometrika</w:t>
      </w:r>
      <w:r w:rsidRPr="008A5C51">
        <w:rPr>
          <w:rFonts w:ascii="Times New Roman" w:hAnsi="Times New Roman" w:cs="Times New Roman"/>
          <w:sz w:val="20"/>
          <w:szCs w:val="20"/>
        </w:rPr>
        <w:t>. 1977;64(2):191-199.</w:t>
      </w:r>
    </w:p>
    <w:p w14:paraId="603B4270"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1.</w:t>
      </w:r>
      <w:r w:rsidRPr="008A5C51">
        <w:rPr>
          <w:rFonts w:ascii="Times New Roman" w:hAnsi="Times New Roman" w:cs="Times New Roman"/>
          <w:sz w:val="20"/>
          <w:szCs w:val="20"/>
        </w:rPr>
        <w:tab/>
        <w:t>Health N, Council MR.</w:t>
      </w:r>
      <w:r w:rsidRPr="008A5C51">
        <w:rPr>
          <w:rFonts w:ascii="Times New Roman" w:hAnsi="Times New Roman" w:cs="Times New Roman"/>
          <w:i/>
          <w:sz w:val="20"/>
          <w:szCs w:val="20"/>
        </w:rPr>
        <w:t xml:space="preserve"> National statement on ethical conduct in human research</w:t>
      </w:r>
      <w:r w:rsidRPr="008A5C51">
        <w:rPr>
          <w:rFonts w:ascii="Times New Roman" w:hAnsi="Times New Roman" w:cs="Times New Roman"/>
          <w:sz w:val="20"/>
          <w:szCs w:val="20"/>
        </w:rPr>
        <w:t>: National Health and Medical Research Council; 2007.</w:t>
      </w:r>
    </w:p>
    <w:p w14:paraId="5C70BAC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2.</w:t>
      </w:r>
      <w:r w:rsidRPr="008A5C51">
        <w:rPr>
          <w:rFonts w:ascii="Times New Roman" w:hAnsi="Times New Roman" w:cs="Times New Roman"/>
          <w:sz w:val="20"/>
          <w:szCs w:val="20"/>
        </w:rPr>
        <w:tab/>
        <w:t xml:space="preserve">Moher D, Hopewell S, Schulz KF, Montori V, Gotzsche PC, Devereaux PJ, et al. CONSORT 2010 explanation and elaboration: updated guidelines for reporting parallel group randomised trials. </w:t>
      </w:r>
      <w:r w:rsidRPr="008A5C51">
        <w:rPr>
          <w:rFonts w:ascii="Times New Roman" w:hAnsi="Times New Roman" w:cs="Times New Roman"/>
          <w:i/>
          <w:sz w:val="20"/>
          <w:szCs w:val="20"/>
        </w:rPr>
        <w:t>Bmj</w:t>
      </w:r>
      <w:r w:rsidRPr="008A5C51">
        <w:rPr>
          <w:rFonts w:ascii="Times New Roman" w:hAnsi="Times New Roman" w:cs="Times New Roman"/>
          <w:sz w:val="20"/>
          <w:szCs w:val="20"/>
        </w:rPr>
        <w:t>. 2010;340:c869.</w:t>
      </w:r>
    </w:p>
    <w:p w14:paraId="6BBB047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3.</w:t>
      </w:r>
      <w:r w:rsidRPr="008A5C51">
        <w:rPr>
          <w:rFonts w:ascii="Times New Roman" w:hAnsi="Times New Roman" w:cs="Times New Roman"/>
          <w:sz w:val="20"/>
          <w:szCs w:val="20"/>
        </w:rPr>
        <w:tab/>
        <w:t xml:space="preserve">Lichtiger S, Present DH, Kornbluth A, Gelernt I, Bauer J, Galler G, et al. Cyclosporine in severe ulcerative colitis refractory to steroid therapy. </w:t>
      </w:r>
      <w:r w:rsidRPr="008A5C51">
        <w:rPr>
          <w:rFonts w:ascii="Times New Roman" w:hAnsi="Times New Roman" w:cs="Times New Roman"/>
          <w:i/>
          <w:sz w:val="20"/>
          <w:szCs w:val="20"/>
        </w:rPr>
        <w:t>N Engl J Med</w:t>
      </w:r>
      <w:r w:rsidRPr="008A5C51">
        <w:rPr>
          <w:rFonts w:ascii="Times New Roman" w:hAnsi="Times New Roman" w:cs="Times New Roman"/>
          <w:sz w:val="20"/>
          <w:szCs w:val="20"/>
        </w:rPr>
        <w:t>. 1994;330(26):1841-1845.</w:t>
      </w:r>
    </w:p>
    <w:p w14:paraId="00A739B4"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4.</w:t>
      </w:r>
      <w:r w:rsidRPr="008A5C51">
        <w:rPr>
          <w:rFonts w:ascii="Times New Roman" w:hAnsi="Times New Roman" w:cs="Times New Roman"/>
          <w:sz w:val="20"/>
          <w:szCs w:val="20"/>
        </w:rPr>
        <w:tab/>
        <w:t>Zimmerman I, Steiner V, Pond R. Preschool Language Scales, (PLSTM-5). San Antonio, TX: Pearson Education, Inc; 2011.</w:t>
      </w:r>
    </w:p>
    <w:p w14:paraId="2A5D543B"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5.</w:t>
      </w:r>
      <w:r w:rsidRPr="008A5C51">
        <w:rPr>
          <w:rFonts w:ascii="Times New Roman" w:hAnsi="Times New Roman" w:cs="Times New Roman"/>
          <w:sz w:val="20"/>
          <w:szCs w:val="20"/>
        </w:rPr>
        <w:tab/>
        <w:t>Dunn W. Sensory Profile 2. Bloomington, MN. USA: Pearson Psychcorp; 2014.</w:t>
      </w:r>
    </w:p>
    <w:p w14:paraId="59752AD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6.</w:t>
      </w:r>
      <w:r w:rsidRPr="008A5C51">
        <w:rPr>
          <w:rFonts w:ascii="Times New Roman" w:hAnsi="Times New Roman" w:cs="Times New Roman"/>
          <w:sz w:val="20"/>
          <w:szCs w:val="20"/>
        </w:rPr>
        <w:tab/>
        <w:t>Bodfish JW, Symons FJ, Parker DE, Lewis MHJJoa, disorders d. Varieties of repetitive behavior in autism: Comparisons to mental retardation. 2000;30(3):237-243.</w:t>
      </w:r>
    </w:p>
    <w:p w14:paraId="7EFA0D93"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7.</w:t>
      </w:r>
      <w:r w:rsidRPr="008A5C51">
        <w:rPr>
          <w:rFonts w:ascii="Times New Roman" w:hAnsi="Times New Roman" w:cs="Times New Roman"/>
          <w:sz w:val="20"/>
          <w:szCs w:val="20"/>
        </w:rPr>
        <w:tab/>
        <w:t>Sparow SS, Balla DA, Cicchetti DV.</w:t>
      </w:r>
      <w:r w:rsidRPr="008A5C51">
        <w:rPr>
          <w:rFonts w:ascii="Times New Roman" w:hAnsi="Times New Roman" w:cs="Times New Roman"/>
          <w:i/>
          <w:sz w:val="20"/>
          <w:szCs w:val="20"/>
        </w:rPr>
        <w:t xml:space="preserve"> Vineland adaptive behavior scales</w:t>
      </w:r>
      <w:r w:rsidRPr="008A5C51">
        <w:rPr>
          <w:rFonts w:ascii="Times New Roman" w:hAnsi="Times New Roman" w:cs="Times New Roman"/>
          <w:sz w:val="20"/>
          <w:szCs w:val="20"/>
        </w:rPr>
        <w:t>: Rijksuniversiteit Leiden, Vakgroep Orthopedagogiek; 1997.</w:t>
      </w:r>
    </w:p>
    <w:p w14:paraId="59E7CC38"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8.</w:t>
      </w:r>
      <w:r w:rsidRPr="008A5C51">
        <w:rPr>
          <w:rFonts w:ascii="Times New Roman" w:hAnsi="Times New Roman" w:cs="Times New Roman"/>
          <w:sz w:val="20"/>
          <w:szCs w:val="20"/>
        </w:rPr>
        <w:tab/>
        <w:t>Mullen EM.</w:t>
      </w:r>
      <w:r w:rsidRPr="008A5C51">
        <w:rPr>
          <w:rFonts w:ascii="Times New Roman" w:hAnsi="Times New Roman" w:cs="Times New Roman"/>
          <w:i/>
          <w:sz w:val="20"/>
          <w:szCs w:val="20"/>
        </w:rPr>
        <w:t xml:space="preserve"> Mullen scales of early learning</w:t>
      </w:r>
      <w:r w:rsidRPr="008A5C51">
        <w:rPr>
          <w:rFonts w:ascii="Times New Roman" w:hAnsi="Times New Roman" w:cs="Times New Roman"/>
          <w:sz w:val="20"/>
          <w:szCs w:val="20"/>
        </w:rPr>
        <w:t>: AGS Circle Pines, MN; 1995.</w:t>
      </w:r>
    </w:p>
    <w:p w14:paraId="2C925816"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69.</w:t>
      </w:r>
      <w:r w:rsidRPr="008A5C51">
        <w:rPr>
          <w:rFonts w:ascii="Times New Roman" w:hAnsi="Times New Roman" w:cs="Times New Roman"/>
          <w:sz w:val="20"/>
          <w:szCs w:val="20"/>
        </w:rPr>
        <w:tab/>
        <w:t xml:space="preserve">den Besten G, van Eunen K, Groen AK, Venema K, Reijngoud DJ, Bakker BM. The role of short-chain fatty acids in the interplay between diet, gut microbiota, and host energy metabolism. </w:t>
      </w:r>
      <w:r w:rsidRPr="008A5C51">
        <w:rPr>
          <w:rFonts w:ascii="Times New Roman" w:hAnsi="Times New Roman" w:cs="Times New Roman"/>
          <w:i/>
          <w:sz w:val="20"/>
          <w:szCs w:val="20"/>
        </w:rPr>
        <w:t>Journal of lipid research</w:t>
      </w:r>
      <w:r w:rsidRPr="008A5C51">
        <w:rPr>
          <w:rFonts w:ascii="Times New Roman" w:hAnsi="Times New Roman" w:cs="Times New Roman"/>
          <w:sz w:val="20"/>
          <w:szCs w:val="20"/>
        </w:rPr>
        <w:t>. 2013;54(9):2325-2340.</w:t>
      </w:r>
    </w:p>
    <w:p w14:paraId="054A125F"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70.</w:t>
      </w:r>
      <w:r w:rsidRPr="008A5C51">
        <w:rPr>
          <w:rFonts w:ascii="Times New Roman" w:hAnsi="Times New Roman" w:cs="Times New Roman"/>
          <w:sz w:val="20"/>
          <w:szCs w:val="20"/>
        </w:rPr>
        <w:tab/>
        <w:t xml:space="preserve">Puertollano E, Kolida S, Yaqoob P. Biological significance of short-chain fatty acid metabolism by the intestinal microbiome. </w:t>
      </w:r>
      <w:r w:rsidRPr="008A5C51">
        <w:rPr>
          <w:rFonts w:ascii="Times New Roman" w:hAnsi="Times New Roman" w:cs="Times New Roman"/>
          <w:i/>
          <w:sz w:val="20"/>
          <w:szCs w:val="20"/>
        </w:rPr>
        <w:t>Current opinion in clinical nutrition and metabolic care</w:t>
      </w:r>
      <w:r w:rsidRPr="008A5C51">
        <w:rPr>
          <w:rFonts w:ascii="Times New Roman" w:hAnsi="Times New Roman" w:cs="Times New Roman"/>
          <w:sz w:val="20"/>
          <w:szCs w:val="20"/>
        </w:rPr>
        <w:t>. 2014;17(2):139-144.</w:t>
      </w:r>
    </w:p>
    <w:p w14:paraId="05AF79D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71.</w:t>
      </w:r>
      <w:r w:rsidRPr="008A5C51">
        <w:rPr>
          <w:rFonts w:ascii="Times New Roman" w:hAnsi="Times New Roman" w:cs="Times New Roman"/>
          <w:sz w:val="20"/>
          <w:szCs w:val="20"/>
        </w:rPr>
        <w:tab/>
        <w:t xml:space="preserve">Tan J, McKenzie C, Potamitis M, Thorburn AN, Mackay CR, Macia L. The role of short-chain fatty acids in health and disease. </w:t>
      </w:r>
      <w:r w:rsidRPr="008A5C51">
        <w:rPr>
          <w:rFonts w:ascii="Times New Roman" w:hAnsi="Times New Roman" w:cs="Times New Roman"/>
          <w:i/>
          <w:sz w:val="20"/>
          <w:szCs w:val="20"/>
        </w:rPr>
        <w:t>Advances in immunology</w:t>
      </w:r>
      <w:r w:rsidRPr="008A5C51">
        <w:rPr>
          <w:rFonts w:ascii="Times New Roman" w:hAnsi="Times New Roman" w:cs="Times New Roman"/>
          <w:sz w:val="20"/>
          <w:szCs w:val="20"/>
        </w:rPr>
        <w:t>. 2014;121:91-119.</w:t>
      </w:r>
    </w:p>
    <w:p w14:paraId="37E1F0D7"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72.</w:t>
      </w:r>
      <w:r w:rsidRPr="008A5C51">
        <w:rPr>
          <w:rFonts w:ascii="Times New Roman" w:hAnsi="Times New Roman" w:cs="Times New Roman"/>
          <w:sz w:val="20"/>
          <w:szCs w:val="20"/>
        </w:rPr>
        <w:tab/>
        <w:t xml:space="preserve">Vinolo MA, Rodrigues HG, Nachbar RT, Curi R. Regulation of inflammation by short chain fatty acids. </w:t>
      </w:r>
      <w:r w:rsidRPr="008A5C51">
        <w:rPr>
          <w:rFonts w:ascii="Times New Roman" w:hAnsi="Times New Roman" w:cs="Times New Roman"/>
          <w:i/>
          <w:sz w:val="20"/>
          <w:szCs w:val="20"/>
        </w:rPr>
        <w:t>Nutrients</w:t>
      </w:r>
      <w:r w:rsidRPr="008A5C51">
        <w:rPr>
          <w:rFonts w:ascii="Times New Roman" w:hAnsi="Times New Roman" w:cs="Times New Roman"/>
          <w:sz w:val="20"/>
          <w:szCs w:val="20"/>
        </w:rPr>
        <w:t>. 2011;3(10):858-876.</w:t>
      </w:r>
    </w:p>
    <w:p w14:paraId="71E149BC" w14:textId="77777777" w:rsidR="00772FDF" w:rsidRPr="008A5C51" w:rsidRDefault="00772FDF" w:rsidP="00772FDF">
      <w:pPr>
        <w:pStyle w:val="EndNoteBibliography"/>
        <w:spacing w:after="0"/>
        <w:ind w:left="720" w:hanging="720"/>
        <w:jc w:val="both"/>
        <w:rPr>
          <w:rFonts w:ascii="Times New Roman" w:hAnsi="Times New Roman" w:cs="Times New Roman"/>
          <w:sz w:val="20"/>
          <w:szCs w:val="20"/>
        </w:rPr>
      </w:pPr>
      <w:r w:rsidRPr="008A5C51">
        <w:rPr>
          <w:rFonts w:ascii="Times New Roman" w:hAnsi="Times New Roman" w:cs="Times New Roman"/>
          <w:sz w:val="20"/>
          <w:szCs w:val="20"/>
        </w:rPr>
        <w:t>73.</w:t>
      </w:r>
      <w:r w:rsidRPr="008A5C51">
        <w:rPr>
          <w:rFonts w:ascii="Times New Roman" w:hAnsi="Times New Roman" w:cs="Times New Roman"/>
          <w:sz w:val="20"/>
          <w:szCs w:val="20"/>
        </w:rPr>
        <w:tab/>
        <w:t xml:space="preserve">Matsuki T, Watanabe K, Tanaka R. Genus- and species-specific PCR primers for the detection and identification of bifidobacteria. </w:t>
      </w:r>
      <w:r w:rsidRPr="008A5C51">
        <w:rPr>
          <w:rFonts w:ascii="Times New Roman" w:hAnsi="Times New Roman" w:cs="Times New Roman"/>
          <w:i/>
          <w:sz w:val="20"/>
          <w:szCs w:val="20"/>
        </w:rPr>
        <w:t>Current issues in intestinal microbiology</w:t>
      </w:r>
      <w:r w:rsidRPr="008A5C51">
        <w:rPr>
          <w:rFonts w:ascii="Times New Roman" w:hAnsi="Times New Roman" w:cs="Times New Roman"/>
          <w:sz w:val="20"/>
          <w:szCs w:val="20"/>
        </w:rPr>
        <w:t>. 2003;4(2):61-69.</w:t>
      </w:r>
    </w:p>
    <w:p w14:paraId="6AD6A522" w14:textId="1AC059DB" w:rsidR="004C2780" w:rsidRPr="008A5C51" w:rsidRDefault="00774197" w:rsidP="00772FDF">
      <w:pPr>
        <w:spacing w:after="0"/>
        <w:jc w:val="both"/>
        <w:rPr>
          <w:rFonts w:ascii="Times New Roman" w:hAnsi="Times New Roman" w:cs="Times New Roman"/>
          <w:sz w:val="20"/>
          <w:szCs w:val="20"/>
        </w:rPr>
      </w:pPr>
      <w:r w:rsidRPr="008A5C51">
        <w:rPr>
          <w:rFonts w:ascii="Times New Roman" w:hAnsi="Times New Roman" w:cs="Times New Roman"/>
          <w:sz w:val="20"/>
          <w:szCs w:val="20"/>
        </w:rPr>
        <w:fldChar w:fldCharType="end"/>
      </w:r>
    </w:p>
    <w:sectPr w:rsidR="004C2780" w:rsidRPr="008A5C51" w:rsidSect="00500B1F">
      <w:headerReference w:type="default" r:id="rId11"/>
      <w:footerReference w:type="default" r:id="rId1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B5D406" w14:textId="77777777" w:rsidR="00AE7E7E" w:rsidRDefault="00AE7E7E">
      <w:pPr>
        <w:spacing w:after="0"/>
      </w:pPr>
      <w:r>
        <w:separator/>
      </w:r>
    </w:p>
  </w:endnote>
  <w:endnote w:type="continuationSeparator" w:id="0">
    <w:p w14:paraId="22CE3142" w14:textId="77777777" w:rsidR="00AE7E7E" w:rsidRDefault="00AE7E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AC06A" w14:textId="616CDAAE" w:rsidR="00AE7E7E" w:rsidRDefault="00AE7E7E">
    <w:pPr>
      <w:pStyle w:val="Footer"/>
    </w:pPr>
    <w:r>
      <w:t xml:space="preserve">Protocol Version </w:t>
    </w:r>
    <w:r w:rsidR="003E6D96">
      <w:t>5</w:t>
    </w:r>
    <w:r>
      <w:t xml:space="preserve"> Dated -</w:t>
    </w:r>
    <w:r w:rsidR="00587A32">
      <w:t>23/07/2020</w:t>
    </w:r>
  </w:p>
  <w:p w14:paraId="590EB3CE" w14:textId="77777777" w:rsidR="00AE7E7E" w:rsidRDefault="00AE7E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0263CC" w14:textId="77777777" w:rsidR="00AE7E7E" w:rsidRDefault="00AE7E7E">
      <w:pPr>
        <w:spacing w:after="0"/>
      </w:pPr>
      <w:r>
        <w:separator/>
      </w:r>
    </w:p>
  </w:footnote>
  <w:footnote w:type="continuationSeparator" w:id="0">
    <w:p w14:paraId="60D10684" w14:textId="77777777" w:rsidR="00AE7E7E" w:rsidRDefault="00AE7E7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326649"/>
      <w:docPartObj>
        <w:docPartGallery w:val="Page Numbers (Top of Page)"/>
        <w:docPartUnique/>
      </w:docPartObj>
    </w:sdtPr>
    <w:sdtEndPr>
      <w:rPr>
        <w:noProof/>
      </w:rPr>
    </w:sdtEndPr>
    <w:sdtContent>
      <w:p w14:paraId="4C66106F" w14:textId="1DFAF836" w:rsidR="00AE7E7E" w:rsidRDefault="00AE7E7E">
        <w:pPr>
          <w:pStyle w:val="Header"/>
          <w:jc w:val="right"/>
        </w:pPr>
        <w:r>
          <w:fldChar w:fldCharType="begin"/>
        </w:r>
        <w:r>
          <w:instrText xml:space="preserve"> PAGE   \* MERGEFORMAT </w:instrText>
        </w:r>
        <w:r>
          <w:fldChar w:fldCharType="separate"/>
        </w:r>
        <w:r w:rsidR="00DB2D2B">
          <w:rPr>
            <w:noProof/>
          </w:rPr>
          <w:t>10</w:t>
        </w:r>
        <w:r>
          <w:rPr>
            <w:noProof/>
          </w:rPr>
          <w:fldChar w:fldCharType="end"/>
        </w:r>
      </w:p>
    </w:sdtContent>
  </w:sdt>
  <w:p w14:paraId="3EB8BC15" w14:textId="77777777" w:rsidR="00AE7E7E" w:rsidRDefault="00AE7E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922076"/>
    <w:multiLevelType w:val="hybridMultilevel"/>
    <w:tmpl w:val="AFEA3C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99209F1"/>
    <w:multiLevelType w:val="hybridMultilevel"/>
    <w:tmpl w:val="73D42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8584016"/>
    <w:multiLevelType w:val="hybridMultilevel"/>
    <w:tmpl w:val="31340AAE"/>
    <w:lvl w:ilvl="0" w:tplc="0C09000F">
      <w:start w:val="3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3D036BE"/>
    <w:multiLevelType w:val="hybridMultilevel"/>
    <w:tmpl w:val="181091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565764F"/>
    <w:multiLevelType w:val="hybridMultilevel"/>
    <w:tmpl w:val="374E3B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075657C"/>
    <w:multiLevelType w:val="hybridMultilevel"/>
    <w:tmpl w:val="7AE883E6"/>
    <w:lvl w:ilvl="0" w:tplc="0C09000F">
      <w:start w:val="3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E7276B5"/>
    <w:multiLevelType w:val="hybridMultilevel"/>
    <w:tmpl w:val="C79E97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2F776BD"/>
    <w:multiLevelType w:val="hybridMultilevel"/>
    <w:tmpl w:val="F2B80AF2"/>
    <w:lvl w:ilvl="0" w:tplc="0C090003">
      <w:start w:val="1"/>
      <w:numFmt w:val="bullet"/>
      <w:lvlText w:val="o"/>
      <w:lvlJc w:val="left"/>
      <w:pPr>
        <w:ind w:left="720" w:hanging="360"/>
      </w:pPr>
      <w:rPr>
        <w:rFonts w:ascii="Courier New" w:hAnsi="Courier New" w:cs="Courier New" w:hint="default"/>
        <w:color w:val="5C8727"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742F7072"/>
    <w:multiLevelType w:val="hybridMultilevel"/>
    <w:tmpl w:val="4F68AE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F094BFE"/>
    <w:multiLevelType w:val="hybridMultilevel"/>
    <w:tmpl w:val="31BC71E8"/>
    <w:lvl w:ilvl="0" w:tplc="7452D284">
      <w:start w:val="1"/>
      <w:numFmt w:val="decimal"/>
      <w:lvlText w:val="%1."/>
      <w:lvlJc w:val="left"/>
      <w:pPr>
        <w:ind w:left="644" w:hanging="360"/>
      </w:pPr>
      <w:rPr>
        <w:rFonts w:hint="default"/>
        <w:b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num w:numId="1">
    <w:abstractNumId w:val="7"/>
  </w:num>
  <w:num w:numId="2">
    <w:abstractNumId w:val="2"/>
  </w:num>
  <w:num w:numId="3">
    <w:abstractNumId w:val="5"/>
  </w:num>
  <w:num w:numId="4">
    <w:abstractNumId w:val="4"/>
  </w:num>
  <w:num w:numId="5">
    <w:abstractNumId w:val="8"/>
  </w:num>
  <w:num w:numId="6">
    <w:abstractNumId w:val="6"/>
  </w:num>
  <w:num w:numId="7">
    <w:abstractNumId w:val="0"/>
  </w:num>
  <w:num w:numId="8">
    <w:abstractNumId w:val="1"/>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67E3"/>
    <w:rsid w:val="00017B7A"/>
    <w:rsid w:val="00023163"/>
    <w:rsid w:val="00026923"/>
    <w:rsid w:val="0003417A"/>
    <w:rsid w:val="00043B7D"/>
    <w:rsid w:val="00054CE3"/>
    <w:rsid w:val="00061DC8"/>
    <w:rsid w:val="0006370B"/>
    <w:rsid w:val="0007001D"/>
    <w:rsid w:val="000767E3"/>
    <w:rsid w:val="0008039F"/>
    <w:rsid w:val="00082ABD"/>
    <w:rsid w:val="000971EC"/>
    <w:rsid w:val="000B394E"/>
    <w:rsid w:val="000C0534"/>
    <w:rsid w:val="000C0833"/>
    <w:rsid w:val="000C3FCD"/>
    <w:rsid w:val="000C7976"/>
    <w:rsid w:val="000F780D"/>
    <w:rsid w:val="001126B6"/>
    <w:rsid w:val="001138CB"/>
    <w:rsid w:val="001437E0"/>
    <w:rsid w:val="00171B7B"/>
    <w:rsid w:val="00174EF4"/>
    <w:rsid w:val="00184BAA"/>
    <w:rsid w:val="001A5041"/>
    <w:rsid w:val="001C7D1F"/>
    <w:rsid w:val="001D074C"/>
    <w:rsid w:val="001D0CBC"/>
    <w:rsid w:val="001D2CB1"/>
    <w:rsid w:val="001F6030"/>
    <w:rsid w:val="001F68E9"/>
    <w:rsid w:val="002133B9"/>
    <w:rsid w:val="00220E8F"/>
    <w:rsid w:val="00225B42"/>
    <w:rsid w:val="002329DF"/>
    <w:rsid w:val="002359CF"/>
    <w:rsid w:val="00237A81"/>
    <w:rsid w:val="0028606F"/>
    <w:rsid w:val="002C7D7D"/>
    <w:rsid w:val="002D0705"/>
    <w:rsid w:val="00313F44"/>
    <w:rsid w:val="0033134C"/>
    <w:rsid w:val="003433D9"/>
    <w:rsid w:val="00355004"/>
    <w:rsid w:val="0035603B"/>
    <w:rsid w:val="00361D15"/>
    <w:rsid w:val="00365230"/>
    <w:rsid w:val="003929E7"/>
    <w:rsid w:val="00396391"/>
    <w:rsid w:val="003B7CD6"/>
    <w:rsid w:val="003E167A"/>
    <w:rsid w:val="003E6D96"/>
    <w:rsid w:val="00422BFE"/>
    <w:rsid w:val="00440FE8"/>
    <w:rsid w:val="00466DB9"/>
    <w:rsid w:val="00471692"/>
    <w:rsid w:val="00474EC9"/>
    <w:rsid w:val="004822B5"/>
    <w:rsid w:val="0049494A"/>
    <w:rsid w:val="004A07B6"/>
    <w:rsid w:val="004A29CC"/>
    <w:rsid w:val="004A609E"/>
    <w:rsid w:val="004C2780"/>
    <w:rsid w:val="004C6976"/>
    <w:rsid w:val="004F1D9B"/>
    <w:rsid w:val="0050077F"/>
    <w:rsid w:val="00500B1F"/>
    <w:rsid w:val="00546A10"/>
    <w:rsid w:val="0056716B"/>
    <w:rsid w:val="00580AE1"/>
    <w:rsid w:val="00587A32"/>
    <w:rsid w:val="005971F7"/>
    <w:rsid w:val="005A409E"/>
    <w:rsid w:val="005B5502"/>
    <w:rsid w:val="005E767A"/>
    <w:rsid w:val="005F635E"/>
    <w:rsid w:val="00603838"/>
    <w:rsid w:val="00607E34"/>
    <w:rsid w:val="00617CAC"/>
    <w:rsid w:val="00640442"/>
    <w:rsid w:val="00643308"/>
    <w:rsid w:val="00655481"/>
    <w:rsid w:val="00664E0D"/>
    <w:rsid w:val="0067382A"/>
    <w:rsid w:val="00682927"/>
    <w:rsid w:val="006956B9"/>
    <w:rsid w:val="006A1C94"/>
    <w:rsid w:val="006A59D5"/>
    <w:rsid w:val="006B1DB6"/>
    <w:rsid w:val="006B3A69"/>
    <w:rsid w:val="006C14F7"/>
    <w:rsid w:val="006F52D0"/>
    <w:rsid w:val="0070368D"/>
    <w:rsid w:val="007142A1"/>
    <w:rsid w:val="00733649"/>
    <w:rsid w:val="007377C1"/>
    <w:rsid w:val="0077027C"/>
    <w:rsid w:val="00772FDF"/>
    <w:rsid w:val="00773952"/>
    <w:rsid w:val="00774197"/>
    <w:rsid w:val="007A5C08"/>
    <w:rsid w:val="007A6826"/>
    <w:rsid w:val="007B589E"/>
    <w:rsid w:val="007C3183"/>
    <w:rsid w:val="007D4C60"/>
    <w:rsid w:val="007D793C"/>
    <w:rsid w:val="007D7C1D"/>
    <w:rsid w:val="007E3819"/>
    <w:rsid w:val="007F0B13"/>
    <w:rsid w:val="008009B6"/>
    <w:rsid w:val="00820F2C"/>
    <w:rsid w:val="00845781"/>
    <w:rsid w:val="008470A4"/>
    <w:rsid w:val="008507C1"/>
    <w:rsid w:val="008516DF"/>
    <w:rsid w:val="008603EC"/>
    <w:rsid w:val="00881846"/>
    <w:rsid w:val="00882ED2"/>
    <w:rsid w:val="00883C24"/>
    <w:rsid w:val="00897837"/>
    <w:rsid w:val="008A5C51"/>
    <w:rsid w:val="008C7366"/>
    <w:rsid w:val="008D4E86"/>
    <w:rsid w:val="008F7FE4"/>
    <w:rsid w:val="009227E7"/>
    <w:rsid w:val="00930280"/>
    <w:rsid w:val="00930DF8"/>
    <w:rsid w:val="00945096"/>
    <w:rsid w:val="00957D6E"/>
    <w:rsid w:val="009668ED"/>
    <w:rsid w:val="00981DA1"/>
    <w:rsid w:val="0098346D"/>
    <w:rsid w:val="00990D6C"/>
    <w:rsid w:val="009A1F46"/>
    <w:rsid w:val="009B1ECE"/>
    <w:rsid w:val="009C0018"/>
    <w:rsid w:val="009C6608"/>
    <w:rsid w:val="009E0E38"/>
    <w:rsid w:val="009F029E"/>
    <w:rsid w:val="00A45A3C"/>
    <w:rsid w:val="00A51EF2"/>
    <w:rsid w:val="00A8609A"/>
    <w:rsid w:val="00A91C4C"/>
    <w:rsid w:val="00AA421A"/>
    <w:rsid w:val="00AB2B72"/>
    <w:rsid w:val="00AB6483"/>
    <w:rsid w:val="00AD4151"/>
    <w:rsid w:val="00AE7E7E"/>
    <w:rsid w:val="00B01A1A"/>
    <w:rsid w:val="00B03023"/>
    <w:rsid w:val="00B0381E"/>
    <w:rsid w:val="00B347C5"/>
    <w:rsid w:val="00B35A2F"/>
    <w:rsid w:val="00B62BF3"/>
    <w:rsid w:val="00B674D7"/>
    <w:rsid w:val="00B677D9"/>
    <w:rsid w:val="00B73EE4"/>
    <w:rsid w:val="00B83A0B"/>
    <w:rsid w:val="00B94210"/>
    <w:rsid w:val="00BA576D"/>
    <w:rsid w:val="00BB458A"/>
    <w:rsid w:val="00BB5642"/>
    <w:rsid w:val="00BB5682"/>
    <w:rsid w:val="00BD41EB"/>
    <w:rsid w:val="00BD64D5"/>
    <w:rsid w:val="00BE3C2D"/>
    <w:rsid w:val="00BF797D"/>
    <w:rsid w:val="00C15D71"/>
    <w:rsid w:val="00C477AB"/>
    <w:rsid w:val="00C53E34"/>
    <w:rsid w:val="00C676B4"/>
    <w:rsid w:val="00C7143D"/>
    <w:rsid w:val="00C86BE1"/>
    <w:rsid w:val="00C87D7E"/>
    <w:rsid w:val="00C941C5"/>
    <w:rsid w:val="00C95831"/>
    <w:rsid w:val="00CB775F"/>
    <w:rsid w:val="00CC2DCC"/>
    <w:rsid w:val="00CE4001"/>
    <w:rsid w:val="00CF64E2"/>
    <w:rsid w:val="00D01E23"/>
    <w:rsid w:val="00D147D4"/>
    <w:rsid w:val="00D2294E"/>
    <w:rsid w:val="00D31F81"/>
    <w:rsid w:val="00D46C26"/>
    <w:rsid w:val="00D9301F"/>
    <w:rsid w:val="00D969C6"/>
    <w:rsid w:val="00DB2D2B"/>
    <w:rsid w:val="00DB4DB5"/>
    <w:rsid w:val="00DD54D7"/>
    <w:rsid w:val="00DE3154"/>
    <w:rsid w:val="00DE4BFE"/>
    <w:rsid w:val="00DE676A"/>
    <w:rsid w:val="00DF13B3"/>
    <w:rsid w:val="00DF1E4D"/>
    <w:rsid w:val="00E27859"/>
    <w:rsid w:val="00E35370"/>
    <w:rsid w:val="00E40563"/>
    <w:rsid w:val="00E47483"/>
    <w:rsid w:val="00E80CD7"/>
    <w:rsid w:val="00E82895"/>
    <w:rsid w:val="00EA08D5"/>
    <w:rsid w:val="00EA22D6"/>
    <w:rsid w:val="00EC0749"/>
    <w:rsid w:val="00ED11F2"/>
    <w:rsid w:val="00ED6927"/>
    <w:rsid w:val="00F02690"/>
    <w:rsid w:val="00F41562"/>
    <w:rsid w:val="00F546CB"/>
    <w:rsid w:val="00F63D48"/>
    <w:rsid w:val="00F94936"/>
    <w:rsid w:val="00F976D9"/>
    <w:rsid w:val="00FD11BA"/>
    <w:rsid w:val="00FE53A2"/>
    <w:rsid w:val="00FF0D8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F8D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iPriority w:val="2"/>
    <w:qFormat/>
    <w:rsid w:val="000767E3"/>
    <w:pPr>
      <w:spacing w:after="170" w:line="240" w:lineRule="auto"/>
    </w:pPr>
    <w:rPr>
      <w:rFonts w:ascii="Arial" w:hAnsi="Arial"/>
      <w:sz w:val="24"/>
    </w:rPr>
  </w:style>
  <w:style w:type="paragraph" w:styleId="Heading1">
    <w:name w:val="heading 1"/>
    <w:basedOn w:val="Normal"/>
    <w:next w:val="Normal"/>
    <w:link w:val="Heading1Char"/>
    <w:uiPriority w:val="9"/>
    <w:qFormat/>
    <w:rsid w:val="000767E3"/>
    <w:pPr>
      <w:keepNext/>
      <w:keepLines/>
      <w:spacing w:after="120"/>
      <w:outlineLvl w:val="0"/>
    </w:pPr>
    <w:rPr>
      <w:rFonts w:eastAsiaTheme="majorEastAsia" w:cstheme="majorBidi"/>
      <w:b/>
      <w:bCs/>
      <w:color w:val="5C8727" w:themeColor="accent1"/>
      <w:sz w:val="40"/>
      <w:szCs w:val="28"/>
    </w:rPr>
  </w:style>
  <w:style w:type="paragraph" w:styleId="Heading2">
    <w:name w:val="heading 2"/>
    <w:basedOn w:val="Normal"/>
    <w:next w:val="Normal"/>
    <w:link w:val="Heading2Char"/>
    <w:uiPriority w:val="9"/>
    <w:qFormat/>
    <w:rsid w:val="000767E3"/>
    <w:pPr>
      <w:keepNext/>
      <w:keepLines/>
      <w:spacing w:before="240" w:after="60"/>
      <w:outlineLvl w:val="1"/>
    </w:pPr>
    <w:rPr>
      <w:rFonts w:eastAsiaTheme="majorEastAsia" w:cstheme="majorBidi"/>
      <w:b/>
      <w:bCs/>
      <w:color w:val="5C8727" w:themeColor="accent1"/>
      <w:sz w:val="28"/>
      <w:szCs w:val="26"/>
    </w:rPr>
  </w:style>
  <w:style w:type="paragraph" w:styleId="Heading3">
    <w:name w:val="heading 3"/>
    <w:basedOn w:val="Normal"/>
    <w:next w:val="Normal"/>
    <w:link w:val="Heading3Char"/>
    <w:uiPriority w:val="9"/>
    <w:qFormat/>
    <w:rsid w:val="000767E3"/>
    <w:pPr>
      <w:keepNext/>
      <w:keepLines/>
      <w:spacing w:before="240" w:after="60"/>
      <w:outlineLvl w:val="2"/>
    </w:pPr>
    <w:rPr>
      <w:rFonts w:eastAsiaTheme="majorEastAsia" w:cstheme="majorBidi"/>
      <w:b/>
      <w:bCs/>
      <w:color w:val="757477" w:themeColor="text2"/>
      <w:sz w:val="26"/>
    </w:rPr>
  </w:style>
  <w:style w:type="paragraph" w:styleId="Heading4">
    <w:name w:val="heading 4"/>
    <w:basedOn w:val="Normal"/>
    <w:next w:val="Normal"/>
    <w:link w:val="Heading4Char"/>
    <w:uiPriority w:val="9"/>
    <w:qFormat/>
    <w:rsid w:val="000767E3"/>
    <w:pPr>
      <w:keepNext/>
      <w:keepLines/>
      <w:spacing w:before="240" w:after="60"/>
      <w:outlineLvl w:val="3"/>
    </w:pPr>
    <w:rPr>
      <w:rFonts w:eastAsiaTheme="majorEastAsia" w:cstheme="majorBidi"/>
      <w:b/>
      <w:bCs/>
      <w:iCs/>
      <w:color w:val="757477" w:themeColor="text2"/>
    </w:rPr>
  </w:style>
  <w:style w:type="paragraph" w:styleId="Heading5">
    <w:name w:val="heading 5"/>
    <w:basedOn w:val="Normal"/>
    <w:next w:val="Normal"/>
    <w:link w:val="Heading5Char"/>
    <w:uiPriority w:val="9"/>
    <w:semiHidden/>
    <w:qFormat/>
    <w:rsid w:val="000767E3"/>
    <w:pPr>
      <w:keepNext/>
      <w:keepLines/>
      <w:spacing w:before="20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qFormat/>
    <w:rsid w:val="000767E3"/>
    <w:pPr>
      <w:keepNext/>
      <w:keepLines/>
      <w:spacing w:before="200" w:after="0"/>
      <w:outlineLvl w:val="5"/>
    </w:pPr>
    <w:rPr>
      <w:rFonts w:eastAsiaTheme="majorEastAsia" w:cstheme="majorBidi"/>
      <w:i/>
      <w:iCs/>
      <w:color w:val="000000" w:themeColor="text1"/>
    </w:rPr>
  </w:style>
  <w:style w:type="paragraph" w:styleId="Heading7">
    <w:name w:val="heading 7"/>
    <w:basedOn w:val="Normal"/>
    <w:next w:val="Normal"/>
    <w:link w:val="Heading7Char"/>
    <w:uiPriority w:val="9"/>
    <w:semiHidden/>
    <w:qFormat/>
    <w:rsid w:val="000767E3"/>
    <w:pPr>
      <w:keepNext/>
      <w:keepLines/>
      <w:spacing w:before="200" w:after="0"/>
      <w:outlineLvl w:val="6"/>
    </w:pPr>
    <w:rPr>
      <w:rFonts w:eastAsiaTheme="majorEastAsia" w:cstheme="majorBidi"/>
      <w:i/>
      <w:iCs/>
      <w:color w:val="000000" w:themeColor="text1"/>
    </w:rPr>
  </w:style>
  <w:style w:type="paragraph" w:styleId="Heading8">
    <w:name w:val="heading 8"/>
    <w:basedOn w:val="Normal"/>
    <w:next w:val="Normal"/>
    <w:link w:val="Heading8Char"/>
    <w:uiPriority w:val="9"/>
    <w:semiHidden/>
    <w:qFormat/>
    <w:rsid w:val="000767E3"/>
    <w:pPr>
      <w:keepNext/>
      <w:keepLines/>
      <w:spacing w:before="200" w:after="0"/>
      <w:outlineLvl w:val="7"/>
    </w:pPr>
    <w:rPr>
      <w:rFonts w:eastAsiaTheme="majorEastAsia" w:cstheme="majorBidi"/>
      <w:color w:val="000000" w:themeColor="text1"/>
      <w:szCs w:val="20"/>
    </w:rPr>
  </w:style>
  <w:style w:type="paragraph" w:styleId="Heading9">
    <w:name w:val="heading 9"/>
    <w:basedOn w:val="Normal"/>
    <w:next w:val="Normal"/>
    <w:link w:val="Heading9Char"/>
    <w:uiPriority w:val="9"/>
    <w:semiHidden/>
    <w:qFormat/>
    <w:rsid w:val="000767E3"/>
    <w:pPr>
      <w:keepNext/>
      <w:keepLines/>
      <w:spacing w:before="200" w:after="0"/>
      <w:outlineLvl w:val="8"/>
    </w:pPr>
    <w:rPr>
      <w:rFonts w:eastAsiaTheme="majorEastAsia" w:cstheme="majorBidi"/>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0767E3"/>
    <w:rPr>
      <w:rFonts w:ascii="Arial" w:eastAsiaTheme="majorEastAsia" w:hAnsi="Arial" w:cstheme="majorBidi"/>
      <w:color w:val="000000" w:themeColor="text1"/>
      <w:sz w:val="24"/>
    </w:rPr>
  </w:style>
  <w:style w:type="paragraph" w:customStyle="1" w:styleId="Headlines">
    <w:name w:val="Headlines"/>
    <w:basedOn w:val="Normal"/>
    <w:next w:val="Subheadlines"/>
    <w:qFormat/>
    <w:rsid w:val="000767E3"/>
    <w:pPr>
      <w:spacing w:before="240" w:after="660"/>
    </w:pPr>
    <w:rPr>
      <w:b/>
      <w:color w:val="000000" w:themeColor="text1"/>
      <w:sz w:val="60"/>
    </w:rPr>
  </w:style>
  <w:style w:type="paragraph" w:customStyle="1" w:styleId="Subheadlines">
    <w:name w:val="Sub headlines"/>
    <w:basedOn w:val="Normal"/>
    <w:next w:val="Normal"/>
    <w:qFormat/>
    <w:rsid w:val="000767E3"/>
    <w:rPr>
      <w:b/>
      <w:color w:val="000000" w:themeColor="text1"/>
      <w:sz w:val="32"/>
    </w:rPr>
  </w:style>
  <w:style w:type="paragraph" w:styleId="ListParagraph">
    <w:name w:val="List Paragraph"/>
    <w:basedOn w:val="Normal"/>
    <w:uiPriority w:val="34"/>
    <w:qFormat/>
    <w:rsid w:val="000767E3"/>
    <w:pPr>
      <w:ind w:left="720"/>
      <w:contextualSpacing/>
    </w:pPr>
  </w:style>
  <w:style w:type="character" w:customStyle="1" w:styleId="Italics">
    <w:name w:val="Italics"/>
    <w:uiPriority w:val="2"/>
    <w:rsid w:val="000767E3"/>
    <w:rPr>
      <w:i/>
    </w:rPr>
  </w:style>
  <w:style w:type="character" w:customStyle="1" w:styleId="Bold">
    <w:name w:val="Bold"/>
    <w:uiPriority w:val="2"/>
    <w:qFormat/>
    <w:rsid w:val="000767E3"/>
    <w:rPr>
      <w:b/>
    </w:rPr>
  </w:style>
  <w:style w:type="character" w:customStyle="1" w:styleId="Heading1Char">
    <w:name w:val="Heading 1 Char"/>
    <w:basedOn w:val="DefaultParagraphFont"/>
    <w:link w:val="Heading1"/>
    <w:uiPriority w:val="9"/>
    <w:rsid w:val="000767E3"/>
    <w:rPr>
      <w:rFonts w:ascii="Arial" w:eastAsiaTheme="majorEastAsia" w:hAnsi="Arial" w:cstheme="majorBidi"/>
      <w:b/>
      <w:bCs/>
      <w:color w:val="5C8727" w:themeColor="accent1"/>
      <w:sz w:val="40"/>
      <w:szCs w:val="28"/>
    </w:rPr>
  </w:style>
  <w:style w:type="character" w:customStyle="1" w:styleId="Heading2Char">
    <w:name w:val="Heading 2 Char"/>
    <w:basedOn w:val="DefaultParagraphFont"/>
    <w:link w:val="Heading2"/>
    <w:uiPriority w:val="9"/>
    <w:rsid w:val="000767E3"/>
    <w:rPr>
      <w:rFonts w:ascii="Arial" w:eastAsiaTheme="majorEastAsia" w:hAnsi="Arial" w:cstheme="majorBidi"/>
      <w:b/>
      <w:bCs/>
      <w:color w:val="5C8727" w:themeColor="accent1"/>
      <w:sz w:val="28"/>
      <w:szCs w:val="26"/>
    </w:rPr>
  </w:style>
  <w:style w:type="character" w:customStyle="1" w:styleId="Heading3Char">
    <w:name w:val="Heading 3 Char"/>
    <w:basedOn w:val="DefaultParagraphFont"/>
    <w:link w:val="Heading3"/>
    <w:uiPriority w:val="9"/>
    <w:rsid w:val="000767E3"/>
    <w:rPr>
      <w:rFonts w:ascii="Arial" w:eastAsiaTheme="majorEastAsia" w:hAnsi="Arial" w:cstheme="majorBidi"/>
      <w:b/>
      <w:bCs/>
      <w:color w:val="757477" w:themeColor="text2"/>
      <w:sz w:val="26"/>
    </w:rPr>
  </w:style>
  <w:style w:type="character" w:customStyle="1" w:styleId="Heading4Char">
    <w:name w:val="Heading 4 Char"/>
    <w:basedOn w:val="DefaultParagraphFont"/>
    <w:link w:val="Heading4"/>
    <w:uiPriority w:val="9"/>
    <w:rsid w:val="000767E3"/>
    <w:rPr>
      <w:rFonts w:ascii="Arial" w:eastAsiaTheme="majorEastAsia" w:hAnsi="Arial" w:cstheme="majorBidi"/>
      <w:b/>
      <w:bCs/>
      <w:iCs/>
      <w:color w:val="757477" w:themeColor="text2"/>
      <w:sz w:val="24"/>
    </w:rPr>
  </w:style>
  <w:style w:type="paragraph" w:styleId="TOCHeading">
    <w:name w:val="TOC Heading"/>
    <w:basedOn w:val="Heading1"/>
    <w:next w:val="Normal"/>
    <w:uiPriority w:val="39"/>
    <w:semiHidden/>
    <w:unhideWhenUsed/>
    <w:qFormat/>
    <w:rsid w:val="000767E3"/>
    <w:pPr>
      <w:spacing w:before="480" w:after="0" w:line="276" w:lineRule="auto"/>
      <w:outlineLvl w:val="9"/>
    </w:pPr>
    <w:rPr>
      <w:rFonts w:asciiTheme="majorHAnsi" w:hAnsiTheme="majorHAnsi"/>
      <w:color w:val="44641D" w:themeColor="accent1" w:themeShade="BF"/>
      <w:sz w:val="28"/>
      <w:lang w:val="en-US" w:eastAsia="ja-JP"/>
    </w:rPr>
  </w:style>
  <w:style w:type="paragraph" w:styleId="TOC1">
    <w:name w:val="toc 1"/>
    <w:basedOn w:val="Normal"/>
    <w:next w:val="Normal"/>
    <w:autoRedefine/>
    <w:uiPriority w:val="39"/>
    <w:rsid w:val="000767E3"/>
    <w:pPr>
      <w:spacing w:after="100"/>
    </w:pPr>
    <w:rPr>
      <w:b/>
      <w:color w:val="000000" w:themeColor="text1"/>
    </w:rPr>
  </w:style>
  <w:style w:type="paragraph" w:styleId="TOC2">
    <w:name w:val="toc 2"/>
    <w:basedOn w:val="Normal"/>
    <w:next w:val="Normal"/>
    <w:autoRedefine/>
    <w:uiPriority w:val="39"/>
    <w:rsid w:val="000767E3"/>
    <w:pPr>
      <w:spacing w:after="100"/>
      <w:ind w:left="240"/>
    </w:pPr>
    <w:rPr>
      <w:color w:val="000000" w:themeColor="text1"/>
    </w:rPr>
  </w:style>
  <w:style w:type="paragraph" w:styleId="TOC3">
    <w:name w:val="toc 3"/>
    <w:basedOn w:val="Normal"/>
    <w:next w:val="Normal"/>
    <w:autoRedefine/>
    <w:uiPriority w:val="39"/>
    <w:rsid w:val="000767E3"/>
    <w:pPr>
      <w:spacing w:after="100"/>
      <w:ind w:left="480"/>
    </w:pPr>
    <w:rPr>
      <w:color w:val="000000" w:themeColor="text1"/>
    </w:rPr>
  </w:style>
  <w:style w:type="character" w:styleId="Hyperlink">
    <w:name w:val="Hyperlink"/>
    <w:basedOn w:val="DefaultParagraphFont"/>
    <w:uiPriority w:val="99"/>
    <w:unhideWhenUsed/>
    <w:rsid w:val="000767E3"/>
    <w:rPr>
      <w:rFonts w:ascii="Arial" w:hAnsi="Arial"/>
      <w:color w:val="004B8D"/>
      <w:sz w:val="24"/>
      <w:u w:val="single"/>
    </w:rPr>
  </w:style>
  <w:style w:type="paragraph" w:styleId="BalloonText">
    <w:name w:val="Balloon Text"/>
    <w:basedOn w:val="Normal"/>
    <w:link w:val="BalloonTextChar"/>
    <w:uiPriority w:val="99"/>
    <w:semiHidden/>
    <w:rsid w:val="000767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7E3"/>
    <w:rPr>
      <w:rFonts w:ascii="Tahoma" w:hAnsi="Tahoma" w:cs="Tahoma"/>
      <w:sz w:val="16"/>
      <w:szCs w:val="16"/>
    </w:rPr>
  </w:style>
  <w:style w:type="character" w:customStyle="1" w:styleId="Heading6Char">
    <w:name w:val="Heading 6 Char"/>
    <w:basedOn w:val="DefaultParagraphFont"/>
    <w:link w:val="Heading6"/>
    <w:uiPriority w:val="9"/>
    <w:semiHidden/>
    <w:rsid w:val="000767E3"/>
    <w:rPr>
      <w:rFonts w:ascii="Arial" w:eastAsiaTheme="majorEastAsia" w:hAnsi="Arial" w:cstheme="majorBidi"/>
      <w:i/>
      <w:iCs/>
      <w:color w:val="000000" w:themeColor="text1"/>
      <w:sz w:val="24"/>
    </w:rPr>
  </w:style>
  <w:style w:type="character" w:customStyle="1" w:styleId="Heading7Char">
    <w:name w:val="Heading 7 Char"/>
    <w:basedOn w:val="DefaultParagraphFont"/>
    <w:link w:val="Heading7"/>
    <w:uiPriority w:val="9"/>
    <w:semiHidden/>
    <w:rsid w:val="000767E3"/>
    <w:rPr>
      <w:rFonts w:ascii="Arial" w:eastAsiaTheme="majorEastAsia" w:hAnsi="Arial" w:cstheme="majorBidi"/>
      <w:i/>
      <w:iCs/>
      <w:color w:val="000000" w:themeColor="text1"/>
      <w:sz w:val="24"/>
    </w:rPr>
  </w:style>
  <w:style w:type="character" w:customStyle="1" w:styleId="Heading8Char">
    <w:name w:val="Heading 8 Char"/>
    <w:basedOn w:val="DefaultParagraphFont"/>
    <w:link w:val="Heading8"/>
    <w:uiPriority w:val="9"/>
    <w:semiHidden/>
    <w:rsid w:val="000767E3"/>
    <w:rPr>
      <w:rFonts w:ascii="Arial" w:eastAsiaTheme="majorEastAsia" w:hAnsi="Arial" w:cstheme="majorBidi"/>
      <w:color w:val="000000" w:themeColor="text1"/>
      <w:sz w:val="24"/>
      <w:szCs w:val="20"/>
    </w:rPr>
  </w:style>
  <w:style w:type="character" w:customStyle="1" w:styleId="Heading9Char">
    <w:name w:val="Heading 9 Char"/>
    <w:basedOn w:val="DefaultParagraphFont"/>
    <w:link w:val="Heading9"/>
    <w:uiPriority w:val="9"/>
    <w:semiHidden/>
    <w:rsid w:val="000767E3"/>
    <w:rPr>
      <w:rFonts w:ascii="Arial" w:eastAsiaTheme="majorEastAsia" w:hAnsi="Arial" w:cstheme="majorBidi"/>
      <w:i/>
      <w:iCs/>
      <w:color w:val="000000" w:themeColor="text1"/>
      <w:sz w:val="24"/>
      <w:szCs w:val="20"/>
    </w:rPr>
  </w:style>
  <w:style w:type="table" w:styleId="TableGrid">
    <w:name w:val="Table Grid"/>
    <w:basedOn w:val="TableNormal"/>
    <w:uiPriority w:val="59"/>
    <w:rsid w:val="00076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0767E3"/>
    <w:rPr>
      <w:rFonts w:ascii="Arial" w:hAnsi="Arial"/>
      <w:color w:val="000000" w:themeColor="text1"/>
      <w:sz w:val="24"/>
      <w:szCs w:val="20"/>
      <w:lang w:eastAsia="en-AU"/>
    </w:rPr>
    <w:tblPr/>
    <w:tblStylePr w:type="firstRow">
      <w:pPr>
        <w:spacing w:before="0" w:after="0" w:line="240" w:lineRule="auto"/>
      </w:pPr>
      <w:rPr>
        <w:b/>
        <w:bCs/>
      </w:rPr>
      <w:tblPr/>
      <w:trPr>
        <w:tblHeader/>
      </w:tr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CED9B4" w:themeFill="accent2"/>
      </w:tcPr>
    </w:tblStylePr>
  </w:style>
  <w:style w:type="table" w:styleId="LightList-Accent1">
    <w:name w:val="Light List Accent 1"/>
    <w:basedOn w:val="TableNormal"/>
    <w:uiPriority w:val="61"/>
    <w:rsid w:val="000767E3"/>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pPr>
        <w:spacing w:before="0" w:after="0" w:line="240" w:lineRule="auto"/>
      </w:pPr>
      <w:rPr>
        <w:b/>
        <w:bCs/>
        <w:color w:val="FFFFFF" w:themeColor="background1"/>
      </w:rPr>
      <w:tbl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Shading-Accent1">
    <w:name w:val="Light Shading Accent 1"/>
    <w:basedOn w:val="TableNormal"/>
    <w:uiPriority w:val="60"/>
    <w:rsid w:val="000767E3"/>
    <w:pPr>
      <w:spacing w:after="0" w:line="240" w:lineRule="auto"/>
    </w:pPr>
    <w:rPr>
      <w:color w:val="44641D" w:themeColor="accent1" w:themeShade="BF"/>
    </w:rPr>
    <w:tblPr>
      <w:tblStyleRowBandSize w:val="1"/>
      <w:tblStyleColBandSize w:val="1"/>
      <w:tblBorders>
        <w:top w:val="single" w:sz="8" w:space="0" w:color="5C8727" w:themeColor="accent1"/>
        <w:bottom w:val="single" w:sz="8" w:space="0" w:color="5C8727" w:themeColor="accent1"/>
      </w:tblBorders>
    </w:tblPr>
    <w:tblStylePr w:type="fir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D7ECBE" w:themeFill="accent1" w:themeFillTint="3F"/>
      </w:tcPr>
    </w:tblStylePr>
  </w:style>
  <w:style w:type="table" w:customStyle="1" w:styleId="WAHealthTable5">
    <w:name w:val="WA Health Table 5"/>
    <w:basedOn w:val="LightList-Accent1"/>
    <w:uiPriority w:val="99"/>
    <w:rsid w:val="000767E3"/>
    <w:rPr>
      <w:rFonts w:ascii="Arial" w:hAnsi="Arial"/>
      <w:sz w:val="24"/>
    </w:rPr>
    <w:tblPr/>
    <w:tblStylePr w:type="firstRow">
      <w:pPr>
        <w:spacing w:before="0" w:after="0" w:line="240" w:lineRule="auto"/>
      </w:pPr>
      <w:rPr>
        <w:b/>
        <w:bCs/>
        <w:color w:val="FFFFFF" w:themeColor="background1"/>
      </w:rPr>
      <w:tblPr/>
      <w:trPr>
        <w:tblHeader/>
      </w:tr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Grid-Accent1">
    <w:name w:val="Light Grid Accent 1"/>
    <w:basedOn w:val="TableNormal"/>
    <w:uiPriority w:val="62"/>
    <w:rsid w:val="000767E3"/>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insideH w:val="single" w:sz="8" w:space="0" w:color="5C8727" w:themeColor="accent1"/>
        <w:insideV w:val="single" w:sz="8" w:space="0" w:color="5C8727"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D7ECBE" w:themeFill="accent1" w:themeFillTint="3F"/>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customStyle="1" w:styleId="WAHealthTable4">
    <w:name w:val="WA Health Table 4"/>
    <w:basedOn w:val="LightGrid-Accent1"/>
    <w:uiPriority w:val="99"/>
    <w:rsid w:val="000767E3"/>
    <w:rPr>
      <w:rFonts w:ascii="Arial" w:hAnsi="Arial"/>
      <w:sz w:val="24"/>
    </w:rPr>
    <w:tblPr/>
    <w:tblStylePr w:type="firstRow">
      <w:pPr>
        <w:spacing w:before="0" w:after="0" w:line="240" w:lineRule="auto"/>
      </w:pPr>
      <w:rPr>
        <w:rFonts w:asciiTheme="majorHAnsi" w:eastAsiaTheme="majorEastAsia" w:hAnsiTheme="majorHAnsi" w:cstheme="majorBidi"/>
        <w:b/>
        <w:bCs/>
      </w:rPr>
      <w:tblPr/>
      <w:trPr>
        <w:tblHeader/>
      </w:tr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CED9B4" w:themeFill="accent2"/>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styleId="MediumShading1-Accent1">
    <w:name w:val="Medium Shading 1 Accent 1"/>
    <w:basedOn w:val="TableNormal"/>
    <w:uiPriority w:val="63"/>
    <w:rsid w:val="000767E3"/>
    <w:pPr>
      <w:spacing w:after="0" w:line="240" w:lineRule="auto"/>
    </w:pPr>
    <w:tblPr>
      <w:tblStyleRowBandSize w:val="1"/>
      <w:tblStyleColBandSize w:val="1"/>
      <w:tbl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single" w:sz="8" w:space="0" w:color="87C63B" w:themeColor="accent1" w:themeTint="BF"/>
      </w:tblBorders>
    </w:tblPr>
    <w:tblStylePr w:type="firstRow">
      <w:pPr>
        <w:spacing w:before="0" w:after="0" w:line="240" w:lineRule="auto"/>
      </w:pPr>
      <w:rPr>
        <w:b/>
        <w:bCs/>
        <w:color w:val="FFFFFF" w:themeColor="background1"/>
      </w:rPr>
      <w:tbl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D7ECBE" w:themeFill="accent1" w:themeFillTint="3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0767E3"/>
    <w:rPr>
      <w:rFonts w:ascii="Arial" w:hAnsi="Arial"/>
      <w:sz w:val="24"/>
    </w:rPr>
    <w:tblPr/>
    <w:tblStylePr w:type="firstRow">
      <w:pPr>
        <w:spacing w:before="0" w:after="0" w:line="240" w:lineRule="auto"/>
      </w:pPr>
      <w:rPr>
        <w:b/>
        <w:bCs/>
        <w:color w:val="FFFFFF" w:themeColor="background1"/>
      </w:rPr>
      <w:tblPr/>
      <w:trPr>
        <w:tblHeader/>
      </w:tr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FFFFFF" w:themeFill="background1"/>
      </w:tcPr>
    </w:tblStylePr>
    <w:tblStylePr w:type="band2Horz">
      <w:tblPr/>
      <w:tcPr>
        <w:tcBorders>
          <w:insideH w:val="nil"/>
          <w:insideV w:val="nil"/>
        </w:tcBorders>
        <w:shd w:val="clear" w:color="auto" w:fill="CED9B4" w:themeFill="accent2"/>
      </w:tcPr>
    </w:tblStylePr>
  </w:style>
  <w:style w:type="table" w:styleId="MediumList1-Accent1">
    <w:name w:val="Medium List 1 Accent 1"/>
    <w:basedOn w:val="TableNormal"/>
    <w:uiPriority w:val="65"/>
    <w:rsid w:val="000767E3"/>
    <w:pPr>
      <w:spacing w:after="0" w:line="240" w:lineRule="auto"/>
    </w:pPr>
    <w:rPr>
      <w:color w:val="000000" w:themeColor="text1"/>
    </w:rPr>
    <w:tblPr>
      <w:tblStyleRowBandSize w:val="1"/>
      <w:tblStyleColBandSize w:val="1"/>
      <w:tblBorders>
        <w:top w:val="single" w:sz="8" w:space="0" w:color="5C8727" w:themeColor="accent1"/>
        <w:bottom w:val="single" w:sz="8" w:space="0" w:color="5C8727" w:themeColor="accent1"/>
      </w:tblBorders>
    </w:tblPr>
    <w:tblStylePr w:type="firstRow">
      <w:rPr>
        <w:rFonts w:asciiTheme="majorHAnsi" w:eastAsiaTheme="majorEastAsia" w:hAnsiTheme="majorHAnsi" w:cstheme="majorBidi"/>
      </w:rPr>
      <w:tbl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D7ECBE" w:themeFill="accent1" w:themeFillTint="3F"/>
      </w:tcPr>
    </w:tblStylePr>
  </w:style>
  <w:style w:type="table" w:customStyle="1" w:styleId="WAHealthTable1">
    <w:name w:val="WA Health Table 1"/>
    <w:basedOn w:val="MediumList1-Accent1"/>
    <w:uiPriority w:val="99"/>
    <w:rsid w:val="000767E3"/>
    <w:rPr>
      <w:rFonts w:ascii="Arial" w:hAnsi="Arial"/>
      <w:sz w:val="24"/>
    </w:rPr>
    <w:tblPr/>
    <w:tblStylePr w:type="firstRow">
      <w:rPr>
        <w:rFonts w:asciiTheme="majorHAnsi" w:eastAsiaTheme="majorEastAsia" w:hAnsiTheme="majorHAnsi" w:cstheme="majorBidi"/>
      </w:rPr>
      <w:tblPr/>
      <w:trPr>
        <w:tblHeader/>
      </w:tr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CED9B4" w:themeFill="accent2"/>
      </w:tcPr>
    </w:tblStylePr>
  </w:style>
  <w:style w:type="table" w:customStyle="1" w:styleId="WAHealthTable7">
    <w:name w:val="WA Health Table 7"/>
    <w:basedOn w:val="LightList"/>
    <w:uiPriority w:val="99"/>
    <w:rsid w:val="000767E3"/>
    <w:rPr>
      <w:rFonts w:ascii="Arial" w:hAnsi="Arial"/>
      <w:sz w:val="24"/>
      <w:szCs w:val="20"/>
      <w:lang w:eastAsia="en-AU"/>
    </w:rPr>
    <w:tblPr/>
    <w:tblStylePr w:type="firstRow">
      <w:pPr>
        <w:spacing w:before="0" w:after="0" w:line="240" w:lineRule="auto"/>
      </w:pPr>
      <w:rPr>
        <w:b/>
        <w:bCs/>
        <w:color w:val="000000" w:themeColor="text1"/>
      </w:rPr>
      <w:tblPr/>
      <w:trPr>
        <w:tblHeader/>
      </w:trPr>
      <w:tcPr>
        <w:shd w:val="clear" w:color="auto" w:fill="FFFFFF" w:themeFill="background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WAHealthTable3">
    <w:name w:val="WA Health Table 3"/>
    <w:basedOn w:val="MediumList2-Accent1"/>
    <w:uiPriority w:val="99"/>
    <w:rsid w:val="000767E3"/>
    <w:rPr>
      <w:rFonts w:ascii="Arial" w:hAnsi="Arial"/>
      <w:sz w:val="24"/>
      <w:szCs w:val="20"/>
      <w:lang w:eastAsia="en-AU"/>
    </w:rPr>
    <w:tblPr/>
    <w:tblStylePr w:type="firstRow">
      <w:rPr>
        <w:sz w:val="24"/>
        <w:szCs w:val="24"/>
      </w:rPr>
      <w:tblPr/>
      <w:trPr>
        <w:tblHeader/>
      </w:tr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CED9B4" w:themeFill="accent2"/>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0767E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Accent1">
    <w:name w:val="Medium List 2 Accent 1"/>
    <w:basedOn w:val="TableNormal"/>
    <w:uiPriority w:val="66"/>
    <w:rsid w:val="000767E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rPr>
        <w:sz w:val="24"/>
        <w:szCs w:val="24"/>
      </w:rPr>
      <w:tbl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D7ECB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0767E3"/>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767E3"/>
    <w:rPr>
      <w:rFonts w:ascii="Arial" w:hAnsi="Arial" w:cs="Arial"/>
      <w:noProof/>
      <w:sz w:val="24"/>
      <w:lang w:val="en-US"/>
    </w:rPr>
  </w:style>
  <w:style w:type="paragraph" w:customStyle="1" w:styleId="EndNoteBibliography">
    <w:name w:val="EndNote Bibliography"/>
    <w:basedOn w:val="Normal"/>
    <w:link w:val="EndNoteBibliographyChar"/>
    <w:rsid w:val="000767E3"/>
    <w:rPr>
      <w:rFonts w:cs="Arial"/>
      <w:noProof/>
      <w:lang w:val="en-US"/>
    </w:rPr>
  </w:style>
  <w:style w:type="character" w:customStyle="1" w:styleId="EndNoteBibliographyChar">
    <w:name w:val="EndNote Bibliography Char"/>
    <w:basedOn w:val="DefaultParagraphFont"/>
    <w:link w:val="EndNoteBibliography"/>
    <w:rsid w:val="000767E3"/>
    <w:rPr>
      <w:rFonts w:ascii="Arial" w:hAnsi="Arial" w:cs="Arial"/>
      <w:noProof/>
      <w:sz w:val="24"/>
      <w:lang w:val="en-US"/>
    </w:rPr>
  </w:style>
  <w:style w:type="character" w:customStyle="1" w:styleId="UnresolvedMention1">
    <w:name w:val="Unresolved Mention1"/>
    <w:basedOn w:val="DefaultParagraphFont"/>
    <w:uiPriority w:val="99"/>
    <w:semiHidden/>
    <w:unhideWhenUsed/>
    <w:rsid w:val="000767E3"/>
    <w:rPr>
      <w:color w:val="808080"/>
      <w:shd w:val="clear" w:color="auto" w:fill="E6E6E6"/>
    </w:rPr>
  </w:style>
  <w:style w:type="character" w:customStyle="1" w:styleId="apple-converted-space">
    <w:name w:val="apple-converted-space"/>
    <w:basedOn w:val="DefaultParagraphFont"/>
    <w:rsid w:val="000767E3"/>
  </w:style>
  <w:style w:type="character" w:customStyle="1" w:styleId="highlight">
    <w:name w:val="highlight"/>
    <w:basedOn w:val="DefaultParagraphFont"/>
    <w:rsid w:val="000767E3"/>
  </w:style>
  <w:style w:type="paragraph" w:customStyle="1" w:styleId="p">
    <w:name w:val="p"/>
    <w:basedOn w:val="Normal"/>
    <w:rsid w:val="000767E3"/>
    <w:pPr>
      <w:spacing w:before="100" w:beforeAutospacing="1" w:after="100" w:afterAutospacing="1"/>
    </w:pPr>
    <w:rPr>
      <w:rFonts w:ascii="Times New Roman" w:eastAsia="Times New Roman" w:hAnsi="Times New Roman" w:cs="Times New Roman"/>
      <w:szCs w:val="24"/>
      <w:lang w:eastAsia="en-AU"/>
    </w:rPr>
  </w:style>
  <w:style w:type="character" w:styleId="Emphasis">
    <w:name w:val="Emphasis"/>
    <w:basedOn w:val="DefaultParagraphFont"/>
    <w:uiPriority w:val="20"/>
    <w:qFormat/>
    <w:rsid w:val="000767E3"/>
    <w:rPr>
      <w:i/>
      <w:iCs/>
    </w:rPr>
  </w:style>
  <w:style w:type="paragraph" w:styleId="Header">
    <w:name w:val="header"/>
    <w:basedOn w:val="Normal"/>
    <w:link w:val="HeaderChar"/>
    <w:uiPriority w:val="99"/>
    <w:unhideWhenUsed/>
    <w:rsid w:val="000767E3"/>
    <w:pPr>
      <w:tabs>
        <w:tab w:val="center" w:pos="4513"/>
        <w:tab w:val="right" w:pos="9026"/>
      </w:tabs>
      <w:spacing w:after="0"/>
    </w:pPr>
  </w:style>
  <w:style w:type="character" w:customStyle="1" w:styleId="HeaderChar">
    <w:name w:val="Header Char"/>
    <w:basedOn w:val="DefaultParagraphFont"/>
    <w:link w:val="Header"/>
    <w:uiPriority w:val="99"/>
    <w:rsid w:val="000767E3"/>
    <w:rPr>
      <w:rFonts w:ascii="Arial" w:hAnsi="Arial"/>
      <w:sz w:val="24"/>
    </w:rPr>
  </w:style>
  <w:style w:type="paragraph" w:styleId="Footer">
    <w:name w:val="footer"/>
    <w:basedOn w:val="Normal"/>
    <w:link w:val="FooterChar"/>
    <w:uiPriority w:val="99"/>
    <w:unhideWhenUsed/>
    <w:rsid w:val="000767E3"/>
    <w:pPr>
      <w:tabs>
        <w:tab w:val="center" w:pos="4513"/>
        <w:tab w:val="right" w:pos="9026"/>
      </w:tabs>
      <w:spacing w:after="0"/>
    </w:pPr>
  </w:style>
  <w:style w:type="character" w:customStyle="1" w:styleId="FooterChar">
    <w:name w:val="Footer Char"/>
    <w:basedOn w:val="DefaultParagraphFont"/>
    <w:link w:val="Footer"/>
    <w:uiPriority w:val="99"/>
    <w:rsid w:val="000767E3"/>
    <w:rPr>
      <w:rFonts w:ascii="Arial" w:hAnsi="Arial"/>
      <w:sz w:val="24"/>
    </w:rPr>
  </w:style>
  <w:style w:type="character" w:styleId="CommentReference">
    <w:name w:val="annotation reference"/>
    <w:basedOn w:val="DefaultParagraphFont"/>
    <w:uiPriority w:val="99"/>
    <w:semiHidden/>
    <w:rsid w:val="00607E34"/>
    <w:rPr>
      <w:sz w:val="16"/>
      <w:szCs w:val="16"/>
    </w:rPr>
  </w:style>
  <w:style w:type="paragraph" w:styleId="CommentText">
    <w:name w:val="annotation text"/>
    <w:basedOn w:val="Normal"/>
    <w:link w:val="CommentTextChar"/>
    <w:uiPriority w:val="99"/>
    <w:semiHidden/>
    <w:rsid w:val="00607E34"/>
    <w:rPr>
      <w:sz w:val="20"/>
      <w:szCs w:val="20"/>
    </w:rPr>
  </w:style>
  <w:style w:type="character" w:customStyle="1" w:styleId="CommentTextChar">
    <w:name w:val="Comment Text Char"/>
    <w:basedOn w:val="DefaultParagraphFont"/>
    <w:link w:val="CommentText"/>
    <w:uiPriority w:val="99"/>
    <w:semiHidden/>
    <w:rsid w:val="00607E34"/>
    <w:rPr>
      <w:rFonts w:ascii="Arial" w:hAnsi="Arial"/>
      <w:sz w:val="20"/>
      <w:szCs w:val="20"/>
    </w:rPr>
  </w:style>
  <w:style w:type="paragraph" w:styleId="CommentSubject">
    <w:name w:val="annotation subject"/>
    <w:basedOn w:val="CommentText"/>
    <w:next w:val="CommentText"/>
    <w:link w:val="CommentSubjectChar"/>
    <w:uiPriority w:val="99"/>
    <w:semiHidden/>
    <w:rsid w:val="00607E34"/>
    <w:rPr>
      <w:b/>
      <w:bCs/>
    </w:rPr>
  </w:style>
  <w:style w:type="character" w:customStyle="1" w:styleId="CommentSubjectChar">
    <w:name w:val="Comment Subject Char"/>
    <w:basedOn w:val="CommentTextChar"/>
    <w:link w:val="CommentSubject"/>
    <w:uiPriority w:val="99"/>
    <w:semiHidden/>
    <w:rsid w:val="00607E34"/>
    <w:rPr>
      <w:rFonts w:ascii="Arial" w:hAnsi="Arial"/>
      <w:b/>
      <w:bCs/>
      <w:sz w:val="20"/>
      <w:szCs w:val="20"/>
    </w:rPr>
  </w:style>
  <w:style w:type="character" w:styleId="FollowedHyperlink">
    <w:name w:val="FollowedHyperlink"/>
    <w:basedOn w:val="DefaultParagraphFont"/>
    <w:uiPriority w:val="99"/>
    <w:semiHidden/>
    <w:rsid w:val="006C14F7"/>
    <w:rPr>
      <w:color w:val="6E298D"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2"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uiPriority w:val="2"/>
    <w:qFormat/>
    <w:rsid w:val="000767E3"/>
    <w:pPr>
      <w:spacing w:after="170" w:line="240" w:lineRule="auto"/>
    </w:pPr>
    <w:rPr>
      <w:rFonts w:ascii="Arial" w:hAnsi="Arial"/>
      <w:sz w:val="24"/>
    </w:rPr>
  </w:style>
  <w:style w:type="paragraph" w:styleId="Heading1">
    <w:name w:val="heading 1"/>
    <w:basedOn w:val="Normal"/>
    <w:next w:val="Normal"/>
    <w:link w:val="Heading1Char"/>
    <w:uiPriority w:val="9"/>
    <w:qFormat/>
    <w:rsid w:val="000767E3"/>
    <w:pPr>
      <w:keepNext/>
      <w:keepLines/>
      <w:spacing w:after="120"/>
      <w:outlineLvl w:val="0"/>
    </w:pPr>
    <w:rPr>
      <w:rFonts w:eastAsiaTheme="majorEastAsia" w:cstheme="majorBidi"/>
      <w:b/>
      <w:bCs/>
      <w:color w:val="5C8727" w:themeColor="accent1"/>
      <w:sz w:val="40"/>
      <w:szCs w:val="28"/>
    </w:rPr>
  </w:style>
  <w:style w:type="paragraph" w:styleId="Heading2">
    <w:name w:val="heading 2"/>
    <w:basedOn w:val="Normal"/>
    <w:next w:val="Normal"/>
    <w:link w:val="Heading2Char"/>
    <w:uiPriority w:val="9"/>
    <w:qFormat/>
    <w:rsid w:val="000767E3"/>
    <w:pPr>
      <w:keepNext/>
      <w:keepLines/>
      <w:spacing w:before="240" w:after="60"/>
      <w:outlineLvl w:val="1"/>
    </w:pPr>
    <w:rPr>
      <w:rFonts w:eastAsiaTheme="majorEastAsia" w:cstheme="majorBidi"/>
      <w:b/>
      <w:bCs/>
      <w:color w:val="5C8727" w:themeColor="accent1"/>
      <w:sz w:val="28"/>
      <w:szCs w:val="26"/>
    </w:rPr>
  </w:style>
  <w:style w:type="paragraph" w:styleId="Heading3">
    <w:name w:val="heading 3"/>
    <w:basedOn w:val="Normal"/>
    <w:next w:val="Normal"/>
    <w:link w:val="Heading3Char"/>
    <w:uiPriority w:val="9"/>
    <w:qFormat/>
    <w:rsid w:val="000767E3"/>
    <w:pPr>
      <w:keepNext/>
      <w:keepLines/>
      <w:spacing w:before="240" w:after="60"/>
      <w:outlineLvl w:val="2"/>
    </w:pPr>
    <w:rPr>
      <w:rFonts w:eastAsiaTheme="majorEastAsia" w:cstheme="majorBidi"/>
      <w:b/>
      <w:bCs/>
      <w:color w:val="757477" w:themeColor="text2"/>
      <w:sz w:val="26"/>
    </w:rPr>
  </w:style>
  <w:style w:type="paragraph" w:styleId="Heading4">
    <w:name w:val="heading 4"/>
    <w:basedOn w:val="Normal"/>
    <w:next w:val="Normal"/>
    <w:link w:val="Heading4Char"/>
    <w:uiPriority w:val="9"/>
    <w:qFormat/>
    <w:rsid w:val="000767E3"/>
    <w:pPr>
      <w:keepNext/>
      <w:keepLines/>
      <w:spacing w:before="240" w:after="60"/>
      <w:outlineLvl w:val="3"/>
    </w:pPr>
    <w:rPr>
      <w:rFonts w:eastAsiaTheme="majorEastAsia" w:cstheme="majorBidi"/>
      <w:b/>
      <w:bCs/>
      <w:iCs/>
      <w:color w:val="757477" w:themeColor="text2"/>
    </w:rPr>
  </w:style>
  <w:style w:type="paragraph" w:styleId="Heading5">
    <w:name w:val="heading 5"/>
    <w:basedOn w:val="Normal"/>
    <w:next w:val="Normal"/>
    <w:link w:val="Heading5Char"/>
    <w:uiPriority w:val="9"/>
    <w:semiHidden/>
    <w:qFormat/>
    <w:rsid w:val="000767E3"/>
    <w:pPr>
      <w:keepNext/>
      <w:keepLines/>
      <w:spacing w:before="20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qFormat/>
    <w:rsid w:val="000767E3"/>
    <w:pPr>
      <w:keepNext/>
      <w:keepLines/>
      <w:spacing w:before="200" w:after="0"/>
      <w:outlineLvl w:val="5"/>
    </w:pPr>
    <w:rPr>
      <w:rFonts w:eastAsiaTheme="majorEastAsia" w:cstheme="majorBidi"/>
      <w:i/>
      <w:iCs/>
      <w:color w:val="000000" w:themeColor="text1"/>
    </w:rPr>
  </w:style>
  <w:style w:type="paragraph" w:styleId="Heading7">
    <w:name w:val="heading 7"/>
    <w:basedOn w:val="Normal"/>
    <w:next w:val="Normal"/>
    <w:link w:val="Heading7Char"/>
    <w:uiPriority w:val="9"/>
    <w:semiHidden/>
    <w:qFormat/>
    <w:rsid w:val="000767E3"/>
    <w:pPr>
      <w:keepNext/>
      <w:keepLines/>
      <w:spacing w:before="200" w:after="0"/>
      <w:outlineLvl w:val="6"/>
    </w:pPr>
    <w:rPr>
      <w:rFonts w:eastAsiaTheme="majorEastAsia" w:cstheme="majorBidi"/>
      <w:i/>
      <w:iCs/>
      <w:color w:val="000000" w:themeColor="text1"/>
    </w:rPr>
  </w:style>
  <w:style w:type="paragraph" w:styleId="Heading8">
    <w:name w:val="heading 8"/>
    <w:basedOn w:val="Normal"/>
    <w:next w:val="Normal"/>
    <w:link w:val="Heading8Char"/>
    <w:uiPriority w:val="9"/>
    <w:semiHidden/>
    <w:qFormat/>
    <w:rsid w:val="000767E3"/>
    <w:pPr>
      <w:keepNext/>
      <w:keepLines/>
      <w:spacing w:before="200" w:after="0"/>
      <w:outlineLvl w:val="7"/>
    </w:pPr>
    <w:rPr>
      <w:rFonts w:eastAsiaTheme="majorEastAsia" w:cstheme="majorBidi"/>
      <w:color w:val="000000" w:themeColor="text1"/>
      <w:szCs w:val="20"/>
    </w:rPr>
  </w:style>
  <w:style w:type="paragraph" w:styleId="Heading9">
    <w:name w:val="heading 9"/>
    <w:basedOn w:val="Normal"/>
    <w:next w:val="Normal"/>
    <w:link w:val="Heading9Char"/>
    <w:uiPriority w:val="9"/>
    <w:semiHidden/>
    <w:qFormat/>
    <w:rsid w:val="000767E3"/>
    <w:pPr>
      <w:keepNext/>
      <w:keepLines/>
      <w:spacing w:before="200" w:after="0"/>
      <w:outlineLvl w:val="8"/>
    </w:pPr>
    <w:rPr>
      <w:rFonts w:eastAsiaTheme="majorEastAsia" w:cstheme="majorBidi"/>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0767E3"/>
    <w:rPr>
      <w:rFonts w:ascii="Arial" w:eastAsiaTheme="majorEastAsia" w:hAnsi="Arial" w:cstheme="majorBidi"/>
      <w:color w:val="000000" w:themeColor="text1"/>
      <w:sz w:val="24"/>
    </w:rPr>
  </w:style>
  <w:style w:type="paragraph" w:customStyle="1" w:styleId="Headlines">
    <w:name w:val="Headlines"/>
    <w:basedOn w:val="Normal"/>
    <w:next w:val="Subheadlines"/>
    <w:qFormat/>
    <w:rsid w:val="000767E3"/>
    <w:pPr>
      <w:spacing w:before="240" w:after="660"/>
    </w:pPr>
    <w:rPr>
      <w:b/>
      <w:color w:val="000000" w:themeColor="text1"/>
      <w:sz w:val="60"/>
    </w:rPr>
  </w:style>
  <w:style w:type="paragraph" w:customStyle="1" w:styleId="Subheadlines">
    <w:name w:val="Sub headlines"/>
    <w:basedOn w:val="Normal"/>
    <w:next w:val="Normal"/>
    <w:qFormat/>
    <w:rsid w:val="000767E3"/>
    <w:rPr>
      <w:b/>
      <w:color w:val="000000" w:themeColor="text1"/>
      <w:sz w:val="32"/>
    </w:rPr>
  </w:style>
  <w:style w:type="paragraph" w:styleId="ListParagraph">
    <w:name w:val="List Paragraph"/>
    <w:basedOn w:val="Normal"/>
    <w:uiPriority w:val="34"/>
    <w:qFormat/>
    <w:rsid w:val="000767E3"/>
    <w:pPr>
      <w:ind w:left="720"/>
      <w:contextualSpacing/>
    </w:pPr>
  </w:style>
  <w:style w:type="character" w:customStyle="1" w:styleId="Italics">
    <w:name w:val="Italics"/>
    <w:uiPriority w:val="2"/>
    <w:rsid w:val="000767E3"/>
    <w:rPr>
      <w:i/>
    </w:rPr>
  </w:style>
  <w:style w:type="character" w:customStyle="1" w:styleId="Bold">
    <w:name w:val="Bold"/>
    <w:uiPriority w:val="2"/>
    <w:qFormat/>
    <w:rsid w:val="000767E3"/>
    <w:rPr>
      <w:b/>
    </w:rPr>
  </w:style>
  <w:style w:type="character" w:customStyle="1" w:styleId="Heading1Char">
    <w:name w:val="Heading 1 Char"/>
    <w:basedOn w:val="DefaultParagraphFont"/>
    <w:link w:val="Heading1"/>
    <w:uiPriority w:val="9"/>
    <w:rsid w:val="000767E3"/>
    <w:rPr>
      <w:rFonts w:ascii="Arial" w:eastAsiaTheme="majorEastAsia" w:hAnsi="Arial" w:cstheme="majorBidi"/>
      <w:b/>
      <w:bCs/>
      <w:color w:val="5C8727" w:themeColor="accent1"/>
      <w:sz w:val="40"/>
      <w:szCs w:val="28"/>
    </w:rPr>
  </w:style>
  <w:style w:type="character" w:customStyle="1" w:styleId="Heading2Char">
    <w:name w:val="Heading 2 Char"/>
    <w:basedOn w:val="DefaultParagraphFont"/>
    <w:link w:val="Heading2"/>
    <w:uiPriority w:val="9"/>
    <w:rsid w:val="000767E3"/>
    <w:rPr>
      <w:rFonts w:ascii="Arial" w:eastAsiaTheme="majorEastAsia" w:hAnsi="Arial" w:cstheme="majorBidi"/>
      <w:b/>
      <w:bCs/>
      <w:color w:val="5C8727" w:themeColor="accent1"/>
      <w:sz w:val="28"/>
      <w:szCs w:val="26"/>
    </w:rPr>
  </w:style>
  <w:style w:type="character" w:customStyle="1" w:styleId="Heading3Char">
    <w:name w:val="Heading 3 Char"/>
    <w:basedOn w:val="DefaultParagraphFont"/>
    <w:link w:val="Heading3"/>
    <w:uiPriority w:val="9"/>
    <w:rsid w:val="000767E3"/>
    <w:rPr>
      <w:rFonts w:ascii="Arial" w:eastAsiaTheme="majorEastAsia" w:hAnsi="Arial" w:cstheme="majorBidi"/>
      <w:b/>
      <w:bCs/>
      <w:color w:val="757477" w:themeColor="text2"/>
      <w:sz w:val="26"/>
    </w:rPr>
  </w:style>
  <w:style w:type="character" w:customStyle="1" w:styleId="Heading4Char">
    <w:name w:val="Heading 4 Char"/>
    <w:basedOn w:val="DefaultParagraphFont"/>
    <w:link w:val="Heading4"/>
    <w:uiPriority w:val="9"/>
    <w:rsid w:val="000767E3"/>
    <w:rPr>
      <w:rFonts w:ascii="Arial" w:eastAsiaTheme="majorEastAsia" w:hAnsi="Arial" w:cstheme="majorBidi"/>
      <w:b/>
      <w:bCs/>
      <w:iCs/>
      <w:color w:val="757477" w:themeColor="text2"/>
      <w:sz w:val="24"/>
    </w:rPr>
  </w:style>
  <w:style w:type="paragraph" w:styleId="TOCHeading">
    <w:name w:val="TOC Heading"/>
    <w:basedOn w:val="Heading1"/>
    <w:next w:val="Normal"/>
    <w:uiPriority w:val="39"/>
    <w:semiHidden/>
    <w:unhideWhenUsed/>
    <w:qFormat/>
    <w:rsid w:val="000767E3"/>
    <w:pPr>
      <w:spacing w:before="480" w:after="0" w:line="276" w:lineRule="auto"/>
      <w:outlineLvl w:val="9"/>
    </w:pPr>
    <w:rPr>
      <w:rFonts w:asciiTheme="majorHAnsi" w:hAnsiTheme="majorHAnsi"/>
      <w:color w:val="44641D" w:themeColor="accent1" w:themeShade="BF"/>
      <w:sz w:val="28"/>
      <w:lang w:val="en-US" w:eastAsia="ja-JP"/>
    </w:rPr>
  </w:style>
  <w:style w:type="paragraph" w:styleId="TOC1">
    <w:name w:val="toc 1"/>
    <w:basedOn w:val="Normal"/>
    <w:next w:val="Normal"/>
    <w:autoRedefine/>
    <w:uiPriority w:val="39"/>
    <w:rsid w:val="000767E3"/>
    <w:pPr>
      <w:spacing w:after="100"/>
    </w:pPr>
    <w:rPr>
      <w:b/>
      <w:color w:val="000000" w:themeColor="text1"/>
    </w:rPr>
  </w:style>
  <w:style w:type="paragraph" w:styleId="TOC2">
    <w:name w:val="toc 2"/>
    <w:basedOn w:val="Normal"/>
    <w:next w:val="Normal"/>
    <w:autoRedefine/>
    <w:uiPriority w:val="39"/>
    <w:rsid w:val="000767E3"/>
    <w:pPr>
      <w:spacing w:after="100"/>
      <w:ind w:left="240"/>
    </w:pPr>
    <w:rPr>
      <w:color w:val="000000" w:themeColor="text1"/>
    </w:rPr>
  </w:style>
  <w:style w:type="paragraph" w:styleId="TOC3">
    <w:name w:val="toc 3"/>
    <w:basedOn w:val="Normal"/>
    <w:next w:val="Normal"/>
    <w:autoRedefine/>
    <w:uiPriority w:val="39"/>
    <w:rsid w:val="000767E3"/>
    <w:pPr>
      <w:spacing w:after="100"/>
      <w:ind w:left="480"/>
    </w:pPr>
    <w:rPr>
      <w:color w:val="000000" w:themeColor="text1"/>
    </w:rPr>
  </w:style>
  <w:style w:type="character" w:styleId="Hyperlink">
    <w:name w:val="Hyperlink"/>
    <w:basedOn w:val="DefaultParagraphFont"/>
    <w:uiPriority w:val="99"/>
    <w:unhideWhenUsed/>
    <w:rsid w:val="000767E3"/>
    <w:rPr>
      <w:rFonts w:ascii="Arial" w:hAnsi="Arial"/>
      <w:color w:val="004B8D"/>
      <w:sz w:val="24"/>
      <w:u w:val="single"/>
    </w:rPr>
  </w:style>
  <w:style w:type="paragraph" w:styleId="BalloonText">
    <w:name w:val="Balloon Text"/>
    <w:basedOn w:val="Normal"/>
    <w:link w:val="BalloonTextChar"/>
    <w:uiPriority w:val="99"/>
    <w:semiHidden/>
    <w:rsid w:val="000767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67E3"/>
    <w:rPr>
      <w:rFonts w:ascii="Tahoma" w:hAnsi="Tahoma" w:cs="Tahoma"/>
      <w:sz w:val="16"/>
      <w:szCs w:val="16"/>
    </w:rPr>
  </w:style>
  <w:style w:type="character" w:customStyle="1" w:styleId="Heading6Char">
    <w:name w:val="Heading 6 Char"/>
    <w:basedOn w:val="DefaultParagraphFont"/>
    <w:link w:val="Heading6"/>
    <w:uiPriority w:val="9"/>
    <w:semiHidden/>
    <w:rsid w:val="000767E3"/>
    <w:rPr>
      <w:rFonts w:ascii="Arial" w:eastAsiaTheme="majorEastAsia" w:hAnsi="Arial" w:cstheme="majorBidi"/>
      <w:i/>
      <w:iCs/>
      <w:color w:val="000000" w:themeColor="text1"/>
      <w:sz w:val="24"/>
    </w:rPr>
  </w:style>
  <w:style w:type="character" w:customStyle="1" w:styleId="Heading7Char">
    <w:name w:val="Heading 7 Char"/>
    <w:basedOn w:val="DefaultParagraphFont"/>
    <w:link w:val="Heading7"/>
    <w:uiPriority w:val="9"/>
    <w:semiHidden/>
    <w:rsid w:val="000767E3"/>
    <w:rPr>
      <w:rFonts w:ascii="Arial" w:eastAsiaTheme="majorEastAsia" w:hAnsi="Arial" w:cstheme="majorBidi"/>
      <w:i/>
      <w:iCs/>
      <w:color w:val="000000" w:themeColor="text1"/>
      <w:sz w:val="24"/>
    </w:rPr>
  </w:style>
  <w:style w:type="character" w:customStyle="1" w:styleId="Heading8Char">
    <w:name w:val="Heading 8 Char"/>
    <w:basedOn w:val="DefaultParagraphFont"/>
    <w:link w:val="Heading8"/>
    <w:uiPriority w:val="9"/>
    <w:semiHidden/>
    <w:rsid w:val="000767E3"/>
    <w:rPr>
      <w:rFonts w:ascii="Arial" w:eastAsiaTheme="majorEastAsia" w:hAnsi="Arial" w:cstheme="majorBidi"/>
      <w:color w:val="000000" w:themeColor="text1"/>
      <w:sz w:val="24"/>
      <w:szCs w:val="20"/>
    </w:rPr>
  </w:style>
  <w:style w:type="character" w:customStyle="1" w:styleId="Heading9Char">
    <w:name w:val="Heading 9 Char"/>
    <w:basedOn w:val="DefaultParagraphFont"/>
    <w:link w:val="Heading9"/>
    <w:uiPriority w:val="9"/>
    <w:semiHidden/>
    <w:rsid w:val="000767E3"/>
    <w:rPr>
      <w:rFonts w:ascii="Arial" w:eastAsiaTheme="majorEastAsia" w:hAnsi="Arial" w:cstheme="majorBidi"/>
      <w:i/>
      <w:iCs/>
      <w:color w:val="000000" w:themeColor="text1"/>
      <w:sz w:val="24"/>
      <w:szCs w:val="20"/>
    </w:rPr>
  </w:style>
  <w:style w:type="table" w:styleId="TableGrid">
    <w:name w:val="Table Grid"/>
    <w:basedOn w:val="TableNormal"/>
    <w:uiPriority w:val="59"/>
    <w:rsid w:val="00076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0767E3"/>
    <w:rPr>
      <w:rFonts w:ascii="Arial" w:hAnsi="Arial"/>
      <w:color w:val="000000" w:themeColor="text1"/>
      <w:sz w:val="24"/>
      <w:szCs w:val="20"/>
      <w:lang w:eastAsia="en-AU"/>
    </w:rPr>
    <w:tblPr/>
    <w:tblStylePr w:type="firstRow">
      <w:pPr>
        <w:spacing w:before="0" w:after="0" w:line="240" w:lineRule="auto"/>
      </w:pPr>
      <w:rPr>
        <w:b/>
        <w:bCs/>
      </w:rPr>
      <w:tblPr/>
      <w:trPr>
        <w:tblHeader/>
      </w:tr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CED9B4" w:themeFill="accent2"/>
      </w:tcPr>
    </w:tblStylePr>
  </w:style>
  <w:style w:type="table" w:styleId="LightList-Accent1">
    <w:name w:val="Light List Accent 1"/>
    <w:basedOn w:val="TableNormal"/>
    <w:uiPriority w:val="61"/>
    <w:rsid w:val="000767E3"/>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pPr>
        <w:spacing w:before="0" w:after="0" w:line="240" w:lineRule="auto"/>
      </w:pPr>
      <w:rPr>
        <w:b/>
        <w:bCs/>
        <w:color w:val="FFFFFF" w:themeColor="background1"/>
      </w:rPr>
      <w:tbl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Shading-Accent1">
    <w:name w:val="Light Shading Accent 1"/>
    <w:basedOn w:val="TableNormal"/>
    <w:uiPriority w:val="60"/>
    <w:rsid w:val="000767E3"/>
    <w:pPr>
      <w:spacing w:after="0" w:line="240" w:lineRule="auto"/>
    </w:pPr>
    <w:rPr>
      <w:color w:val="44641D" w:themeColor="accent1" w:themeShade="BF"/>
    </w:rPr>
    <w:tblPr>
      <w:tblStyleRowBandSize w:val="1"/>
      <w:tblStyleColBandSize w:val="1"/>
      <w:tblBorders>
        <w:top w:val="single" w:sz="8" w:space="0" w:color="5C8727" w:themeColor="accent1"/>
        <w:bottom w:val="single" w:sz="8" w:space="0" w:color="5C8727" w:themeColor="accent1"/>
      </w:tblBorders>
    </w:tblPr>
    <w:tblStylePr w:type="fir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D7ECBE" w:themeFill="accent1" w:themeFillTint="3F"/>
      </w:tcPr>
    </w:tblStylePr>
  </w:style>
  <w:style w:type="table" w:customStyle="1" w:styleId="WAHealthTable5">
    <w:name w:val="WA Health Table 5"/>
    <w:basedOn w:val="LightList-Accent1"/>
    <w:uiPriority w:val="99"/>
    <w:rsid w:val="000767E3"/>
    <w:rPr>
      <w:rFonts w:ascii="Arial" w:hAnsi="Arial"/>
      <w:sz w:val="24"/>
    </w:rPr>
    <w:tblPr/>
    <w:tblStylePr w:type="firstRow">
      <w:pPr>
        <w:spacing w:before="0" w:after="0" w:line="240" w:lineRule="auto"/>
      </w:pPr>
      <w:rPr>
        <w:b/>
        <w:bCs/>
        <w:color w:val="FFFFFF" w:themeColor="background1"/>
      </w:rPr>
      <w:tblPr/>
      <w:trPr>
        <w:tblHeader/>
      </w:tr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Grid-Accent1">
    <w:name w:val="Light Grid Accent 1"/>
    <w:basedOn w:val="TableNormal"/>
    <w:uiPriority w:val="62"/>
    <w:rsid w:val="000767E3"/>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insideH w:val="single" w:sz="8" w:space="0" w:color="5C8727" w:themeColor="accent1"/>
        <w:insideV w:val="single" w:sz="8" w:space="0" w:color="5C8727"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D7ECBE" w:themeFill="accent1" w:themeFillTint="3F"/>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customStyle="1" w:styleId="WAHealthTable4">
    <w:name w:val="WA Health Table 4"/>
    <w:basedOn w:val="LightGrid-Accent1"/>
    <w:uiPriority w:val="99"/>
    <w:rsid w:val="000767E3"/>
    <w:rPr>
      <w:rFonts w:ascii="Arial" w:hAnsi="Arial"/>
      <w:sz w:val="24"/>
    </w:rPr>
    <w:tblPr/>
    <w:tblStylePr w:type="firstRow">
      <w:pPr>
        <w:spacing w:before="0" w:after="0" w:line="240" w:lineRule="auto"/>
      </w:pPr>
      <w:rPr>
        <w:rFonts w:asciiTheme="majorHAnsi" w:eastAsiaTheme="majorEastAsia" w:hAnsiTheme="majorHAnsi" w:cstheme="majorBidi"/>
        <w:b/>
        <w:bCs/>
      </w:rPr>
      <w:tblPr/>
      <w:trPr>
        <w:tblHeader/>
      </w:tr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CED9B4" w:themeFill="accent2"/>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styleId="MediumShading1-Accent1">
    <w:name w:val="Medium Shading 1 Accent 1"/>
    <w:basedOn w:val="TableNormal"/>
    <w:uiPriority w:val="63"/>
    <w:rsid w:val="000767E3"/>
    <w:pPr>
      <w:spacing w:after="0" w:line="240" w:lineRule="auto"/>
    </w:pPr>
    <w:tblPr>
      <w:tblStyleRowBandSize w:val="1"/>
      <w:tblStyleColBandSize w:val="1"/>
      <w:tbl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single" w:sz="8" w:space="0" w:color="87C63B" w:themeColor="accent1" w:themeTint="BF"/>
      </w:tblBorders>
    </w:tblPr>
    <w:tblStylePr w:type="firstRow">
      <w:pPr>
        <w:spacing w:before="0" w:after="0" w:line="240" w:lineRule="auto"/>
      </w:pPr>
      <w:rPr>
        <w:b/>
        <w:bCs/>
        <w:color w:val="FFFFFF" w:themeColor="background1"/>
      </w:rPr>
      <w:tbl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D7ECBE" w:themeFill="accent1" w:themeFillTint="3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0767E3"/>
    <w:rPr>
      <w:rFonts w:ascii="Arial" w:hAnsi="Arial"/>
      <w:sz w:val="24"/>
    </w:rPr>
    <w:tblPr/>
    <w:tblStylePr w:type="firstRow">
      <w:pPr>
        <w:spacing w:before="0" w:after="0" w:line="240" w:lineRule="auto"/>
      </w:pPr>
      <w:rPr>
        <w:b/>
        <w:bCs/>
        <w:color w:val="FFFFFF" w:themeColor="background1"/>
      </w:rPr>
      <w:tblPr/>
      <w:trPr>
        <w:tblHeader/>
      </w:tr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FFFFFF" w:themeFill="background1"/>
      </w:tcPr>
    </w:tblStylePr>
    <w:tblStylePr w:type="band2Horz">
      <w:tblPr/>
      <w:tcPr>
        <w:tcBorders>
          <w:insideH w:val="nil"/>
          <w:insideV w:val="nil"/>
        </w:tcBorders>
        <w:shd w:val="clear" w:color="auto" w:fill="CED9B4" w:themeFill="accent2"/>
      </w:tcPr>
    </w:tblStylePr>
  </w:style>
  <w:style w:type="table" w:styleId="MediumList1-Accent1">
    <w:name w:val="Medium List 1 Accent 1"/>
    <w:basedOn w:val="TableNormal"/>
    <w:uiPriority w:val="65"/>
    <w:rsid w:val="000767E3"/>
    <w:pPr>
      <w:spacing w:after="0" w:line="240" w:lineRule="auto"/>
    </w:pPr>
    <w:rPr>
      <w:color w:val="000000" w:themeColor="text1"/>
    </w:rPr>
    <w:tblPr>
      <w:tblStyleRowBandSize w:val="1"/>
      <w:tblStyleColBandSize w:val="1"/>
      <w:tblBorders>
        <w:top w:val="single" w:sz="8" w:space="0" w:color="5C8727" w:themeColor="accent1"/>
        <w:bottom w:val="single" w:sz="8" w:space="0" w:color="5C8727" w:themeColor="accent1"/>
      </w:tblBorders>
    </w:tblPr>
    <w:tblStylePr w:type="firstRow">
      <w:rPr>
        <w:rFonts w:asciiTheme="majorHAnsi" w:eastAsiaTheme="majorEastAsia" w:hAnsiTheme="majorHAnsi" w:cstheme="majorBidi"/>
      </w:rPr>
      <w:tbl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D7ECBE" w:themeFill="accent1" w:themeFillTint="3F"/>
      </w:tcPr>
    </w:tblStylePr>
  </w:style>
  <w:style w:type="table" w:customStyle="1" w:styleId="WAHealthTable1">
    <w:name w:val="WA Health Table 1"/>
    <w:basedOn w:val="MediumList1-Accent1"/>
    <w:uiPriority w:val="99"/>
    <w:rsid w:val="000767E3"/>
    <w:rPr>
      <w:rFonts w:ascii="Arial" w:hAnsi="Arial"/>
      <w:sz w:val="24"/>
    </w:rPr>
    <w:tblPr/>
    <w:tblStylePr w:type="firstRow">
      <w:rPr>
        <w:rFonts w:asciiTheme="majorHAnsi" w:eastAsiaTheme="majorEastAsia" w:hAnsiTheme="majorHAnsi" w:cstheme="majorBidi"/>
      </w:rPr>
      <w:tblPr/>
      <w:trPr>
        <w:tblHeader/>
      </w:tr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CED9B4" w:themeFill="accent2"/>
      </w:tcPr>
    </w:tblStylePr>
  </w:style>
  <w:style w:type="table" w:customStyle="1" w:styleId="WAHealthTable7">
    <w:name w:val="WA Health Table 7"/>
    <w:basedOn w:val="LightList"/>
    <w:uiPriority w:val="99"/>
    <w:rsid w:val="000767E3"/>
    <w:rPr>
      <w:rFonts w:ascii="Arial" w:hAnsi="Arial"/>
      <w:sz w:val="24"/>
      <w:szCs w:val="20"/>
      <w:lang w:eastAsia="en-AU"/>
    </w:rPr>
    <w:tblPr/>
    <w:tblStylePr w:type="firstRow">
      <w:pPr>
        <w:spacing w:before="0" w:after="0" w:line="240" w:lineRule="auto"/>
      </w:pPr>
      <w:rPr>
        <w:b/>
        <w:bCs/>
        <w:color w:val="000000" w:themeColor="text1"/>
      </w:rPr>
      <w:tblPr/>
      <w:trPr>
        <w:tblHeader/>
      </w:trPr>
      <w:tcPr>
        <w:shd w:val="clear" w:color="auto" w:fill="FFFFFF" w:themeFill="background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WAHealthTable3">
    <w:name w:val="WA Health Table 3"/>
    <w:basedOn w:val="MediumList2-Accent1"/>
    <w:uiPriority w:val="99"/>
    <w:rsid w:val="000767E3"/>
    <w:rPr>
      <w:rFonts w:ascii="Arial" w:hAnsi="Arial"/>
      <w:sz w:val="24"/>
      <w:szCs w:val="20"/>
      <w:lang w:eastAsia="en-AU"/>
    </w:rPr>
    <w:tblPr/>
    <w:tblStylePr w:type="firstRow">
      <w:rPr>
        <w:sz w:val="24"/>
        <w:szCs w:val="24"/>
      </w:rPr>
      <w:tblPr/>
      <w:trPr>
        <w:tblHeader/>
      </w:tr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CED9B4" w:themeFill="accent2"/>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0767E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Accent1">
    <w:name w:val="Medium List 2 Accent 1"/>
    <w:basedOn w:val="TableNormal"/>
    <w:uiPriority w:val="66"/>
    <w:rsid w:val="000767E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rPr>
        <w:sz w:val="24"/>
        <w:szCs w:val="24"/>
      </w:rPr>
      <w:tbl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D7ECB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0767E3"/>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767E3"/>
    <w:rPr>
      <w:rFonts w:ascii="Arial" w:hAnsi="Arial" w:cs="Arial"/>
      <w:noProof/>
      <w:sz w:val="24"/>
      <w:lang w:val="en-US"/>
    </w:rPr>
  </w:style>
  <w:style w:type="paragraph" w:customStyle="1" w:styleId="EndNoteBibliography">
    <w:name w:val="EndNote Bibliography"/>
    <w:basedOn w:val="Normal"/>
    <w:link w:val="EndNoteBibliographyChar"/>
    <w:rsid w:val="000767E3"/>
    <w:rPr>
      <w:rFonts w:cs="Arial"/>
      <w:noProof/>
      <w:lang w:val="en-US"/>
    </w:rPr>
  </w:style>
  <w:style w:type="character" w:customStyle="1" w:styleId="EndNoteBibliographyChar">
    <w:name w:val="EndNote Bibliography Char"/>
    <w:basedOn w:val="DefaultParagraphFont"/>
    <w:link w:val="EndNoteBibliography"/>
    <w:rsid w:val="000767E3"/>
    <w:rPr>
      <w:rFonts w:ascii="Arial" w:hAnsi="Arial" w:cs="Arial"/>
      <w:noProof/>
      <w:sz w:val="24"/>
      <w:lang w:val="en-US"/>
    </w:rPr>
  </w:style>
  <w:style w:type="character" w:customStyle="1" w:styleId="UnresolvedMention1">
    <w:name w:val="Unresolved Mention1"/>
    <w:basedOn w:val="DefaultParagraphFont"/>
    <w:uiPriority w:val="99"/>
    <w:semiHidden/>
    <w:unhideWhenUsed/>
    <w:rsid w:val="000767E3"/>
    <w:rPr>
      <w:color w:val="808080"/>
      <w:shd w:val="clear" w:color="auto" w:fill="E6E6E6"/>
    </w:rPr>
  </w:style>
  <w:style w:type="character" w:customStyle="1" w:styleId="apple-converted-space">
    <w:name w:val="apple-converted-space"/>
    <w:basedOn w:val="DefaultParagraphFont"/>
    <w:rsid w:val="000767E3"/>
  </w:style>
  <w:style w:type="character" w:customStyle="1" w:styleId="highlight">
    <w:name w:val="highlight"/>
    <w:basedOn w:val="DefaultParagraphFont"/>
    <w:rsid w:val="000767E3"/>
  </w:style>
  <w:style w:type="paragraph" w:customStyle="1" w:styleId="p">
    <w:name w:val="p"/>
    <w:basedOn w:val="Normal"/>
    <w:rsid w:val="000767E3"/>
    <w:pPr>
      <w:spacing w:before="100" w:beforeAutospacing="1" w:after="100" w:afterAutospacing="1"/>
    </w:pPr>
    <w:rPr>
      <w:rFonts w:ascii="Times New Roman" w:eastAsia="Times New Roman" w:hAnsi="Times New Roman" w:cs="Times New Roman"/>
      <w:szCs w:val="24"/>
      <w:lang w:eastAsia="en-AU"/>
    </w:rPr>
  </w:style>
  <w:style w:type="character" w:styleId="Emphasis">
    <w:name w:val="Emphasis"/>
    <w:basedOn w:val="DefaultParagraphFont"/>
    <w:uiPriority w:val="20"/>
    <w:qFormat/>
    <w:rsid w:val="000767E3"/>
    <w:rPr>
      <w:i/>
      <w:iCs/>
    </w:rPr>
  </w:style>
  <w:style w:type="paragraph" w:styleId="Header">
    <w:name w:val="header"/>
    <w:basedOn w:val="Normal"/>
    <w:link w:val="HeaderChar"/>
    <w:uiPriority w:val="99"/>
    <w:unhideWhenUsed/>
    <w:rsid w:val="000767E3"/>
    <w:pPr>
      <w:tabs>
        <w:tab w:val="center" w:pos="4513"/>
        <w:tab w:val="right" w:pos="9026"/>
      </w:tabs>
      <w:spacing w:after="0"/>
    </w:pPr>
  </w:style>
  <w:style w:type="character" w:customStyle="1" w:styleId="HeaderChar">
    <w:name w:val="Header Char"/>
    <w:basedOn w:val="DefaultParagraphFont"/>
    <w:link w:val="Header"/>
    <w:uiPriority w:val="99"/>
    <w:rsid w:val="000767E3"/>
    <w:rPr>
      <w:rFonts w:ascii="Arial" w:hAnsi="Arial"/>
      <w:sz w:val="24"/>
    </w:rPr>
  </w:style>
  <w:style w:type="paragraph" w:styleId="Footer">
    <w:name w:val="footer"/>
    <w:basedOn w:val="Normal"/>
    <w:link w:val="FooterChar"/>
    <w:uiPriority w:val="99"/>
    <w:unhideWhenUsed/>
    <w:rsid w:val="000767E3"/>
    <w:pPr>
      <w:tabs>
        <w:tab w:val="center" w:pos="4513"/>
        <w:tab w:val="right" w:pos="9026"/>
      </w:tabs>
      <w:spacing w:after="0"/>
    </w:pPr>
  </w:style>
  <w:style w:type="character" w:customStyle="1" w:styleId="FooterChar">
    <w:name w:val="Footer Char"/>
    <w:basedOn w:val="DefaultParagraphFont"/>
    <w:link w:val="Footer"/>
    <w:uiPriority w:val="99"/>
    <w:rsid w:val="000767E3"/>
    <w:rPr>
      <w:rFonts w:ascii="Arial" w:hAnsi="Arial"/>
      <w:sz w:val="24"/>
    </w:rPr>
  </w:style>
  <w:style w:type="character" w:styleId="CommentReference">
    <w:name w:val="annotation reference"/>
    <w:basedOn w:val="DefaultParagraphFont"/>
    <w:uiPriority w:val="99"/>
    <w:semiHidden/>
    <w:rsid w:val="00607E34"/>
    <w:rPr>
      <w:sz w:val="16"/>
      <w:szCs w:val="16"/>
    </w:rPr>
  </w:style>
  <w:style w:type="paragraph" w:styleId="CommentText">
    <w:name w:val="annotation text"/>
    <w:basedOn w:val="Normal"/>
    <w:link w:val="CommentTextChar"/>
    <w:uiPriority w:val="99"/>
    <w:semiHidden/>
    <w:rsid w:val="00607E34"/>
    <w:rPr>
      <w:sz w:val="20"/>
      <w:szCs w:val="20"/>
    </w:rPr>
  </w:style>
  <w:style w:type="character" w:customStyle="1" w:styleId="CommentTextChar">
    <w:name w:val="Comment Text Char"/>
    <w:basedOn w:val="DefaultParagraphFont"/>
    <w:link w:val="CommentText"/>
    <w:uiPriority w:val="99"/>
    <w:semiHidden/>
    <w:rsid w:val="00607E34"/>
    <w:rPr>
      <w:rFonts w:ascii="Arial" w:hAnsi="Arial"/>
      <w:sz w:val="20"/>
      <w:szCs w:val="20"/>
    </w:rPr>
  </w:style>
  <w:style w:type="paragraph" w:styleId="CommentSubject">
    <w:name w:val="annotation subject"/>
    <w:basedOn w:val="CommentText"/>
    <w:next w:val="CommentText"/>
    <w:link w:val="CommentSubjectChar"/>
    <w:uiPriority w:val="99"/>
    <w:semiHidden/>
    <w:rsid w:val="00607E34"/>
    <w:rPr>
      <w:b/>
      <w:bCs/>
    </w:rPr>
  </w:style>
  <w:style w:type="character" w:customStyle="1" w:styleId="CommentSubjectChar">
    <w:name w:val="Comment Subject Char"/>
    <w:basedOn w:val="CommentTextChar"/>
    <w:link w:val="CommentSubject"/>
    <w:uiPriority w:val="99"/>
    <w:semiHidden/>
    <w:rsid w:val="00607E34"/>
    <w:rPr>
      <w:rFonts w:ascii="Arial" w:hAnsi="Arial"/>
      <w:b/>
      <w:bCs/>
      <w:sz w:val="20"/>
      <w:szCs w:val="20"/>
    </w:rPr>
  </w:style>
  <w:style w:type="character" w:styleId="FollowedHyperlink">
    <w:name w:val="FollowedHyperlink"/>
    <w:basedOn w:val="DefaultParagraphFont"/>
    <w:uiPriority w:val="99"/>
    <w:semiHidden/>
    <w:rsid w:val="006C14F7"/>
    <w:rPr>
      <w:color w:val="6E298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pointinstitute.org/wp-content/uploads/2012/10/High-Dose-Probiotics-in-Clinical-Practice.pdf" TargetMode="External"/><Relationship Id="rId4" Type="http://schemas.microsoft.com/office/2007/relationships/stylesWithEffects" Target="stylesWithEffects.xml"/><Relationship Id="rId9" Type="http://schemas.openxmlformats.org/officeDocument/2006/relationships/hyperlink" Target="https://link-springer-com.pklibresources.health.wa.gov.au/article/10.1007/s10803-006-0141-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757477"/>
      </a:dk2>
      <a:lt2>
        <a:srgbClr val="FFFFFF"/>
      </a:lt2>
      <a:accent1>
        <a:srgbClr val="5C8727"/>
      </a:accent1>
      <a:accent2>
        <a:srgbClr val="CED9B4"/>
      </a:accent2>
      <a:accent3>
        <a:srgbClr val="7A9851"/>
      </a:accent3>
      <a:accent4>
        <a:srgbClr val="A6BB8B"/>
      </a:accent4>
      <a:accent5>
        <a:srgbClr val="DCE4D1"/>
      </a:accent5>
      <a:accent6>
        <a:srgbClr val="EFF1E8"/>
      </a:accent6>
      <a:hlink>
        <a:srgbClr val="004B8D"/>
      </a:hlink>
      <a:folHlink>
        <a:srgbClr val="6E298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accent1"/>
        </a:lnRef>
        <a:fillRef idx="1">
          <a:schemeClr val="lt1"/>
        </a:fillRef>
        <a:effectRef idx="0">
          <a:schemeClr val="accent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A2A7C0-C86A-41F9-B0D3-837F82499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11358</Words>
  <Characters>6474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WA Health</Company>
  <LinksUpToDate>false</LinksUpToDate>
  <CharactersWithSpaces>75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rawal, Sachin</dc:creator>
  <cp:lastModifiedBy>Agrawal, Sachin</cp:lastModifiedBy>
  <cp:revision>5</cp:revision>
  <cp:lastPrinted>2020-09-11T01:40:00Z</cp:lastPrinted>
  <dcterms:created xsi:type="dcterms:W3CDTF">2020-08-05T06:32:00Z</dcterms:created>
  <dcterms:modified xsi:type="dcterms:W3CDTF">2020-09-11T01:40:00Z</dcterms:modified>
</cp:coreProperties>
</file>